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F356DE" w14:textId="471FE4C4" w:rsidR="00E42CBC" w:rsidRPr="008E46CF" w:rsidRDefault="00E42CBC" w:rsidP="003A6D56">
      <w:pPr>
        <w:spacing w:after="0" w:line="360" w:lineRule="auto"/>
        <w:rPr>
          <w:b/>
          <w:bCs/>
          <w:sz w:val="24"/>
          <w:szCs w:val="24"/>
        </w:rPr>
      </w:pPr>
      <w:bookmarkStart w:id="0" w:name="_Toc164599245"/>
      <w:r w:rsidRPr="008E46CF">
        <w:rPr>
          <w:b/>
          <w:bCs/>
          <w:sz w:val="24"/>
          <w:szCs w:val="24"/>
        </w:rPr>
        <w:t xml:space="preserve">Systematic review of fruit and vegetable voucher interventions for pregnant women and </w:t>
      </w:r>
      <w:r w:rsidR="00BC2309" w:rsidRPr="008E46CF">
        <w:rPr>
          <w:b/>
          <w:bCs/>
          <w:sz w:val="24"/>
          <w:szCs w:val="24"/>
        </w:rPr>
        <w:t xml:space="preserve">families with </w:t>
      </w:r>
      <w:r w:rsidRPr="008E46CF">
        <w:rPr>
          <w:b/>
          <w:bCs/>
          <w:sz w:val="24"/>
          <w:szCs w:val="24"/>
        </w:rPr>
        <w:t>young children</w:t>
      </w:r>
      <w:bookmarkEnd w:id="0"/>
      <w:r w:rsidR="005A50AF" w:rsidRPr="008E46CF">
        <w:rPr>
          <w:b/>
          <w:bCs/>
          <w:sz w:val="24"/>
          <w:szCs w:val="24"/>
        </w:rPr>
        <w:t xml:space="preserve"> </w:t>
      </w:r>
    </w:p>
    <w:p w14:paraId="0458512D" w14:textId="77777777" w:rsidR="00E42CBC" w:rsidRPr="008E46CF" w:rsidRDefault="00E42CBC" w:rsidP="003A6D56">
      <w:pPr>
        <w:spacing w:after="0" w:line="360" w:lineRule="auto"/>
        <w:rPr>
          <w:b/>
          <w:bCs/>
          <w:sz w:val="24"/>
          <w:szCs w:val="24"/>
        </w:rPr>
      </w:pPr>
      <w:r w:rsidRPr="008E46CF">
        <w:rPr>
          <w:b/>
          <w:bCs/>
          <w:sz w:val="24"/>
          <w:szCs w:val="24"/>
        </w:rPr>
        <w:t>Abstract</w:t>
      </w:r>
    </w:p>
    <w:p w14:paraId="4B2EEC9C" w14:textId="7E3CA7FA" w:rsidR="00E42CBC" w:rsidRPr="008E46CF" w:rsidRDefault="00E42CBC" w:rsidP="003A6D56">
      <w:pPr>
        <w:spacing w:after="0" w:line="360" w:lineRule="auto"/>
        <w:rPr>
          <w:rStyle w:val="cf01"/>
          <w:rFonts w:ascii="Calibri" w:hAnsi="Calibri" w:cs="Calibri"/>
          <w:color w:val="auto"/>
          <w:sz w:val="22"/>
          <w:szCs w:val="22"/>
        </w:rPr>
      </w:pPr>
      <w:r w:rsidRPr="008E46CF">
        <w:rPr>
          <w:rStyle w:val="cf01"/>
          <w:rFonts w:ascii="Calibri" w:hAnsi="Calibri" w:cs="Calibri"/>
          <w:b/>
          <w:bCs/>
          <w:color w:val="auto"/>
          <w:sz w:val="22"/>
          <w:szCs w:val="22"/>
        </w:rPr>
        <w:t>Objective</w:t>
      </w:r>
      <w:r w:rsidRPr="008E46CF">
        <w:rPr>
          <w:rStyle w:val="cf01"/>
          <w:rFonts w:ascii="Calibri" w:hAnsi="Calibri" w:cs="Calibri"/>
          <w:color w:val="auto"/>
          <w:sz w:val="22"/>
          <w:szCs w:val="22"/>
        </w:rPr>
        <w:t>: This systematic review aim</w:t>
      </w:r>
      <w:r w:rsidR="00F34F55" w:rsidRPr="008E46CF">
        <w:rPr>
          <w:rStyle w:val="cf01"/>
          <w:rFonts w:ascii="Calibri" w:hAnsi="Calibri" w:cs="Calibri"/>
          <w:color w:val="auto"/>
          <w:sz w:val="22"/>
          <w:szCs w:val="22"/>
        </w:rPr>
        <w:t>ed</w:t>
      </w:r>
      <w:r w:rsidRPr="008E46CF">
        <w:rPr>
          <w:rStyle w:val="cf01"/>
          <w:rFonts w:ascii="Calibri" w:hAnsi="Calibri" w:cs="Calibri"/>
          <w:color w:val="auto"/>
          <w:sz w:val="22"/>
          <w:szCs w:val="22"/>
        </w:rPr>
        <w:t xml:space="preserve"> to explore the impact of food voucher schemes </w:t>
      </w:r>
      <w:r w:rsidR="002304DF" w:rsidRPr="008E46CF">
        <w:rPr>
          <w:rStyle w:val="cf01"/>
          <w:rFonts w:ascii="Calibri" w:hAnsi="Calibri" w:cs="Calibri"/>
          <w:color w:val="auto"/>
          <w:sz w:val="22"/>
          <w:szCs w:val="22"/>
        </w:rPr>
        <w:t xml:space="preserve">during pregnancy and early life </w:t>
      </w:r>
      <w:r w:rsidR="007858E1" w:rsidRPr="008E46CF">
        <w:rPr>
          <w:rStyle w:val="cf01"/>
          <w:rFonts w:ascii="Calibri" w:hAnsi="Calibri" w:cs="Calibri"/>
          <w:color w:val="auto"/>
          <w:sz w:val="22"/>
          <w:szCs w:val="22"/>
        </w:rPr>
        <w:t xml:space="preserve">on </w:t>
      </w:r>
      <w:r w:rsidRPr="008E46CF">
        <w:rPr>
          <w:rStyle w:val="cf01"/>
          <w:rFonts w:ascii="Calibri" w:hAnsi="Calibri" w:cs="Calibri"/>
          <w:color w:val="auto"/>
          <w:sz w:val="22"/>
          <w:szCs w:val="22"/>
        </w:rPr>
        <w:t>fruit and vegetable (F&amp;V) consumption and explore</w:t>
      </w:r>
      <w:r w:rsidR="00761B20" w:rsidRPr="008E46CF">
        <w:rPr>
          <w:rStyle w:val="cf01"/>
          <w:rFonts w:ascii="Calibri" w:hAnsi="Calibri" w:cs="Calibri"/>
          <w:color w:val="auto"/>
          <w:sz w:val="22"/>
          <w:szCs w:val="22"/>
        </w:rPr>
        <w:t xml:space="preserve"> </w:t>
      </w:r>
      <w:r w:rsidRPr="008E46CF">
        <w:rPr>
          <w:rStyle w:val="cf01"/>
          <w:rFonts w:ascii="Calibri" w:hAnsi="Calibri" w:cs="Calibri"/>
          <w:color w:val="auto"/>
          <w:sz w:val="22"/>
          <w:szCs w:val="22"/>
        </w:rPr>
        <w:t>experiences of scheme</w:t>
      </w:r>
      <w:r w:rsidR="6525FE27" w:rsidRPr="008E46CF">
        <w:rPr>
          <w:rStyle w:val="cf01"/>
          <w:rFonts w:ascii="Calibri" w:hAnsi="Calibri" w:cs="Calibri"/>
          <w:color w:val="auto"/>
          <w:sz w:val="22"/>
          <w:szCs w:val="22"/>
        </w:rPr>
        <w:t>s</w:t>
      </w:r>
      <w:r w:rsidRPr="008E46CF">
        <w:rPr>
          <w:rStyle w:val="cf01"/>
          <w:rFonts w:ascii="Calibri" w:hAnsi="Calibri" w:cs="Calibri"/>
          <w:color w:val="auto"/>
          <w:sz w:val="22"/>
          <w:szCs w:val="22"/>
        </w:rPr>
        <w:t xml:space="preserve">. </w:t>
      </w:r>
    </w:p>
    <w:p w14:paraId="6237FE87" w14:textId="1DE7AC9F" w:rsidR="00E42CBC" w:rsidRPr="008E46CF" w:rsidRDefault="00E42CBC" w:rsidP="003A6D56">
      <w:pPr>
        <w:spacing w:after="0" w:line="360" w:lineRule="auto"/>
        <w:rPr>
          <w:lang w:eastAsia="en-GB"/>
        </w:rPr>
      </w:pPr>
      <w:r w:rsidRPr="008E46CF">
        <w:rPr>
          <w:rStyle w:val="cf01"/>
          <w:rFonts w:ascii="Calibri" w:hAnsi="Calibri" w:cs="Calibri"/>
          <w:b/>
          <w:bCs/>
          <w:color w:val="auto"/>
          <w:sz w:val="22"/>
          <w:szCs w:val="22"/>
        </w:rPr>
        <w:t>Design</w:t>
      </w:r>
      <w:r w:rsidRPr="008E46CF">
        <w:rPr>
          <w:rStyle w:val="cf01"/>
          <w:rFonts w:ascii="Calibri" w:hAnsi="Calibri" w:cs="Calibri"/>
          <w:color w:val="auto"/>
          <w:sz w:val="22"/>
          <w:szCs w:val="22"/>
        </w:rPr>
        <w:t xml:space="preserve">: Six electronic databases and grey literature sources were searched. </w:t>
      </w:r>
      <w:r w:rsidR="00777206" w:rsidRPr="008E46CF">
        <w:rPr>
          <w:lang w:eastAsia="en-GB"/>
        </w:rPr>
        <w:t>Interventional, observational, qualitative and mixed methods</w:t>
      </w:r>
      <w:r w:rsidR="00777206" w:rsidRPr="008E46CF">
        <w:rPr>
          <w:rStyle w:val="cf01"/>
          <w:rFonts w:ascii="Calibri" w:hAnsi="Calibri" w:cs="Calibri"/>
          <w:color w:val="auto"/>
          <w:sz w:val="22"/>
          <w:szCs w:val="22"/>
        </w:rPr>
        <w:t xml:space="preserve"> studies</w:t>
      </w:r>
      <w:r w:rsidR="002F436C" w:rsidRPr="008E46CF">
        <w:rPr>
          <w:rStyle w:val="cf01"/>
          <w:rFonts w:ascii="Calibri" w:hAnsi="Calibri" w:cs="Calibri"/>
          <w:color w:val="auto"/>
          <w:sz w:val="22"/>
          <w:szCs w:val="22"/>
        </w:rPr>
        <w:t xml:space="preserve"> published from January 2000 to April 20</w:t>
      </w:r>
      <w:r w:rsidR="002375D5" w:rsidRPr="008E46CF">
        <w:rPr>
          <w:rStyle w:val="cf01"/>
          <w:rFonts w:ascii="Calibri" w:hAnsi="Calibri" w:cs="Calibri"/>
          <w:color w:val="auto"/>
          <w:sz w:val="22"/>
          <w:szCs w:val="22"/>
        </w:rPr>
        <w:t>2</w:t>
      </w:r>
      <w:r w:rsidR="002F436C" w:rsidRPr="008E46CF">
        <w:rPr>
          <w:rStyle w:val="cf01"/>
          <w:rFonts w:ascii="Calibri" w:hAnsi="Calibri" w:cs="Calibri"/>
          <w:color w:val="auto"/>
          <w:sz w:val="22"/>
          <w:szCs w:val="22"/>
        </w:rPr>
        <w:t xml:space="preserve">4 in English were included. </w:t>
      </w:r>
    </w:p>
    <w:p w14:paraId="79781B45" w14:textId="3928D009" w:rsidR="00584339" w:rsidRPr="008E46CF" w:rsidRDefault="00584339" w:rsidP="003A6D56">
      <w:pPr>
        <w:spacing w:after="0" w:line="360" w:lineRule="auto"/>
        <w:rPr>
          <w:lang w:eastAsia="en-GB"/>
        </w:rPr>
      </w:pPr>
      <w:r w:rsidRPr="008E46CF">
        <w:rPr>
          <w:b/>
          <w:bCs/>
          <w:lang w:eastAsia="en-GB"/>
        </w:rPr>
        <w:t>Setting</w:t>
      </w:r>
      <w:r w:rsidRPr="008E46CF">
        <w:rPr>
          <w:lang w:eastAsia="en-GB"/>
        </w:rPr>
        <w:t xml:space="preserve">: </w:t>
      </w:r>
      <w:r w:rsidR="003B3412" w:rsidRPr="008E46CF">
        <w:rPr>
          <w:rStyle w:val="cf01"/>
          <w:rFonts w:ascii="Calibri" w:hAnsi="Calibri" w:cs="Calibri"/>
          <w:color w:val="auto"/>
          <w:sz w:val="22"/>
          <w:szCs w:val="22"/>
        </w:rPr>
        <w:t xml:space="preserve">Food voucher interventions targeting F&amp;V intake. </w:t>
      </w:r>
    </w:p>
    <w:p w14:paraId="0AECD473" w14:textId="48A296D0" w:rsidR="00584339" w:rsidRPr="008E46CF" w:rsidRDefault="00584339" w:rsidP="003A6D56">
      <w:pPr>
        <w:spacing w:after="0" w:line="360" w:lineRule="auto"/>
        <w:rPr>
          <w:lang w:eastAsia="en-GB"/>
        </w:rPr>
      </w:pPr>
      <w:r w:rsidRPr="008E46CF">
        <w:rPr>
          <w:b/>
          <w:bCs/>
          <w:lang w:eastAsia="en-GB"/>
        </w:rPr>
        <w:t>Participants</w:t>
      </w:r>
      <w:r w:rsidRPr="008E46CF">
        <w:rPr>
          <w:lang w:eastAsia="en-GB"/>
        </w:rPr>
        <w:t xml:space="preserve">: </w:t>
      </w:r>
      <w:r w:rsidR="003B3412" w:rsidRPr="008E46CF">
        <w:rPr>
          <w:rStyle w:val="cf01"/>
          <w:rFonts w:ascii="Calibri" w:hAnsi="Calibri" w:cs="Calibri"/>
          <w:color w:val="auto"/>
          <w:sz w:val="22"/>
          <w:szCs w:val="22"/>
        </w:rPr>
        <w:t>Low-income pregnant women and families with young children (aged under 5 years).</w:t>
      </w:r>
    </w:p>
    <w:p w14:paraId="192C636D" w14:textId="4E041CBF" w:rsidR="00E42CBC" w:rsidRPr="008E46CF" w:rsidRDefault="00E42CBC" w:rsidP="003A6D56">
      <w:pPr>
        <w:spacing w:after="0" w:line="360" w:lineRule="auto"/>
        <w:rPr>
          <w:rStyle w:val="cf01"/>
          <w:rFonts w:ascii="Calibri" w:hAnsi="Calibri" w:cs="Calibri"/>
          <w:color w:val="auto"/>
          <w:sz w:val="22"/>
          <w:szCs w:val="22"/>
        </w:rPr>
      </w:pPr>
      <w:r w:rsidRPr="008E46CF">
        <w:rPr>
          <w:b/>
          <w:bCs/>
          <w:lang w:eastAsia="en-GB"/>
        </w:rPr>
        <w:t>Results</w:t>
      </w:r>
      <w:r w:rsidRPr="008E46CF">
        <w:rPr>
          <w:lang w:eastAsia="en-GB"/>
        </w:rPr>
        <w:t>:</w:t>
      </w:r>
      <w:r w:rsidRPr="008E46CF">
        <w:rPr>
          <w:rStyle w:val="cf01"/>
          <w:rFonts w:ascii="Calibri" w:hAnsi="Calibri" w:cs="Calibri"/>
          <w:color w:val="auto"/>
          <w:sz w:val="22"/>
          <w:szCs w:val="22"/>
        </w:rPr>
        <w:t xml:space="preserve"> 7,344 peer reviewed records, and 103 grey literature documents were screened. Sixteen peer reviewed studies (across eighteen reports) </w:t>
      </w:r>
      <w:r w:rsidR="00F34F55" w:rsidRPr="008E46CF">
        <w:rPr>
          <w:rStyle w:val="cf01"/>
          <w:rFonts w:ascii="Calibri" w:hAnsi="Calibri" w:cs="Calibri"/>
          <w:color w:val="auto"/>
          <w:sz w:val="22"/>
          <w:szCs w:val="22"/>
        </w:rPr>
        <w:t xml:space="preserve">and eight grey literature documents </w:t>
      </w:r>
      <w:r w:rsidRPr="008E46CF">
        <w:rPr>
          <w:rStyle w:val="cf01"/>
          <w:rFonts w:ascii="Calibri" w:hAnsi="Calibri" w:cs="Calibri"/>
          <w:color w:val="auto"/>
          <w:sz w:val="22"/>
          <w:szCs w:val="22"/>
        </w:rPr>
        <w:t xml:space="preserve">met </w:t>
      </w:r>
      <w:r w:rsidR="001809EE" w:rsidRPr="008E46CF">
        <w:rPr>
          <w:rStyle w:val="cf01"/>
          <w:rFonts w:ascii="Calibri" w:hAnsi="Calibri" w:cs="Calibri"/>
          <w:color w:val="auto"/>
          <w:sz w:val="22"/>
          <w:szCs w:val="22"/>
        </w:rPr>
        <w:t xml:space="preserve">the </w:t>
      </w:r>
      <w:r w:rsidRPr="008E46CF">
        <w:rPr>
          <w:rStyle w:val="cf01"/>
          <w:rFonts w:ascii="Calibri" w:hAnsi="Calibri" w:cs="Calibri"/>
          <w:color w:val="auto"/>
          <w:sz w:val="22"/>
          <w:szCs w:val="22"/>
        </w:rPr>
        <w:t xml:space="preserve">inclusion criteria. All studies took place in the UK or the USA. There was a lack of consistency across </w:t>
      </w:r>
      <w:r w:rsidR="00D85CE4" w:rsidRPr="008E46CF">
        <w:rPr>
          <w:rStyle w:val="cf01"/>
          <w:rFonts w:ascii="Calibri" w:hAnsi="Calibri" w:cs="Calibri"/>
          <w:color w:val="auto"/>
          <w:sz w:val="22"/>
          <w:szCs w:val="22"/>
        </w:rPr>
        <w:t xml:space="preserve">primary </w:t>
      </w:r>
      <w:r w:rsidRPr="008E46CF">
        <w:rPr>
          <w:rStyle w:val="cf01"/>
          <w:rFonts w:ascii="Calibri" w:hAnsi="Calibri" w:cs="Calibri"/>
          <w:color w:val="auto"/>
          <w:sz w:val="22"/>
          <w:szCs w:val="22"/>
        </w:rPr>
        <w:t>quantitative outcomes. Overall, F&amp;V</w:t>
      </w:r>
      <w:r w:rsidRPr="008E46CF" w:rsidDel="006B2825">
        <w:rPr>
          <w:rStyle w:val="cf01"/>
          <w:rFonts w:ascii="Calibri" w:hAnsi="Calibri" w:cs="Calibri"/>
          <w:color w:val="auto"/>
          <w:sz w:val="22"/>
          <w:szCs w:val="22"/>
        </w:rPr>
        <w:t xml:space="preserve"> </w:t>
      </w:r>
      <w:r w:rsidRPr="008E46CF">
        <w:rPr>
          <w:rStyle w:val="cf01"/>
          <w:rFonts w:ascii="Calibri" w:hAnsi="Calibri" w:cs="Calibri"/>
          <w:color w:val="auto"/>
          <w:sz w:val="22"/>
          <w:szCs w:val="22"/>
        </w:rPr>
        <w:t>voucher schemes did appear to increase fruit and/or vegetable consumption, but confidence in this finding was low. Qualitative data was more consistent. F&amp;V</w:t>
      </w:r>
      <w:r w:rsidRPr="008E46CF" w:rsidDel="006B2825">
        <w:rPr>
          <w:rStyle w:val="cf01"/>
          <w:rFonts w:ascii="Calibri" w:hAnsi="Calibri" w:cs="Calibri"/>
          <w:color w:val="auto"/>
          <w:sz w:val="22"/>
          <w:szCs w:val="22"/>
        </w:rPr>
        <w:t xml:space="preserve"> </w:t>
      </w:r>
      <w:r w:rsidRPr="008E46CF">
        <w:rPr>
          <w:rStyle w:val="cf01"/>
          <w:rFonts w:ascii="Calibri" w:hAnsi="Calibri" w:cs="Calibri"/>
          <w:color w:val="auto"/>
          <w:sz w:val="22"/>
          <w:szCs w:val="22"/>
        </w:rPr>
        <w:t xml:space="preserve">vouchers were used in three main ways; </w:t>
      </w:r>
      <w:r w:rsidRPr="008E46CF">
        <w:t>as a financial benefit to subsidise food already being purchased, to increase the quantity or variety of F&amp;V purchased, or as a safety net, to be used to ensure that the family had something to eat.</w:t>
      </w:r>
    </w:p>
    <w:p w14:paraId="56EF1307" w14:textId="406F00A9" w:rsidR="00E42CBC" w:rsidRPr="008E46CF" w:rsidRDefault="00E42CBC" w:rsidP="003A6D56">
      <w:pPr>
        <w:spacing w:after="0" w:line="360" w:lineRule="auto"/>
      </w:pPr>
      <w:r w:rsidRPr="008E46CF">
        <w:rPr>
          <w:b/>
          <w:bCs/>
          <w:lang w:eastAsia="en-GB"/>
        </w:rPr>
        <w:t>Conclusions</w:t>
      </w:r>
      <w:r w:rsidRPr="008E46CF">
        <w:rPr>
          <w:rStyle w:val="cf01"/>
          <w:rFonts w:ascii="Calibri" w:hAnsi="Calibri" w:cs="Calibri"/>
          <w:color w:val="auto"/>
          <w:sz w:val="22"/>
          <w:szCs w:val="22"/>
        </w:rPr>
        <w:t xml:space="preserve">: </w:t>
      </w:r>
      <w:r w:rsidRPr="008E46CF">
        <w:t xml:space="preserve">F&amp;V vouchers may increase F&amp;V intake and are positively received by recipients. This review </w:t>
      </w:r>
      <w:r w:rsidR="007F796C" w:rsidRPr="008E46CF">
        <w:t xml:space="preserve">also </w:t>
      </w:r>
      <w:r w:rsidRPr="008E46CF">
        <w:t>highlights some of the difficulties that researchers face in evaluating the impact of public health measures to improve population health. It is clear that more high quality research is required to better understand the impacts of F&amp;V vouchers on individual outcomes.</w:t>
      </w:r>
    </w:p>
    <w:p w14:paraId="2CB9E9DB" w14:textId="77777777" w:rsidR="00E42CBC" w:rsidRPr="008E46CF" w:rsidRDefault="00E42CBC" w:rsidP="003A6D56">
      <w:pPr>
        <w:spacing w:line="360" w:lineRule="auto"/>
      </w:pPr>
    </w:p>
    <w:p w14:paraId="734D4920" w14:textId="77777777" w:rsidR="00E42CBC" w:rsidRPr="008E46CF" w:rsidRDefault="00E42CBC" w:rsidP="003A6D56">
      <w:pPr>
        <w:spacing w:line="360" w:lineRule="auto"/>
        <w:rPr>
          <w:b/>
          <w:bCs/>
          <w:sz w:val="24"/>
          <w:szCs w:val="24"/>
        </w:rPr>
      </w:pPr>
      <w:r w:rsidRPr="008E46CF">
        <w:rPr>
          <w:b/>
          <w:bCs/>
          <w:sz w:val="24"/>
          <w:szCs w:val="24"/>
        </w:rPr>
        <w:t>Keywords</w:t>
      </w:r>
    </w:p>
    <w:p w14:paraId="76FB5745" w14:textId="77777777" w:rsidR="00E42CBC" w:rsidRPr="008E46CF" w:rsidRDefault="00E42CBC" w:rsidP="003A6D56">
      <w:pPr>
        <w:spacing w:after="0" w:line="360" w:lineRule="auto"/>
      </w:pPr>
      <w:r w:rsidRPr="008E46CF">
        <w:t>Fruit and vegetables, Diet quality, Children, Voucher scheme</w:t>
      </w:r>
      <w:bookmarkStart w:id="1" w:name="_Toc164599246"/>
    </w:p>
    <w:p w14:paraId="234FDBA4" w14:textId="77777777" w:rsidR="00E42CBC" w:rsidRPr="008E46CF" w:rsidRDefault="00E42CBC" w:rsidP="003A6D56">
      <w:pPr>
        <w:spacing w:line="360" w:lineRule="auto"/>
        <w:rPr>
          <w:b/>
          <w:bCs/>
          <w:sz w:val="24"/>
          <w:szCs w:val="24"/>
        </w:rPr>
      </w:pPr>
    </w:p>
    <w:p w14:paraId="49A9F9DF" w14:textId="77777777" w:rsidR="00E42CBC" w:rsidRPr="008E46CF" w:rsidRDefault="00E42CBC" w:rsidP="003A6D56">
      <w:pPr>
        <w:spacing w:line="360" w:lineRule="auto"/>
        <w:rPr>
          <w:b/>
          <w:bCs/>
          <w:sz w:val="24"/>
          <w:szCs w:val="24"/>
        </w:rPr>
      </w:pPr>
      <w:r w:rsidRPr="008E46CF">
        <w:rPr>
          <w:b/>
          <w:bCs/>
          <w:sz w:val="24"/>
          <w:szCs w:val="24"/>
        </w:rPr>
        <w:t>Introduction</w:t>
      </w:r>
      <w:bookmarkEnd w:id="1"/>
    </w:p>
    <w:p w14:paraId="18E3AAF1" w14:textId="34C75136" w:rsidR="00E42CBC" w:rsidRPr="008E46CF" w:rsidRDefault="00E42CBC" w:rsidP="003A6D56">
      <w:pPr>
        <w:spacing w:line="360" w:lineRule="auto"/>
      </w:pPr>
      <w:r w:rsidRPr="008E46CF">
        <w:t>Health, poverty and poor diet quality are inextricably linked. Poor diet quality is linked with many adverse health outcomes, both for children: obesity</w:t>
      </w:r>
      <w:r w:rsidRPr="008E46CF">
        <w:fldChar w:fldCharType="begin">
          <w:fldData xml:space="preserve">PEVuZE5vdGU+PENpdGU+PEF1dGhvcj5Pa3VibzwvQXV0aG9yPjxZZWFyPjIwMTU8L1llYXI+PFJl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</w:fldData>
        </w:fldChar>
      </w:r>
      <w:r w:rsidRPr="008E46CF">
        <w:instrText xml:space="preserve"> ADDIN EN.CITE </w:instrText>
      </w:r>
      <w:r w:rsidRPr="008E46CF">
        <w:fldChar w:fldCharType="begin">
          <w:fldData xml:space="preserve">PEVuZE5vdGU+PENpdGU+PEF1dGhvcj5Pa3VibzwvQXV0aG9yPjxZZWFyPjIwMTU8L1llYXI+PFJl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1-3</w:t>
      </w:r>
      <w:r w:rsidRPr="008E46CF">
        <w:fldChar w:fldCharType="end"/>
      </w:r>
      <w:r w:rsidRPr="008E46CF">
        <w:t>, gastrointestinal issues and constipation</w:t>
      </w:r>
      <w:r w:rsidRPr="008E46CF">
        <w:fldChar w:fldCharType="begin">
          <w:fldData xml:space="preserve">PEVuZE5vdGU+PENpdGU+PEF1dGhvcj5SYWppbmRyYWppdGg8L0F1dGhvcj48WWVhcj4yMDIyPC9Z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</w:fldData>
        </w:fldChar>
      </w:r>
      <w:r w:rsidRPr="008E46CF">
        <w:instrText xml:space="preserve"> ADDIN EN.CITE </w:instrText>
      </w:r>
      <w:r w:rsidRPr="008E46CF">
        <w:fldChar w:fldCharType="begin">
          <w:fldData xml:space="preserve">PEVuZE5vdGU+PENpdGU+PEF1dGhvcj5SYWppbmRyYWppdGg8L0F1dGhvcj48WWVhcj4yMDIyPC9Z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4</w:t>
      </w:r>
      <w:r w:rsidRPr="008E46CF">
        <w:fldChar w:fldCharType="end"/>
      </w:r>
      <w:r w:rsidRPr="008E46CF">
        <w:t>, dental caries</w:t>
      </w:r>
      <w:r w:rsidRPr="008E46CF">
        <w:fldChar w:fldCharType="begin">
          <w:fldData xml:space="preserve">PEVuZE5vdGU+PENpdGU+PEF1dGhvcj5Nb3luaWhhbjwvQXV0aG9yPjxZZWFyPjIwMDQ8L1llYXI+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</w:fldData>
        </w:fldChar>
      </w:r>
      <w:r w:rsidRPr="008E46CF">
        <w:instrText xml:space="preserve"> ADDIN EN.CITE </w:instrText>
      </w:r>
      <w:r w:rsidRPr="008E46CF">
        <w:fldChar w:fldCharType="begin">
          <w:fldData xml:space="preserve">PEVuZE5vdGU+PENpdGU+PEF1dGhvcj5Nb3luaWhhbjwvQXV0aG9yPjxZZWFyPjIwMDQ8L1llYXI+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5,6</w:t>
      </w:r>
      <w:r w:rsidRPr="008E46CF">
        <w:fldChar w:fldCharType="end"/>
      </w:r>
      <w:r w:rsidRPr="008E46CF">
        <w:t>, hypertension</w:t>
      </w:r>
      <w:r w:rsidRPr="008E46CF">
        <w:fldChar w:fldCharType="begin"/>
      </w:r>
      <w:r w:rsidRPr="008E46CF">
        <w:instrText xml:space="preserve"> ADDIN EN.CITE &lt;EndNote&gt;&lt;Cite&gt;&lt;Author&gt;Dalwood&lt;/Author&gt;&lt;Year&gt;2020&lt;/Year&gt;&lt;RecNum&gt;6936&lt;/RecNum&gt;&lt;DisplayText&gt;&lt;style face="superscript"&gt;7&lt;/style&gt;&lt;/DisplayText&gt;&lt;record&gt;&lt;rec-number&gt;6936&lt;/rec-number&gt;&lt;foreign-keys&gt;&lt;key app="EN" db-id="vd55r9f5apapzie0fa9vv20f59ptev0vtafs" timestamp="1711464268"&gt;6936&lt;/key&gt;&lt;/foreign-keys&gt;&lt;ref-type name="Journal Article"&gt;17&lt;/ref-type&gt;&lt;contributors&gt;&lt;authors&gt;&lt;author&gt;Dalwood, Phoebe&lt;/author&gt;&lt;author&gt;Marshall, Skye&lt;/author&gt;&lt;author&gt;Burrows, Tracy L.&lt;/author&gt;&lt;author&gt;McIntosh, Ashleigh&lt;/author&gt;&lt;author&gt;Collins, Clare E.&lt;/author&gt;&lt;/authors&gt;&lt;/contributors&gt;&lt;titles&gt;&lt;title&gt;Diet quality indices and their associations with health-related outcomes in children and adolescents: an updated systematic review&lt;/title&gt;&lt;secondary-title&gt;Nutrition Journal&lt;/secondary-title&gt;&lt;/titles&gt;&lt;periodical&gt;&lt;full-title&gt;Nutrition Journal&lt;/full-title&gt;&lt;/periodical&gt;&lt;pages&gt;118&lt;/pages&gt;&lt;volume&gt;19&lt;/volume&gt;&lt;number&gt;1&lt;/number&gt;&lt;dates&gt;&lt;year&gt;2020&lt;/year&gt;&lt;pub-dates&gt;&lt;date&gt;2020/10/24&lt;/date&gt;&lt;/pub-dates&gt;&lt;/dates&gt;&lt;isbn&gt;1475-2891&lt;/isbn&gt;&lt;urls&gt;&lt;related-urls&gt;&lt;url&gt;https://doi.org/10.1186/s12937-020-00632-x&lt;/url&gt;&lt;/related-urls&gt;&lt;/urls&gt;&lt;electronic-resource-num&gt;10.1186/s12937-020-00632-x&lt;/electronic-resource-num&gt;&lt;/record&gt;&lt;/Cite&gt;&lt;/EndNote&gt;</w:instrText>
      </w:r>
      <w:r w:rsidRPr="008E46CF">
        <w:fldChar w:fldCharType="separate"/>
      </w:r>
      <w:r w:rsidRPr="008E46CF">
        <w:rPr>
          <w:noProof/>
          <w:vertAlign w:val="superscript"/>
        </w:rPr>
        <w:t>7</w:t>
      </w:r>
      <w:r w:rsidRPr="008E46CF">
        <w:fldChar w:fldCharType="end"/>
      </w:r>
      <w:r w:rsidRPr="008E46CF">
        <w:t>, diabetes</w:t>
      </w:r>
      <w:r w:rsidRPr="008E46CF">
        <w:fldChar w:fldCharType="begin"/>
      </w:r>
      <w:r w:rsidRPr="008E46CF">
        <w:instrText xml:space="preserve"> ADDIN EN.CITE &lt;EndNote&gt;&lt;Cite&gt;&lt;Author&gt;Dalwood&lt;/Author&gt;&lt;Year&gt;2020&lt;/Year&gt;&lt;RecNum&gt;6936&lt;/RecNum&gt;&lt;DisplayText&gt;&lt;style face="superscript"&gt;7&lt;/style&gt;&lt;/DisplayText&gt;&lt;record&gt;&lt;rec-number&gt;6936&lt;/rec-number&gt;&lt;foreign-keys&gt;&lt;key app="EN" db-id="vd55r9f5apapzie0fa9vv20f59ptev0vtafs" timestamp="1711464268"&gt;6936&lt;/key&gt;&lt;/foreign-keys&gt;&lt;ref-type name="Journal Article"&gt;17&lt;/ref-type&gt;&lt;contributors&gt;&lt;authors&gt;&lt;author&gt;Dalwood, Phoebe&lt;/author&gt;&lt;author&gt;Marshall, Skye&lt;/author&gt;&lt;author&gt;Burrows, Tracy L.&lt;/author&gt;&lt;author&gt;McIntosh, Ashleigh&lt;/author&gt;&lt;author&gt;Collins, Clare E.&lt;/author&gt;&lt;/authors&gt;&lt;/contributors&gt;&lt;titles&gt;&lt;title&gt;Diet quality indices and their associations with health-related outcomes in children and adolescents: an updated systematic review&lt;/title&gt;&lt;secondary-title&gt;Nutrition Journal&lt;/secondary-title&gt;&lt;/titles&gt;&lt;periodical&gt;&lt;full-title&gt;Nutrition Journal&lt;/full-title&gt;&lt;/periodical&gt;&lt;pages&gt;118&lt;/pages&gt;&lt;volume&gt;19&lt;/volume&gt;&lt;number&gt;1&lt;/number&gt;&lt;dates&gt;&lt;year&gt;2020&lt;/year&gt;&lt;pub-dates&gt;&lt;date&gt;2020/10/24&lt;/date&gt;&lt;/pub-dates&gt;&lt;/dates&gt;&lt;isbn&gt;1475-2891&lt;/isbn&gt;&lt;urls&gt;&lt;related-urls&gt;&lt;url&gt;https://doi.org/10.1186/s12937-020-00632-x&lt;/url&gt;&lt;/related-urls&gt;&lt;/urls&gt;&lt;electronic-resource-num&gt;10.1186/s12937-020-00632-x&lt;/electronic-resource-num&gt;&lt;/record&gt;&lt;/Cite&gt;&lt;/EndNote&gt;</w:instrText>
      </w:r>
      <w:r w:rsidRPr="008E46CF">
        <w:fldChar w:fldCharType="separate"/>
      </w:r>
      <w:r w:rsidRPr="008E46CF">
        <w:rPr>
          <w:noProof/>
          <w:vertAlign w:val="superscript"/>
        </w:rPr>
        <w:t>7</w:t>
      </w:r>
      <w:r w:rsidRPr="008E46CF">
        <w:fldChar w:fldCharType="end"/>
      </w:r>
      <w:r w:rsidRPr="008E46CF">
        <w:t xml:space="preserve"> and growth stunting</w:t>
      </w:r>
      <w:r w:rsidRPr="008E46CF">
        <w:fldChar w:fldCharType="begin"/>
      </w:r>
      <w:r w:rsidRPr="008E46CF">
        <w:instrText xml:space="preserve"> ADDIN EN.CITE &lt;EndNote&gt;&lt;Cite&gt;&lt;Author&gt;Miller&lt;/Author&gt;&lt;Year&gt;2020&lt;/Year&gt;&lt;RecNum&gt;6937&lt;/RecNum&gt;&lt;DisplayText&gt;&lt;style face="superscript"&gt;8&lt;/style&gt;&lt;/DisplayText&gt;&lt;record&gt;&lt;rec-number&gt;6937&lt;/rec-number&gt;&lt;foreign-keys&gt;&lt;key app="EN" db-id="vd55r9f5apapzie0fa9vv20f59ptev0vtafs" timestamp="1711464383"&gt;6937&lt;/key&gt;&lt;/foreign-keys&gt;&lt;ref-type name="Journal Article"&gt;17&lt;/ref-type&gt;&lt;contributors&gt;&lt;authors&gt;&lt;author&gt;Miller, Victoria&lt;/author&gt;&lt;author&gt;Webb, Patrick&lt;/author&gt;&lt;author&gt;Cudhea, Frederick&lt;/author&gt;&lt;author&gt;Zhang, Jianyi&lt;/author&gt;&lt;author&gt;Shi, Peilin&lt;/author&gt;&lt;author&gt;Reedy, Julia&lt;/author&gt;&lt;author&gt;Puklin, Leah&lt;/author&gt;&lt;author&gt;Micha, Renata&lt;/author&gt;&lt;author&gt;Coates, Jennifer&lt;/author&gt;&lt;author&gt;Mozaffarian, Dariush&lt;/author&gt;&lt;/authors&gt;&lt;/contributors&gt;&lt;titles&gt;&lt;title&gt;Diet Quality and Mortality, Stunting and Wasting in Children Aged 6–59 Months: An Ecological Analysis from the Global Dietary Database&lt;/title&gt;&lt;secondary-title&gt;Current Developments in Nutrition&lt;/secondary-title&gt;&lt;/titles&gt;&lt;periodical&gt;&lt;full-title&gt;Current Developments in Nutrition&lt;/full-title&gt;&lt;/periodical&gt;&lt;pages&gt;nzaa061_082&lt;/pages&gt;&lt;volume&gt;4&lt;/volume&gt;&lt;dates&gt;&lt;year&gt;2020&lt;/year&gt;&lt;pub-dates&gt;&lt;date&gt;2020/06/01/&lt;/date&gt;&lt;/pub-dates&gt;&lt;/dates&gt;&lt;isbn&gt;2475-2991&lt;/isbn&gt;&lt;urls&gt;&lt;related-urls&gt;&lt;url&gt;https://www.sciencedirect.com/science/article/pii/S2475299123094726&lt;/url&gt;&lt;/related-urls&gt;&lt;/urls&gt;&lt;electronic-resource-num&gt;https://doi.org/10.1093/cdn/nzaa061_082&lt;/electronic-resource-num&gt;&lt;/record&gt;&lt;/Cite&gt;&lt;/EndNote&gt;</w:instrText>
      </w:r>
      <w:r w:rsidRPr="008E46CF">
        <w:fldChar w:fldCharType="separate"/>
      </w:r>
      <w:r w:rsidRPr="008E46CF">
        <w:rPr>
          <w:noProof/>
          <w:vertAlign w:val="superscript"/>
        </w:rPr>
        <w:t>8</w:t>
      </w:r>
      <w:r w:rsidRPr="008E46CF">
        <w:fldChar w:fldCharType="end"/>
      </w:r>
      <w:r w:rsidRPr="008E46CF">
        <w:t>, and for pregnant women: gestational diabetes</w:t>
      </w:r>
      <w:r w:rsidRPr="008E46CF">
        <w:fldChar w:fldCharType="begin">
          <w:fldData xml:space="preserve">PEVuZE5vdGU+PENpdGU+PEF1dGhvcj5HYW88L0F1dGhvcj48WWVhcj4yMDIyPC9ZZWFyPjxSZWNO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4Njg3NDg8L2N1c3Rv
bTI+PGVsZWN0cm9uaWMtcmVzb3VyY2UtbnVtPjEwLjMzODkvZnB1YmguMjAyMi4xMDYyMzA0PC9l
bGVjdHJvbmljLXJlc291cmNlLW51bT48cmVtb3RlLWRhdGFiYXNlLXByb3ZpZGVyPk5MTTwvcmVt
b3RlLWRhdGFiYXNlLXByb3ZpZGVyPjxsYW5ndWFnZT5lbmc8L2xhbmd1YWdlPjwvcmVjb3JkPjwv
Q2l0ZT48L0VuZE5vdGU+
</w:fldData>
        </w:fldChar>
      </w:r>
      <w:r w:rsidRPr="008E46CF">
        <w:instrText xml:space="preserve"> ADDIN EN.CITE </w:instrText>
      </w:r>
      <w:r w:rsidRPr="008E46CF">
        <w:fldChar w:fldCharType="begin">
          <w:fldData xml:space="preserve">PEVuZE5vdGU+PENpdGU+PEF1dGhvcj5HYW88L0F1dGhvcj48WWVhcj4yMDIyPC9ZZWFyPjxSZWNO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k4Njg3NDg8L2N1c3Rv
bTI+PGVsZWN0cm9uaWMtcmVzb3VyY2UtbnVtPjEwLjMzODkvZnB1YmguMjAyMi4xMDYyMzA0PC9l
bGVjdHJvbmljLXJlc291cmNlLW51bT48cmVtb3RlLWRhdGFiYXNlLXByb3ZpZGVyPk5MTTwvcmVt
b3RlLWRhdGFiYXNlLXByb3ZpZGVyPjxsYW5ndWFnZT5lbmc8L2xhbmd1YWdlPjwvcmVjb3JkPjwv
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9</w:t>
      </w:r>
      <w:r w:rsidRPr="008E46CF">
        <w:fldChar w:fldCharType="end"/>
      </w:r>
      <w:r w:rsidRPr="008E46CF">
        <w:t>, gestational hypertension</w:t>
      </w:r>
      <w:r w:rsidRPr="008E46CF">
        <w:fldChar w:fldCharType="begin"/>
      </w:r>
      <w:r w:rsidRPr="008E46CF">
        <w:instrText xml:space="preserve"> ADDIN EN.CITE &lt;EndNote&gt;&lt;Cite&gt;&lt;Author&gt;Gresham&lt;/Author&gt;&lt;Year&gt;2016&lt;/Year&gt;&lt;RecNum&gt;6927&lt;/RecNum&gt;&lt;DisplayText&gt;&lt;style face="superscript"&gt;10&lt;/style&gt;&lt;/DisplayText&gt;&lt;record&gt;&lt;rec-number&gt;6927&lt;/rec-number&gt;&lt;foreign-keys&gt;&lt;key app="EN" db-id="vd55r9f5apapzie0fa9vv20f59ptev0vtafs" timestamp="1700580139"&gt;6927&lt;/key&gt;&lt;/foreign-keys&gt;&lt;ref-type name="Journal Article"&gt;17&lt;/ref-type&gt;&lt;contributors&gt;&lt;authors&gt;&lt;author&gt;Gresham, Ellie&lt;/author&gt;&lt;author&gt;Collins, Clare E.&lt;/author&gt;&lt;author&gt;Mishra, Gita D.&lt;/author&gt;&lt;author&gt;Byles, Julie E.&lt;/author&gt;&lt;author&gt;Hure, Alexis J.&lt;/author&gt;&lt;/authors&gt;&lt;/contributors&gt;&lt;titles&gt;&lt;title&gt;Diet quality before or during pregnancy and the relationship with pregnancy and birth outcomes: the Australian Longitudinal Study on Women’s Health&lt;/title&gt;&lt;secondary-title&gt;Public Health Nutrition&lt;/secondary-title&gt;&lt;/titles&gt;&lt;periodical&gt;&lt;full-title&gt;Public Health Nutrition&lt;/full-title&gt;&lt;/periodical&gt;&lt;pages&gt;2975-2983&lt;/pages&gt;&lt;volume&gt;19&lt;/volume&gt;&lt;number&gt;16&lt;/number&gt;&lt;edition&gt;2016/05/30&lt;/edition&gt;&lt;keywords&gt;&lt;keyword&gt;Birth&lt;/keyword&gt;&lt;keyword&gt;Diet quality&lt;/keyword&gt;&lt;keyword&gt;FFQ&lt;/keyword&gt;&lt;keyword&gt;Pregnancy&lt;/keyword&gt;&lt;keyword&gt;Women’s health&lt;/keyword&gt;&lt;/keywords&gt;&lt;dates&gt;&lt;year&gt;2016&lt;/year&gt;&lt;/dates&gt;&lt;publisher&gt;Cambridge University Press&lt;/publisher&gt;&lt;isbn&gt;1368-9800&lt;/isbn&gt;&lt;urls&gt;&lt;related-urls&gt;&lt;url&gt;https://www.cambridge.org/core/article/diet-quality-before-or-during-pregnancy-and-the-relationship-with-pregnancy-and-birth-outcomes-the-australian-longitudinal-study-on-womens-health/1075CB8A1CFDDCD233C978927008B964&lt;/url&gt;&lt;/related-urls&gt;&lt;/urls&gt;&lt;electronic-resource-num&gt;10.1017/S1368980016001245&lt;/electronic-resource-num&gt;&lt;remote-database-name&gt;Cambridge Core&lt;/remote-database-name&gt;&lt;remote-database-provider&gt;Cambridge University Press&lt;/remote-database-provider&gt;&lt;/record&gt;&lt;/Cite&gt;&lt;/EndNote&gt;</w:instrText>
      </w:r>
      <w:r w:rsidRPr="008E46CF">
        <w:fldChar w:fldCharType="separate"/>
      </w:r>
      <w:r w:rsidRPr="008E46CF">
        <w:rPr>
          <w:noProof/>
          <w:vertAlign w:val="superscript"/>
        </w:rPr>
        <w:t>10</w:t>
      </w:r>
      <w:r w:rsidRPr="008E46CF">
        <w:fldChar w:fldCharType="end"/>
      </w:r>
      <w:r w:rsidRPr="008E46CF">
        <w:t xml:space="preserve"> and excessive weight gain</w:t>
      </w:r>
      <w:r w:rsidRPr="008E46CF">
        <w:fldChar w:fldCharType="begin"/>
      </w:r>
      <w:r w:rsidRPr="008E46CF">
        <w:instrText xml:space="preserve"> ADDIN EN.CITE &lt;EndNote&gt;&lt;Cite&gt;&lt;Author&gt;Liu&lt;/Author&gt;&lt;Year&gt;2023&lt;/Year&gt;&lt;RecNum&gt;6934&lt;/RecNum&gt;&lt;DisplayText&gt;&lt;style face="superscript"&gt;11&lt;/style&gt;&lt;/DisplayText&gt;&lt;record&gt;&lt;rec-number&gt;6934&lt;/rec-number&gt;&lt;foreign-keys&gt;&lt;key app="EN" db-id="vd55r9f5apapzie0fa9vv20f59ptev0vtafs" timestamp="1711463434"&gt;6934&lt;/key&gt;&lt;/foreign-keys&gt;&lt;ref-type name="Journal Article"&gt;17&lt;/ref-type&gt;&lt;contributors&gt;&lt;authors&gt;&lt;author&gt;Liu, E. F.&lt;/author&gt;&lt;author&gt;Zhu, Y.&lt;/author&gt;&lt;author&gt;Ferrara, A.&lt;/author&gt;&lt;author&gt;Hedderson, M. M.&lt;/author&gt;&lt;/authors&gt;&lt;/contributors&gt;&lt;auth-address&gt;Division of Research, Kaiser Permanente Northern California, Oakland, CA 94612, USA.&lt;/auth-address&gt;&lt;titles&gt;&lt;title&gt;Dietary Quality Indices in Early Pregnancy and Rate of Gestational Weight Gain among a Prospective Multi-Racial and Ethnic Cohort&lt;/title&gt;&lt;secondary-title&gt;Nutrients&lt;/secondary-title&gt;&lt;/titles&gt;&lt;periodical&gt;&lt;full-title&gt;Nutrients&lt;/full-title&gt;&lt;/periodical&gt;&lt;volume&gt;15&lt;/volume&gt;&lt;number&gt;4&lt;/number&gt;&lt;edition&gt;20230206&lt;/edition&gt;&lt;keywords&gt;&lt;keyword&gt;Pregnancy&lt;/keyword&gt;&lt;keyword&gt;Female&lt;/keyword&gt;&lt;keyword&gt;Humans&lt;/keyword&gt;&lt;keyword&gt;*Gestational Weight Gain&lt;/keyword&gt;&lt;keyword&gt;Prospective Studies&lt;/keyword&gt;&lt;keyword&gt;Diet&lt;/keyword&gt;&lt;keyword&gt;Obesity&lt;/keyword&gt;&lt;keyword&gt;Overweight&lt;/keyword&gt;&lt;keyword&gt;Body Mass Index&lt;/keyword&gt;&lt;keyword&gt;*Pregnancy Complications&lt;/keyword&gt;&lt;keyword&gt;Pregnancy Outcome&lt;/keyword&gt;&lt;keyword&gt;diet quality&lt;/keyword&gt;&lt;keyword&gt;dietary pattern&lt;/keyword&gt;&lt;keyword&gt;gestational weight gain&lt;/keyword&gt;&lt;keyword&gt;mothers&lt;/keyword&gt;&lt;/keywords&gt;&lt;dates&gt;&lt;year&gt;2023&lt;/year&gt;&lt;pub-dates&gt;&lt;date&gt;Feb 6&lt;/date&gt;&lt;/pub-dates&gt;&lt;/dates&gt;&lt;isbn&gt;2072-6643&lt;/isbn&gt;&lt;accession-num&gt;36839193&lt;/accession-num&gt;&lt;urls&gt;&lt;/urls&gt;&lt;custom1&gt;The authors declare no conflict of interest. The funders had no role in the design of the study; in the collection, analyses, or interpretation of data; in the writing of the manuscript; or in the decision to publish the results.&lt;/custom1&gt;&lt;custom2&gt;PMC9961419&lt;/custom2&gt;&lt;electronic-resource-num&gt;10.3390/nu15040835&lt;/electronic-resource-num&gt;&lt;remote-database-provider&gt;NLM&lt;/remote-database-provider&gt;&lt;language&gt;eng&lt;/language&gt;&lt;/record&gt;&lt;/Cite&gt;&lt;/EndNote&gt;</w:instrText>
      </w:r>
      <w:r w:rsidRPr="008E46CF">
        <w:fldChar w:fldCharType="separate"/>
      </w:r>
      <w:r w:rsidRPr="008E46CF">
        <w:rPr>
          <w:noProof/>
          <w:vertAlign w:val="superscript"/>
        </w:rPr>
        <w:t>11</w:t>
      </w:r>
      <w:r w:rsidRPr="008E46CF">
        <w:fldChar w:fldCharType="end"/>
      </w:r>
      <w:r w:rsidRPr="008E46CF">
        <w:t xml:space="preserve">. Looking at the impacts from a </w:t>
      </w:r>
      <w:r w:rsidRPr="008E46CF">
        <w:lastRenderedPageBreak/>
        <w:t xml:space="preserve">societal perspective, poor health can result in time away from school or work, increased healthcare costs and losses to the economy. Food </w:t>
      </w:r>
      <w:r w:rsidR="00D0645A" w:rsidRPr="008E46CF">
        <w:t>in</w:t>
      </w:r>
      <w:r w:rsidRPr="008E46CF">
        <w:t>security has been associated with increased healthcare costs</w:t>
      </w:r>
      <w:r w:rsidRPr="008E46CF">
        <w:fldChar w:fldCharType="begin">
          <w:fldData xml:space="preserve">PEVuZE5vdGU+PENpdGU+PEF1dGhvcj5CZXJrb3dpdHo8L0F1dGhvcj48WWVhcj4yMDE4PC9ZZWFy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</w:fldData>
        </w:fldChar>
      </w:r>
      <w:r w:rsidRPr="008E46CF">
        <w:instrText xml:space="preserve"> ADDIN EN.CITE </w:instrText>
      </w:r>
      <w:r w:rsidRPr="008E46CF">
        <w:fldChar w:fldCharType="begin">
          <w:fldData xml:space="preserve">PEVuZE5vdGU+PENpdGU+PEF1dGhvcj5CZXJrb3dpdHo8L0F1dGhvcj48WWVhcj4yMDE4PC9ZZWFy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12</w:t>
      </w:r>
      <w:r w:rsidRPr="008E46CF">
        <w:fldChar w:fldCharType="end"/>
      </w:r>
      <w:r w:rsidRPr="008E46CF">
        <w:t xml:space="preserve"> and poor health outcomes</w:t>
      </w:r>
      <w:r w:rsidRPr="008E46CF">
        <w:fldChar w:fldCharType="begin"/>
      </w:r>
      <w:r w:rsidRPr="008E46CF">
        <w:instrText xml:space="preserve"> ADDIN EN.CITE &lt;EndNote&gt;&lt;Cite&gt;&lt;Author&gt;Friel&lt;/Author&gt;&lt;Year&gt;2015&lt;/Year&gt;&lt;RecNum&gt;6940&lt;/RecNum&gt;&lt;DisplayText&gt;&lt;style face="superscript"&gt;13&lt;/style&gt;&lt;/DisplayText&gt;&lt;record&gt;&lt;rec-number&gt;6940&lt;/rec-number&gt;&lt;foreign-keys&gt;&lt;key app="EN" db-id="vd55r9f5apapzie0fa9vv20f59ptev0vtafs" timestamp="1711465712"&gt;6940&lt;/key&gt;&lt;/foreign-keys&gt;&lt;ref-type name="Journal Article"&gt;17&lt;/ref-type&gt;&lt;contributors&gt;&lt;authors&gt;&lt;author&gt;Friel, Sharon&lt;/author&gt;&lt;author&gt;Ford, Laura&lt;/author&gt;&lt;/authors&gt;&lt;/contributors&gt;&lt;titles&gt;&lt;title&gt;Systems, food security and human health&lt;/title&gt;&lt;secondary-title&gt;Food Security&lt;/secondary-title&gt;&lt;/titles&gt;&lt;periodical&gt;&lt;full-title&gt;Food Security&lt;/full-title&gt;&lt;/periodical&gt;&lt;pages&gt;437-451&lt;/pages&gt;&lt;volume&gt;7&lt;/volume&gt;&lt;number&gt;2&lt;/number&gt;&lt;dates&gt;&lt;year&gt;2015&lt;/year&gt;&lt;pub-dates&gt;&lt;date&gt;2015/04/01&lt;/date&gt;&lt;/pub-dates&gt;&lt;/dates&gt;&lt;isbn&gt;1876-4525&lt;/isbn&gt;&lt;urls&gt;&lt;related-urls&gt;&lt;url&gt;https://doi.org/10.1007/s12571-015-0433-1&lt;/url&gt;&lt;/related-urls&gt;&lt;/urls&gt;&lt;electronic-resource-num&gt;10.1007/s12571-015-0433-1&lt;/electronic-resource-num&gt;&lt;/record&gt;&lt;/Cite&gt;&lt;/EndNote&gt;</w:instrText>
      </w:r>
      <w:r w:rsidRPr="008E46CF">
        <w:fldChar w:fldCharType="separate"/>
      </w:r>
      <w:r w:rsidRPr="008E46CF">
        <w:rPr>
          <w:noProof/>
          <w:vertAlign w:val="superscript"/>
        </w:rPr>
        <w:t>13</w:t>
      </w:r>
      <w:r w:rsidRPr="008E46CF">
        <w:fldChar w:fldCharType="end"/>
      </w:r>
      <w:r w:rsidRPr="008E46CF">
        <w:t>. Poverty has been linked with childhood obesity</w:t>
      </w:r>
      <w:r w:rsidRPr="008E46CF">
        <w:fldChar w:fldCharType="begin"/>
      </w:r>
      <w:r w:rsidRPr="008E46CF">
        <w:instrText xml:space="preserve"> ADDIN EN.CITE &lt;EndNote&gt;&lt;Cite&gt;&lt;Author&gt;Mears&lt;/Author&gt;&lt;Year&gt;2020&lt;/Year&gt;&lt;RecNum&gt;97&lt;/RecNum&gt;&lt;DisplayText&gt;&lt;style face="superscript"&gt;14&lt;/style&gt;&lt;/DisplayText&gt;&lt;record&gt;&lt;rec-number&gt;97&lt;/rec-number&gt;&lt;foreign-keys&gt;&lt;key app="EN" db-id="vd55r9f5apapzie0fa9vv20f59ptev0vtafs" timestamp="1599580089"&gt;97&lt;/key&gt;&lt;/foreign-keys&gt;&lt;ref-type name="Journal Article"&gt;17&lt;/ref-type&gt;&lt;contributors&gt;&lt;authors&gt;&lt;author&gt;Mears, Meghann&lt;/author&gt;&lt;author&gt;Brindley, Paul&lt;/author&gt;&lt;author&gt;Baxter, Ian&lt;/author&gt;&lt;author&gt;Maheswaran, Ravi&lt;/author&gt;&lt;author&gt;Jorgensen, Anna&lt;/author&gt;&lt;/authors&gt;&lt;/contributors&gt;&lt;titles&gt;&lt;title&gt;Neighbourhood greenspace influences on childhood obesity in Sheffield, UK&lt;/title&gt;&lt;secondary-title&gt;Pediatric Obesity&lt;/secondary-title&gt;&lt;/titles&gt;&lt;periodical&gt;&lt;full-title&gt;Pediatric Obesity&lt;/full-title&gt;&lt;/periodical&gt;&lt;pages&gt;e12629&lt;/pages&gt;&lt;volume&gt;15&lt;/volume&gt;&lt;number&gt;7&lt;/number&gt;&lt;dates&gt;&lt;year&gt;2020&lt;/year&gt;&lt;/dates&gt;&lt;isbn&gt;2047-6302&lt;/isbn&gt;&lt;urls&gt;&lt;related-urls&gt;&lt;url&gt;https://onlinelibrary.wiley.com/doi/abs/10.1111/ijpo.12629&lt;/url&gt;&lt;/related-urls&gt;&lt;/urls&gt;&lt;electronic-resource-num&gt;10.1111/ijpo.12629&lt;/electronic-resource-num&gt;&lt;/record&gt;&lt;/Cite&gt;&lt;/EndNote&gt;</w:instrText>
      </w:r>
      <w:r w:rsidRPr="008E46CF">
        <w:fldChar w:fldCharType="separate"/>
      </w:r>
      <w:r w:rsidRPr="008E46CF">
        <w:rPr>
          <w:noProof/>
          <w:vertAlign w:val="superscript"/>
        </w:rPr>
        <w:t>14</w:t>
      </w:r>
      <w:r w:rsidRPr="008E46CF">
        <w:fldChar w:fldCharType="end"/>
      </w:r>
      <w:r w:rsidRPr="008E46CF">
        <w:t>, with children from the most deprived decile being twice as likely to be obese as children from the least deprived decile</w:t>
      </w:r>
      <w:r w:rsidRPr="008E46CF">
        <w:fldChar w:fldCharType="begin"/>
      </w:r>
      <w:r w:rsidRPr="008E46CF">
        <w:instrText xml:space="preserve"> ADDIN EN.CITE &lt;EndNote&gt;&lt;Cite&gt;&lt;Author&gt;NHS Digital&lt;/Author&gt;&lt;Year&gt;2022&lt;/Year&gt;&lt;RecNum&gt;186&lt;/RecNum&gt;&lt;DisplayText&gt;&lt;style face="superscript"&gt;15&lt;/style&gt;&lt;/DisplayText&gt;&lt;record&gt;&lt;rec-number&gt;186&lt;/rec-number&gt;&lt;foreign-keys&gt;&lt;key app="EN" db-id="vd55r9f5apapzie0fa9vv20f59ptev0vtafs" timestamp="1665586870"&gt;186&lt;/key&gt;&lt;/foreign-keys&gt;&lt;ref-type name="Web Page"&gt;12&lt;/ref-type&gt;&lt;contributors&gt;&lt;authors&gt;&lt;author&gt;NHS Digital,&lt;/author&gt;&lt;/authors&gt;&lt;/contributors&gt;&lt;titles&gt;&lt;title&gt;National Child Measurement Programme, England, 2021/22 School Year&lt;/title&gt;&lt;/titles&gt;&lt;number&gt;06/12/2022&lt;/number&gt;&lt;dates&gt;&lt;year&gt;2022&lt;/year&gt;&lt;pub-dates&gt;&lt;date&gt;3 Nov 2022&lt;/date&gt;&lt;/pub-dates&gt;&lt;/dates&gt;&lt;urls&gt;&lt;related-urls&gt;&lt;url&gt;https://digital.nhs.uk/data-and-information/publications/statistical/national-child-measurement-programme/2021-22-school-year&lt;/url&gt;&lt;/related-urls&gt;&lt;/urls&gt;&lt;access-date&gt;06/12/2022&lt;/access-date&gt;&lt;/record&gt;&lt;/Cite&gt;&lt;/EndNote&gt;</w:instrText>
      </w:r>
      <w:r w:rsidRPr="008E46CF">
        <w:fldChar w:fldCharType="separate"/>
      </w:r>
      <w:r w:rsidRPr="008E46CF">
        <w:rPr>
          <w:noProof/>
          <w:vertAlign w:val="superscript"/>
        </w:rPr>
        <w:t>15</w:t>
      </w:r>
      <w:r w:rsidRPr="008E46CF">
        <w:fldChar w:fldCharType="end"/>
      </w:r>
      <w:r w:rsidRPr="008E46CF">
        <w:t xml:space="preserve">. </w:t>
      </w:r>
    </w:p>
    <w:p w14:paraId="7832DC4E" w14:textId="77777777" w:rsidR="009302B0" w:rsidRPr="008E46CF" w:rsidRDefault="00E42CBC" w:rsidP="003A6D56">
      <w:pPr>
        <w:spacing w:line="360" w:lineRule="auto"/>
      </w:pPr>
      <w:r w:rsidRPr="008E46CF">
        <w:t xml:space="preserve">Maintaining a good quality diet is particularly challenging for those on low incomes. Children from deprived backgrounds are more likely to have poorer diet quality than children from </w:t>
      </w:r>
      <w:r w:rsidR="2D64C1E4" w:rsidRPr="008E46CF">
        <w:t xml:space="preserve">more </w:t>
      </w:r>
      <w:r w:rsidRPr="008E46CF">
        <w:t>affluent backgrounds</w:t>
      </w:r>
      <w:r w:rsidRPr="008E46CF">
        <w:fldChar w:fldCharType="begin">
          <w:fldData xml:space="preserve">PEVuZE5vdGU+PENpdGU+PEF1dGhvcj5UcnVlc2RhbGU8L0F1dGhvcj48WWVhcj4yMDE5PC9ZZWFy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</w:fldData>
        </w:fldChar>
      </w:r>
      <w:r w:rsidRPr="008E46CF">
        <w:instrText xml:space="preserve"> ADDIN EN.CITE </w:instrText>
      </w:r>
      <w:r w:rsidRPr="008E46CF">
        <w:fldChar w:fldCharType="begin">
          <w:fldData xml:space="preserve">PEVuZE5vdGU+PENpdGU+PEF1dGhvcj5UcnVlc2RhbGU8L0F1dGhvcj48WWVhcj4yMDE5PC9ZZWFy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16,17</w:t>
      </w:r>
      <w:r w:rsidRPr="008E46CF">
        <w:fldChar w:fldCharType="end"/>
      </w:r>
      <w:r w:rsidRPr="008E46CF">
        <w:t>. In the UK, healthy diets are comparatively more expensive, with F&amp;Vs costing significantly more per 1,000</w:t>
      </w:r>
      <w:r w:rsidR="00C32948" w:rsidRPr="008E46CF">
        <w:t xml:space="preserve"> </w:t>
      </w:r>
      <w:r w:rsidRPr="008E46CF">
        <w:t>kcal energy provided (£11.79) than foods and drinks high in fat and sugar (£5.82/1,000kcal)</w:t>
      </w:r>
      <w:r w:rsidRPr="008E46CF">
        <w:fldChar w:fldCharType="begin"/>
      </w:r>
      <w:r w:rsidRPr="008E46CF">
        <w:instrText xml:space="preserve"> ADDIN EN.CITE &lt;EndNote&gt;&lt;Cite&gt;&lt;Author&gt;The Food Foundation&lt;/Author&gt;&lt;Year&gt;2023&lt;/Year&gt;&lt;RecNum&gt;6925&lt;/RecNum&gt;&lt;DisplayText&gt;&lt;style face="superscript"&gt;18&lt;/style&gt;&lt;/DisplayText&gt;&lt;record&gt;&lt;rec-number&gt;6925&lt;/rec-number&gt;&lt;foreign-keys&gt;&lt;key app="EN" db-id="vd55r9f5apapzie0fa9vv20f59ptev0vtafs" timestamp="1700577227"&gt;6925&lt;/key&gt;&lt;/foreign-keys&gt;&lt;ref-type name="Electronic Article"&gt;43&lt;/ref-type&gt;&lt;contributors&gt;&lt;authors&gt;&lt;author&gt;The Food Foundation,&lt;/author&gt;&lt;/authors&gt;&lt;/contributors&gt;&lt;titles&gt;&lt;title&gt;The Broken Plate 2023: The State of the Nation&amp;apos;s Food System&lt;/title&gt;&lt;/titles&gt;&lt;dates&gt;&lt;year&gt;2023&lt;/year&gt;&lt;pub-dates&gt;&lt;date&gt;21/11/2023&lt;/date&gt;&lt;/pub-dates&gt;&lt;/dates&gt;&lt;urls&gt;&lt;related-urls&gt;&lt;url&gt;https://foodfoundation.org.uk/publication/broken-plate-2023&lt;/url&gt;&lt;/related-urls&gt;&lt;/urls&gt;&lt;/record&gt;&lt;/Cite&gt;&lt;/EndNote&gt;</w:instrText>
      </w:r>
      <w:r w:rsidRPr="008E46CF">
        <w:fldChar w:fldCharType="separate"/>
      </w:r>
      <w:r w:rsidRPr="008E46CF">
        <w:rPr>
          <w:noProof/>
          <w:vertAlign w:val="superscript"/>
        </w:rPr>
        <w:t>18</w:t>
      </w:r>
      <w:r w:rsidRPr="008E46CF">
        <w:fldChar w:fldCharType="end"/>
      </w:r>
      <w:r w:rsidRPr="008E46CF">
        <w:t xml:space="preserve">. This makes it increasingly difficult for families under financial strain to maintain healthy diets. </w:t>
      </w:r>
    </w:p>
    <w:p w14:paraId="7121AB9A" w14:textId="1820AAC2" w:rsidR="00E42CBC" w:rsidRPr="008E46CF" w:rsidRDefault="5A756F63" w:rsidP="003A6D56">
      <w:pPr>
        <w:spacing w:line="360" w:lineRule="auto"/>
      </w:pPr>
      <w:r>
        <w:t>F&amp;V vouchers aim to improve dietary quality by safeguarding or increasing spend on F&amp;Vs in low-income families. They are intended to ensure that families can access F&amp;Vs that may be out of reach otherwise. Critics may argue that F&amp;V vouchers could be used to offset current spending, and could paradoxically decrease diet quality by freeing up money to be spent on unhealthy foods</w:t>
      </w:r>
      <w:r w:rsidR="00E42CBC">
        <w:fldChar w:fldCharType="begin"/>
      </w:r>
      <w:r w:rsidR="00E42CBC">
        <w:instrText xml:space="preserve"> ADDIN EN.CITE &lt;EndNote&gt;&lt;Cite&gt;&lt;Author&gt;Andrew McKendrick&lt;/Author&gt;&lt;Year&gt;2023&lt;/Year&gt;&lt;RecNum&gt;6941&lt;/RecNum&gt;&lt;DisplayText&gt;&lt;style face="superscript"&gt;19,20&lt;/style&gt;&lt;/DisplayText&gt;&lt;record&gt;&lt;rec-number&gt;6941&lt;/rec-number&gt;&lt;foreign-keys&gt;&lt;key app="EN" db-id="vd55r9f5apapzie0fa9vv20f59ptev0vtafs" timestamp="1711466056"&gt;6941&lt;/key&gt;&lt;/foreign-keys&gt;&lt;ref-type name="Web Page"&gt;12&lt;/ref-type&gt;&lt;contributors&gt;&lt;authors&gt;&lt;author&gt;Andrew McKendrick,&lt;/author&gt;&lt;/authors&gt;&lt;/contributors&gt;&lt;titles&gt;&lt;title&gt;Should government help low-income families get a healthy start?&lt;/title&gt;&lt;/titles&gt;&lt;number&gt;26/03/2024&lt;/number&gt;&lt;dates&gt;&lt;year&gt;2023&lt;/year&gt;&lt;/dates&gt;&lt;publisher&gt;Institute of for Fiscal Studies,&lt;/publisher&gt;&lt;urls&gt;&lt;related-urls&gt;&lt;url&gt;https://ifs.org.uk/articles/should-government-help-low-income-families-get-healthy-start&lt;/url&gt;&lt;/related-urls&gt;&lt;/urls&gt;&lt;/record&gt;&lt;/Cite&gt;&lt;Cite&gt;&lt;Author&gt;Parnham&lt;/Author&gt;&lt;Year&gt;2021&lt;/Year&gt;&lt;RecNum&gt;195&lt;/RecNum&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00E42CBC">
        <w:fldChar w:fldCharType="separate"/>
      </w:r>
      <w:r w:rsidRPr="01B19E77">
        <w:rPr>
          <w:noProof/>
          <w:vertAlign w:val="superscript"/>
        </w:rPr>
        <w:t>19,20</w:t>
      </w:r>
      <w:r w:rsidR="00E42CBC">
        <w:fldChar w:fldCharType="end"/>
      </w:r>
      <w:r>
        <w:t>. Evidence to support interventions such as F&amp;V vouchers can be challen</w:t>
      </w:r>
      <w:r w:rsidRPr="003070F6">
        <w:t>ging to gather</w:t>
      </w:r>
      <w:r w:rsidR="26A42D33" w:rsidRPr="003070F6">
        <w:t xml:space="preserve"> and we are not aware of any previous </w:t>
      </w:r>
      <w:r w:rsidR="67A716C9" w:rsidRPr="003070F6">
        <w:t xml:space="preserve">mixed methods </w:t>
      </w:r>
      <w:r w:rsidR="26A42D33" w:rsidRPr="003070F6">
        <w:t>reviews that have considered the impact of F&amp;V voucher interventions on the diet and health of pregnant women and families with young children</w:t>
      </w:r>
      <w:r w:rsidR="1DC51E5A" w:rsidRPr="003070F6">
        <w:t>.</w:t>
      </w:r>
      <w:r w:rsidRPr="003070F6">
        <w:t xml:space="preserve"> </w:t>
      </w:r>
      <w:r w:rsidR="1DC51E5A" w:rsidRPr="003070F6">
        <w:t>T</w:t>
      </w:r>
      <w:r w:rsidRPr="003070F6">
        <w:t xml:space="preserve">his review </w:t>
      </w:r>
      <w:r w:rsidR="5E948D83" w:rsidRPr="003070F6">
        <w:t>aimed to systematically synthesize published studies (</w:t>
      </w:r>
      <w:r w:rsidRPr="003070F6">
        <w:t>peer reviewed and grey literature</w:t>
      </w:r>
      <w:r w:rsidR="10E1A2FB" w:rsidRPr="003070F6">
        <w:t xml:space="preserve">) </w:t>
      </w:r>
      <w:r w:rsidR="5F5D3184" w:rsidRPr="003070F6">
        <w:t xml:space="preserve"> to assess the impact of</w:t>
      </w:r>
      <w:r w:rsidRPr="003070F6">
        <w:t xml:space="preserve"> F&amp;V vouchers on</w:t>
      </w:r>
      <w:r w:rsidR="75777249" w:rsidRPr="003070F6">
        <w:t xml:space="preserve"> the diets and health of</w:t>
      </w:r>
      <w:r w:rsidRPr="003070F6">
        <w:t xml:space="preserve"> recipients </w:t>
      </w:r>
      <w:r w:rsidR="6481B61A" w:rsidRPr="003070F6">
        <w:t>(pregnant women and families with children under the a</w:t>
      </w:r>
      <w:r w:rsidR="75777249" w:rsidRPr="003070F6">
        <w:t>ge of 5)</w:t>
      </w:r>
      <w:r w:rsidRPr="003070F6">
        <w:t>. The review also aim</w:t>
      </w:r>
      <w:r w:rsidR="0FBD98F3" w:rsidRPr="003070F6">
        <w:t>ed</w:t>
      </w:r>
      <w:r w:rsidRPr="003070F6">
        <w:t xml:space="preserve"> to explore recipients’ experiences of F&amp;V vouchers, where F&amp;V voucher schemes face challenges, and what might be done to miti</w:t>
      </w:r>
      <w:r>
        <w:t>gate these issues.</w:t>
      </w:r>
    </w:p>
    <w:p w14:paraId="33C11ACC" w14:textId="77777777" w:rsidR="00E42CBC" w:rsidRPr="008E46CF" w:rsidRDefault="00E42CBC" w:rsidP="003A6D56">
      <w:pPr>
        <w:spacing w:after="0" w:line="360" w:lineRule="auto"/>
        <w:rPr>
          <w:b/>
          <w:bCs/>
          <w:sz w:val="24"/>
          <w:szCs w:val="24"/>
        </w:rPr>
      </w:pPr>
      <w:bookmarkStart w:id="2" w:name="_Toc164599249"/>
      <w:r w:rsidRPr="008E46CF">
        <w:rPr>
          <w:b/>
          <w:bCs/>
          <w:sz w:val="24"/>
          <w:szCs w:val="24"/>
        </w:rPr>
        <w:t>Methods</w:t>
      </w:r>
      <w:bookmarkEnd w:id="2"/>
    </w:p>
    <w:p w14:paraId="2DEB1125" w14:textId="77777777" w:rsidR="00996E42" w:rsidRPr="008E46CF" w:rsidRDefault="00996E42" w:rsidP="003A6D56">
      <w:pPr>
        <w:spacing w:line="360" w:lineRule="auto"/>
        <w:rPr>
          <w:lang w:eastAsia="en-GB"/>
        </w:rPr>
      </w:pPr>
      <w:bookmarkStart w:id="3" w:name="_Toc118811726"/>
      <w:bookmarkStart w:id="4" w:name="_Toc164599250"/>
      <w:bookmarkEnd w:id="3"/>
      <w:r w:rsidRPr="008E46CF">
        <w:rPr>
          <w:lang w:eastAsia="en-GB"/>
        </w:rPr>
        <w:t>The PICO framework for the review was as follows:</w:t>
      </w:r>
    </w:p>
    <w:p w14:paraId="2DFD8997" w14:textId="49F3A07F" w:rsidR="00996E42" w:rsidRPr="008E46CF" w:rsidRDefault="00996E42" w:rsidP="003A6D56">
      <w:pPr>
        <w:pStyle w:val="ListParagraph"/>
        <w:numPr>
          <w:ilvl w:val="0"/>
          <w:numId w:val="1"/>
        </w:numPr>
        <w:autoSpaceDE/>
        <w:autoSpaceDN/>
        <w:adjustRightInd/>
        <w:spacing w:after="0" w:line="360" w:lineRule="auto"/>
        <w:jc w:val="both"/>
      </w:pPr>
      <w:r w:rsidRPr="008E46CF">
        <w:t>Population: Low-income pregnant women and families with children under the age of 5, in Organization for Economic Cooperation and Development (OECD) countries</w:t>
      </w:r>
      <w:r w:rsidRPr="008E46CF">
        <w:fldChar w:fldCharType="begin"/>
      </w:r>
      <w:r w:rsidRPr="008E46CF">
        <w:instrText xml:space="preserve"> ADDIN EN.CITE &lt;EndNote&gt;&lt;Cite&gt;&lt;Author&gt;Development&lt;/Author&gt;&lt;Year&gt;2024&lt;/Year&gt;&lt;RecNum&gt;7001&lt;/RecNum&gt;&lt;DisplayText&gt;&lt;style face="superscript"&gt;21&lt;/style&gt;&lt;/DisplayText&gt;&lt;record&gt;&lt;rec-number&gt;7001&lt;/rec-number&gt;&lt;foreign-keys&gt;&lt;key app="EN" db-id="vd55r9f5apapzie0fa9vv20f59ptev0vtafs" timestamp="1713436216"&gt;7001&lt;/key&gt;&lt;/foreign-keys&gt;&lt;ref-type name="Web Page"&gt;12&lt;/ref-type&gt;&lt;contributors&gt;&lt;authors&gt;&lt;author&gt;Organisation for Economic Co-operation and Development&lt;/author&gt;&lt;/authors&gt;&lt;/contributors&gt;&lt;titles&gt;&lt;title&gt;OECD: About: Our global reach&lt;/title&gt;&lt;/titles&gt;&lt;number&gt;18/04/2024&lt;/number&gt;&lt;dates&gt;&lt;year&gt;2024&lt;/year&gt;&lt;/dates&gt;&lt;urls&gt;&lt;related-urls&gt;&lt;url&gt;https://www.oecd.org/about/&lt;/url&gt;&lt;/related-urls&gt;&lt;/urls&gt;&lt;/record&gt;&lt;/Cite&gt;&lt;/EndNote&gt;</w:instrText>
      </w:r>
      <w:r w:rsidRPr="008E46CF">
        <w:fldChar w:fldCharType="separate"/>
      </w:r>
      <w:r w:rsidRPr="008E46CF">
        <w:rPr>
          <w:noProof/>
          <w:vertAlign w:val="superscript"/>
        </w:rPr>
        <w:t>21</w:t>
      </w:r>
      <w:r w:rsidRPr="008E46CF">
        <w:fldChar w:fldCharType="end"/>
      </w:r>
      <w:r w:rsidR="006E626B" w:rsidRPr="008E46CF">
        <w:t>, used as a proxy for high income countries</w:t>
      </w:r>
    </w:p>
    <w:p w14:paraId="729434D4" w14:textId="77777777" w:rsidR="00996E42" w:rsidRPr="008E46CF" w:rsidRDefault="00996E42" w:rsidP="003A6D56">
      <w:pPr>
        <w:pStyle w:val="ListParagraph"/>
        <w:numPr>
          <w:ilvl w:val="0"/>
          <w:numId w:val="1"/>
        </w:numPr>
        <w:autoSpaceDE/>
        <w:autoSpaceDN/>
        <w:adjustRightInd/>
        <w:spacing w:after="0" w:line="360" w:lineRule="auto"/>
        <w:jc w:val="both"/>
      </w:pPr>
      <w:r w:rsidRPr="008E46CF">
        <w:t>Intervention: Means-tested voucher schemes that support healthy diets by at least partly targeting F&amp;V intake.</w:t>
      </w:r>
    </w:p>
    <w:p w14:paraId="3ABB9417" w14:textId="77777777" w:rsidR="00996E42" w:rsidRPr="008E46CF" w:rsidRDefault="00996E42" w:rsidP="003A6D56">
      <w:pPr>
        <w:pStyle w:val="ListParagraph"/>
        <w:numPr>
          <w:ilvl w:val="0"/>
          <w:numId w:val="1"/>
        </w:numPr>
        <w:autoSpaceDE/>
        <w:autoSpaceDN/>
        <w:adjustRightInd/>
        <w:spacing w:after="0" w:line="360" w:lineRule="auto"/>
        <w:jc w:val="both"/>
      </w:pPr>
      <w:r w:rsidRPr="008E46CF">
        <w:t>Comparator: No voucher scheme, food-based voucher schemes not targeting F&amp;V consumption or non-food-based voucher schemes</w:t>
      </w:r>
    </w:p>
    <w:p w14:paraId="492CFF8F" w14:textId="77777777" w:rsidR="00996E42" w:rsidRPr="008E46CF" w:rsidRDefault="00996E42" w:rsidP="003A6D56">
      <w:pPr>
        <w:pStyle w:val="ListParagraph"/>
        <w:numPr>
          <w:ilvl w:val="0"/>
          <w:numId w:val="1"/>
        </w:numPr>
        <w:autoSpaceDE/>
        <w:autoSpaceDN/>
        <w:adjustRightInd/>
        <w:spacing w:after="0" w:line="360" w:lineRule="auto"/>
        <w:jc w:val="both"/>
      </w:pPr>
      <w:r w:rsidRPr="008E46CF">
        <w:t xml:space="preserve">Outcomes: </w:t>
      </w:r>
    </w:p>
    <w:p w14:paraId="5E54FC8B" w14:textId="77777777" w:rsidR="00996E42" w:rsidRPr="008E46CF" w:rsidRDefault="00996E42" w:rsidP="003A6D56">
      <w:pPr>
        <w:pStyle w:val="ListParagraph"/>
        <w:numPr>
          <w:ilvl w:val="1"/>
          <w:numId w:val="1"/>
        </w:numPr>
        <w:autoSpaceDE/>
        <w:autoSpaceDN/>
        <w:adjustRightInd/>
        <w:spacing w:after="0" w:line="360" w:lineRule="auto"/>
        <w:jc w:val="both"/>
      </w:pPr>
      <w:r w:rsidRPr="008E46CF">
        <w:t xml:space="preserve">Primary outcomes: F&amp;V intake and diet quality. </w:t>
      </w:r>
    </w:p>
    <w:p w14:paraId="7D695A67" w14:textId="77777777" w:rsidR="00996E42" w:rsidRPr="008E46CF" w:rsidRDefault="00996E42" w:rsidP="003A6D56">
      <w:pPr>
        <w:pStyle w:val="ListParagraph"/>
        <w:numPr>
          <w:ilvl w:val="1"/>
          <w:numId w:val="1"/>
        </w:numPr>
        <w:autoSpaceDE/>
        <w:autoSpaceDN/>
        <w:adjustRightInd/>
        <w:spacing w:after="0" w:line="360" w:lineRule="auto"/>
        <w:jc w:val="both"/>
      </w:pPr>
      <w:r w:rsidRPr="008E46CF">
        <w:lastRenderedPageBreak/>
        <w:t>Secondary outcomes: F&amp;V purchasing: quantity or expenditure, nutritional value of food shopping, nutritional biomarkers, recipients’ experiences of the scheme and of food shopping, cooking and providing food for themselves or their family, healthcare providers experiences of the scheme, childhood or maternal weight status, breastfeeding rates, maternal diabetes, low or high birthweight, childhood healthcare contacts or healthcare utilisation, parental mental health, expenditure on food and food insecurity.</w:t>
      </w:r>
    </w:p>
    <w:p w14:paraId="17F71ACE" w14:textId="77777777" w:rsidR="00E94CA5" w:rsidRPr="008E46CF" w:rsidRDefault="00E94CA5" w:rsidP="003A6D56">
      <w:pPr>
        <w:spacing w:after="0" w:line="360" w:lineRule="auto"/>
        <w:rPr>
          <w:lang w:eastAsia="en-GB"/>
        </w:rPr>
      </w:pPr>
      <w:r w:rsidRPr="008E46CF">
        <w:rPr>
          <w:lang w:eastAsia="en-GB"/>
        </w:rPr>
        <w:t>The protocol for this systematic review was registered on Prospero (PROSPERO 2022 CRD42022364740) on 09/11/2022</w:t>
      </w:r>
      <w:r w:rsidRPr="008E46CF">
        <w:rPr>
          <w:lang w:eastAsia="en-GB"/>
        </w:rPr>
        <w:fldChar w:fldCharType="begin"/>
      </w:r>
      <w:r w:rsidRPr="008E46CF">
        <w:rPr>
          <w:lang w:eastAsia="en-GB"/>
        </w:rPr>
        <w:instrText xml:space="preserve"> ADDIN EN.CITE &lt;EndNote&gt;&lt;Cite&gt;&lt;Author&gt;Grace Grove&lt;/Author&gt;&lt;Year&gt;2022&lt;/Year&gt;&lt;RecNum&gt;219&lt;/RecNum&gt;&lt;DisplayText&gt;&lt;style face="superscript"&gt;27&lt;/style&gt;&lt;/DisplayText&gt;&lt;record&gt;&lt;rec-number&gt;219&lt;/rec-number&gt;&lt;foreign-keys&gt;&lt;key app="EN" db-id="vd55r9f5apapzie0fa9vv20f59ptev0vtafs" timestamp="1671117668"&gt;219&lt;/key&gt;&lt;/foreign-keys&gt;&lt;ref-type name="Web Page"&gt;12&lt;/ref-type&gt;&lt;contributors&gt;&lt;authors&gt;&lt;author&gt;Grace Grove,&lt;/author&gt;&lt;author&gt;Nida Ziauddeen,&lt;/author&gt;&lt;author&gt;Dianna Smith,&lt;/author&gt;&lt;author&gt;Nisreen Alwan,&lt;/author&gt;&lt;/authors&gt;&lt;/contributors&gt;&lt;titles&gt;&lt;title&gt;Impact of fruit and vegetable voucher interventions on diet quality in pregnant women and young children: A systematic review&lt;/title&gt;&lt;/titles&gt;&lt;number&gt;15/12/2022&lt;/number&gt;&lt;dates&gt;&lt;year&gt;2022&lt;/year&gt;&lt;/dates&gt;&lt;urls&gt;&lt;related-urls&gt;&lt;url&gt;https://www.crd.york.ac.uk/prospero/display_record.php?RecordID=364740&lt;/url&gt;&lt;/related-urls&gt;&lt;/urls&gt;&lt;/record&gt;&lt;/Cite&gt;&lt;/EndNote&gt;</w:instrText>
      </w:r>
      <w:r w:rsidRPr="008E46CF">
        <w:rPr>
          <w:lang w:eastAsia="en-GB"/>
        </w:rPr>
        <w:fldChar w:fldCharType="separate"/>
      </w:r>
      <w:r w:rsidRPr="008E46CF">
        <w:rPr>
          <w:noProof/>
          <w:vertAlign w:val="superscript"/>
          <w:lang w:eastAsia="en-GB"/>
        </w:rPr>
        <w:t>27</w:t>
      </w:r>
      <w:r w:rsidRPr="008E46CF">
        <w:rPr>
          <w:lang w:eastAsia="en-GB"/>
        </w:rPr>
        <w:fldChar w:fldCharType="end"/>
      </w:r>
      <w:r w:rsidRPr="008E46CF">
        <w:rPr>
          <w:lang w:eastAsia="en-GB"/>
        </w:rPr>
        <w:t>.</w:t>
      </w:r>
    </w:p>
    <w:p w14:paraId="122DD4A9" w14:textId="53023D50" w:rsidR="00E42CBC" w:rsidRPr="008E46CF" w:rsidRDefault="00E42CBC" w:rsidP="003A6D56">
      <w:pPr>
        <w:spacing w:after="0" w:line="360" w:lineRule="auto"/>
        <w:rPr>
          <w:i/>
          <w:iCs/>
          <w:sz w:val="24"/>
          <w:szCs w:val="24"/>
        </w:rPr>
      </w:pPr>
      <w:r w:rsidRPr="008E46CF">
        <w:rPr>
          <w:i/>
          <w:iCs/>
          <w:sz w:val="24"/>
          <w:szCs w:val="24"/>
        </w:rPr>
        <w:t>Searches</w:t>
      </w:r>
      <w:bookmarkEnd w:id="4"/>
    </w:p>
    <w:p w14:paraId="034414FD" w14:textId="0EE8055E" w:rsidR="00E42CBC" w:rsidRPr="008E46CF" w:rsidRDefault="00E42CBC" w:rsidP="003A6D56">
      <w:pPr>
        <w:spacing w:line="360" w:lineRule="auto"/>
        <w:rPr>
          <w:rFonts w:eastAsia="Times New Roman"/>
          <w:shd w:val="clear" w:color="auto" w:fill="FFFFFF"/>
          <w:lang w:eastAsia="en-GB"/>
        </w:rPr>
      </w:pPr>
      <w:r w:rsidRPr="008E46CF">
        <w:t xml:space="preserve">A search was conducted on six electronic databases: EMBASE (via Ovid), MEDLINE (via Ovid), The Cochrane library, Web of Science, CINAHL (via EBSCO) and IBSS. Searches were restricted to English language articles published from the year 2000 to </w:t>
      </w:r>
      <w:r w:rsidRPr="008E46CF">
        <w:rPr>
          <w:lang w:val="en-US"/>
        </w:rPr>
        <w:t>30/04/2024.</w:t>
      </w:r>
      <w:r w:rsidRPr="008E46CF">
        <w:t xml:space="preserve"> Grey literature searches consisted of grey literature database searches, </w:t>
      </w:r>
      <w:r w:rsidR="39701829" w:rsidRPr="008E46CF">
        <w:t>G</w:t>
      </w:r>
      <w:r w:rsidRPr="008E46CF">
        <w:t xml:space="preserve">oogle searches, and targeted review of specific websites (charitable organisations, think tanks and government bodies). Searches took place on </w:t>
      </w:r>
      <w:r w:rsidRPr="008E46CF">
        <w:rPr>
          <w:lang w:val="en-US"/>
        </w:rPr>
        <w:t>01/11/2022- 03/11/2022, and were updated on 30/04/2024.</w:t>
      </w:r>
      <w:r w:rsidRPr="008E46CF">
        <w:t xml:space="preserve"> </w:t>
      </w:r>
      <w:r w:rsidR="00751CCD" w:rsidRPr="008E46CF">
        <w:rPr>
          <w:rFonts w:eastAsia="Times New Roman"/>
          <w:shd w:val="clear" w:color="auto" w:fill="FFFFFF"/>
          <w:lang w:eastAsia="en-GB"/>
        </w:rPr>
        <w:t xml:space="preserve">The full search terms used for </w:t>
      </w:r>
      <w:r w:rsidR="00751CCD" w:rsidRPr="008E46CF">
        <w:rPr>
          <w:rFonts w:eastAsia="Times New Roman"/>
          <w:lang w:eastAsia="en-GB"/>
        </w:rPr>
        <w:t>Medline</w:t>
      </w:r>
      <w:r w:rsidR="00C54A51" w:rsidRPr="008E46CF">
        <w:rPr>
          <w:rFonts w:eastAsia="Times New Roman"/>
          <w:lang w:eastAsia="en-GB"/>
        </w:rPr>
        <w:t xml:space="preserve"> was:</w:t>
      </w:r>
    </w:p>
    <w:p w14:paraId="180A9C66" w14:textId="77777777" w:rsidR="00081DF3" w:rsidRPr="008E46CF" w:rsidRDefault="00081DF3" w:rsidP="003A6D56">
      <w:pPr>
        <w:pStyle w:val="paragraph"/>
        <w:spacing w:before="0" w:beforeAutospacing="0" w:after="0" w:afterAutospacing="0" w:line="360" w:lineRule="auto"/>
        <w:textAlignment w:val="baseline"/>
        <w:rPr>
          <w:rFonts w:asciiTheme="minorHAnsi" w:hAnsiTheme="minorHAnsi" w:cstheme="minorHAnsi"/>
          <w:kern w:val="2"/>
          <w:sz w:val="22"/>
          <w:szCs w:val="22"/>
          <w:shd w:val="clear" w:color="auto" w:fill="FFFFFF"/>
          <w14:ligatures w14:val="standardContextual"/>
        </w:rPr>
      </w:pPr>
      <w:r w:rsidRPr="008E46CF">
        <w:rPr>
          <w:rFonts w:asciiTheme="minorHAnsi" w:hAnsiTheme="minorHAnsi" w:cstheme="minorHAnsi"/>
          <w:kern w:val="2"/>
          <w:sz w:val="22"/>
          <w:szCs w:val="22"/>
          <w:shd w:val="clear" w:color="auto" w:fill="FFFFFF"/>
          <w14:ligatures w14:val="standardContextual"/>
        </w:rPr>
        <w:t>["healthy star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best star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WIC.mp. or "Farmers Market Nutrition Program".</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women, infants, and children".</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food subsid*" or "food aid").</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voucher*.</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coupon*.</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Food Assistance/ or "food assistance".</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fruit* and vegetable* prescription*".</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food buck*".</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xml:space="preserve">.] AND </w:t>
      </w:r>
    </w:p>
    <w:p w14:paraId="6A1EB3EB" w14:textId="77777777" w:rsidR="00081DF3" w:rsidRPr="008E46CF" w:rsidRDefault="00081DF3" w:rsidP="003A6D56">
      <w:pPr>
        <w:pStyle w:val="paragraph"/>
        <w:spacing w:before="0" w:beforeAutospacing="0" w:after="0" w:afterAutospacing="0" w:line="360" w:lineRule="auto"/>
        <w:textAlignment w:val="baseline"/>
        <w:rPr>
          <w:rFonts w:asciiTheme="minorHAnsi" w:hAnsiTheme="minorHAnsi" w:cstheme="minorHAnsi"/>
          <w:kern w:val="2"/>
          <w:sz w:val="22"/>
          <w:szCs w:val="22"/>
          <w:shd w:val="clear" w:color="auto" w:fill="FFFFFF"/>
          <w14:ligatures w14:val="standardContextual"/>
        </w:rPr>
      </w:pPr>
      <w:r w:rsidRPr="008E46CF">
        <w:rPr>
          <w:rFonts w:asciiTheme="minorHAnsi" w:hAnsiTheme="minorHAnsi" w:cstheme="minorHAnsi"/>
          <w:kern w:val="2"/>
          <w:sz w:val="22"/>
          <w:szCs w:val="22"/>
          <w:shd w:val="clear" w:color="auto" w:fill="FFFFFF"/>
          <w14:ligatures w14:val="standardContextual"/>
        </w:rPr>
        <w:t>[family.mp. or exp Family/ or families.mp. or ("pre-school" or preschool).</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exp Infant/ or infan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Child/ or child*.</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xml:space="preserve">.) or </w:t>
      </w:r>
      <w:proofErr w:type="spellStart"/>
      <w:r w:rsidRPr="008E46CF">
        <w:rPr>
          <w:rFonts w:asciiTheme="minorHAnsi" w:hAnsiTheme="minorHAnsi" w:cstheme="minorHAnsi"/>
          <w:kern w:val="2"/>
          <w:sz w:val="22"/>
          <w:szCs w:val="22"/>
          <w:shd w:val="clear" w:color="auto" w:fill="FFFFFF"/>
          <w14:ligatures w14:val="standardContextual"/>
        </w:rPr>
        <w:t>pregnan</w:t>
      </w:r>
      <w:proofErr w:type="spellEnd"/>
      <w:r w:rsidRPr="008E46CF">
        <w:rPr>
          <w:rFonts w:asciiTheme="minorHAnsi" w:hAnsiTheme="minorHAnsi" w:cstheme="minorHAnsi"/>
          <w:kern w:val="2"/>
          <w:sz w:val="22"/>
          <w:szCs w:val="22"/>
          <w:shd w:val="clear" w:color="auto" w:fill="FFFFFF"/>
          <w14:ligatures w14:val="standardContextual"/>
        </w:rPr>
        <w: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Pregnant Women/ or paren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exp Parents/] AND</w:t>
      </w:r>
    </w:p>
    <w:p w14:paraId="36E9276C" w14:textId="77777777" w:rsidR="00081DF3" w:rsidRPr="008E46CF" w:rsidRDefault="00081DF3" w:rsidP="003A6D56">
      <w:pPr>
        <w:pStyle w:val="paragraph"/>
        <w:spacing w:before="0" w:beforeAutospacing="0" w:after="160" w:afterAutospacing="0" w:line="360" w:lineRule="auto"/>
        <w:textAlignment w:val="baseline"/>
        <w:rPr>
          <w:rFonts w:asciiTheme="minorHAnsi" w:hAnsiTheme="minorHAnsi" w:cstheme="minorHAnsi"/>
          <w:kern w:val="2"/>
          <w:sz w:val="22"/>
          <w:szCs w:val="22"/>
          <w:shd w:val="clear" w:color="auto" w:fill="FFFFFF"/>
          <w14:ligatures w14:val="standardContextual"/>
        </w:rPr>
      </w:pPr>
      <w:r w:rsidRPr="008E46CF">
        <w:rPr>
          <w:rFonts w:asciiTheme="minorHAnsi" w:hAnsiTheme="minorHAnsi" w:cstheme="minorHAnsi"/>
          <w:kern w:val="2"/>
          <w:sz w:val="22"/>
          <w:szCs w:val="22"/>
          <w:shd w:val="clear" w:color="auto" w:fill="FFFFFF"/>
          <w14:ligatures w14:val="standardContextual"/>
        </w:rPr>
        <w:t>[(low adj2 income*).</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xml:space="preserve">. or (exp Poverty/ or poverty.mp.) or exp Socioeconomic Factors/ or </w:t>
      </w:r>
      <w:proofErr w:type="spellStart"/>
      <w:r w:rsidRPr="008E46CF">
        <w:rPr>
          <w:rFonts w:asciiTheme="minorHAnsi" w:hAnsiTheme="minorHAnsi" w:cstheme="minorHAnsi"/>
          <w:kern w:val="2"/>
          <w:sz w:val="22"/>
          <w:szCs w:val="22"/>
          <w:shd w:val="clear" w:color="auto" w:fill="FFFFFF"/>
          <w14:ligatures w14:val="standardContextual"/>
        </w:rPr>
        <w:t>depriv</w:t>
      </w:r>
      <w:proofErr w:type="spellEnd"/>
      <w:r w:rsidRPr="008E46CF">
        <w:rPr>
          <w:rFonts w:asciiTheme="minorHAnsi" w:hAnsiTheme="minorHAnsi" w:cstheme="minorHAnsi"/>
          <w:kern w:val="2"/>
          <w:sz w:val="22"/>
          <w:szCs w:val="22"/>
          <w:shd w:val="clear" w:color="auto" w:fill="FFFFFF"/>
          <w14:ligatures w14:val="standardContextual"/>
        </w:rPr>
        <w:t>*.</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disadvantage*.</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 or underprivilege*.</w:t>
      </w:r>
      <w:proofErr w:type="spellStart"/>
      <w:r w:rsidRPr="008E46CF">
        <w:rPr>
          <w:rFonts w:asciiTheme="minorHAnsi" w:hAnsiTheme="minorHAnsi" w:cstheme="minorHAnsi"/>
          <w:kern w:val="2"/>
          <w:sz w:val="22"/>
          <w:szCs w:val="22"/>
          <w:shd w:val="clear" w:color="auto" w:fill="FFFFFF"/>
          <w14:ligatures w14:val="standardContextual"/>
        </w:rPr>
        <w:t>mp</w:t>
      </w:r>
      <w:proofErr w:type="spellEnd"/>
      <w:r w:rsidRPr="008E46CF">
        <w:rPr>
          <w:rFonts w:asciiTheme="minorHAnsi" w:hAnsiTheme="minorHAnsi" w:cstheme="minorHAnsi"/>
          <w:kern w:val="2"/>
          <w:sz w:val="22"/>
          <w:szCs w:val="22"/>
          <w:shd w:val="clear" w:color="auto" w:fill="FFFFFF"/>
          <w14:ligatures w14:val="standardContextual"/>
        </w:rPr>
        <w:t>.]</w:t>
      </w:r>
    </w:p>
    <w:p w14:paraId="65E5ED39" w14:textId="77777777" w:rsidR="00E42CBC" w:rsidRPr="008E46CF" w:rsidRDefault="00E42CBC" w:rsidP="003A6D56">
      <w:pPr>
        <w:spacing w:after="0" w:line="360" w:lineRule="auto"/>
        <w:rPr>
          <w:rFonts w:eastAsia="Times New Roman"/>
          <w:shd w:val="clear" w:color="auto" w:fill="FFFFFF"/>
          <w:lang w:eastAsia="en-GB"/>
        </w:rPr>
      </w:pPr>
      <w:r w:rsidRPr="008E46CF">
        <w:rPr>
          <w:i/>
          <w:iCs/>
          <w:sz w:val="24"/>
          <w:szCs w:val="24"/>
        </w:rPr>
        <w:t>Inclusion and exclusion criteria</w:t>
      </w:r>
    </w:p>
    <w:p w14:paraId="75720EE6" w14:textId="77777777" w:rsidR="00E42CBC" w:rsidRPr="008E46CF" w:rsidRDefault="00E42CBC" w:rsidP="003A6D56">
      <w:pPr>
        <w:spacing w:line="360" w:lineRule="auto"/>
        <w:rPr>
          <w:lang w:eastAsia="en-GB"/>
        </w:rPr>
      </w:pPr>
      <w:r w:rsidRPr="008E46CF">
        <w:rPr>
          <w:lang w:eastAsia="en-GB"/>
        </w:rPr>
        <w:t xml:space="preserve">Interventional, cohort, cross-sectional, case-control, qualitative and mixed methods studies were all included, as well as grey literature with original data from </w:t>
      </w:r>
      <w:r w:rsidRPr="008E46CF">
        <w:t>charitable bodies, governmental agencies or think tanks. Conference data, letters and other grey literature were excluded.</w:t>
      </w:r>
      <w:r w:rsidRPr="008E46CF">
        <w:rPr>
          <w:lang w:eastAsia="en-GB"/>
        </w:rPr>
        <w:t xml:space="preserve"> </w:t>
      </w:r>
    </w:p>
    <w:p w14:paraId="33B2904E" w14:textId="73FF15B8" w:rsidR="00E42CBC" w:rsidRPr="008E46CF" w:rsidRDefault="00E42CBC" w:rsidP="003A6D56">
      <w:pPr>
        <w:spacing w:line="360" w:lineRule="auto"/>
        <w:rPr>
          <w:lang w:eastAsia="en-GB"/>
        </w:rPr>
      </w:pPr>
      <w:r>
        <w:t xml:space="preserve">One of the most well-known means tested voucher schemes for women and children is the American Special Supplemental Nutrition Program for Women, Infants, and Children (WIC). This </w:t>
      </w:r>
      <w:r w:rsidR="00E50041">
        <w:t xml:space="preserve">US-federal food assistance </w:t>
      </w:r>
      <w:r>
        <w:t xml:space="preserve">scheme provides credit to be used to purchase a wide range of food items, designed to improve health by supporting recipients </w:t>
      </w:r>
      <w:r w:rsidR="00731D31">
        <w:t>(at-risk and income e</w:t>
      </w:r>
      <w:r w:rsidR="009A2C85">
        <w:t xml:space="preserve">ligible pregnant women and children under 5 years) </w:t>
      </w:r>
      <w:r>
        <w:t>to eat a nutritionally balanced diet</w:t>
      </w:r>
      <w:r>
        <w:fldChar w:fldCharType="begin"/>
      </w:r>
      <w:r>
        <w:instrText xml:space="preserve"> ADDIN EN.CITE &lt;EndNote&gt;&lt;Cite&gt;&lt;Author&gt;Committee to Review WIC Food Packages; Food and Nutrition Board; Institute of Medicine; National Academies of Sciences&lt;/Author&gt;&lt;Year&gt;2016&lt;/Year&gt;&lt;RecNum&gt;6923&lt;/RecNum&gt;&lt;DisplayText&gt;&lt;style face="superscript"&gt;22&lt;/style&gt;&lt;/DisplayText&gt;&lt;record&gt;&lt;rec-number&gt;6923&lt;/rec-number&gt;&lt;foreign-keys&gt;&lt;key app="EN" db-id="vd55r9f5apapzie0fa9vv20f59ptev0vtafs" timestamp="1698855921"&gt;6923&lt;/key&gt;&lt;/foreign-keys&gt;&lt;ref-type name="Electronic Book Section"&gt;60&lt;/ref-type&gt;&lt;contributors&gt;&lt;authors&gt;&lt;author&gt;Committee to Review WIC Food Packages; Food and Nutrition Board; Institute of Medicine; National Academies of Sciences, Engineering, and Medicine&lt;/author&gt;&lt;/authors&gt;&lt;secondary-authors&gt;&lt;author&gt;Rasmussen KM, Latulippe ME, Yaktine AL,&lt;/author&gt;&lt;/secondary-authors&gt;&lt;/contributors&gt;&lt;titles&gt;&lt;title&gt;Introduction and Background&lt;/title&gt;&lt;secondary-title&gt;Review of WIC Food Packages: Proposed Framework for Revisions: Interim Report. &lt;/secondary-title&gt;&lt;/titles&gt;&lt;dates&gt;&lt;year&gt;2016&lt;/year&gt;&lt;/dates&gt;&lt;pub-location&gt;Washington (DC) &lt;/pub-location&gt;&lt;publisher&gt;National Academies Press (US)&lt;/publisher&gt;&lt;urls&gt;&lt;related-urls&gt;&lt;url&gt;https://www.ncbi.nlm.nih.gov/books/NBK379084/&lt;/url&gt;&lt;/related-urls&gt;&lt;/urls&gt;&lt;/record&gt;&lt;/Cite&gt;&lt;/EndNote&gt;</w:instrText>
      </w:r>
      <w:r>
        <w:fldChar w:fldCharType="separate"/>
      </w:r>
      <w:r w:rsidRPr="01B19E77">
        <w:rPr>
          <w:noProof/>
          <w:vertAlign w:val="superscript"/>
        </w:rPr>
        <w:t>22</w:t>
      </w:r>
      <w:r>
        <w:fldChar w:fldCharType="end"/>
      </w:r>
      <w:r>
        <w:t xml:space="preserve">. WIC </w:t>
      </w:r>
      <w:r w:rsidR="15213EDD">
        <w:t xml:space="preserve">also </w:t>
      </w:r>
      <w:r>
        <w:t xml:space="preserve">includes an educational element. The </w:t>
      </w:r>
      <w:r>
        <w:lastRenderedPageBreak/>
        <w:t>WIC programme itself does not meet the inclusion criteria for this review, due the large range of foods provi</w:t>
      </w:r>
      <w:r w:rsidRPr="003070F6">
        <w:t>ded</w:t>
      </w:r>
      <w:r w:rsidR="1D984A90" w:rsidRPr="003070F6">
        <w:t xml:space="preserve"> other than F&amp;Vs</w:t>
      </w:r>
      <w:r w:rsidRPr="003070F6">
        <w:t xml:space="preserve"> and the ed</w:t>
      </w:r>
      <w:r>
        <w:t>ucational element, However, any ‘add on’ programmes offering additional funds to be spent on F&amp;Vs to WIC recipients, with no compulsory educational elements do meet inclusion criteria.</w:t>
      </w:r>
    </w:p>
    <w:p w14:paraId="6456D8D3" w14:textId="77777777" w:rsidR="00E42CBC" w:rsidRPr="008E46CF" w:rsidRDefault="00E42CBC" w:rsidP="003A6D56">
      <w:pPr>
        <w:spacing w:after="0" w:line="360" w:lineRule="auto"/>
        <w:rPr>
          <w:i/>
          <w:iCs/>
          <w:sz w:val="24"/>
          <w:szCs w:val="24"/>
        </w:rPr>
      </w:pPr>
      <w:bookmarkStart w:id="5" w:name="_Toc164599251"/>
      <w:r w:rsidRPr="008E46CF">
        <w:rPr>
          <w:i/>
          <w:iCs/>
          <w:sz w:val="24"/>
          <w:szCs w:val="24"/>
        </w:rPr>
        <w:t>Screening process and data extraction</w:t>
      </w:r>
      <w:bookmarkEnd w:id="5"/>
    </w:p>
    <w:p w14:paraId="72C90458" w14:textId="3E6FF767" w:rsidR="00E42CBC" w:rsidRPr="008E46CF" w:rsidRDefault="00E42CBC" w:rsidP="003A6D56">
      <w:pPr>
        <w:spacing w:line="360" w:lineRule="auto"/>
      </w:pPr>
      <w:r w:rsidRPr="008E46CF">
        <w:t>A sample of titles (10%) were reviewed independently for inclusion by GG and NZ. Good agreement was achieved (&gt;80%) and GG then independently screened the remainder of the titles. A sample of abstracts for the selected titles (10%) was then reviewed independently by GG and NZ, following the same process as that employed for the titles</w:t>
      </w:r>
      <w:r w:rsidR="00201630" w:rsidRPr="008E46CF">
        <w:t xml:space="preserve"> as good agreement was again ach</w:t>
      </w:r>
      <w:r w:rsidR="00307EA9" w:rsidRPr="008E46CF">
        <w:t>ieved</w:t>
      </w:r>
      <w:r w:rsidRPr="008E46CF">
        <w:t xml:space="preserve">. Finally, GG and NZ independently reviewed all full text articles selected by abstract screening. </w:t>
      </w:r>
    </w:p>
    <w:p w14:paraId="24B8A12D" w14:textId="614FFE7D" w:rsidR="00E42CBC" w:rsidRPr="008E46CF" w:rsidRDefault="006B3924" w:rsidP="003A6D56">
      <w:pPr>
        <w:spacing w:line="360" w:lineRule="auto"/>
      </w:pPr>
      <w:r w:rsidRPr="008E46CF">
        <w:t xml:space="preserve">Two authors (GG and NZ) independently undertook data extraction on a 20% sample and discussed any discrepancies. No significant discrepancies were found, and GG then completed data extraction on the remaining papers. </w:t>
      </w:r>
      <w:r w:rsidR="002D5DA5" w:rsidRPr="008E46CF">
        <w:t>D</w:t>
      </w:r>
      <w:r w:rsidR="00E42CBC" w:rsidRPr="008E46CF">
        <w:t xml:space="preserve">ata were extracted using a standardised form and included </w:t>
      </w:r>
      <w:r w:rsidR="002B50F6" w:rsidRPr="008E46CF">
        <w:t xml:space="preserve">funding information, study location, study design, </w:t>
      </w:r>
      <w:r w:rsidR="00DD1B4C" w:rsidRPr="008E46CF">
        <w:t>inclusion/</w:t>
      </w:r>
      <w:r w:rsidR="001C6C2F" w:rsidRPr="008E46CF">
        <w:t>exclusion criteria</w:t>
      </w:r>
      <w:r w:rsidR="00976994" w:rsidRPr="008E46CF">
        <w:t>, recruitment method, population studies, sample size, demographic information of participants (age, sex, ethnicity, sociodemographic information)</w:t>
      </w:r>
      <w:r w:rsidR="000863BE" w:rsidRPr="008E46CF">
        <w:t>, intervention</w:t>
      </w:r>
      <w:r w:rsidR="003B26DB" w:rsidRPr="008E46CF">
        <w:t xml:space="preserve"> (</w:t>
      </w:r>
      <w:r w:rsidR="00E57033" w:rsidRPr="008E46CF">
        <w:t xml:space="preserve">including </w:t>
      </w:r>
      <w:r w:rsidR="003B26DB" w:rsidRPr="008E46CF">
        <w:t>type, duration, cost</w:t>
      </w:r>
      <w:r w:rsidR="00E57033" w:rsidRPr="008E46CF">
        <w:t>), outcome</w:t>
      </w:r>
      <w:r w:rsidR="005C5E13" w:rsidRPr="008E46CF">
        <w:t>s</w:t>
      </w:r>
      <w:r w:rsidR="00E469D3" w:rsidRPr="008E46CF">
        <w:t xml:space="preserve"> (including timepoints measure</w:t>
      </w:r>
      <w:r w:rsidR="00D04C63" w:rsidRPr="008E46CF">
        <w:t>d), analysis methods, loss to follow-up and main findings</w:t>
      </w:r>
      <w:r w:rsidR="00E42CBC" w:rsidRPr="008E46CF">
        <w:t>. Any relevant outcome data was collected and recorded as presented in the original paper.</w:t>
      </w:r>
      <w:r w:rsidR="00155A20" w:rsidRPr="008E46CF" w:rsidDel="00155A20">
        <w:t xml:space="preserve"> </w:t>
      </w:r>
    </w:p>
    <w:p w14:paraId="5A0C02E7" w14:textId="57A99920" w:rsidR="00E42CBC" w:rsidRPr="008E46CF" w:rsidRDefault="00E42CBC" w:rsidP="003A6D56">
      <w:pPr>
        <w:spacing w:after="0" w:line="360" w:lineRule="auto"/>
        <w:rPr>
          <w:i/>
          <w:iCs/>
          <w:sz w:val="24"/>
          <w:szCs w:val="24"/>
        </w:rPr>
      </w:pPr>
      <w:bookmarkStart w:id="6" w:name="_Toc164599252"/>
      <w:r w:rsidRPr="008E46CF">
        <w:rPr>
          <w:i/>
          <w:iCs/>
          <w:sz w:val="24"/>
          <w:szCs w:val="24"/>
        </w:rPr>
        <w:t>Risk of bias assessment</w:t>
      </w:r>
      <w:bookmarkEnd w:id="6"/>
    </w:p>
    <w:p w14:paraId="19D843AB" w14:textId="7514F7E3" w:rsidR="00E42CBC" w:rsidRPr="008E46CF" w:rsidRDefault="00E42CBC" w:rsidP="56A67B1B">
      <w:pPr>
        <w:spacing w:line="360" w:lineRule="auto"/>
        <w:rPr>
          <w:rFonts w:eastAsia="Times New Roman"/>
          <w:lang w:eastAsia="en-GB"/>
        </w:rPr>
      </w:pPr>
      <w:r w:rsidRPr="01B19E77">
        <w:rPr>
          <w:rFonts w:eastAsia="Times New Roman"/>
          <w:lang w:eastAsia="en-GB"/>
        </w:rPr>
        <w:t xml:space="preserve">Risk of bias assessment was undertaken by GG and NZ, who reviewed papers independently and then discussed quality to come to an agreed final assessment. </w:t>
      </w:r>
      <w:r w:rsidR="009A10F3" w:rsidRPr="01B19E77">
        <w:rPr>
          <w:rFonts w:eastAsia="Times New Roman"/>
          <w:lang w:eastAsia="en-GB"/>
        </w:rPr>
        <w:t>A</w:t>
      </w:r>
      <w:r w:rsidRPr="01B19E77">
        <w:rPr>
          <w:rFonts w:eastAsia="Times New Roman"/>
          <w:lang w:eastAsia="en-GB"/>
        </w:rPr>
        <w:t xml:space="preserve">ppraisal tools were </w:t>
      </w:r>
      <w:r w:rsidR="009A10F3" w:rsidRPr="01B19E77">
        <w:rPr>
          <w:rFonts w:eastAsia="Times New Roman"/>
          <w:lang w:eastAsia="en-GB"/>
        </w:rPr>
        <w:t xml:space="preserve">selected </w:t>
      </w:r>
      <w:r w:rsidRPr="01B19E77">
        <w:rPr>
          <w:rFonts w:eastAsia="Times New Roman"/>
          <w:lang w:eastAsia="en-GB"/>
        </w:rPr>
        <w:t>depending on study type, non-randomised interventional and cohort studies were assessed using Cochrane ROBINS-I tool</w:t>
      </w:r>
      <w:r w:rsidRPr="01B19E77">
        <w:rPr>
          <w:rFonts w:eastAsia="Times New Roman"/>
          <w:lang w:eastAsia="en-GB"/>
        </w:rPr>
        <w:fldChar w:fldCharType="begin"/>
      </w:r>
      <w:r w:rsidRPr="01B19E77">
        <w:rPr>
          <w:rFonts w:eastAsia="Times New Roman"/>
          <w:lang w:eastAsia="en-GB"/>
        </w:rPr>
        <w:instrText xml:space="preserve"> ADDIN EN.CITE &lt;EndNote&gt;&lt;Cite&gt;&lt;Author&gt;Cochrane Methods&lt;/Author&gt;&lt;Year&gt;2017&lt;/Year&gt;&lt;RecNum&gt;6987&lt;/RecNum&gt;&lt;DisplayText&gt;&lt;style face="superscript"&gt;23&lt;/style&gt;&lt;/DisplayText&gt;&lt;record&gt;&lt;rec-number&gt;6987&lt;/rec-number&gt;&lt;foreign-keys&gt;&lt;key app="EN" db-id="vd55r9f5apapzie0fa9vv20f59ptev0vtafs" timestamp="1712841852"&gt;6987&lt;/key&gt;&lt;/foreign-keys&gt;&lt;ref-type name="Web Page"&gt;12&lt;/ref-type&gt;&lt;contributors&gt;&lt;authors&gt;&lt;author&gt;Cochrane Methods,&lt;/author&gt;&lt;/authors&gt;&lt;/contributors&gt;&lt;titles&gt;&lt;title&gt;ROBINS-I tool&lt;/title&gt;&lt;/titles&gt;&lt;number&gt;11/04/2024&lt;/number&gt;&lt;dates&gt;&lt;year&gt;2017&lt;/year&gt;&lt;/dates&gt;&lt;urls&gt;&lt;related-urls&gt;&lt;url&gt;https://methods.cochrane.org/robins-i&lt;/url&gt;&lt;/related-urls&gt;&lt;/urls&gt;&lt;/record&gt;&lt;/Cite&gt;&lt;/EndNote&gt;</w:instrText>
      </w:r>
      <w:r w:rsidRPr="01B19E77">
        <w:rPr>
          <w:rFonts w:eastAsia="Times New Roman"/>
          <w:lang w:eastAsia="en-GB"/>
        </w:rPr>
        <w:fldChar w:fldCharType="separate"/>
      </w:r>
      <w:r w:rsidRPr="01B19E77">
        <w:rPr>
          <w:rFonts w:eastAsia="Times New Roman"/>
          <w:noProof/>
          <w:vertAlign w:val="superscript"/>
          <w:lang w:eastAsia="en-GB"/>
        </w:rPr>
        <w:t>23</w:t>
      </w:r>
      <w:r w:rsidRPr="01B19E77">
        <w:rPr>
          <w:rFonts w:eastAsia="Times New Roman"/>
          <w:lang w:eastAsia="en-GB"/>
        </w:rPr>
        <w:fldChar w:fldCharType="end"/>
      </w:r>
      <w:r w:rsidRPr="01B19E77">
        <w:rPr>
          <w:rFonts w:eastAsia="Times New Roman"/>
          <w:lang w:eastAsia="en-GB"/>
        </w:rPr>
        <w:t>, cross-sectional studies using the National Heart, Lung and Blood Institute (NHLBI) Quality Assessment for Observational Cohort and Cross-sectional Studies tool</w:t>
      </w:r>
      <w:r w:rsidRPr="01B19E77">
        <w:rPr>
          <w:rFonts w:eastAsia="Times New Roman"/>
          <w:lang w:eastAsia="en-GB"/>
        </w:rPr>
        <w:fldChar w:fldCharType="begin"/>
      </w:r>
      <w:r w:rsidRPr="01B19E77">
        <w:rPr>
          <w:rFonts w:eastAsia="Times New Roman"/>
          <w:lang w:eastAsia="en-GB"/>
        </w:rPr>
        <w:instrText xml:space="preserve"> ADDIN EN.CITE &lt;EndNote&gt;&lt;Cite&gt;&lt;Author&gt;National Heart&lt;/Author&gt;&lt;Year&gt;2021&lt;/Year&gt;&lt;RecNum&gt;6988&lt;/RecNum&gt;&lt;DisplayText&gt;&lt;style face="superscript"&gt;24&lt;/style&gt;&lt;/DisplayText&gt;&lt;record&gt;&lt;rec-number&gt;6988&lt;/rec-number&gt;&lt;foreign-keys&gt;&lt;key app="EN" db-id="vd55r9f5apapzie0fa9vv20f59ptev0vtafs" timestamp="1712842015"&gt;6988&lt;/key&gt;&lt;/foreign-keys&gt;&lt;ref-type name="Web Page"&gt;12&lt;/ref-type&gt;&lt;contributors&gt;&lt;authors&gt;&lt;author&gt;National Heart, Lung and Blood Institute (NHLBI),&lt;/author&gt;&lt;/authors&gt;&lt;/contributors&gt;&lt;titles&gt;&lt;title&gt;Quality Assessment for Observational Cohort and Cross-sectional Studies tool&amp;#xD;&lt;/title&gt;&lt;/titles&gt;&lt;number&gt;11/04/2024&lt;/number&gt;&lt;dates&gt;&lt;year&gt;2021&lt;/year&gt;&lt;/dates&gt;&lt;urls&gt;&lt;related-urls&gt;&lt;url&gt;https://www.nhlbi.nih.gov/health-topics/study-quality-assessment-tools&lt;/url&gt;&lt;/related-urls&gt;&lt;/urls&gt;&lt;/record&gt;&lt;/Cite&gt;&lt;/EndNote&gt;</w:instrText>
      </w:r>
      <w:r w:rsidRPr="01B19E77">
        <w:rPr>
          <w:rFonts w:eastAsia="Times New Roman"/>
          <w:lang w:eastAsia="en-GB"/>
        </w:rPr>
        <w:fldChar w:fldCharType="separate"/>
      </w:r>
      <w:r w:rsidRPr="01B19E77">
        <w:rPr>
          <w:rFonts w:eastAsia="Times New Roman"/>
          <w:noProof/>
          <w:vertAlign w:val="superscript"/>
          <w:lang w:eastAsia="en-GB"/>
        </w:rPr>
        <w:t>24</w:t>
      </w:r>
      <w:r w:rsidRPr="01B19E77">
        <w:rPr>
          <w:rFonts w:eastAsia="Times New Roman"/>
          <w:lang w:eastAsia="en-GB"/>
        </w:rPr>
        <w:fldChar w:fldCharType="end"/>
      </w:r>
      <w:r w:rsidRPr="01B19E77">
        <w:rPr>
          <w:rFonts w:eastAsia="Times New Roman"/>
          <w:lang w:eastAsia="en-GB"/>
        </w:rPr>
        <w:t>, and case control and qualitative studies using Critical Appraisal Skills Programmes (CASP) checklist</w:t>
      </w:r>
      <w:r w:rsidR="5A16DA8E" w:rsidRPr="01B19E77">
        <w:rPr>
          <w:rFonts w:eastAsia="Times New Roman"/>
          <w:lang w:eastAsia="en-GB"/>
        </w:rPr>
        <w:t>s</w:t>
      </w:r>
      <w:r w:rsidRPr="01B19E77">
        <w:rPr>
          <w:rFonts w:eastAsia="Times New Roman"/>
          <w:lang w:eastAsia="en-GB"/>
        </w:rPr>
        <w:fldChar w:fldCharType="begin"/>
      </w:r>
      <w:r w:rsidRPr="01B19E77">
        <w:rPr>
          <w:rFonts w:eastAsia="Times New Roman"/>
          <w:lang w:eastAsia="en-GB"/>
        </w:rPr>
        <w:instrText xml:space="preserve"> ADDIN EN.CITE &lt;EndNote&gt;&lt;Cite&gt;&lt;Author&gt;Critical Appraisal Skills Programme&lt;/Author&gt;&lt;Year&gt;2024&lt;/Year&gt;&lt;RecNum&gt;6989&lt;/RecNum&gt;&lt;DisplayText&gt;&lt;style face="superscript"&gt;25&lt;/style&gt;&lt;/DisplayText&gt;&lt;record&gt;&lt;rec-number&gt;6989&lt;/rec-number&gt;&lt;foreign-keys&gt;&lt;key app="EN" db-id="vd55r9f5apapzie0fa9vv20f59ptev0vtafs" timestamp="1712842124"&gt;6989&lt;/key&gt;&lt;/foreign-keys&gt;&lt;ref-type name="Web Page"&gt;12&lt;/ref-type&gt;&lt;contributors&gt;&lt;authors&gt;&lt;author&gt;Critical Appraisal Skills Programme,&lt;/author&gt;&lt;/authors&gt;&lt;/contributors&gt;&lt;titles&gt;&lt;title&gt;Critical Appraisal Checklists&lt;/title&gt;&lt;/titles&gt;&lt;number&gt;11/04/2024&lt;/number&gt;&lt;dates&gt;&lt;year&gt;2024&lt;/year&gt;&lt;/dates&gt;&lt;urls&gt;&lt;related-urls&gt;&lt;url&gt;https://casp-uk.net/casp-tools-checklists/&lt;/url&gt;&lt;/related-urls&gt;&lt;/urls&gt;&lt;/record&gt;&lt;/Cite&gt;&lt;/EndNote&gt;</w:instrText>
      </w:r>
      <w:r w:rsidRPr="01B19E77">
        <w:rPr>
          <w:rFonts w:eastAsia="Times New Roman"/>
          <w:lang w:eastAsia="en-GB"/>
        </w:rPr>
        <w:fldChar w:fldCharType="separate"/>
      </w:r>
      <w:r w:rsidRPr="01B19E77">
        <w:rPr>
          <w:rFonts w:eastAsia="Times New Roman"/>
          <w:noProof/>
          <w:vertAlign w:val="superscript"/>
          <w:lang w:eastAsia="en-GB"/>
        </w:rPr>
        <w:t>25</w:t>
      </w:r>
      <w:r w:rsidRPr="01B19E77">
        <w:rPr>
          <w:rFonts w:eastAsia="Times New Roman"/>
          <w:lang w:eastAsia="en-GB"/>
        </w:rPr>
        <w:fldChar w:fldCharType="end"/>
      </w:r>
      <w:r w:rsidRPr="01B19E77">
        <w:rPr>
          <w:rFonts w:eastAsia="Times New Roman"/>
          <w:lang w:eastAsia="en-GB"/>
        </w:rPr>
        <w:t xml:space="preserve">. </w:t>
      </w:r>
      <w:r w:rsidR="000D2A04" w:rsidRPr="01B19E77">
        <w:rPr>
          <w:rFonts w:eastAsia="Times New Roman"/>
          <w:lang w:eastAsia="en-GB"/>
        </w:rPr>
        <w:t>Grading of Recommendation, Assessment, Development and Evaluation (GRADE)</w:t>
      </w:r>
      <w:r>
        <w:fldChar w:fldCharType="begin"/>
      </w:r>
      <w:r>
        <w:instrText xml:space="preserve"> ADDIN EN.CITE &lt;EndNote&gt;&lt;Cite&gt;&lt;Author&gt;Schünemann&lt;/Author&gt;&lt;Year&gt;2013&lt;/Year&gt;&lt;RecNum&gt;6967&lt;/RecNum&gt;&lt;DisplayText&gt;&lt;style face="superscript"&gt;28&lt;/style&gt;&lt;/DisplayText&gt;&lt;record&gt;&lt;rec-number&gt;6967&lt;/rec-number&gt;&lt;foreign-keys&gt;&lt;key app="EN" db-id="vd55r9f5apapzie0fa9vv20f59ptev0vtafs" timestamp="1712228990"&gt;6967&lt;/key&gt;&lt;/foreign-keys&gt;&lt;ref-type name="Electronic Book"&gt;44&lt;/ref-type&gt;&lt;contributors&gt;&lt;authors&gt;&lt;author&gt;Schünemann, Holger; &lt;/author&gt;&lt;author&gt;&lt;style face="normal" font="default" size="100%"&gt;Bro&lt;/style&gt;&lt;style face="normal" font="default" charset="238" size="100%"&gt;żek, Jan; &lt;/style&gt;&lt;/author&gt;&lt;author&gt;&lt;style face="normal" font="default" charset="238" size="100%"&gt;Guyatt, Gordon; &lt;/style&gt;&lt;/author&gt;&lt;author&gt;&lt;style face="normal" font="default" charset="238" size="100%"&gt;Oxman, Andrew&lt;/style&gt;&lt;style face="normal" font="default" size="100%"&gt;, &lt;/style&gt;&lt;/author&gt;&lt;author&gt;Elie Akl, &lt;/author&gt;&lt;author&gt;Reem Mustafa, &lt;/author&gt;&lt;author&gt;Nancy Santesso &lt;/author&gt;&lt;author&gt;Wojtek Wiercioch,&lt;/author&gt;&lt;author&gt;GRADE Working Group,&lt;/author&gt;&lt;/authors&gt;&lt;secondary-authors&gt;&lt;author&gt;&lt;style face="normal" font="default" size="100%"&gt;Schünemann, Holger; Bro&lt;/style&gt;&lt;style face="normal" font="default" charset="238" size="100%"&gt;żek, Jan; Guyatt, Gordon; Oxman, Andrew&lt;/style&gt;&lt;/author&gt;&lt;/secondary-authors&gt;&lt;/contributors&gt;&lt;titles&gt;&lt;title&gt;GRADE Handbook: Handbook for grading the quality of evidence and the strength of recommendations using the GRADE approach.&lt;/title&gt;&lt;/titles&gt;&lt;dates&gt;&lt;year&gt;2013&lt;/year&gt;&lt;/dates&gt;&lt;publisher&gt;Cochrane Training,&lt;/publisher&gt;&lt;urls&gt;&lt;related-urls&gt;&lt;url&gt;https://gdt.gradepro.org/app/handbook/handbook.html&lt;/url&gt;&lt;/related-urls&gt;&lt;/urls&gt;&lt;/record&gt;&lt;/Cite&gt;&lt;/EndNote&gt;</w:instrText>
      </w:r>
      <w:r>
        <w:fldChar w:fldCharType="separate"/>
      </w:r>
      <w:r w:rsidR="000D2A04" w:rsidRPr="01B19E77">
        <w:rPr>
          <w:noProof/>
          <w:vertAlign w:val="superscript"/>
        </w:rPr>
        <w:t>28</w:t>
      </w:r>
      <w:r>
        <w:fldChar w:fldCharType="end"/>
      </w:r>
      <w:r w:rsidR="000D2A04" w:rsidRPr="01B19E77">
        <w:rPr>
          <w:rFonts w:eastAsia="Times New Roman"/>
          <w:lang w:eastAsia="en-GB"/>
        </w:rPr>
        <w:t xml:space="preserve"> was used to assess certainty of evidence</w:t>
      </w:r>
      <w:r w:rsidRPr="01B19E77">
        <w:rPr>
          <w:rFonts w:eastAsia="Times New Roman"/>
          <w:lang w:eastAsia="en-GB"/>
        </w:rPr>
        <w:fldChar w:fldCharType="begin"/>
      </w:r>
      <w:r w:rsidRPr="01B19E77">
        <w:rPr>
          <w:rFonts w:eastAsia="Times New Roman"/>
          <w:lang w:eastAsia="en-GB"/>
        </w:rPr>
        <w:instrText xml:space="preserve"> ADDIN EN.CITE &lt;EndNote&gt;&lt;Cite&gt;&lt;Author&gt;Guyatt&lt;/Author&gt;&lt;Year&gt;2008&lt;/Year&gt;&lt;RecNum&gt;6965&lt;/RecNum&gt;&lt;DisplayText&gt;&lt;style face="superscript"&gt;29&lt;/style&gt;&lt;/DisplayText&gt;&lt;record&gt;&lt;rec-number&gt;6965&lt;/rec-number&gt;&lt;foreign-keys&gt;&lt;key app="EN" db-id="vd55r9f5apapzie0fa9vv20f59ptev0vtafs" timestamp="1712225474"&gt;6965&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urls&gt;&lt;related-urls&gt;&lt;url&gt;https://www.bmj.com/content/bmj/336/7650/924.full.pdf&lt;/url&gt;&lt;/related-urls&gt;&lt;/urls&gt;&lt;electronic-resource-num&gt;10.1136/bmj.39489.470347.AD&lt;/electronic-resource-num&gt;&lt;/record&gt;&lt;/Cite&gt;&lt;/EndNote&gt;</w:instrText>
      </w:r>
      <w:r w:rsidRPr="01B19E77">
        <w:rPr>
          <w:rFonts w:eastAsia="Times New Roman"/>
          <w:lang w:eastAsia="en-GB"/>
        </w:rPr>
        <w:fldChar w:fldCharType="separate"/>
      </w:r>
      <w:r w:rsidR="000D2A04" w:rsidRPr="01B19E77">
        <w:rPr>
          <w:rFonts w:eastAsia="Times New Roman"/>
          <w:noProof/>
          <w:vertAlign w:val="superscript"/>
          <w:lang w:eastAsia="en-GB"/>
        </w:rPr>
        <w:t>29</w:t>
      </w:r>
      <w:r w:rsidRPr="01B19E77">
        <w:rPr>
          <w:rFonts w:eastAsia="Times New Roman"/>
          <w:lang w:eastAsia="en-GB"/>
        </w:rPr>
        <w:fldChar w:fldCharType="end"/>
      </w:r>
      <w:r w:rsidR="000D2A04" w:rsidRPr="01B19E77">
        <w:rPr>
          <w:rFonts w:eastAsia="Times New Roman"/>
          <w:vertAlign w:val="superscript"/>
          <w:lang w:eastAsia="en-GB"/>
        </w:rPr>
        <w:t>,</w:t>
      </w:r>
      <w:r>
        <w:fldChar w:fldCharType="begin">
          <w:fldData xml:space="preserve">PEVuZE5vdGU+PENpdGU+PEF1dGhvcj5NdXJhZDwvQXV0aG9yPjxZZWFyPjIwMTc8L1llYXI+PFJl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NdXJhZDwvQXV0aG9yPjxZZWFyPjIwMTc8L1llYXI+PFJl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sidR="000D2A04" w:rsidRPr="01B19E77">
        <w:rPr>
          <w:noProof/>
          <w:vertAlign w:val="superscript"/>
        </w:rPr>
        <w:t>30</w:t>
      </w:r>
      <w:r>
        <w:fldChar w:fldCharType="end"/>
      </w:r>
      <w:r w:rsidR="000D2A04">
        <w:t xml:space="preserve"> across all quantitative outcomes included in this review, where more than one paper contributed findings.</w:t>
      </w:r>
    </w:p>
    <w:p w14:paraId="18A8B23E" w14:textId="77777777" w:rsidR="00E42CBC" w:rsidRPr="008E46CF" w:rsidRDefault="00E42CBC" w:rsidP="003A6D56">
      <w:pPr>
        <w:spacing w:after="0" w:line="360" w:lineRule="auto"/>
        <w:rPr>
          <w:i/>
          <w:iCs/>
          <w:sz w:val="24"/>
          <w:szCs w:val="24"/>
        </w:rPr>
      </w:pPr>
      <w:bookmarkStart w:id="7" w:name="_Toc164599253"/>
      <w:r w:rsidRPr="008E46CF">
        <w:rPr>
          <w:i/>
          <w:iCs/>
          <w:sz w:val="24"/>
          <w:szCs w:val="24"/>
        </w:rPr>
        <w:t>Data synthesis</w:t>
      </w:r>
      <w:bookmarkEnd w:id="7"/>
    </w:p>
    <w:p w14:paraId="3568C5C9" w14:textId="7C4E245A" w:rsidR="007B1717" w:rsidRPr="008E46CF" w:rsidRDefault="00E42CBC" w:rsidP="003A6D56">
      <w:pPr>
        <w:spacing w:line="360" w:lineRule="auto"/>
        <w:rPr>
          <w:rFonts w:eastAsia="Times New Roman"/>
          <w:lang w:eastAsia="en-GB"/>
        </w:rPr>
      </w:pPr>
      <w:bookmarkStart w:id="8" w:name="_Hlk118189133"/>
      <w:r w:rsidRPr="008E46CF">
        <w:rPr>
          <w:rFonts w:eastAsia="Times New Roman"/>
          <w:lang w:eastAsia="en-GB"/>
        </w:rPr>
        <w:t xml:space="preserve">As expected, there was considerable heterogeneity in the papers selected for inclusion in the review as mixed methods, quantitative and qualitative studies all met inclusion criteria. As such, it was not possible to undertake meta-analysis or other synthesis methods and a formal narrative approach to data synthesis was utilised, following Popay </w:t>
      </w:r>
      <w:r w:rsidRPr="008E46CF">
        <w:rPr>
          <w:rFonts w:eastAsia="Times New Roman"/>
          <w:i/>
          <w:iCs/>
          <w:lang w:eastAsia="en-GB"/>
        </w:rPr>
        <w:t xml:space="preserve">et </w:t>
      </w:r>
      <w:proofErr w:type="spellStart"/>
      <w:r w:rsidRPr="008E46CF">
        <w:rPr>
          <w:rFonts w:eastAsia="Times New Roman"/>
          <w:i/>
          <w:iCs/>
          <w:lang w:eastAsia="en-GB"/>
        </w:rPr>
        <w:t>al’s</w:t>
      </w:r>
      <w:proofErr w:type="spellEnd"/>
      <w:r w:rsidRPr="008E46CF">
        <w:rPr>
          <w:rFonts w:eastAsia="Times New Roman"/>
          <w:lang w:eastAsia="en-GB"/>
        </w:rPr>
        <w:t xml:space="preserve"> Guidance on the Conduct of Narrative Synthesis in </w:t>
      </w:r>
      <w:r w:rsidRPr="008E46CF">
        <w:rPr>
          <w:rFonts w:eastAsia="Times New Roman"/>
          <w:lang w:eastAsia="en-GB"/>
        </w:rPr>
        <w:lastRenderedPageBreak/>
        <w:t>Systematic Reviews (2006)</w:t>
      </w:r>
      <w:r w:rsidRPr="008E46CF">
        <w:rPr>
          <w:rFonts w:eastAsia="Times New Roman"/>
          <w:lang w:eastAsia="en-GB"/>
        </w:rPr>
        <w:fldChar w:fldCharType="begin"/>
      </w:r>
      <w:r w:rsidRPr="008E46CF">
        <w:rPr>
          <w:rFonts w:eastAsia="Times New Roman"/>
          <w:lang w:eastAsia="en-GB"/>
        </w:rPr>
        <w:instrText xml:space="preserve"> ADDIN EN.CITE &lt;EndNote&gt;&lt;Cite&gt;&lt;Author&gt;Popay&lt;/Author&gt;&lt;Year&gt;2006&lt;/Year&gt;&lt;RecNum&gt;7003&lt;/RecNum&gt;&lt;DisplayText&gt;&lt;style face="superscript"&gt;26&lt;/style&gt;&lt;/DisplayText&gt;&lt;record&gt;&lt;rec-number&gt;7003&lt;/rec-number&gt;&lt;foreign-keys&gt;&lt;key app="EN" db-id="vd55r9f5apapzie0fa9vv20f59ptev0vtafs" timestamp="1713624105"&gt;7003&lt;/key&gt;&lt;/foreign-keys&gt;&lt;ref-type name="Web Page"&gt;12&lt;/ref-type&gt;&lt;contributors&gt;&lt;authors&gt;&lt;author&gt;Popay, Jennie&lt;/author&gt;&lt;author&gt;Roberts, Helen&lt;/author&gt;&lt;author&gt;Sowden, Amanada&lt;/author&gt;&lt;author&gt;Petticrew, M.ark&lt;/author&gt;&lt;author&gt;Britten, Nicky&lt;/author&gt;&lt;author&gt;Arai, Lisa&lt;/author&gt;&lt;author&gt;Roen, Katrina&lt;/author&gt;&lt;author&gt;Rodgers, Mark&lt;/author&gt;&lt;author&gt;Duffy, Steven&lt;/author&gt;&lt;/authors&gt;&lt;/contributors&gt;&lt;titles&gt;&lt;title&gt;Guidance on the Conduct of Narrative Synthesis in Systematic Reviews: A Product from the ESRC Methods Programme &lt;/title&gt;&lt;/titles&gt;&lt;number&gt;20/04/2024&lt;/number&gt;&lt;dates&gt;&lt;year&gt;2006&lt;/year&gt;&lt;/dates&gt;&lt;urls&gt;&lt;related-urls&gt;&lt;url&gt;chrome-extension://efaidnbmnnnibpcajpcglclefindmkaj/https://www.lancaster.ac.uk/media/lancaster-university/content-assets/documents/fhm/dhr/chir/NSsynthesisguidanceVersion1-April2006.pdf &lt;/url&gt;&lt;/related-urls&gt;&lt;/urls&gt;&lt;/record&gt;&lt;/Cite&gt;&lt;/EndNote&gt;</w:instrText>
      </w:r>
      <w:r w:rsidRPr="008E46CF">
        <w:rPr>
          <w:rFonts w:eastAsia="Times New Roman"/>
          <w:lang w:eastAsia="en-GB"/>
        </w:rPr>
        <w:fldChar w:fldCharType="separate"/>
      </w:r>
      <w:r w:rsidRPr="008E46CF">
        <w:rPr>
          <w:rFonts w:eastAsia="Times New Roman"/>
          <w:noProof/>
          <w:vertAlign w:val="superscript"/>
          <w:lang w:eastAsia="en-GB"/>
        </w:rPr>
        <w:t>26</w:t>
      </w:r>
      <w:r w:rsidRPr="008E46CF">
        <w:rPr>
          <w:rFonts w:eastAsia="Times New Roman"/>
          <w:lang w:eastAsia="en-GB"/>
        </w:rPr>
        <w:fldChar w:fldCharType="end"/>
      </w:r>
      <w:r w:rsidRPr="008E46CF">
        <w:rPr>
          <w:rFonts w:eastAsia="Times New Roman"/>
          <w:lang w:eastAsia="en-GB"/>
        </w:rPr>
        <w:t>.</w:t>
      </w:r>
      <w:r w:rsidRPr="008E46CF">
        <w:rPr>
          <w:lang w:eastAsia="en-GB"/>
        </w:rPr>
        <w:t xml:space="preserve"> </w:t>
      </w:r>
      <w:r w:rsidRPr="008E46CF">
        <w:rPr>
          <w:rFonts w:eastAsia="Times New Roman"/>
          <w:lang w:eastAsia="en-GB"/>
        </w:rPr>
        <w:t>Following the research protocol, studies were grouped by study type (quantitative, qualitative and mixed methods)</w:t>
      </w:r>
      <w:r w:rsidR="00534B25" w:rsidRPr="008E46CF">
        <w:rPr>
          <w:rFonts w:eastAsia="Times New Roman"/>
          <w:lang w:eastAsia="en-GB"/>
        </w:rPr>
        <w:t xml:space="preserve"> and</w:t>
      </w:r>
      <w:r w:rsidRPr="008E46CF">
        <w:rPr>
          <w:rFonts w:eastAsia="Times New Roman"/>
          <w:lang w:eastAsia="en-GB"/>
        </w:rPr>
        <w:t xml:space="preserve"> then</w:t>
      </w:r>
      <w:r w:rsidR="00534B25" w:rsidRPr="008E46CF">
        <w:rPr>
          <w:rFonts w:eastAsia="Times New Roman"/>
          <w:lang w:eastAsia="en-GB"/>
        </w:rPr>
        <w:t xml:space="preserve"> by</w:t>
      </w:r>
      <w:r w:rsidRPr="008E46CF">
        <w:rPr>
          <w:rFonts w:eastAsia="Times New Roman"/>
          <w:lang w:eastAsia="en-GB"/>
        </w:rPr>
        <w:t xml:space="preserve"> intervention type (for example H</w:t>
      </w:r>
      <w:r w:rsidR="7F065E49" w:rsidRPr="008E46CF">
        <w:rPr>
          <w:rFonts w:eastAsia="Times New Roman"/>
          <w:lang w:eastAsia="en-GB"/>
        </w:rPr>
        <w:t xml:space="preserve">ealthy </w:t>
      </w:r>
      <w:r w:rsidRPr="008E46CF">
        <w:rPr>
          <w:rFonts w:eastAsia="Times New Roman"/>
          <w:lang w:eastAsia="en-GB"/>
        </w:rPr>
        <w:t>S</w:t>
      </w:r>
      <w:r w:rsidR="5A3C4EF0" w:rsidRPr="008E46CF">
        <w:rPr>
          <w:rFonts w:eastAsia="Times New Roman"/>
          <w:lang w:eastAsia="en-GB"/>
        </w:rPr>
        <w:t>tart (HS)</w:t>
      </w:r>
      <w:r w:rsidRPr="008E46CF">
        <w:rPr>
          <w:rFonts w:eastAsia="Times New Roman"/>
          <w:lang w:eastAsia="en-GB"/>
        </w:rPr>
        <w:t xml:space="preserve"> in the UK). </w:t>
      </w:r>
    </w:p>
    <w:p w14:paraId="1ACAB411" w14:textId="15C75238" w:rsidR="00E42CBC" w:rsidRPr="008E46CF" w:rsidRDefault="00E42CBC" w:rsidP="003A6D56">
      <w:pPr>
        <w:spacing w:line="360" w:lineRule="auto"/>
        <w:rPr>
          <w:rFonts w:eastAsia="Times New Roman"/>
          <w:lang w:eastAsia="en-GB"/>
        </w:rPr>
      </w:pPr>
      <w:r w:rsidRPr="008E46CF">
        <w:rPr>
          <w:rFonts w:eastAsia="Times New Roman"/>
          <w:lang w:eastAsia="en-GB"/>
        </w:rPr>
        <w:t>PRISMA guidelines were followed to ensure transparent reporting of data synthesis</w:t>
      </w:r>
      <w:r w:rsidR="00734D3D" w:rsidRPr="008E46CF">
        <w:rPr>
          <w:lang w:eastAsia="en-GB"/>
        </w:rPr>
        <w:fldChar w:fldCharType="begin"/>
      </w:r>
      <w:r w:rsidR="00734D3D" w:rsidRPr="008E46CF">
        <w:rPr>
          <w:lang w:eastAsia="en-GB"/>
        </w:rPr>
        <w:instrText xml:space="preserve"> ADDIN EN.CITE &lt;EndNote&gt;&lt;Cite&gt;&lt;Author&gt;Page&lt;/Author&gt;&lt;Year&gt;2021&lt;/Year&gt;&lt;RecNum&gt;6916&lt;/RecNum&gt;&lt;DisplayText&gt;&lt;style face="superscript"&gt;31&lt;/style&gt;&lt;/DisplayText&gt;&lt;record&gt;&lt;rec-number&gt;6916&lt;/rec-number&gt;&lt;foreign-keys&gt;&lt;key app="EN" db-id="vd55r9f5apapzie0fa9vv20f59ptev0vtafs" timestamp="1697624416"&gt;6916&lt;/key&gt;&lt;/foreign-keys&gt;&lt;ref-type name="Journal Article"&gt;17&lt;/ref-type&gt;&lt;contributors&gt;&lt;authors&gt;&lt;author&gt;Matthew J Page&lt;/author&gt;&lt;author&gt;Joanne E McKenzie&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David Moher&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734D3D" w:rsidRPr="008E46CF">
        <w:rPr>
          <w:lang w:eastAsia="en-GB"/>
        </w:rPr>
        <w:fldChar w:fldCharType="separate"/>
      </w:r>
      <w:r w:rsidR="00734D3D" w:rsidRPr="008E46CF">
        <w:rPr>
          <w:noProof/>
          <w:vertAlign w:val="superscript"/>
          <w:lang w:eastAsia="en-GB"/>
        </w:rPr>
        <w:t>31</w:t>
      </w:r>
      <w:r w:rsidR="00734D3D" w:rsidRPr="008E46CF">
        <w:rPr>
          <w:lang w:eastAsia="en-GB"/>
        </w:rPr>
        <w:fldChar w:fldCharType="end"/>
      </w:r>
      <w:r w:rsidRPr="008E46CF">
        <w:rPr>
          <w:rFonts w:eastAsia="Times New Roman"/>
          <w:lang w:eastAsia="en-GB"/>
        </w:rPr>
        <w:t>. Vote counting and concept mapping were used to synthesise the data and to explore relationships between data.</w:t>
      </w:r>
      <w:r w:rsidRPr="008E46CF">
        <w:t xml:space="preserve"> </w:t>
      </w:r>
    </w:p>
    <w:p w14:paraId="6D6AA4D9" w14:textId="77777777" w:rsidR="00E42CBC" w:rsidRPr="008E46CF" w:rsidRDefault="00E42CBC" w:rsidP="003A6D56">
      <w:pPr>
        <w:spacing w:after="0" w:line="360" w:lineRule="auto"/>
        <w:rPr>
          <w:i/>
          <w:iCs/>
          <w:sz w:val="24"/>
          <w:szCs w:val="24"/>
        </w:rPr>
      </w:pPr>
      <w:bookmarkStart w:id="9" w:name="_Toc164599254"/>
      <w:r w:rsidRPr="008E46CF">
        <w:rPr>
          <w:i/>
          <w:iCs/>
          <w:sz w:val="24"/>
          <w:szCs w:val="24"/>
        </w:rPr>
        <w:t>Outcome measurement</w:t>
      </w:r>
      <w:bookmarkEnd w:id="9"/>
    </w:p>
    <w:p w14:paraId="2F430D46" w14:textId="418310E3" w:rsidR="00E42CBC" w:rsidRPr="008E46CF" w:rsidRDefault="00E42CBC" w:rsidP="003A6D56">
      <w:pPr>
        <w:spacing w:after="0" w:line="360" w:lineRule="auto"/>
      </w:pPr>
      <w:r w:rsidRPr="008E46CF">
        <w:rPr>
          <w:lang w:eastAsia="en-GB"/>
        </w:rPr>
        <w:t xml:space="preserve">The primary outcome of interest in this review is </w:t>
      </w:r>
      <w:r w:rsidRPr="008E46CF">
        <w:t>F&amp;V intake and diet quality.</w:t>
      </w:r>
      <w:r w:rsidR="0024641D" w:rsidRPr="008E46CF">
        <w:t xml:space="preserve"> </w:t>
      </w:r>
      <w:r w:rsidR="0024641D" w:rsidRPr="008E46CF">
        <w:rPr>
          <w:lang w:eastAsia="en-GB"/>
        </w:rPr>
        <w:t xml:space="preserve">The outcomes and definitions used in the original paper have been used in this review. </w:t>
      </w:r>
      <w:r w:rsidRPr="008E46CF">
        <w:rPr>
          <w:lang w:eastAsia="en-GB"/>
        </w:rPr>
        <w:t xml:space="preserve">Measures of diet quality may include portions of F&amp;V consumed, deduced from diet recall, food diaries and Food Frequency Questionnaires (FFQs), as well as dietary and nutrient intakes calculated from food diaries and FFQs, or other assessments of diet quality. </w:t>
      </w:r>
    </w:p>
    <w:p w14:paraId="3A60F465" w14:textId="78C7E8A8" w:rsidR="00E42CBC" w:rsidRPr="008E46CF" w:rsidRDefault="00E42CBC" w:rsidP="003A6D56">
      <w:pPr>
        <w:spacing w:after="240" w:line="360" w:lineRule="auto"/>
        <w:jc w:val="both"/>
      </w:pPr>
    </w:p>
    <w:p w14:paraId="133664BA" w14:textId="77777777" w:rsidR="00E42CBC" w:rsidRPr="008E46CF" w:rsidRDefault="00E42CBC" w:rsidP="003A6D56">
      <w:pPr>
        <w:spacing w:after="0" w:line="360" w:lineRule="auto"/>
        <w:rPr>
          <w:b/>
          <w:bCs/>
          <w:sz w:val="24"/>
          <w:szCs w:val="24"/>
        </w:rPr>
      </w:pPr>
      <w:bookmarkStart w:id="10" w:name="_Toc164599255"/>
      <w:bookmarkEnd w:id="8"/>
      <w:r w:rsidRPr="008E46CF">
        <w:rPr>
          <w:b/>
          <w:bCs/>
          <w:sz w:val="24"/>
          <w:szCs w:val="24"/>
        </w:rPr>
        <w:t>Results</w:t>
      </w:r>
      <w:bookmarkEnd w:id="10"/>
    </w:p>
    <w:p w14:paraId="28C2E985" w14:textId="5AD71515" w:rsidR="00E42CBC" w:rsidRPr="008E46CF" w:rsidRDefault="00E42CBC" w:rsidP="003A6D56">
      <w:pPr>
        <w:spacing w:line="360" w:lineRule="auto"/>
        <w:rPr>
          <w:lang w:eastAsia="en-GB"/>
        </w:rPr>
      </w:pPr>
      <w:r w:rsidRPr="008E46CF">
        <w:rPr>
          <w:lang w:eastAsia="en-GB"/>
        </w:rPr>
        <w:t>Screening was documented using a PRISMA</w:t>
      </w:r>
      <w:r w:rsidR="00F62FA8" w:rsidRPr="008E46CF">
        <w:rPr>
          <w:lang w:eastAsia="en-GB"/>
        </w:rPr>
        <w:t xml:space="preserve"> flow diagram (Figure 1)</w:t>
      </w:r>
      <w:r w:rsidRPr="008E46CF">
        <w:rPr>
          <w:lang w:eastAsia="en-GB"/>
        </w:rPr>
        <w:fldChar w:fldCharType="begin"/>
      </w:r>
      <w:r w:rsidRPr="008E46CF">
        <w:rPr>
          <w:lang w:eastAsia="en-GB"/>
        </w:rPr>
        <w:instrText xml:space="preserve"> ADDIN EN.CITE &lt;EndNote&gt;&lt;Cite&gt;&lt;Author&gt;Page&lt;/Author&gt;&lt;Year&gt;2021&lt;/Year&gt;&lt;RecNum&gt;6916&lt;/RecNum&gt;&lt;DisplayText&gt;&lt;style face="superscript"&gt;31&lt;/style&gt;&lt;/DisplayText&gt;&lt;record&gt;&lt;rec-number&gt;6916&lt;/rec-number&gt;&lt;foreign-keys&gt;&lt;key app="EN" db-id="vd55r9f5apapzie0fa9vv20f59ptev0vtafs" timestamp="1697624416"&gt;6916&lt;/key&gt;&lt;/foreign-keys&gt;&lt;ref-type name="Journal Article"&gt;17&lt;/ref-type&gt;&lt;contributors&gt;&lt;authors&gt;&lt;author&gt;Matthew J Page&lt;/author&gt;&lt;author&gt;Joanne E McKenzie&lt;/author&gt;&lt;author&gt;Patrick M Bossuyt&lt;/author&gt;&lt;author&gt;Isabelle Boutron&lt;/author&gt;&lt;author&gt;Tammy C Hoffmann&lt;/author&gt;&lt;author&gt;Cynthia D Mulrow&lt;/author&gt;&lt;author&gt;Larissa Shamseer&lt;/author&gt;&lt;author&gt;Jennifer M Tetzlaff&lt;/author&gt;&lt;author&gt;Elie A Akl&lt;/author&gt;&lt;author&gt;Sue E Brennan&lt;/author&gt;&lt;author&gt;Roger Chou&lt;/author&gt;&lt;author&gt;Julie Glanville&lt;/author&gt;&lt;author&gt;Jeremy M Grimshaw&lt;/author&gt;&lt;author&gt;Asbjørn Hróbjartsson&lt;/author&gt;&lt;author&gt;Manoj M Lalu&lt;/author&gt;&lt;author&gt;Tianjing Li&lt;/author&gt;&lt;author&gt;Elizabeth W Loder&lt;/author&gt;&lt;author&gt;Evan Mayo-Wilson&lt;/author&gt;&lt;author&gt;Steve McDonald&lt;/author&gt;&lt;author&gt;Luke A McGuinness&lt;/author&gt;&lt;author&gt;Lesley A Stewart&lt;/author&gt;&lt;author&gt;James Thomas&lt;/author&gt;&lt;author&gt;Andrea C Tricco&lt;/author&gt;&lt;author&gt;Vivian A Welch&lt;/author&gt;&lt;author&gt;Penny Whiting&lt;/author&gt;&lt;author&gt;David Moher&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Pr="008E46CF">
        <w:rPr>
          <w:lang w:eastAsia="en-GB"/>
        </w:rPr>
        <w:fldChar w:fldCharType="separate"/>
      </w:r>
      <w:r w:rsidRPr="008E46CF">
        <w:rPr>
          <w:noProof/>
          <w:vertAlign w:val="superscript"/>
          <w:lang w:eastAsia="en-GB"/>
        </w:rPr>
        <w:t>31</w:t>
      </w:r>
      <w:r w:rsidRPr="008E46CF">
        <w:rPr>
          <w:lang w:eastAsia="en-GB"/>
        </w:rPr>
        <w:fldChar w:fldCharType="end"/>
      </w:r>
      <w:r w:rsidRPr="008E46CF">
        <w:rPr>
          <w:lang w:eastAsia="en-GB"/>
        </w:rPr>
        <w:t>. Searches identified 7,344 records from databases and registers, including 2,900 duplicate records. 4,444 titles and 753 abstracts were screened for inclusion. Full text reports (n=77) were then assessed for eligibility, with 16 studies (n = 18 reports) included</w:t>
      </w:r>
      <w:r w:rsidRPr="008E46CF">
        <w:rPr>
          <w:lang w:eastAsia="en-GB"/>
        </w:rPr>
        <w:fldChar w:fldCharType="begin">
          <w:fldData xml:space="preserve">PEVuZE5vdGU+PENpdGU+PEF1dGhvcj5IZXJtYW48L0F1dGhvcj48WWVhcj4yMDA2PC9ZZWFyPjxS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Q2hlY2sgaWYgc2FtZSBwb3B1bGF0aW9uIGFzIG90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wOTMvdGJtL2liYWMwNjM8L2Vs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xDaXRlPjxBdXRob3I+SmFjb2JzPC9BdXRob3I+PFllYXI+MjAyMzwvWWVhcj48UmVjTnVtPjY5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</w:fldData>
        </w:fldChar>
      </w:r>
      <w:r w:rsidRPr="008E46CF">
        <w:rPr>
          <w:lang w:eastAsia="en-GB"/>
        </w:rPr>
        <w:instrText xml:space="preserve"> ADDIN EN.CITE </w:instrText>
      </w:r>
      <w:r w:rsidRPr="008E46CF">
        <w:rPr>
          <w:lang w:eastAsia="en-GB"/>
        </w:rPr>
        <w:fldChar w:fldCharType="begin">
          <w:fldData xml:space="preserve">PEVuZE5vdGU+PENpdGU+PEF1dGhvcj5IZXJtYW48L0F1dGhvcj48WWVhcj4yMDA2PC9ZZWFyPjxS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Q2hlY2sgaWYgc2FtZSBwb3B1bGF0aW9uIGFzIG90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wOTMvdGJtL2liYWMwNjM8L2Vs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xDaXRlPjxBdXRob3I+SmFjb2JzPC9BdXRob3I+PFllYXI+MjAyMzwvWWVhcj48UmVjTnVtPjY5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20,32-48</w:t>
      </w:r>
      <w:r w:rsidRPr="008E46CF">
        <w:rPr>
          <w:lang w:eastAsia="en-GB"/>
        </w:rPr>
        <w:fldChar w:fldCharType="end"/>
      </w:r>
      <w:r w:rsidRPr="008E46CF">
        <w:rPr>
          <w:lang w:eastAsia="en-GB"/>
        </w:rPr>
        <w:t xml:space="preserve">. Of these, </w:t>
      </w:r>
      <w:r w:rsidR="1770D20C" w:rsidRPr="008E46CF">
        <w:rPr>
          <w:lang w:eastAsia="en-GB"/>
        </w:rPr>
        <w:t>nine</w:t>
      </w:r>
      <w:r w:rsidRPr="008E46CF">
        <w:rPr>
          <w:lang w:eastAsia="en-GB"/>
        </w:rPr>
        <w:t xml:space="preserve"> studies (n=10 reports)</w:t>
      </w:r>
      <w:r w:rsidRPr="008E46CF">
        <w:rPr>
          <w:lang w:eastAsia="en-GB"/>
        </w:rPr>
        <w:fldChar w:fldCharType="begin">
          <w:fldData xml:space="preserve">PEVuZE5vdGU+PENpdGU+PEF1dGhvcj5QYXJuaGFtPC9BdXRob3I+PFllYXI+MjAyMTwvWWVhcj48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T2hseTwvQXV0aG9y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ExL21jbi4xMjYzMjwvZWxlY3Ryb25pYy1yZXNvdXJjZS1u
dW0+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xDaXRlPjxBdXRob3I+RHVuZGFzPC9BdXRob3I+PFllYXI+MjAyMzwvWWVhcj48UmVjTnVtPjY5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</w:fldData>
        </w:fldChar>
      </w:r>
      <w:r w:rsidRPr="008E46CF">
        <w:rPr>
          <w:lang w:eastAsia="en-GB"/>
        </w:rPr>
        <w:instrText xml:space="preserve"> ADDIN EN.CITE </w:instrText>
      </w:r>
      <w:r w:rsidRPr="008E46CF">
        <w:rPr>
          <w:lang w:eastAsia="en-GB"/>
        </w:rPr>
        <w:fldChar w:fldCharType="begin">
          <w:fldData xml:space="preserve">PEVuZE5vdGU+PENpdGU+PEF1dGhvcj5QYXJuaGFtPC9BdXRob3I+PFllYXI+MjAyMTwvWWVhcj48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T2hseTwvQXV0aG9y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ExL21jbi4xMjYzMjwvZWxlY3Ryb25pYy1yZXNvdXJjZS1u
dW0+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xDaXRlPjxBdXRob3I+RHVuZGFzPC9BdXRob3I+PFllYXI+MjAyMzwvWWVhcj48UmVjTnVtPjY5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20,39-47</w:t>
      </w:r>
      <w:r w:rsidRPr="008E46CF">
        <w:rPr>
          <w:lang w:eastAsia="en-GB"/>
        </w:rPr>
        <w:fldChar w:fldCharType="end"/>
      </w:r>
      <w:r w:rsidRPr="008E46CF">
        <w:rPr>
          <w:lang w:eastAsia="en-GB"/>
        </w:rPr>
        <w:t xml:space="preserve"> were in the UK and </w:t>
      </w:r>
      <w:r w:rsidR="4BB0D68D" w:rsidRPr="008E46CF">
        <w:rPr>
          <w:lang w:eastAsia="en-GB"/>
        </w:rPr>
        <w:t>seven</w:t>
      </w:r>
      <w:r w:rsidRPr="008E46CF">
        <w:rPr>
          <w:lang w:eastAsia="en-GB"/>
        </w:rPr>
        <w:t xml:space="preserve"> studies (n=8 papers)</w:t>
      </w:r>
      <w:r w:rsidRPr="008E46CF">
        <w:rPr>
          <w:lang w:eastAsia="en-GB"/>
        </w:rPr>
        <w:fldChar w:fldCharType="begin">
          <w:fldData xml:space="preserve">PEVuZE5vdGU+PENpdGU+PEF1dGhvcj5IZXJtYW48L0F1dGhvcj48WWVhcj4yMDA2PC9ZZWFyPjxS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Q2hlY2sgaWYgc2FtZSBwb3B1bGF0aW9uIGFzIG90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wOTMvdGJtL2liYWMwNjM8L2Vs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</w:fldData>
        </w:fldChar>
      </w:r>
      <w:r w:rsidRPr="008E46CF">
        <w:rPr>
          <w:lang w:eastAsia="en-GB"/>
        </w:rPr>
        <w:instrText xml:space="preserve"> ADDIN EN.CITE </w:instrText>
      </w:r>
      <w:r w:rsidRPr="008E46CF">
        <w:rPr>
          <w:lang w:eastAsia="en-GB"/>
        </w:rPr>
        <w:fldChar w:fldCharType="begin">
          <w:fldData xml:space="preserve">PEVuZE5vdGU+PENpdGU+PEF1dGhvcj5IZXJtYW48L0F1dGhvcj48WWVhcj4yMDA2PC9ZZWFyPjxS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Q2hlY2sgaWYgc2FtZSBwb3B1bGF0aW9uIGFzIG90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wOTMvdGJtL2liYWMwNjM8L2Vs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32-38,48</w:t>
      </w:r>
      <w:r w:rsidRPr="008E46CF">
        <w:rPr>
          <w:lang w:eastAsia="en-GB"/>
        </w:rPr>
        <w:fldChar w:fldCharType="end"/>
      </w:r>
      <w:r w:rsidRPr="008E46CF">
        <w:rPr>
          <w:lang w:eastAsia="en-GB"/>
        </w:rPr>
        <w:t xml:space="preserve"> in the USA. Four studies were non-randomised trials</w:t>
      </w:r>
      <w:r w:rsidRPr="008E46CF">
        <w:rPr>
          <w:lang w:eastAsia="en-GB"/>
        </w:rPr>
        <w:fldChar w:fldCharType="begin">
          <w:fldData xml:space="preserve">PEVuZE5vdGU+PENpdGU+PEF1dGhvcj5IZXJtYW48L0F1dGhvcj48WWVhcj4yMDA2PC9ZZWFyPjxS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Q2hlY2sgaWYgc2FtZSBwb3B1bGF0aW9uIGFzIG90aGVy
IHBhcGVyPC9jdXN0b20xPjxlbGVjdHJvbmljLXJlc291cmNlLW51bT5kb2k6PC9lbGVjdHJvbmlj
LXJlc291cmNlLW51b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Q2l0ZT48QXV0aG9yPlJpZGJlcmc8L0F1dGhvcj48WWVh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</w:fldData>
        </w:fldChar>
      </w:r>
      <w:r w:rsidRPr="008E46CF">
        <w:rPr>
          <w:lang w:eastAsia="en-GB"/>
        </w:rPr>
        <w:instrText xml:space="preserve"> ADDIN EN.CITE </w:instrText>
      </w:r>
      <w:r w:rsidRPr="008E46CF">
        <w:rPr>
          <w:lang w:eastAsia="en-GB"/>
        </w:rPr>
        <w:fldChar w:fldCharType="begin">
          <w:fldData xml:space="preserve">PEVuZE5vdGU+PENpdGU+PEF1dGhvcj5IZXJtYW48L0F1dGhvcj48WWVhcj4yMDA2PC9ZZWFyPjxS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Q2hlY2sgaWYgc2FtZSBwb3B1bGF0aW9uIGFzIG90aGVy
IHBhcGVyPC9jdXN0b20xPjxlbGVjdHJvbmljLXJlc291cmNlLW51bT5kb2k6PC9lbGVjdHJvbmlj
LXJlc291cmNlLW51b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Q2l0ZT48QXV0aG9yPlJpZGJlcmc8L0F1dGhvcj48WWVh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32-35</w:t>
      </w:r>
      <w:r w:rsidRPr="008E46CF">
        <w:rPr>
          <w:lang w:eastAsia="en-GB"/>
        </w:rPr>
        <w:fldChar w:fldCharType="end"/>
      </w:r>
      <w:r w:rsidRPr="008E46CF">
        <w:rPr>
          <w:lang w:eastAsia="en-GB"/>
        </w:rPr>
        <w:t>, one was a cohort</w:t>
      </w:r>
      <w:r w:rsidRPr="008E46CF">
        <w:rPr>
          <w:lang w:eastAsia="en-GB"/>
        </w:rPr>
        <w:fldChar w:fldCharType="begin"/>
      </w:r>
      <w:r w:rsidRPr="008E46CF">
        <w:rPr>
          <w:lang w:eastAsia="en-GB"/>
        </w:rPr>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rPr>
          <w:lang w:eastAsia="en-GB"/>
        </w:rPr>
        <w:fldChar w:fldCharType="separate"/>
      </w:r>
      <w:r w:rsidRPr="008E46CF">
        <w:rPr>
          <w:noProof/>
          <w:vertAlign w:val="superscript"/>
          <w:lang w:eastAsia="en-GB"/>
        </w:rPr>
        <w:t>36</w:t>
      </w:r>
      <w:r w:rsidRPr="008E46CF">
        <w:rPr>
          <w:lang w:eastAsia="en-GB"/>
        </w:rPr>
        <w:fldChar w:fldCharType="end"/>
      </w:r>
      <w:r w:rsidRPr="008E46CF">
        <w:rPr>
          <w:lang w:eastAsia="en-GB"/>
        </w:rPr>
        <w:t>, three were cross-sectional</w:t>
      </w:r>
      <w:r w:rsidRPr="008E46CF">
        <w:rPr>
          <w:lang w:eastAsia="en-GB"/>
        </w:rPr>
        <w:fldChar w:fldCharType="begin">
          <w:fldData xml:space="preserve">PEVuZE5vdGU+PENpdGU+PEF1dGhvcj5CbHVtYmVyZzwvQXV0aG9yPjxZZWFyPjIwMjI8L1llYXI+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jEwLjMz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</w:fldData>
        </w:fldChar>
      </w:r>
      <w:r w:rsidRPr="008E46CF">
        <w:rPr>
          <w:lang w:eastAsia="en-GB"/>
        </w:rPr>
        <w:instrText xml:space="preserve"> ADDIN EN.CITE </w:instrText>
      </w:r>
      <w:r w:rsidRPr="008E46CF">
        <w:rPr>
          <w:lang w:eastAsia="en-GB"/>
        </w:rPr>
        <w:fldChar w:fldCharType="begin">
          <w:fldData xml:space="preserve">PEVuZE5vdGU+PENpdGU+PEF1dGhvcj5CbHVtYmVyZzwvQXV0aG9yPjxZZWFyPjIwMjI8L1llYXI+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jEwLjMz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20,37,38</w:t>
      </w:r>
      <w:r w:rsidRPr="008E46CF">
        <w:rPr>
          <w:lang w:eastAsia="en-GB"/>
        </w:rPr>
        <w:fldChar w:fldCharType="end"/>
      </w:r>
      <w:r w:rsidRPr="008E46CF">
        <w:rPr>
          <w:lang w:eastAsia="en-GB"/>
        </w:rPr>
        <w:t>, four were before and after</w:t>
      </w:r>
      <w:r w:rsidRPr="008E46CF">
        <w:rPr>
          <w:lang w:eastAsia="en-GB"/>
        </w:rPr>
        <w:fldChar w:fldCharType="begin">
          <w:fldData xml:space="preserve">PEVuZE5vdGU+PENpdGU+PEF1dGhvcj5Gb3JkPC9BdXRob3I+PFllYXI+MjAwODwvWWVhcj48UmVj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</w:fldData>
        </w:fldChar>
      </w:r>
      <w:r w:rsidRPr="008E46CF">
        <w:rPr>
          <w:lang w:eastAsia="en-GB"/>
        </w:rPr>
        <w:instrText xml:space="preserve"> ADDIN EN.CITE </w:instrText>
      </w:r>
      <w:r w:rsidRPr="008E46CF">
        <w:rPr>
          <w:lang w:eastAsia="en-GB"/>
        </w:rPr>
        <w:fldChar w:fldCharType="begin">
          <w:fldData xml:space="preserve">PEVuZE5vdGU+PENpdGU+PEF1dGhvcj5Gb3JkPC9BdXRob3I+PFllYXI+MjAwODwvWWVhcj48UmVj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39-41,47</w:t>
      </w:r>
      <w:r w:rsidRPr="008E46CF">
        <w:rPr>
          <w:lang w:eastAsia="en-GB"/>
        </w:rPr>
        <w:fldChar w:fldCharType="end"/>
      </w:r>
      <w:r w:rsidRPr="008E46CF">
        <w:rPr>
          <w:lang w:eastAsia="en-GB"/>
        </w:rPr>
        <w:t>, five were qualitative</w:t>
      </w:r>
      <w:r w:rsidRPr="008E46CF">
        <w:rPr>
          <w:lang w:eastAsia="en-GB"/>
        </w:rPr>
        <w:fldChar w:fldCharType="begin">
          <w:fldData xml:space="preserve">PEVuZE5vdGU+PENpdGU+PEF1dGhvcj5MdWNhczwvQXV0aG9yPjxZZWFyPjIwMTU8L1llYXI+PFJl
Y051bT42ODwvUmVjTnVtPjxEaXNwbGF5VGV4dD48c3R5bGUgZmFjZT0ic3VwZXJzY3JpcHQiPjQy
LTQ1LDQ4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T2hseTwvQXV0aG9y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ExL21jbi4xMjYzMjwvZWxlY3Ryb25pYy1yZXNvdXJjZS1u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</w:fldData>
        </w:fldChar>
      </w:r>
      <w:r w:rsidRPr="008E46CF">
        <w:rPr>
          <w:lang w:eastAsia="en-GB"/>
        </w:rPr>
        <w:instrText xml:space="preserve"> ADDIN EN.CITE </w:instrText>
      </w:r>
      <w:r w:rsidRPr="008E46CF">
        <w:rPr>
          <w:lang w:eastAsia="en-GB"/>
        </w:rPr>
        <w:fldChar w:fldCharType="begin">
          <w:fldData xml:space="preserve">PEVuZE5vdGU+PENpdGU+PEF1dGhvcj5MdWNhczwvQXV0aG9yPjxZZWFyPjIwMTU8L1llYXI+PFJl
Y051bT42ODwvUmVjTnVtPjxEaXNwbGF5VGV4dD48c3R5bGUgZmFjZT0ic3VwZXJzY3JpcHQiPjQy
LTQ1LDQ4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T2hseTwvQXV0aG9y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ExL21jbi4xMjYzMjwvZWxlY3Ryb25pYy1yZXNvdXJjZS1u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42-45,48</w:t>
      </w:r>
      <w:r w:rsidRPr="008E46CF">
        <w:rPr>
          <w:lang w:eastAsia="en-GB"/>
        </w:rPr>
        <w:fldChar w:fldCharType="end"/>
      </w:r>
      <w:r w:rsidRPr="008E46CF">
        <w:rPr>
          <w:lang w:eastAsia="en-GB"/>
        </w:rPr>
        <w:t xml:space="preserve"> and one was mixed methods</w:t>
      </w:r>
      <w:r w:rsidRPr="008E46CF">
        <w:rPr>
          <w:lang w:eastAsia="en-GB"/>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lang w:eastAsia="en-GB"/>
        </w:rPr>
        <w:instrText xml:space="preserve"> ADDIN EN.CITE </w:instrText>
      </w:r>
      <w:r w:rsidRPr="008E46CF">
        <w:rPr>
          <w:lang w:eastAsia="en-GB"/>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46</w:t>
      </w:r>
      <w:r w:rsidRPr="008E46CF">
        <w:rPr>
          <w:lang w:eastAsia="en-GB"/>
        </w:rPr>
        <w:fldChar w:fldCharType="end"/>
      </w:r>
      <w:r w:rsidRPr="008E46CF">
        <w:rPr>
          <w:lang w:eastAsia="en-GB"/>
        </w:rPr>
        <w:t xml:space="preserve">. </w:t>
      </w:r>
    </w:p>
    <w:p w14:paraId="588564C3" w14:textId="77777777" w:rsidR="00E42CBC" w:rsidRPr="008E46CF" w:rsidRDefault="00E42CBC" w:rsidP="003A6D56">
      <w:pPr>
        <w:spacing w:line="360" w:lineRule="auto"/>
        <w:rPr>
          <w:lang w:eastAsia="en-GB"/>
        </w:rPr>
      </w:pPr>
      <w:r w:rsidRPr="008E46CF">
        <w:rPr>
          <w:lang w:eastAsia="en-GB"/>
        </w:rPr>
        <w:t>In total 103 grey literature records were identified, 37 of which were duplicates, and thus 66 records were assessed for eligibility. Eight grey literature reports were included in this review</w:t>
      </w:r>
      <w:r w:rsidRPr="008E46CF">
        <w:rPr>
          <w:lang w:eastAsia="en-GB"/>
        </w:rPr>
        <w:fldChar w:fldCharType="begin">
          <w:fldData xml:space="preserve">PEVuZE5vdGU+PENpdGU+PEF1dGhvcj5DaGlsZCBQb3ZlcnR5IEFjdGlvbiBHcm91cCBpbiBTY290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</w:fldData>
        </w:fldChar>
      </w:r>
      <w:r w:rsidRPr="008E46CF">
        <w:rPr>
          <w:lang w:eastAsia="en-GB"/>
        </w:rPr>
        <w:instrText xml:space="preserve"> ADDIN EN.CITE </w:instrText>
      </w:r>
      <w:r w:rsidRPr="008E46CF">
        <w:rPr>
          <w:lang w:eastAsia="en-GB"/>
        </w:rPr>
        <w:fldChar w:fldCharType="begin">
          <w:fldData xml:space="preserve">PEVuZE5vdGU+PENpdGU+PEF1dGhvcj5DaGlsZCBQb3ZlcnR5IEFjdGlvbiBHcm91cCBpbiBTY290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</w:fldData>
        </w:fldChar>
      </w:r>
      <w:r w:rsidRPr="008E46CF">
        <w:rPr>
          <w:lang w:eastAsia="en-GB"/>
        </w:rPr>
        <w:instrText xml:space="preserve"> ADDIN EN.CITE.DATA </w:instrText>
      </w:r>
      <w:r w:rsidRPr="008E46CF">
        <w:rPr>
          <w:lang w:eastAsia="en-GB"/>
        </w:rPr>
      </w:r>
      <w:r w:rsidRPr="008E46CF">
        <w:rPr>
          <w:lang w:eastAsia="en-GB"/>
        </w:rPr>
        <w:fldChar w:fldCharType="end"/>
      </w:r>
      <w:r w:rsidRPr="008E46CF">
        <w:rPr>
          <w:lang w:eastAsia="en-GB"/>
        </w:rPr>
      </w:r>
      <w:r w:rsidRPr="008E46CF">
        <w:rPr>
          <w:lang w:eastAsia="en-GB"/>
        </w:rPr>
        <w:fldChar w:fldCharType="separate"/>
      </w:r>
      <w:r w:rsidRPr="008E46CF">
        <w:rPr>
          <w:noProof/>
          <w:vertAlign w:val="superscript"/>
          <w:lang w:eastAsia="en-GB"/>
        </w:rPr>
        <w:t>49-55</w:t>
      </w:r>
      <w:r w:rsidRPr="008E46CF">
        <w:rPr>
          <w:lang w:eastAsia="en-GB"/>
        </w:rPr>
        <w:fldChar w:fldCharType="end"/>
      </w:r>
      <w:r w:rsidRPr="008E46CF">
        <w:rPr>
          <w:lang w:eastAsia="en-GB"/>
        </w:rPr>
        <w:t xml:space="preserve">. </w:t>
      </w:r>
    </w:p>
    <w:p w14:paraId="107777B1" w14:textId="77777777" w:rsidR="00E42CBC" w:rsidRPr="008E46CF" w:rsidRDefault="00E42CBC" w:rsidP="003A6D56">
      <w:pPr>
        <w:spacing w:after="0" w:line="360" w:lineRule="auto"/>
        <w:rPr>
          <w:i/>
          <w:iCs/>
          <w:sz w:val="24"/>
          <w:szCs w:val="24"/>
        </w:rPr>
      </w:pPr>
      <w:bookmarkStart w:id="11" w:name="_Toc164599256"/>
      <w:bookmarkStart w:id="12" w:name="_Ref150955792"/>
      <w:r w:rsidRPr="008E46CF">
        <w:rPr>
          <w:i/>
          <w:iCs/>
          <w:sz w:val="24"/>
          <w:szCs w:val="24"/>
        </w:rPr>
        <w:t>Schemes included</w:t>
      </w:r>
      <w:bookmarkEnd w:id="11"/>
    </w:p>
    <w:p w14:paraId="34A486AC" w14:textId="70363EB6" w:rsidR="00E42CBC" w:rsidRPr="008E46CF" w:rsidRDefault="00E42CBC" w:rsidP="003A6D56">
      <w:pPr>
        <w:spacing w:line="360" w:lineRule="auto"/>
      </w:pPr>
      <w:r w:rsidRPr="008E46CF">
        <w:rPr>
          <w:lang w:eastAsia="en-GB"/>
        </w:rPr>
        <w:t xml:space="preserve">Within this review a range of programmes have been explored, including HS, Rose vouchers, Sainsbury’s top up vouchers and Best Start foods schemes in the UK, and add-on programmes linked to </w:t>
      </w:r>
      <w:r w:rsidRPr="008E46CF">
        <w:t xml:space="preserve">WIC (including the Farmers’ Market Nutrition Programme (FMNP) and </w:t>
      </w:r>
      <w:proofErr w:type="spellStart"/>
      <w:r w:rsidRPr="008E46CF">
        <w:t>EatSF</w:t>
      </w:r>
      <w:proofErr w:type="spellEnd"/>
      <w:r w:rsidRPr="008E46CF">
        <w:t xml:space="preserve">) in the USA. Detailed information on each of the schemes is provided in </w:t>
      </w:r>
      <w:r w:rsidR="00F05A3C" w:rsidRPr="008E46CF">
        <w:t>Table 1</w:t>
      </w:r>
      <w:r w:rsidRPr="008E46CF">
        <w:t>. HS replaced the previous Welfare foods Scheme (WFS) in 2006</w:t>
      </w:r>
      <w:r w:rsidRPr="008E46CF">
        <w:fldChar w:fldCharType="begin"/>
      </w:r>
      <w:r w:rsidRPr="008E46CF">
        <w:instrText xml:space="preserve"> ADDIN EN.CITE &lt;EndNote&gt;&lt;Cite&gt;&lt;Author&gt;Ford&lt;/Author&gt;&lt;Year&gt;2008&lt;/Year&gt;&lt;RecNum&gt;63&lt;/RecNum&gt;&lt;DisplayText&gt;&lt;style face="superscript"&gt;39&lt;/style&gt;&lt;/DisplayText&gt;&lt;record&gt;&lt;rec-number&gt;63&lt;/rec-number&gt;&lt;foreign-keys&gt;&lt;key app="EN" db-id="vd55r9f5apapzie0fa9vv20f59ptev0vtafs" timestamp="1575990359"&gt;63&lt;/key&gt;&lt;/foreign-keys&gt;&lt;ref-type name="Journal Article"&gt;17&lt;/ref-type&gt;&lt;contributors&gt;&lt;authors&gt;&lt;author&gt;Ford, Fiona A.&lt;/author&gt;&lt;author&gt;Mouratidou, Theodora&lt;/author&gt;&lt;author&gt;Wademan, Sarah E.&lt;/author&gt;&lt;author&gt;Fraser, Robert B.&lt;/author&gt;&lt;/authors&gt;&lt;/contributors&gt;&lt;titles&gt;&lt;title&gt;Effect of the introduction of ‘Healthy Start’ on dietary behaviour during and after pregnancy: early results from the ‘before and after’ Sheffield study&lt;/title&gt;&lt;secondary-title&gt;British Journal of Nutrition&lt;/secondary-title&gt;&lt;/titles&gt;&lt;periodical&gt;&lt;full-title&gt;British Journal of Nutrition&lt;/full-title&gt;&lt;/periodical&gt;&lt;pages&gt;1828-1836&lt;/pages&gt;&lt;volume&gt;101&lt;/volume&gt;&lt;number&gt;12&lt;/number&gt;&lt;edition&gt;2008/11/19&lt;/edition&gt;&lt;keywords&gt;&lt;keyword&gt;Dietary behaviour&lt;/keyword&gt;&lt;keyword&gt;Healthy Start&lt;/keyword&gt;&lt;keyword&gt;Maternal nutrition&lt;/keyword&gt;&lt;/keywords&gt;&lt;dates&gt;&lt;year&gt;2008&lt;/year&gt;&lt;/dates&gt;&lt;publisher&gt;Cambridge University Press&lt;/publisher&gt;&lt;isbn&gt;0007-1145&lt;/isbn&gt;&lt;urls&gt;&lt;related-urls&gt;&lt;url&gt;https://www.cambridge.org/core/article/effect-of-the-introduction-of-healthy-start-on-dietary-behaviour-during-and-after-pregnancy-early-results-from-the-before-and-after-sheffield-study/9AD4D221543D00E33BDE56DF00A7EC31&lt;/url&gt;&lt;/related-urls&gt;&lt;/urls&gt;&lt;electronic-resource-num&gt;10.1017/S0007114508135899&lt;/electronic-resource-num&gt;&lt;remote-database-name&gt;Cambridge Core&lt;/remote-database-name&gt;&lt;remote-database-provider&gt;Cambridge University Press&lt;/remote-database-provider&gt;&lt;/record&gt;&lt;/Cite&gt;&lt;/EndNote&gt;</w:instrText>
      </w:r>
      <w:r w:rsidRPr="008E46CF">
        <w:fldChar w:fldCharType="separate"/>
      </w:r>
      <w:r w:rsidRPr="008E46CF">
        <w:rPr>
          <w:noProof/>
          <w:vertAlign w:val="superscript"/>
        </w:rPr>
        <w:t>39</w:t>
      </w:r>
      <w:r w:rsidRPr="008E46CF">
        <w:fldChar w:fldCharType="end"/>
      </w:r>
      <w:r w:rsidRPr="008E46CF">
        <w:t>, firstly with a paper-based scheme and more recently a digital scheme</w:t>
      </w:r>
      <w:r w:rsidRPr="008E46CF">
        <w:fldChar w:fldCharType="begin"/>
      </w:r>
      <w:r w:rsidRPr="008E46CF">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Pr="008E46CF">
        <w:fldChar w:fldCharType="separate"/>
      </w:r>
      <w:r w:rsidRPr="008E46CF">
        <w:rPr>
          <w:noProof/>
          <w:vertAlign w:val="superscript"/>
        </w:rPr>
        <w:t>56</w:t>
      </w:r>
      <w:r w:rsidRPr="008E46CF">
        <w:fldChar w:fldCharType="end"/>
      </w:r>
      <w:r w:rsidRPr="008E46CF">
        <w:t xml:space="preserve">. The paper-based scheme, provided vouchers that could be used to purchase </w:t>
      </w:r>
      <w:r w:rsidRPr="008E46CF">
        <w:rPr>
          <w:lang w:eastAsia="en-GB"/>
        </w:rPr>
        <w:t>fruits, vegetables, cow’s milk or formula</w:t>
      </w:r>
      <w:r w:rsidRPr="008E46CF">
        <w:rPr>
          <w:lang w:eastAsia="en-GB"/>
        </w:rPr>
        <w:fldChar w:fldCharType="begin"/>
      </w:r>
      <w:r w:rsidRPr="008E46CF">
        <w:rPr>
          <w:lang w:eastAsia="en-GB"/>
        </w:rPr>
        <w:instrText xml:space="preserve"> ADDIN EN.CITE &lt;EndNote&gt;&lt;Cite&gt;&lt;Author&gt;Crawley H&lt;/Author&gt;&lt;Year&gt;2018&lt;/Year&gt;&lt;RecNum&gt;126&lt;/RecNum&gt;&lt;DisplayText&gt;&lt;style face="superscript"&gt;57&lt;/style&gt;&lt;/DisplayText&gt;&lt;record&gt;&lt;rec-number&gt;126&lt;/rec-number&gt;&lt;foreign-keys&gt;&lt;key app="EN" db-id="vd55r9f5apapzie0fa9vv20f59ptev0vtafs" timestamp="1607360580"&gt;126&lt;/key&gt;&lt;/foreign-keys&gt;&lt;ref-type name="Electronic Article"&gt;43&lt;/ref-type&gt;&lt;contributors&gt;&lt;authors&gt;&lt;author&gt;Crawley H, &lt;/author&gt;&lt;author&gt;Dodds R, &lt;/author&gt;&lt;author&gt;First Steps Nutrition Trust,&lt;/author&gt;&lt;/authors&gt;&lt;/contributors&gt;&lt;titles&gt;&lt;title&gt;The UK Healthy Start scheme. What happened? What next?&lt;/title&gt;&lt;/titles&gt;&lt;dates&gt;&lt;year&gt;2018&lt;/year&gt;&lt;pub-dates&gt;&lt;date&gt;10/12/2019&lt;/date&gt;&lt;/pub-dates&gt;&lt;/dates&gt;&lt;urls&gt;&lt;related-urls&gt;&lt;url&gt;https://www.firststepsnutrition.org/healthy-start&lt;/url&gt;&lt;/related-urls&gt;&lt;/urls&gt;&lt;/record&gt;&lt;/Cite&gt;&lt;/EndNote&gt;</w:instrText>
      </w:r>
      <w:r w:rsidRPr="008E46CF">
        <w:rPr>
          <w:lang w:eastAsia="en-GB"/>
        </w:rPr>
        <w:fldChar w:fldCharType="separate"/>
      </w:r>
      <w:r w:rsidRPr="008E46CF">
        <w:rPr>
          <w:noProof/>
          <w:vertAlign w:val="superscript"/>
          <w:lang w:eastAsia="en-GB"/>
        </w:rPr>
        <w:t>57</w:t>
      </w:r>
      <w:r w:rsidRPr="008E46CF">
        <w:rPr>
          <w:lang w:eastAsia="en-GB"/>
        </w:rPr>
        <w:fldChar w:fldCharType="end"/>
      </w:r>
      <w:r w:rsidRPr="008E46CF">
        <w:rPr>
          <w:lang w:eastAsia="en-GB"/>
        </w:rPr>
        <w:t xml:space="preserve">. </w:t>
      </w:r>
      <w:r w:rsidRPr="008E46CF">
        <w:t>The digital HS scheme</w:t>
      </w:r>
      <w:r w:rsidRPr="008E46CF">
        <w:rPr>
          <w:lang w:eastAsia="en-GB"/>
        </w:rPr>
        <w:fldChar w:fldCharType="begin"/>
      </w:r>
      <w:r w:rsidRPr="008E46CF">
        <w:rPr>
          <w:lang w:eastAsia="en-GB"/>
        </w:rPr>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Pr="008E46CF">
        <w:rPr>
          <w:lang w:eastAsia="en-GB"/>
        </w:rPr>
        <w:fldChar w:fldCharType="separate"/>
      </w:r>
      <w:r w:rsidRPr="008E46CF">
        <w:rPr>
          <w:noProof/>
          <w:vertAlign w:val="superscript"/>
          <w:lang w:eastAsia="en-GB"/>
        </w:rPr>
        <w:t>56</w:t>
      </w:r>
      <w:r w:rsidRPr="008E46CF">
        <w:rPr>
          <w:lang w:eastAsia="en-GB"/>
        </w:rPr>
        <w:fldChar w:fldCharType="end"/>
      </w:r>
      <w:r w:rsidRPr="008E46CF">
        <w:t xml:space="preserve"> has increased value</w:t>
      </w:r>
      <w:r w:rsidR="2509D03B" w:rsidRPr="008E46CF">
        <w:t xml:space="preserve"> (</w:t>
      </w:r>
      <w:r w:rsidR="00AA433A" w:rsidRPr="008E46CF">
        <w:t>£4.</w:t>
      </w:r>
      <w:r w:rsidR="009B0C44" w:rsidRPr="008E46CF">
        <w:t>25</w:t>
      </w:r>
      <w:r w:rsidR="00AA433A" w:rsidRPr="008E46CF">
        <w:t xml:space="preserve"> per </w:t>
      </w:r>
      <w:r w:rsidR="009B0C44" w:rsidRPr="008E46CF">
        <w:t>week</w:t>
      </w:r>
      <w:r w:rsidR="2509D03B" w:rsidRPr="008E46CF">
        <w:t>)</w:t>
      </w:r>
      <w:r w:rsidRPr="008E46CF">
        <w:t xml:space="preserve"> and includes a wider variety of </w:t>
      </w:r>
      <w:r w:rsidR="006F0AC1" w:rsidRPr="008E46CF">
        <w:t xml:space="preserve">foods </w:t>
      </w:r>
      <w:r w:rsidRPr="008E46CF">
        <w:t xml:space="preserve">that can be purchased. In Scotland, HS has been replaced with Best Start Foods (BSF) </w:t>
      </w:r>
      <w:r w:rsidRPr="008E46CF">
        <w:fldChar w:fldCharType="begin"/>
      </w:r>
      <w:r w:rsidRPr="008E46CF">
        <w:instrText xml:space="preserve"> ADDIN EN.CITE &lt;EndNote&gt;&lt;Cite&gt;&lt;Author&gt;Scottish Government&lt;/Author&gt;&lt;Year&gt;2020&lt;/Year&gt;&lt;RecNum&gt;144&lt;/RecNum&gt;&lt;DisplayText&gt;&lt;style face="superscript"&gt;58&lt;/style&gt;&lt;/DisplayText&gt;&lt;record&gt;&lt;rec-number&gt;144&lt;/rec-number&gt;&lt;foreign-keys&gt;&lt;key app="EN" db-id="vd55r9f5apapzie0fa9vv20f59ptev0vtafs" timestamp="1608049523"&gt;144&lt;/key&gt;&lt;/foreign-keys&gt;&lt;ref-type name="Web Page"&gt;12&lt;/ref-type&gt;&lt;contributors&gt;&lt;authors&gt;&lt;author&gt;Scottish Government,&lt;/author&gt;&lt;/authors&gt;&lt;/contributors&gt;&lt;titles&gt;&lt;title&gt;Best Start Grant and Best Start Foods&lt;/title&gt;&lt;/titles&gt;&lt;number&gt;15/12/2020&lt;/number&gt;&lt;dates&gt;&lt;year&gt;2020&lt;/year&gt;&lt;/dates&gt;&lt;urls&gt;&lt;related-urls&gt;&lt;url&gt;https://www.mygov.scot/best-start-grant-best-start-foods/&lt;/url&gt;&lt;/related-urls&gt;&lt;/urls&gt;&lt;/record&gt;&lt;/Cite&gt;&lt;/EndNote&gt;</w:instrText>
      </w:r>
      <w:r w:rsidRPr="008E46CF">
        <w:fldChar w:fldCharType="separate"/>
      </w:r>
      <w:r w:rsidRPr="008E46CF">
        <w:rPr>
          <w:noProof/>
          <w:vertAlign w:val="superscript"/>
        </w:rPr>
        <w:t>58</w:t>
      </w:r>
      <w:r w:rsidRPr="008E46CF">
        <w:fldChar w:fldCharType="end"/>
      </w:r>
      <w:r w:rsidRPr="008E46CF">
        <w:t xml:space="preserve">. </w:t>
      </w:r>
      <w:r w:rsidR="007525B2" w:rsidRPr="008E46CF">
        <w:t xml:space="preserve">WFS and HS/BSF are </w:t>
      </w:r>
      <w:r w:rsidR="00E31210" w:rsidRPr="008E46CF">
        <w:t>government funded</w:t>
      </w:r>
      <w:r w:rsidR="007525B2" w:rsidRPr="008E46CF">
        <w:t xml:space="preserve"> schemes</w:t>
      </w:r>
      <w:r w:rsidR="00E31210" w:rsidRPr="008E46CF">
        <w:t>.</w:t>
      </w:r>
      <w:r w:rsidR="007525B2" w:rsidRPr="008E46CF">
        <w:t xml:space="preserve"> </w:t>
      </w:r>
      <w:r w:rsidR="00E31210" w:rsidRPr="008E46CF">
        <w:t>BSF</w:t>
      </w:r>
      <w:r w:rsidRPr="008E46CF">
        <w:t xml:space="preserve"> is similar to HS, with some differences in </w:t>
      </w:r>
      <w:r w:rsidRPr="008E46CF">
        <w:lastRenderedPageBreak/>
        <w:t xml:space="preserve">eligibility criteria, foods permitted and a higher voucher value. Sainsbury’s </w:t>
      </w:r>
      <w:r w:rsidR="005D1E4C" w:rsidRPr="008E46CF">
        <w:t xml:space="preserve">is a </w:t>
      </w:r>
      <w:r w:rsidR="00965111" w:rsidRPr="008E46CF">
        <w:t xml:space="preserve">UK </w:t>
      </w:r>
      <w:r w:rsidRPr="008E46CF">
        <w:t xml:space="preserve">supermarket </w:t>
      </w:r>
      <w:r w:rsidR="003106A8" w:rsidRPr="008E46CF">
        <w:t xml:space="preserve">chain </w:t>
      </w:r>
      <w:r w:rsidR="00965111" w:rsidRPr="008E46CF">
        <w:t xml:space="preserve">that </w:t>
      </w:r>
      <w:r w:rsidRPr="008E46CF">
        <w:t>provided additional vouchers to HS redeemers</w:t>
      </w:r>
      <w:r w:rsidR="00D14ADD" w:rsidRPr="008E46CF">
        <w:t xml:space="preserve"> as part of </w:t>
      </w:r>
      <w:r w:rsidR="4F2377E4" w:rsidRPr="008E46CF">
        <w:t>its</w:t>
      </w:r>
      <w:r w:rsidR="00D14ADD" w:rsidRPr="008E46CF">
        <w:t xml:space="preserve"> food donation programme</w:t>
      </w:r>
      <w:r w:rsidRPr="008E46CF">
        <w:t>, which could be redeemed against fresh or frozen F&amp;V</w:t>
      </w:r>
      <w:r w:rsidR="0085240B" w:rsidRPr="008E46CF">
        <w:t xml:space="preserve"> only for </w:t>
      </w:r>
      <w:r w:rsidR="00646F02" w:rsidRPr="008E46CF">
        <w:t>6.5 months in 2021</w:t>
      </w:r>
      <w:r w:rsidRPr="008E46CF">
        <w:fldChar w:fldCharType="begin"/>
      </w:r>
      <w:r w:rsidRPr="008E46CF">
        <w:instrText xml:space="preserve"> ADDIN EN.CITE &lt;EndNote&gt;&lt;Cite&gt;&lt;Author&gt;Sainsbury&amp;apos;s&lt;/Author&gt;&lt;Year&gt;2021&lt;/Year&gt;&lt;RecNum&gt;7004&lt;/RecNum&gt;&lt;DisplayText&gt;&lt;style face="superscript"&gt;59&lt;/style&gt;&lt;/DisplayText&gt;&lt;record&gt;&lt;rec-number&gt;7004&lt;/rec-number&gt;&lt;foreign-keys&gt;&lt;key app="EN" db-id="vd55r9f5apapzie0fa9vv20f59ptev0vtafs" timestamp="1715701599"&gt;7004&lt;/key&gt;&lt;/foreign-keys&gt;&lt;ref-type name="Web Page"&gt;12&lt;/ref-type&gt;&lt;contributors&gt;&lt;authors&gt;&lt;author&gt;Sainsbury&amp;apos;s&lt;/author&gt;&lt;/authors&gt;&lt;/contributors&gt;&lt;titles&gt;&lt;title&gt;Sainsbury&amp;apos;s tops up Healthy Start vouchers to help feed over half a million families&lt;/title&gt;&lt;/titles&gt;&lt;number&gt;14/05/2024&lt;/number&gt;&lt;dates&gt;&lt;year&gt;2021&lt;/year&gt;&lt;/dates&gt;&lt;urls&gt;&lt;related-urls&gt;&lt;url&gt;https://www.about.sainsburys.co.uk/news/latest-news/2021/09-02-2021-sainsburys-tops-up-healthy-start-vouchers&lt;/url&gt;&lt;/related-urls&gt;&lt;/urls&gt;&lt;/record&gt;&lt;/Cite&gt;&lt;/EndNote&gt;</w:instrText>
      </w:r>
      <w:r w:rsidRPr="008E46CF">
        <w:fldChar w:fldCharType="separate"/>
      </w:r>
      <w:r w:rsidRPr="008E46CF">
        <w:rPr>
          <w:noProof/>
          <w:vertAlign w:val="superscript"/>
        </w:rPr>
        <w:t>59</w:t>
      </w:r>
      <w:r w:rsidRPr="008E46CF">
        <w:fldChar w:fldCharType="end"/>
      </w:r>
      <w:r w:rsidRPr="008E46CF">
        <w:t>. Finally, the Rose voucher scheme</w:t>
      </w:r>
      <w:r w:rsidRPr="008E46CF">
        <w:fldChar w:fldCharType="begin"/>
      </w:r>
      <w:r w:rsidRPr="008E46CF">
        <w:instrText xml:space="preserve"> ADDIN EN.CITE &lt;EndNote&gt;&lt;Cite&gt;&lt;Author&gt;Alexandra Rose Charity&lt;/Author&gt;&lt;Year&gt;2023&lt;/Year&gt;&lt;RecNum&gt;6924&lt;/RecNum&gt;&lt;DisplayText&gt;&lt;style face="superscript"&gt;60&lt;/style&gt;&lt;/DisplayText&gt;&lt;record&gt;&lt;rec-number&gt;6924&lt;/rec-number&gt;&lt;foreign-keys&gt;&lt;key app="EN" db-id="vd55r9f5apapzie0fa9vv20f59ptev0vtafs" timestamp="1699980715"&gt;6924&lt;/key&gt;&lt;/foreign-keys&gt;&lt;ref-type name="Web Page"&gt;12&lt;/ref-type&gt;&lt;contributors&gt;&lt;authors&gt;&lt;author&gt;Alexandra Rose Charity,&lt;/author&gt;&lt;/authors&gt;&lt;/contributors&gt;&lt;titles&gt;&lt;title&gt;Rose Vouchers&lt;/title&gt;&lt;/titles&gt;&lt;number&gt;14/11/2023&lt;/number&gt;&lt;dates&gt;&lt;year&gt;2023&lt;/year&gt;&lt;/dates&gt;&lt;urls&gt;&lt;related-urls&gt;&lt;url&gt;https://www.alexandrarose.org.uk/rose-vouchers/&lt;/url&gt;&lt;/related-urls&gt;&lt;/urls&gt;&lt;/record&gt;&lt;/Cite&gt;&lt;/EndNote&gt;</w:instrText>
      </w:r>
      <w:r w:rsidRPr="008E46CF">
        <w:fldChar w:fldCharType="separate"/>
      </w:r>
      <w:r w:rsidRPr="008E46CF">
        <w:rPr>
          <w:noProof/>
          <w:vertAlign w:val="superscript"/>
        </w:rPr>
        <w:t>60</w:t>
      </w:r>
      <w:r w:rsidRPr="008E46CF">
        <w:fldChar w:fldCharType="end"/>
      </w:r>
      <w:r w:rsidR="00A530F0" w:rsidRPr="008E46CF">
        <w:t xml:space="preserve"> is ru</w:t>
      </w:r>
      <w:r w:rsidR="009A591C" w:rsidRPr="008E46CF">
        <w:t>n by a charity</w:t>
      </w:r>
      <w:r w:rsidRPr="008E46CF">
        <w:t xml:space="preserve"> and provides vouchers that can be exchanged for fresh fruit and vegetables</w:t>
      </w:r>
      <w:r w:rsidR="009A591C" w:rsidRPr="008E46CF">
        <w:t xml:space="preserve"> but only operates in some parts of the UK</w:t>
      </w:r>
      <w:r w:rsidRPr="008E46CF">
        <w:t xml:space="preserve">. In the USA, the FMNP provides recipients </w:t>
      </w:r>
      <w:r w:rsidR="00F92798" w:rsidRPr="008E46CF">
        <w:t xml:space="preserve">of the US-federal WIC food assistance program </w:t>
      </w:r>
      <w:r w:rsidRPr="008E46CF">
        <w:t>with additional vouchers that can be used to purchase F&amp;Vs from farmers’ markets and roadside stalls. Similar to WIC, exact benefits vary from state to state</w:t>
      </w:r>
      <w:r w:rsidR="007B11CB" w:rsidRPr="008E46CF">
        <w:t xml:space="preserve"> and FMNP </w:t>
      </w:r>
      <w:r w:rsidR="00FF5A95" w:rsidRPr="008E46CF">
        <w:t xml:space="preserve">currently </w:t>
      </w:r>
      <w:r w:rsidR="007B11CB" w:rsidRPr="008E46CF">
        <w:t>operates in 49 states</w:t>
      </w:r>
      <w:r w:rsidRPr="008E46CF">
        <w:fldChar w:fldCharType="begin"/>
      </w:r>
      <w:r w:rsidRPr="008E46CF">
        <w:instrText xml:space="preserve"> ADDIN EN.CITE &lt;EndNote&gt;&lt;Cite&gt;&lt;Author&gt;Food and nutrition service&lt;/Author&gt;&lt;Year&gt;2023&lt;/Year&gt;&lt;RecNum&gt;6921&lt;/RecNum&gt;&lt;DisplayText&gt;&lt;style face="superscript"&gt;61&lt;/style&gt;&lt;/DisplayText&gt;&lt;record&gt;&lt;rec-number&gt;6921&lt;/rec-number&gt;&lt;foreign-keys&gt;&lt;key app="EN" db-id="vd55r9f5apapzie0fa9vv20f59ptev0vtafs" timestamp="1698855126"&gt;6921&lt;/key&gt;&lt;/foreign-keys&gt;&lt;ref-type name="Web Page"&gt;12&lt;/ref-type&gt;&lt;contributors&gt;&lt;authors&gt;&lt;author&gt;Food and nutrition service, US Department of Agriculture,&lt;/author&gt;&lt;/authors&gt;&lt;/contributors&gt;&lt;titles&gt;&lt;title&gt;Farmers Market Nutrition Program&lt;/title&gt;&lt;/titles&gt;&lt;number&gt;01/11/2023&lt;/number&gt;&lt;dates&gt;&lt;year&gt;2023&lt;/year&gt;&lt;/dates&gt;&lt;urls&gt;&lt;related-urls&gt;&lt;url&gt;https://www.fns.usda.gov/fmnp/wic-farmers-market-nutrition-program&lt;/url&gt;&lt;/related-urls&gt;&lt;/urls&gt;&lt;/record&gt;&lt;/Cite&gt;&lt;/EndNote&gt;</w:instrText>
      </w:r>
      <w:r w:rsidRPr="008E46CF">
        <w:fldChar w:fldCharType="separate"/>
      </w:r>
      <w:r w:rsidRPr="008E46CF">
        <w:rPr>
          <w:noProof/>
          <w:vertAlign w:val="superscript"/>
        </w:rPr>
        <w:t>61</w:t>
      </w:r>
      <w:r w:rsidRPr="008E46CF">
        <w:fldChar w:fldCharType="end"/>
      </w:r>
      <w:r w:rsidRPr="008E46CF">
        <w:t xml:space="preserve">. </w:t>
      </w:r>
      <w:r w:rsidR="00712CE3" w:rsidRPr="008E46CF">
        <w:t xml:space="preserve">The food costs and 70% of administrative costs of FMNP are supported through federal funding </w:t>
      </w:r>
      <w:r w:rsidR="003C1BE1" w:rsidRPr="008E46CF">
        <w:t>to state agencies.</w:t>
      </w:r>
      <w:r w:rsidRPr="008E46CF">
        <w:t xml:space="preserve"> </w:t>
      </w:r>
      <w:proofErr w:type="spellStart"/>
      <w:r w:rsidRPr="008E46CF">
        <w:t>EatSF</w:t>
      </w:r>
      <w:proofErr w:type="spellEnd"/>
      <w:r w:rsidRPr="008E46CF">
        <w:t xml:space="preserve"> </w:t>
      </w:r>
      <w:r w:rsidR="00010DC5" w:rsidRPr="008E46CF">
        <w:t xml:space="preserve">was funded through the Department of Public Health, City and County of San Fracisco and other supporters and </w:t>
      </w:r>
      <w:r w:rsidRPr="008E46CF">
        <w:t xml:space="preserve">provides pregnant WIC recipients </w:t>
      </w:r>
      <w:r w:rsidR="00FF5A95" w:rsidRPr="008E46CF">
        <w:t xml:space="preserve">in San Francisco </w:t>
      </w:r>
      <w:r w:rsidRPr="008E46CF">
        <w:t>with additional vouchers to spend on F&amp;V</w:t>
      </w:r>
      <w:r w:rsidRPr="008E46CF">
        <w:fldChar w:fldCharType="begin"/>
      </w:r>
      <w:r w:rsidRPr="008E46CF">
        <w:instrText xml:space="preserve"> ADDIN EN.CITE &lt;EndNote&gt;&lt;Cite&gt;&lt;Author&gt;Vouchers 4 Veggies&lt;/Author&gt;&lt;Year&gt;2023&lt;/Year&gt;&lt;RecNum&gt;6922&lt;/RecNum&gt;&lt;DisplayText&gt;&lt;style face="superscript"&gt;62&lt;/style&gt;&lt;/DisplayText&gt;&lt;record&gt;&lt;rec-number&gt;6922&lt;/rec-number&gt;&lt;foreign-keys&gt;&lt;key app="EN" db-id="vd55r9f5apapzie0fa9vv20f59ptev0vtafs" timestamp="1698855597"&gt;6922&lt;/key&gt;&lt;/foreign-keys&gt;&lt;ref-type name="Web Page"&gt;12&lt;/ref-type&gt;&lt;contributors&gt;&lt;authors&gt;&lt;author&gt;Vouchers 4 Veggies,&lt;/author&gt;&lt;/authors&gt;&lt;/contributors&gt;&lt;titles&gt;&lt;title&gt;EatSF in San Francisco&lt;/title&gt;&lt;/titles&gt;&lt;number&gt;01/11/2023&lt;/number&gt;&lt;dates&gt;&lt;year&gt;2023&lt;/year&gt;&lt;/dates&gt;&lt;urls&gt;&lt;related-urls&gt;&lt;url&gt;https://eatsfvoucher.org/our-programs/eatsf/&lt;/url&gt;&lt;/related-urls&gt;&lt;/urls&gt;&lt;/record&gt;&lt;/Cite&gt;&lt;/EndNote&gt;</w:instrText>
      </w:r>
      <w:r w:rsidRPr="008E46CF">
        <w:fldChar w:fldCharType="separate"/>
      </w:r>
      <w:r w:rsidRPr="008E46CF">
        <w:rPr>
          <w:noProof/>
          <w:vertAlign w:val="superscript"/>
        </w:rPr>
        <w:t>62</w:t>
      </w:r>
      <w:r w:rsidRPr="008E46CF">
        <w:fldChar w:fldCharType="end"/>
      </w:r>
      <w:r w:rsidRPr="008E46CF">
        <w:t>.</w:t>
      </w:r>
      <w:r w:rsidR="00AE7639" w:rsidRPr="008E46CF">
        <w:t xml:space="preserve"> </w:t>
      </w:r>
    </w:p>
    <w:p w14:paraId="26CF4B07" w14:textId="77777777" w:rsidR="00E42CBC" w:rsidRPr="008E46CF" w:rsidRDefault="00E42CBC" w:rsidP="003A6D56">
      <w:pPr>
        <w:spacing w:after="0" w:line="360" w:lineRule="auto"/>
        <w:rPr>
          <w:i/>
          <w:iCs/>
          <w:sz w:val="24"/>
          <w:szCs w:val="24"/>
        </w:rPr>
      </w:pPr>
      <w:bookmarkStart w:id="13" w:name="_Ref162365019"/>
      <w:r w:rsidRPr="008E46CF">
        <w:rPr>
          <w:i/>
          <w:iCs/>
          <w:sz w:val="24"/>
          <w:szCs w:val="24"/>
        </w:rPr>
        <w:t>Peer reviewed papers</w:t>
      </w:r>
    </w:p>
    <w:p w14:paraId="797E1D83" w14:textId="7ACF975E" w:rsidR="00E42CBC" w:rsidRPr="008E46CF" w:rsidRDefault="00F05A3C" w:rsidP="003A6D56">
      <w:pPr>
        <w:spacing w:line="360" w:lineRule="auto"/>
        <w:rPr>
          <w:lang w:eastAsia="en-GB"/>
        </w:rPr>
      </w:pPr>
      <w:r w:rsidRPr="008E46CF">
        <w:rPr>
          <w:lang w:eastAsia="en-GB"/>
        </w:rPr>
        <w:t xml:space="preserve">Table 2 </w:t>
      </w:r>
      <w:r w:rsidR="00E42CBC" w:rsidRPr="008E46CF">
        <w:rPr>
          <w:lang w:eastAsia="en-GB"/>
        </w:rPr>
        <w:t>summarises the characteristics of the included papers including strengths and limitations.</w:t>
      </w:r>
      <w:bookmarkEnd w:id="12"/>
      <w:bookmarkEnd w:id="13"/>
      <w:r w:rsidR="00E42CBC" w:rsidRPr="008E46CF">
        <w:rPr>
          <w:lang w:eastAsia="en-GB"/>
        </w:rPr>
        <w:t xml:space="preserve">  </w:t>
      </w:r>
    </w:p>
    <w:p w14:paraId="7F5DF24B" w14:textId="75FD9B94" w:rsidR="00604711" w:rsidRPr="008E46CF" w:rsidRDefault="00604711" w:rsidP="003A6D56">
      <w:pPr>
        <w:spacing w:line="360" w:lineRule="auto"/>
        <w:rPr>
          <w:i/>
          <w:iCs/>
          <w:sz w:val="24"/>
          <w:szCs w:val="24"/>
        </w:rPr>
      </w:pPr>
      <w:r w:rsidRPr="008E46CF">
        <w:rPr>
          <w:i/>
          <w:iCs/>
          <w:sz w:val="24"/>
          <w:szCs w:val="24"/>
        </w:rPr>
        <w:t>Quantitative papers</w:t>
      </w:r>
    </w:p>
    <w:p w14:paraId="0D56DC48" w14:textId="22246FB5" w:rsidR="006C4888" w:rsidRPr="008E46CF" w:rsidRDefault="00E42CBC" w:rsidP="003A6D56">
      <w:pPr>
        <w:spacing w:after="0" w:line="360" w:lineRule="auto"/>
      </w:pPr>
      <w:r w:rsidRPr="008E46CF">
        <w:rPr>
          <w:b/>
          <w:bCs/>
        </w:rPr>
        <w:t xml:space="preserve">F&amp;V intake, diet quality, food purchasing, portions of fruit and vegetables and nutrient intake: </w:t>
      </w:r>
      <w:r w:rsidRPr="008E46CF">
        <w:t>Eleven papers considered the impact of F&amp;V vouchers on either food consumption (most commonly F&amp;V intake)</w:t>
      </w:r>
      <w:r w:rsidRPr="008E46CF">
        <w:fldChar w:fldCharType="begin">
          <w:fldData xml:space="preserve">PEVuZE5vdGU+PENpdGU+PEF1dGhvcj5IZXJtYW48L0F1dGhvcj48WWVhcj4yMDA4PC9ZZWFyPjxS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S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SB8IFJBWVlBTi1MQUJFTFM6IHdvbWVuIG9ubHk8L2N1c3RvbTE+PGVsZWN0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xDaXRlPjxBdXRob3I+UmlkYmVyZzwvQXV0aG9yPjxZ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VVNFUi1OT1RFUzogeyZxdW90O0dyYWNlJnF1b3Q7PSZndDtbJnF1b3Q7UGlsb3Qgc3R1
ZHkgZm9yIFdhbmcmcXVvdDtdfTwvY3VzdG9tMT48ZWxlY3Ryb25pYy1yZXNvdXJjZS1udW0+ZG9p
Omh0dHBzOi8vZHguZG9pLm9yZy8xMC4zMzkwL251MTQxMTIzMjg8L2VsZWN0cm9uaWMtcmVzb3Vy
Y2UtbnVtPjwvcmVjb3JkPjwvQ2l0ZT48L0VuZE5vdGU+AG==
</w:fldData>
        </w:fldChar>
      </w:r>
      <w:r w:rsidRPr="008E46CF">
        <w:instrText xml:space="preserve"> ADDIN EN.CITE </w:instrText>
      </w:r>
      <w:r w:rsidRPr="008E46CF">
        <w:fldChar w:fldCharType="begin">
          <w:fldData xml:space="preserve">PEVuZE5vdGU+PENpdGU+PEF1dGhvcj5IZXJtYW48L0F1dGhvcj48WWVhcj4yMDA4PC9ZZWFyPjxS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S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SB8IFJBWVlBTi1MQUJFTFM6IHdvbWVuIG9ubHk8L2N1c3RvbTE+PGVsZWN0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xDaXRlPjxBdXRob3I+UmlkYmVyZzwvQXV0aG9yPjxZ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VVNFUi1OT1RFUzogeyZxdW90O0dyYWNlJnF1b3Q7PSZndDtbJnF1b3Q7UGlsb3Qgc3R1
ZHkgZm9yIFdhbmcmcXVvdDtdfTwvY3VzdG9tMT48ZWxlY3Ryb25pYy1yZXNvdXJjZS1udW0+ZG9p
Omh0dHBzOi8vZHguZG9pLm9yZy8xMC4zMzkwL251MTQxMTIzMjg8L2VsZWN0cm9uaWMtcmVzb3Vy
Y2UtbnVt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33-35,37-39,41</w:t>
      </w:r>
      <w:r w:rsidRPr="008E46CF">
        <w:fldChar w:fldCharType="end"/>
      </w:r>
      <w:r w:rsidRPr="008E46CF">
        <w:t>, nutrient intake</w:t>
      </w:r>
      <w:r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Pr="008E46CF">
        <w:instrText xml:space="preserve"> ADDIN EN.CITE </w:instrText>
      </w:r>
      <w:r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39,41</w:t>
      </w:r>
      <w:r w:rsidRPr="008E46CF">
        <w:fldChar w:fldCharType="end"/>
      </w:r>
      <w:r w:rsidRPr="008E46CF">
        <w:t xml:space="preserve">  and/ or food purchasing</w:t>
      </w:r>
      <w:r w:rsidRPr="008E46CF">
        <w:fldChar w:fldCharType="begin">
          <w:fldData xml:space="preserve">PEVuZE5vdGU+PENpdGU+PEF1dGhvcj5IZXJtYW48L0F1dGhvcj48WWVhcj4yMDA2PC9ZZWFyPjxS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wvRW5kTm90ZT5=
</w:fldData>
        </w:fldChar>
      </w:r>
      <w:r w:rsidRPr="008E46CF">
        <w:instrText xml:space="preserve"> ADDIN EN.CITE </w:instrText>
      </w:r>
      <w:r w:rsidRPr="008E46CF">
        <w:fldChar w:fldCharType="begin">
          <w:fldData xml:space="preserve">PEVuZE5vdGU+PENpdGU+PEF1dGhvcj5IZXJtYW48L0F1dGhvcj48WWVhcj4yMDA2PC9ZZWFyPjxS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</w:fldData>
        </w:fldChar>
      </w:r>
      <w:r w:rsidRPr="008E46CF">
        <w:instrText xml:space="preserve"> ADDIN EN.CITE.DATA </w:instrText>
      </w:r>
      <w:r w:rsidRPr="008E46CF">
        <w:fldChar w:fldCharType="end"/>
      </w:r>
      <w:r w:rsidRPr="008E46CF">
        <w:fldChar w:fldCharType="separate"/>
      </w:r>
      <w:r w:rsidRPr="008E46CF">
        <w:rPr>
          <w:noProof/>
          <w:vertAlign w:val="superscript"/>
        </w:rPr>
        <w:t>20,32,40,47</w:t>
      </w:r>
      <w:r w:rsidRPr="008E46CF">
        <w:fldChar w:fldCharType="end"/>
      </w:r>
      <w:r w:rsidRPr="008E46CF">
        <w:t xml:space="preserve"> (</w:t>
      </w:r>
      <w:r w:rsidR="00F05A3C" w:rsidRPr="008E46CF">
        <w:t>Table 3</w:t>
      </w:r>
      <w:r w:rsidRPr="008E46CF">
        <w:fldChar w:fldCharType="begin"/>
      </w:r>
      <w:r w:rsidRPr="008E46CF">
        <w:instrText xml:space="preserve"> REF _Ref117086161 \h </w:instrText>
      </w:r>
      <w:r w:rsidR="003A6D56" w:rsidRPr="008E46CF">
        <w:instrText xml:space="preserve"> \* MERGEFORMAT </w:instrText>
      </w:r>
      <w:r w:rsidRPr="008E46CF">
        <w:fldChar w:fldCharType="end"/>
      </w:r>
      <w:r w:rsidRPr="008E46CF">
        <w:t>). Seven studies examined the impact of F&amp;V vouchers on food consumption and nutrient intake. Four studies found F&amp;V vouchers were associated with an increased intake of F&amp;Vs combined</w:t>
      </w:r>
      <w:r w:rsidRPr="008E46CF">
        <w:fldChar w:fldCharType="begin">
          <w:fldData xml:space="preserve">PEVuZE5vdGU+PENpdGU+PEF1dGhvcj5SaWRiZXJnPC9BdXRob3I+PFllYXI+MjAyMDwvWWVhcj48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L0VuZE5vdGU+AG==
</w:fldData>
        </w:fldChar>
      </w:r>
      <w:r w:rsidRPr="008E46CF">
        <w:instrText xml:space="preserve"> ADDIN EN.CITE </w:instrText>
      </w:r>
      <w:r w:rsidRPr="008E46CF">
        <w:fldChar w:fldCharType="begin">
          <w:fldData xml:space="preserve">PEVuZE5vdGU+PENpdGU+PEF1dGhvcj5SaWRiZXJnPC9BdXRob3I+PFllYXI+MjAyMDwvWWVhcj48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33,34,39,41</w:t>
      </w:r>
      <w:r w:rsidRPr="008E46CF">
        <w:fldChar w:fldCharType="end"/>
      </w:r>
      <w:r w:rsidRPr="008E46CF">
        <w:t>, and two with increased intake of vegetables alone</w:t>
      </w:r>
      <w:r w:rsidRPr="008E46CF">
        <w:fldChar w:fldCharType="begin">
          <w:fldData xml:space="preserve">PEVuZE5vdGU+PENpdGU+PEF1dGhvcj5Lcm9wZjwvQXV0aG9yPjxZZWFyPjIwMDc8L1llYXI+PFJl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d29tZW4gb25seTwvY3VzdG9tMT48ZWxlY3Ryb25pYy1y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</w:fldData>
        </w:fldChar>
      </w:r>
      <w:r w:rsidRPr="008E46CF">
        <w:instrText xml:space="preserve"> ADDIN EN.CITE </w:instrText>
      </w:r>
      <w:r w:rsidRPr="008E46CF">
        <w:fldChar w:fldCharType="begin">
          <w:fldData xml:space="preserve">PEVuZE5vdGU+PENpdGU+PEF1dGhvcj5Lcm9wZjwvQXV0aG9yPjxZZWFyPjIwMDc8L1llYXI+PFJl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d29tZW4gb25seTwvY3VzdG9tMT48ZWxlY3Ryb25pYy1y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37,38</w:t>
      </w:r>
      <w:r w:rsidRPr="008E46CF">
        <w:fldChar w:fldCharType="end"/>
      </w:r>
      <w:r w:rsidRPr="008E46CF">
        <w:t>. One study found no differences</w:t>
      </w:r>
      <w:r w:rsidR="00540460" w:rsidRPr="008E46CF">
        <w:t xml:space="preserve"> in F&amp;V intake between</w:t>
      </w:r>
      <w:r w:rsidR="005A2AF1" w:rsidRPr="008E46CF">
        <w:t xml:space="preserve"> the intervention group receiving $</w:t>
      </w:r>
      <w:r w:rsidR="00D055EC" w:rsidRPr="008E46CF">
        <w:t>40 voucher for F&amp;V and the control group</w:t>
      </w:r>
      <w:r w:rsidRPr="008E46CF">
        <w:fldChar w:fldCharType="begin"/>
      </w:r>
      <w:r w:rsidRPr="008E46CF">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fldChar w:fldCharType="separate"/>
      </w:r>
      <w:r w:rsidRPr="008E46CF">
        <w:rPr>
          <w:noProof/>
          <w:vertAlign w:val="superscript"/>
        </w:rPr>
        <w:t>35</w:t>
      </w:r>
      <w:r w:rsidRPr="008E46CF">
        <w:fldChar w:fldCharType="end"/>
      </w:r>
      <w:r w:rsidRPr="008E46CF">
        <w:t xml:space="preserve">. </w:t>
      </w:r>
    </w:p>
    <w:p w14:paraId="2D666E46" w14:textId="60908619" w:rsidR="00D82D0A" w:rsidRPr="008E46CF" w:rsidRDefault="006C4888" w:rsidP="003A6D56">
      <w:pPr>
        <w:spacing w:after="0" w:line="360" w:lineRule="auto"/>
      </w:pPr>
      <w:r w:rsidRPr="008E46CF">
        <w:rPr>
          <w:b/>
          <w:bCs/>
        </w:rPr>
        <w:t xml:space="preserve">Healthy Start: </w:t>
      </w:r>
      <w:r w:rsidR="00E42CBC" w:rsidRPr="008E46CF">
        <w:t>Two studies found that HS was associated with increased F&amp;V intake and increased macro and micro nutrient intakes</w:t>
      </w:r>
      <w:r w:rsidR="00E42CBC"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00E42CBC" w:rsidRPr="008E46CF">
        <w:instrText xml:space="preserve"> ADDIN EN.CITE </w:instrText>
      </w:r>
      <w:r w:rsidR="00E42CBC"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39,41</w:t>
      </w:r>
      <w:r w:rsidR="00E42CBC" w:rsidRPr="008E46CF">
        <w:fldChar w:fldCharType="end"/>
      </w:r>
      <w:r w:rsidR="00E42CBC" w:rsidRPr="008E46CF">
        <w:t xml:space="preserve">. </w:t>
      </w:r>
      <w:r w:rsidR="004D32A9" w:rsidRPr="008E46CF">
        <w:t xml:space="preserve">When considering the impact of F&amp;V vouchers on food purchasing, Griffith </w:t>
      </w:r>
      <w:r w:rsidR="004D32A9" w:rsidRPr="008E46CF">
        <w:rPr>
          <w:i/>
          <w:iCs/>
        </w:rPr>
        <w:t>et al</w:t>
      </w:r>
      <w:r w:rsidR="004D32A9" w:rsidRPr="008E46CF">
        <w:t xml:space="preserve"> used purchasing data from a panel of households in the UK to examine differences between households that were likely and not likely to be eligible for HS vouchers</w:t>
      </w:r>
      <w:r w:rsidR="004D32A9" w:rsidRPr="008E46CF">
        <w:fldChar w:fldCharType="begin"/>
      </w:r>
      <w:r w:rsidR="004D32A9" w:rsidRPr="008E46CF">
        <w:instrText xml:space="preserve"> ADDIN EN.CITE &lt;EndNote&gt;&lt;Cite&gt;&lt;Author&gt;Griffith&lt;/Author&gt;&lt;Year&gt;2018&lt;/Year&gt;&lt;RecNum&gt;65&lt;/RecNum&gt;&lt;DisplayText&gt;&lt;style face="superscript"&gt;40&lt;/style&gt;&lt;/DisplayText&gt;&lt;record&gt;&lt;rec-number&gt;65&lt;/rec-number&gt;&lt;foreign-keys&gt;&lt;key app="EN" db-id="vd55r9f5apapzie0fa9vv20f59ptev0vtafs" timestamp="1575990359"&gt;6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www.sciencedirect.com/science/article/pii/S0167629616302533&lt;/url&gt;&lt;/related-urls&gt;&lt;/urls&gt;&lt;electronic-resource-num&gt;https://doi.org/10.1016/j.jhealeco.2018.02.009&lt;/electronic-resource-num&gt;&lt;/record&gt;&lt;/Cite&gt;&lt;/EndNote&gt;</w:instrText>
      </w:r>
      <w:r w:rsidR="004D32A9" w:rsidRPr="008E46CF">
        <w:fldChar w:fldCharType="separate"/>
      </w:r>
      <w:r w:rsidR="004D32A9" w:rsidRPr="008E46CF">
        <w:rPr>
          <w:noProof/>
          <w:vertAlign w:val="superscript"/>
        </w:rPr>
        <w:t>40</w:t>
      </w:r>
      <w:r w:rsidR="004D32A9" w:rsidRPr="008E46CF">
        <w:fldChar w:fldCharType="end"/>
      </w:r>
      <w:r w:rsidR="004D32A9" w:rsidRPr="008E46CF">
        <w:t>. They found that £1 of HS vouchers resulted in £0.14 increase in spending on F&amp;V</w:t>
      </w:r>
      <w:r w:rsidR="004D32A9" w:rsidRPr="008E46CF">
        <w:fldChar w:fldCharType="begin"/>
      </w:r>
      <w:r w:rsidR="004D32A9" w:rsidRPr="008E46CF">
        <w:instrText xml:space="preserve"> ADDIN EN.CITE &lt;EndNote&gt;&lt;Cite&gt;&lt;Author&gt;Griffith&lt;/Author&gt;&lt;Year&gt;2018&lt;/Year&gt;&lt;RecNum&gt;65&lt;/RecNum&gt;&lt;DisplayText&gt;&lt;style face="superscript"&gt;40&lt;/style&gt;&lt;/DisplayText&gt;&lt;record&gt;&lt;rec-number&gt;65&lt;/rec-number&gt;&lt;foreign-keys&gt;&lt;key app="EN" db-id="vd55r9f5apapzie0fa9vv20f59ptev0vtafs" timestamp="1575990359"&gt;6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www.sciencedirect.com/science/article/pii/S0167629616302533&lt;/url&gt;&lt;/related-urls&gt;&lt;/urls&gt;&lt;electronic-resource-num&gt;https://doi.org/10.1016/j.jhealeco.2018.02.009&lt;/electronic-resource-num&gt;&lt;/record&gt;&lt;/Cite&gt;&lt;/EndNote&gt;</w:instrText>
      </w:r>
      <w:r w:rsidR="004D32A9" w:rsidRPr="008E46CF">
        <w:fldChar w:fldCharType="separate"/>
      </w:r>
      <w:r w:rsidR="004D32A9" w:rsidRPr="008E46CF">
        <w:rPr>
          <w:noProof/>
          <w:vertAlign w:val="superscript"/>
        </w:rPr>
        <w:t>40</w:t>
      </w:r>
      <w:r w:rsidR="004D32A9" w:rsidRPr="008E46CF">
        <w:fldChar w:fldCharType="end"/>
      </w:r>
      <w:r w:rsidR="004D32A9" w:rsidRPr="008E46CF">
        <w:t>. Levels of fibre, vitamin A, iron and carbohydrate in food purchases made in eligible households increased, whilst fat and sugar did not</w:t>
      </w:r>
      <w:r w:rsidR="004D32A9" w:rsidRPr="008E46CF">
        <w:fldChar w:fldCharType="begin"/>
      </w:r>
      <w:r w:rsidR="004D32A9" w:rsidRPr="008E46CF">
        <w:instrText xml:space="preserve"> ADDIN EN.CITE &lt;EndNote&gt;&lt;Cite&gt;&lt;Author&gt;Griffith&lt;/Author&gt;&lt;Year&gt;2018&lt;/Year&gt;&lt;RecNum&gt;65&lt;/RecNum&gt;&lt;DisplayText&gt;&lt;style face="superscript"&gt;40&lt;/style&gt;&lt;/DisplayText&gt;&lt;record&gt;&lt;rec-number&gt;65&lt;/rec-number&gt;&lt;foreign-keys&gt;&lt;key app="EN" db-id="vd55r9f5apapzie0fa9vv20f59ptev0vtafs" timestamp="1575990359"&gt;6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www.sciencedirect.com/science/article/pii/S0167629616302533&lt;/url&gt;&lt;/related-urls&gt;&lt;/urls&gt;&lt;electronic-resource-num&gt;https://doi.org/10.1016/j.jhealeco.2018.02.009&lt;/electronic-resource-num&gt;&lt;/record&gt;&lt;/Cite&gt;&lt;/EndNote&gt;</w:instrText>
      </w:r>
      <w:r w:rsidR="004D32A9" w:rsidRPr="008E46CF">
        <w:fldChar w:fldCharType="separate"/>
      </w:r>
      <w:r w:rsidR="004D32A9" w:rsidRPr="008E46CF">
        <w:rPr>
          <w:noProof/>
          <w:vertAlign w:val="superscript"/>
        </w:rPr>
        <w:t>40</w:t>
      </w:r>
      <w:r w:rsidR="004D32A9" w:rsidRPr="008E46CF">
        <w:fldChar w:fldCharType="end"/>
      </w:r>
      <w:r w:rsidR="004D32A9" w:rsidRPr="008E46CF">
        <w:t xml:space="preserve">. In contrast, Parnham </w:t>
      </w:r>
      <w:r w:rsidR="004D32A9" w:rsidRPr="008E46CF">
        <w:rPr>
          <w:i/>
          <w:iCs/>
        </w:rPr>
        <w:t>et al</w:t>
      </w:r>
      <w:r w:rsidR="004D32A9" w:rsidRPr="008E46CF">
        <w:t xml:space="preserve"> found no significant differences in F&amp;V purchasing when comparing HS participants with eligible non-participants</w:t>
      </w:r>
      <w:r w:rsidR="004D32A9" w:rsidRPr="008E46CF">
        <w:fldChar w:fldCharType="begin"/>
      </w:r>
      <w:r w:rsidR="004D32A9" w:rsidRPr="008E46CF">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004D32A9" w:rsidRPr="008E46CF">
        <w:fldChar w:fldCharType="separate"/>
      </w:r>
      <w:r w:rsidR="004D32A9" w:rsidRPr="008E46CF">
        <w:rPr>
          <w:noProof/>
          <w:vertAlign w:val="superscript"/>
        </w:rPr>
        <w:t>20</w:t>
      </w:r>
      <w:r w:rsidR="004D32A9" w:rsidRPr="008E46CF">
        <w:fldChar w:fldCharType="end"/>
      </w:r>
      <w:r w:rsidR="004D32A9" w:rsidRPr="008E46CF">
        <w:t>. Thomas et al explored Sainsbury’s top up vouchers distributed to HS recipients using loyalty card data</w:t>
      </w:r>
      <w:r w:rsidR="004D32A9" w:rsidRPr="008E46CF">
        <w:fldChar w:fldCharType="begin"/>
      </w:r>
      <w:r w:rsidR="004D32A9" w:rsidRPr="008E46CF">
        <w:instrText xml:space="preserve"> ADDIN EN.CITE &lt;EndNote&gt;&lt;Cite&gt;&lt;Author&gt;Thomas&lt;/Author&gt;&lt;Year&gt;2023&lt;/Year&gt;&lt;RecNum&gt;6930&lt;/RecNum&gt;&lt;DisplayText&gt;&lt;style face="superscript"&gt;47&lt;/style&gt;&lt;/DisplayText&gt;&lt;record&gt;&lt;rec-number&gt;6930&lt;/rec-number&gt;&lt;foreign-keys&gt;&lt;key app="EN" db-id="vd55r9f5apapzie0fa9vv20f59ptev0vtafs" timestamp="1709132876"&gt;6930&lt;/key&gt;&lt;/foreign-keys&gt;&lt;ref-type name="Journal Article"&gt;17&lt;/ref-type&gt;&lt;contributors&gt;&lt;authors&gt;&lt;author&gt;Thomas, M.&lt;/author&gt;&lt;author&gt;Moore, J. B.&lt;/author&gt;&lt;author&gt;Onuselogu, D. A.&lt;/author&gt;&lt;author&gt;Dalton, A.&lt;/author&gt;&lt;author&gt;Rains, T.&lt;/author&gt;&lt;author&gt;Lowry, E.&lt;/author&gt;&lt;author&gt;Sritharan, N.&lt;/author&gt;&lt;author&gt;Morris, M. A.&lt;/author&gt;&lt;/authors&gt;&lt;/contributors&gt;&lt;auth-address&gt;School of Food Sciences and Nutrition, University of Leeds, Leeds, UK.&amp;#xD;Leeds Institute for Data Analytics, University of Leeds, Leeds, UK.&amp;#xD;Sainsbury&amp;apos;s Plc, London, UK.&lt;/auth-address&gt;&lt;titles&gt;&lt;title&gt;Supermarket top-up of Healthy Start vouchers increases fruit and vegetable purchases in low-income households&lt;/title&gt;&lt;secondary-title&gt;Nutrition Bulletin&lt;/secondary-title&gt;&lt;/titles&gt;&lt;periodical&gt;&lt;full-title&gt;Nutrition Bulletin&lt;/full-title&gt;&lt;/periodical&gt;&lt;pages&gt;353-364&lt;/pages&gt;&lt;volume&gt;48&lt;/volume&gt;&lt;number&gt;3&lt;/number&gt;&lt;edition&gt;20230727&lt;/edition&gt;&lt;keywords&gt;&lt;keyword&gt;Humans&lt;/keyword&gt;&lt;keyword&gt;*Vegetables&lt;/keyword&gt;&lt;keyword&gt;*Fruit&lt;/keyword&gt;&lt;keyword&gt;Supermarkets&lt;/keyword&gt;&lt;keyword&gt;Poverty&lt;/keyword&gt;&lt;keyword&gt;Income&lt;/keyword&gt;&lt;keyword&gt;Healthy Start vouchers&lt;/keyword&gt;&lt;keyword&gt;fruit and vegetable consumption&lt;/keyword&gt;&lt;keyword&gt;health inequality&lt;/keyword&gt;&lt;keyword&gt;income inequality&lt;/keyword&gt;&lt;keyword&gt;supermarket transaction data&lt;/keyword&gt;&lt;/keywords&gt;&lt;dates&gt;&lt;year&gt;2023&lt;/year&gt;&lt;pub-dates&gt;&lt;date&gt;Sep&lt;/date&gt;&lt;/pub-dates&gt;&lt;/dates&gt;&lt;isbn&gt;1467-3010&lt;/isbn&gt;&lt;accession-num&gt;37501220&lt;/accession-num&gt;&lt;urls&gt;&lt;/urls&gt;&lt;electronic-resource-num&gt;10.1111/nbu.12627&lt;/electronic-resource-num&gt;&lt;remote-database-provider&gt;NLM&lt;/remote-database-provider&gt;&lt;language&gt;eng&lt;/language&gt;&lt;/record&gt;&lt;/Cite&gt;&lt;/EndNote&gt;</w:instrText>
      </w:r>
      <w:r w:rsidR="004D32A9" w:rsidRPr="008E46CF">
        <w:fldChar w:fldCharType="separate"/>
      </w:r>
      <w:r w:rsidR="004D32A9" w:rsidRPr="008E46CF">
        <w:rPr>
          <w:noProof/>
          <w:vertAlign w:val="superscript"/>
        </w:rPr>
        <w:t>47</w:t>
      </w:r>
      <w:r w:rsidR="004D32A9" w:rsidRPr="008E46CF">
        <w:fldChar w:fldCharType="end"/>
      </w:r>
      <w:r w:rsidR="004D32A9" w:rsidRPr="008E46CF">
        <w:t>. They found that recipients spent more on F&amp;V and bought more portions of F&amp;V in the intervention period compared to the control period. They also found that those who redeemed the vouchers purchased more F&amp;V than those who did not</w:t>
      </w:r>
      <w:r w:rsidR="004D32A9" w:rsidRPr="008E46CF">
        <w:fldChar w:fldCharType="begin"/>
      </w:r>
      <w:r w:rsidR="004D32A9" w:rsidRPr="008E46CF">
        <w:instrText xml:space="preserve"> ADDIN EN.CITE &lt;EndNote&gt;&lt;Cite&gt;&lt;Author&gt;Thomas&lt;/Author&gt;&lt;Year&gt;2023&lt;/Year&gt;&lt;RecNum&gt;6930&lt;/RecNum&gt;&lt;DisplayText&gt;&lt;style face="superscript"&gt;47&lt;/style&gt;&lt;/DisplayText&gt;&lt;record&gt;&lt;rec-number&gt;6930&lt;/rec-number&gt;&lt;foreign-keys&gt;&lt;key app="EN" db-id="vd55r9f5apapzie0fa9vv20f59ptev0vtafs" timestamp="1709132876"&gt;6930&lt;/key&gt;&lt;/foreign-keys&gt;&lt;ref-type name="Journal Article"&gt;17&lt;/ref-type&gt;&lt;contributors&gt;&lt;authors&gt;&lt;author&gt;Thomas, M.&lt;/author&gt;&lt;author&gt;Moore, J. B.&lt;/author&gt;&lt;author&gt;Onuselogu, D. A.&lt;/author&gt;&lt;author&gt;Dalton, A.&lt;/author&gt;&lt;author&gt;Rains, T.&lt;/author&gt;&lt;author&gt;Lowry, E.&lt;/author&gt;&lt;author&gt;Sritharan, N.&lt;/author&gt;&lt;author&gt;Morris, M. A.&lt;/author&gt;&lt;/authors&gt;&lt;/contributors&gt;&lt;auth-address&gt;School of Food Sciences and Nutrition, University of Leeds, Leeds, UK.&amp;#xD;Leeds Institute for Data Analytics, University of Leeds, Leeds, UK.&amp;#xD;Sainsbury&amp;apos;s Plc, London, UK.&lt;/auth-address&gt;&lt;titles&gt;&lt;title&gt;Supermarket top-up of Healthy Start vouchers increases fruit and vegetable purchases in low-income households&lt;/title&gt;&lt;secondary-title&gt;Nutrition Bulletin&lt;/secondary-title&gt;&lt;/titles&gt;&lt;periodical&gt;&lt;full-title&gt;Nutrition Bulletin&lt;/full-title&gt;&lt;/periodical&gt;&lt;pages&gt;353-364&lt;/pages&gt;&lt;volume&gt;48&lt;/volume&gt;&lt;number&gt;3&lt;/number&gt;&lt;edition&gt;20230727&lt;/edition&gt;&lt;keywords&gt;&lt;keyword&gt;Humans&lt;/keyword&gt;&lt;keyword&gt;*Vegetables&lt;/keyword&gt;&lt;keyword&gt;*Fruit&lt;/keyword&gt;&lt;keyword&gt;Supermarkets&lt;/keyword&gt;&lt;keyword&gt;Poverty&lt;/keyword&gt;&lt;keyword&gt;Income&lt;/keyword&gt;&lt;keyword&gt;Healthy Start vouchers&lt;/keyword&gt;&lt;keyword&gt;fruit and vegetable consumption&lt;/keyword&gt;&lt;keyword&gt;health inequality&lt;/keyword&gt;&lt;keyword&gt;income inequality&lt;/keyword&gt;&lt;keyword&gt;supermarket transaction data&lt;/keyword&gt;&lt;/keywords&gt;&lt;dates&gt;&lt;year&gt;2023&lt;/year&gt;&lt;pub-dates&gt;&lt;date&gt;Sep&lt;/date&gt;&lt;/pub-dates&gt;&lt;/dates&gt;&lt;isbn&gt;1467-3010&lt;/isbn&gt;&lt;accession-num&gt;37501220&lt;/accession-num&gt;&lt;urls&gt;&lt;/urls&gt;&lt;electronic-resource-num&gt;10.1111/nbu.12627&lt;/electronic-resource-num&gt;&lt;remote-database-provider&gt;NLM&lt;/remote-database-provider&gt;&lt;language&gt;eng&lt;/language&gt;&lt;/record&gt;&lt;/Cite&gt;&lt;/EndNote&gt;</w:instrText>
      </w:r>
      <w:r w:rsidR="004D32A9" w:rsidRPr="008E46CF">
        <w:fldChar w:fldCharType="separate"/>
      </w:r>
      <w:r w:rsidR="004D32A9" w:rsidRPr="008E46CF">
        <w:rPr>
          <w:noProof/>
          <w:vertAlign w:val="superscript"/>
        </w:rPr>
        <w:t>47</w:t>
      </w:r>
      <w:r w:rsidR="004D32A9" w:rsidRPr="008E46CF">
        <w:fldChar w:fldCharType="end"/>
      </w:r>
      <w:r w:rsidR="004D32A9" w:rsidRPr="008E46CF">
        <w:t>.</w:t>
      </w:r>
    </w:p>
    <w:p w14:paraId="6EB5D25F" w14:textId="7853B996" w:rsidR="00E42CBC" w:rsidRPr="008E46CF" w:rsidRDefault="00D82D0A" w:rsidP="003A6D56">
      <w:pPr>
        <w:spacing w:after="0" w:line="360" w:lineRule="auto"/>
        <w:rPr>
          <w:b/>
          <w:bCs/>
        </w:rPr>
      </w:pPr>
      <w:r w:rsidRPr="008E46CF">
        <w:rPr>
          <w:b/>
          <w:bCs/>
        </w:rPr>
        <w:lastRenderedPageBreak/>
        <w:t>Farmers Market Nutrition Program (FMNP)</w:t>
      </w:r>
      <w:r w:rsidR="00403AD5" w:rsidRPr="008E46CF">
        <w:rPr>
          <w:b/>
          <w:bCs/>
        </w:rPr>
        <w:t xml:space="preserve"> and </w:t>
      </w:r>
      <w:proofErr w:type="spellStart"/>
      <w:r w:rsidR="00403AD5" w:rsidRPr="008E46CF">
        <w:rPr>
          <w:b/>
          <w:bCs/>
        </w:rPr>
        <w:t>EatSF</w:t>
      </w:r>
      <w:proofErr w:type="spellEnd"/>
      <w:r w:rsidRPr="008E46CF">
        <w:rPr>
          <w:b/>
          <w:bCs/>
        </w:rPr>
        <w:t xml:space="preserve">: </w:t>
      </w:r>
      <w:r w:rsidR="00E42CBC" w:rsidRPr="008E46CF">
        <w:t xml:space="preserve">Herman </w:t>
      </w:r>
      <w:r w:rsidR="00E42CBC" w:rsidRPr="008E46CF">
        <w:rPr>
          <w:i/>
          <w:iCs/>
        </w:rPr>
        <w:t>et al</w:t>
      </w:r>
      <w:r w:rsidR="00E42CBC" w:rsidRPr="008E46CF">
        <w:t xml:space="preserve"> compared supermarket and farmers’ market vouchers for F&amp;Vs and found that there was increased F&amp;V servings at both intervention sites (primarily driven by vegetable consumption)</w: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 </w:instrTex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33</w:t>
      </w:r>
      <w:r w:rsidR="00E42CBC" w:rsidRPr="008E46CF">
        <w:fldChar w:fldCharType="end"/>
      </w:r>
      <w:r w:rsidR="00E42CBC" w:rsidRPr="008E46CF">
        <w:t xml:space="preserve"> compared with the control group. The differences in F&amp;V consumption at the intervention sites (both the farmers market’ and supermarket sites) compared with the control group (who received diaper vouchers) remained statistically significant 6 months after the end of the intervention</w: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 </w:instrTex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33</w:t>
      </w:r>
      <w:r w:rsidR="00E42CBC" w:rsidRPr="008E46CF">
        <w:fldChar w:fldCharType="end"/>
      </w:r>
      <w:r w:rsidR="00E42CBC" w:rsidRPr="008E46CF">
        <w:t>. F&amp;V consumption by individual participants over time were also significantly increased in both the farmers’ market and supermarket groups, but this only remained significant in the farmers’ market group at follow up</w: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 </w:instrText>
      </w:r>
      <w:r w:rsidR="00E42CBC"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33</w:t>
      </w:r>
      <w:r w:rsidR="00E42CBC" w:rsidRPr="008E46CF">
        <w:fldChar w:fldCharType="end"/>
      </w:r>
      <w:r w:rsidR="00E42CBC" w:rsidRPr="008E46CF">
        <w:t>. Two further studies examining the FMNP found the programme to be associated with increased vegetable intake, but not with increased fruit intake</w:t>
      </w:r>
      <w:r w:rsidR="00E42CBC" w:rsidRPr="008E46CF">
        <w:fldChar w:fldCharType="begin">
          <w:fldData xml:space="preserve">PEVuZE5vdGU+PENpdGU+PEF1dGhvcj5CbHVtYmVyZzwvQXV0aG9yPjxZZWFyPjIwMjI8L1llYXI+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</w:fldData>
        </w:fldChar>
      </w:r>
      <w:r w:rsidR="00E42CBC" w:rsidRPr="008E46CF">
        <w:instrText xml:space="preserve"> ADDIN EN.CITE </w:instrText>
      </w:r>
      <w:r w:rsidR="00E42CBC" w:rsidRPr="008E46CF">
        <w:fldChar w:fldCharType="begin">
          <w:fldData xml:space="preserve">PEVuZE5vdGU+PENpdGU+PEF1dGhvcj5CbHVtYmVyZzwvQXV0aG9yPjxZZWFyPjIwMjI8L1llYXI+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37,38</w:t>
      </w:r>
      <w:r w:rsidR="00E42CBC" w:rsidRPr="008E46CF">
        <w:fldChar w:fldCharType="end"/>
      </w:r>
      <w:r w:rsidR="00E42CBC" w:rsidRPr="008E46CF">
        <w:t xml:space="preserve">. Two studies by the same group exploring </w:t>
      </w:r>
      <w:proofErr w:type="spellStart"/>
      <w:r w:rsidR="00E42CBC" w:rsidRPr="008E46CF">
        <w:t>EatSF</w:t>
      </w:r>
      <w:proofErr w:type="spellEnd"/>
      <w:r w:rsidR="00E42CBC" w:rsidRPr="008E46CF">
        <w:t>, found contrasting results, with the pilot study (recruitment from February to August 2017, 700 participants) reporting increased F&amp;V consumption frequency</w:t>
      </w:r>
      <w:r w:rsidR="00E42CBC" w:rsidRPr="008E46CF">
        <w:fldChar w:fldCharType="begin"/>
      </w:r>
      <w:r w:rsidR="00E42CBC" w:rsidRPr="008E46CF">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00E42CBC" w:rsidRPr="008E46CF">
        <w:fldChar w:fldCharType="separate"/>
      </w:r>
      <w:r w:rsidR="00E42CBC" w:rsidRPr="008E46CF">
        <w:rPr>
          <w:noProof/>
          <w:vertAlign w:val="superscript"/>
        </w:rPr>
        <w:t>34</w:t>
      </w:r>
      <w:r w:rsidR="00E42CBC" w:rsidRPr="008E46CF">
        <w:fldChar w:fldCharType="end"/>
      </w:r>
      <w:r w:rsidR="00E42CBC" w:rsidRPr="008E46CF">
        <w:t>, but a later study (recruitment from September 2020 to June 2021, 770 participants) finding no significant differences</w:t>
      </w:r>
      <w:r w:rsidR="00E42CBC" w:rsidRPr="008E46CF">
        <w:fldChar w:fldCharType="begin"/>
      </w:r>
      <w:r w:rsidR="00E42CBC" w:rsidRPr="008E46CF">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00E42CBC" w:rsidRPr="008E46CF">
        <w:fldChar w:fldCharType="separate"/>
      </w:r>
      <w:r w:rsidR="00E42CBC" w:rsidRPr="008E46CF">
        <w:rPr>
          <w:noProof/>
          <w:vertAlign w:val="superscript"/>
        </w:rPr>
        <w:t>35</w:t>
      </w:r>
      <w:r w:rsidR="00E42CBC" w:rsidRPr="008E46CF">
        <w:fldChar w:fldCharType="end"/>
      </w:r>
      <w:r w:rsidR="00E42CBC" w:rsidRPr="008E46CF">
        <w:t xml:space="preserve">.  </w:t>
      </w:r>
    </w:p>
    <w:p w14:paraId="5054812B" w14:textId="4258EE41" w:rsidR="00E42CBC" w:rsidRPr="008E46CF" w:rsidRDefault="00E42CBC" w:rsidP="003A6D56">
      <w:pPr>
        <w:spacing w:line="360" w:lineRule="auto"/>
      </w:pPr>
      <w:r w:rsidRPr="008E46CF">
        <w:t xml:space="preserve">In the USA, Herman </w:t>
      </w:r>
      <w:r w:rsidRPr="008E46CF">
        <w:rPr>
          <w:i/>
          <w:iCs/>
        </w:rPr>
        <w:t>et al</w:t>
      </w:r>
      <w:r w:rsidRPr="008E46CF">
        <w:t xml:space="preserve"> also looked at food purchasing and found that the items most frequently bought with F&amp;V vouchers were; oranges, apples, bananas, peaches, grapes, tomatoes, carrots, lettuce, broccoli and potatoes </w: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 </w:instrTex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32</w:t>
      </w:r>
      <w:r w:rsidRPr="008E46CF">
        <w:fldChar w:fldCharType="end"/>
      </w:r>
      <w:r w:rsidRPr="008E46CF">
        <w:t xml:space="preserve">.  </w:t>
      </w:r>
    </w:p>
    <w:p w14:paraId="54EC35CC" w14:textId="000B14E2" w:rsidR="00E42CBC" w:rsidRPr="008E46CF" w:rsidRDefault="00E42CBC" w:rsidP="003A6D56">
      <w:pPr>
        <w:spacing w:line="360" w:lineRule="auto"/>
      </w:pPr>
      <w:r w:rsidRPr="008E46CF">
        <w:rPr>
          <w:b/>
          <w:bCs/>
        </w:rPr>
        <w:t xml:space="preserve">Food security: </w:t>
      </w:r>
      <w:r w:rsidRPr="008E46CF">
        <w:t>Three papers considered food security as an outcome</w:t>
      </w:r>
      <w:r w:rsidRPr="008E46CF">
        <w:fldChar w:fldCharType="begin">
          <w:fldData xml:space="preserve">PEVuZE5vdGU+PENpdGU+PEF1dGhvcj5Lcm9wZjwvQXV0aG9yPjxZZWFyPjIwMDc8L1llYXI+PFJl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d29tZW4gb25seTwvY3VzdG9tMT48ZWxlY3Ryb25p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</w:fldData>
        </w:fldChar>
      </w:r>
      <w:r w:rsidRPr="008E46CF">
        <w:instrText xml:space="preserve"> ADDIN EN.CITE </w:instrText>
      </w:r>
      <w:r w:rsidRPr="008E46CF">
        <w:fldChar w:fldCharType="begin">
          <w:fldData xml:space="preserve">PEVuZE5vdGU+PENpdGU+PEF1dGhvcj5Lcm9wZjwvQXV0aG9yPjxZZWFyPjIwMDc8L1llYXI+PFJl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34,35,38</w:t>
      </w:r>
      <w:r w:rsidRPr="008E46CF">
        <w:fldChar w:fldCharType="end"/>
      </w:r>
      <w:r w:rsidRPr="008E46CF">
        <w:t>(</w:t>
      </w:r>
      <w:r w:rsidR="0018276A" w:rsidRPr="008E46CF">
        <w:fldChar w:fldCharType="begin"/>
      </w:r>
      <w:r w:rsidR="0018276A" w:rsidRPr="008E46CF">
        <w:instrText xml:space="preserve"> REF _Ref163997404 \h  \* MERGEFORMAT </w:instrText>
      </w:r>
      <w:r w:rsidR="0018276A" w:rsidRPr="008E46CF">
        <w:fldChar w:fldCharType="separate"/>
      </w:r>
      <w:r w:rsidR="0018276A" w:rsidRPr="008E46CF">
        <w:t xml:space="preserve">Table </w:t>
      </w:r>
      <w:r w:rsidR="0018276A" w:rsidRPr="008E46CF">
        <w:rPr>
          <w:noProof/>
        </w:rPr>
        <w:t>4</w:t>
      </w:r>
      <w:r w:rsidR="0018276A" w:rsidRPr="008E46CF">
        <w:fldChar w:fldCharType="end"/>
      </w:r>
      <w:r w:rsidRPr="008E46CF">
        <w:t>), all in the USA exploring EatSF</w:t>
      </w:r>
      <w:r w:rsidRPr="008E46CF">
        <w:fldChar w:fldCharType="begin">
          <w:fldData xml:space="preserve">PEVuZE5vdGU+PENpdGU+PEF1dGhvcj5SaWRiZXJnPC9BdXRob3I+PFllYXI+MjAyMDwvWWVhcj48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V
U0VSLU5PVEVTOiB7JnF1b3Q7R3JhY2UmcXVvdDs9Jmd0O1smcXVvdDtQaWxvdCBzdHVkeSBmb3Ig
V2FuZyZxdW90O119PC9jdXN0b20xPjxlbGVjdHJvbmljLXJlc291cmNlLW51bT5kb2k6aHR0cHM6
Ly9keC5kb2kub3JnLzEwLjMzOTAvbnUxNDExMjMyODwvZWxlY3Ryb25pYy1yZXNvdXJjZS1udW0+
PC9yZWNvcmQ+PC9DaXRlPjwvRW5kTm90ZT5=
</w:fldData>
        </w:fldChar>
      </w:r>
      <w:r w:rsidRPr="008E46CF">
        <w:instrText xml:space="preserve"> ADDIN EN.CITE </w:instrText>
      </w:r>
      <w:r w:rsidRPr="008E46CF">
        <w:fldChar w:fldCharType="begin">
          <w:fldData xml:space="preserve">PEVuZE5vdGU+PENpdGU+PEF1dGhvcj5SaWRiZXJnPC9BdXRob3I+PFllYXI+MjAyMDwvWWVhcj48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V
U0VSLU5PVEVTOiB7JnF1b3Q7R3JhY2UmcXVvdDs9Jmd0O1smcXVvdDtQaWxvdCBzdHVkeSBmb3Ig
V2FuZyZxdW90O119PC9jdXN0b20xPjxlbGVjdHJvbmljLXJlc291cmNlLW51bT5kb2k6aHR0cHM6
Ly9keC5kb2kub3JnLzEwLjMzOTAvbnUxNDExMjMyODwvZWxlY3Ryb25pYy1yZXNvdXJjZS1udW0+
PC9yZWNvcmQ+PC9DaXRlPjwvRW5kTm90ZT5=
</w:fldData>
        </w:fldChar>
      </w:r>
      <w:r w:rsidRPr="008E46CF">
        <w:instrText xml:space="preserve"> ADDIN EN.CITE.DATA </w:instrText>
      </w:r>
      <w:r w:rsidRPr="008E46CF">
        <w:fldChar w:fldCharType="end"/>
      </w:r>
      <w:r w:rsidRPr="008E46CF">
        <w:fldChar w:fldCharType="separate"/>
      </w:r>
      <w:r w:rsidRPr="008E46CF">
        <w:rPr>
          <w:noProof/>
          <w:vertAlign w:val="superscript"/>
        </w:rPr>
        <w:t>34,35</w:t>
      </w:r>
      <w:r w:rsidRPr="008E46CF">
        <w:fldChar w:fldCharType="end"/>
      </w:r>
      <w:r w:rsidRPr="008E46CF">
        <w:t xml:space="preserve"> and FMNP</w: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 </w:instrTex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38</w:t>
      </w:r>
      <w:r w:rsidRPr="008E46CF">
        <w:fldChar w:fldCharType="end"/>
      </w:r>
      <w:r w:rsidRPr="008E46CF">
        <w:t xml:space="preserve">. </w:t>
      </w:r>
      <w:proofErr w:type="spellStart"/>
      <w:r w:rsidRPr="008E46CF">
        <w:t>Ridberg</w:t>
      </w:r>
      <w:proofErr w:type="spellEnd"/>
      <w:r w:rsidRPr="008E46CF">
        <w:t xml:space="preserve"> </w:t>
      </w:r>
      <w:r w:rsidRPr="008E46CF">
        <w:rPr>
          <w:i/>
          <w:iCs/>
        </w:rPr>
        <w:t>et al</w:t>
      </w:r>
      <w:r w:rsidRPr="008E46CF">
        <w:t xml:space="preserve"> explored </w:t>
      </w:r>
      <w:proofErr w:type="spellStart"/>
      <w:r w:rsidRPr="008E46CF">
        <w:t>EatSF</w:t>
      </w:r>
      <w:proofErr w:type="spellEnd"/>
      <w:r w:rsidRPr="008E46CF">
        <w:t xml:space="preserve"> in San Francisco, where pregnant women were automatically enrolled in </w:t>
      </w:r>
      <w:proofErr w:type="spellStart"/>
      <w:r w:rsidRPr="008E46CF">
        <w:t>EatSF</w:t>
      </w:r>
      <w:proofErr w:type="spellEnd"/>
      <w:r w:rsidRPr="008E46CF">
        <w:t xml:space="preserve"> whilst attending a pregnancy WIC appointment. They formed a control group of non-pregnant women who were receiving standard WIC benefits. </w:t>
      </w:r>
      <w:proofErr w:type="spellStart"/>
      <w:r w:rsidRPr="008E46CF">
        <w:t>Ridberg</w:t>
      </w:r>
      <w:proofErr w:type="spellEnd"/>
      <w:r w:rsidRPr="008E46CF">
        <w:t xml:space="preserve"> </w:t>
      </w:r>
      <w:r w:rsidRPr="008E46CF">
        <w:rPr>
          <w:i/>
          <w:iCs/>
        </w:rPr>
        <w:t>et al</w:t>
      </w:r>
      <w:r w:rsidRPr="008E46CF">
        <w:t xml:space="preserve"> report that significantly more women in the intervention group were food insecure at baseline (53% vs 38%), and amongst those who were food insecure, more women in the intervention group became food secure at 3 month follow up than in the control group (23% vs 14%, p=0.04, unadjusted estimate)</w:t>
      </w:r>
      <w:r w:rsidRPr="008E46CF">
        <w:fldChar w:fldCharType="begin"/>
      </w:r>
      <w:r w:rsidRPr="008E46CF">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fldChar w:fldCharType="separate"/>
      </w:r>
      <w:r w:rsidRPr="008E46CF">
        <w:rPr>
          <w:noProof/>
          <w:vertAlign w:val="superscript"/>
        </w:rPr>
        <w:t>34</w:t>
      </w:r>
      <w:r w:rsidRPr="008E46CF">
        <w:fldChar w:fldCharType="end"/>
      </w:r>
      <w:r w:rsidRPr="008E46CF">
        <w:t xml:space="preserve">. In their later work, </w:t>
      </w:r>
      <w:proofErr w:type="spellStart"/>
      <w:r w:rsidRPr="008E46CF">
        <w:t>Ridberg</w:t>
      </w:r>
      <w:proofErr w:type="spellEnd"/>
      <w:r w:rsidRPr="008E46CF">
        <w:t xml:space="preserve"> </w:t>
      </w:r>
      <w:r w:rsidRPr="008E46CF">
        <w:rPr>
          <w:i/>
          <w:iCs/>
        </w:rPr>
        <w:t>et al</w:t>
      </w:r>
      <w:r w:rsidRPr="008E46CF">
        <w:t xml:space="preserve"> found no significant difference in food security status between pregnant women receiving WIC and </w:t>
      </w:r>
      <w:proofErr w:type="spellStart"/>
      <w:r w:rsidRPr="008E46CF">
        <w:t>EatSF</w:t>
      </w:r>
      <w:proofErr w:type="spellEnd"/>
      <w:r w:rsidRPr="008E46CF">
        <w:t>, and pregnant women in neighbouring counties receiving WIC alone</w:t>
      </w:r>
      <w:r w:rsidRPr="008E46CF">
        <w:fldChar w:fldCharType="begin"/>
      </w:r>
      <w:r w:rsidRPr="008E46CF">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fldChar w:fldCharType="separate"/>
      </w:r>
      <w:r w:rsidRPr="008E46CF">
        <w:rPr>
          <w:noProof/>
          <w:vertAlign w:val="superscript"/>
        </w:rPr>
        <w:t>35</w:t>
      </w:r>
      <w:r w:rsidRPr="008E46CF">
        <w:fldChar w:fldCharType="end"/>
      </w:r>
      <w:r w:rsidRPr="008E46CF">
        <w:t xml:space="preserve">. Kroft </w:t>
      </w:r>
      <w:r w:rsidRPr="008E46CF">
        <w:rPr>
          <w:i/>
          <w:iCs/>
        </w:rPr>
        <w:t>et al</w:t>
      </w:r>
      <w:r w:rsidRPr="008E46CF">
        <w:t xml:space="preserve"> sent postal surveys to female head of household registered for WIC in Athens county, Ohio, USA, where the FMNP was available to all WIC recipients</w: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 </w:instrTex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38</w:t>
      </w:r>
      <w:r w:rsidRPr="008E46CF">
        <w:fldChar w:fldCharType="end"/>
      </w:r>
      <w:r w:rsidRPr="008E46CF">
        <w:t xml:space="preserve">. They found no significant differences in food security (using unadjusted estimates) between those receiving WIC alone, and those receiving WIC and FMNP </w: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 </w:instrText>
      </w:r>
      <w:r w:rsidRPr="008E46CF">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38</w:t>
      </w:r>
      <w:r w:rsidRPr="008E46CF">
        <w:fldChar w:fldCharType="end"/>
      </w:r>
      <w:r w:rsidRPr="008E46CF">
        <w:t xml:space="preserve">. </w:t>
      </w:r>
    </w:p>
    <w:p w14:paraId="3150A24C" w14:textId="138FFFF4" w:rsidR="00604711" w:rsidRPr="008E46CF" w:rsidRDefault="00E42CBC" w:rsidP="003A6D56">
      <w:pPr>
        <w:spacing w:after="0" w:line="360" w:lineRule="auto"/>
        <w:rPr>
          <w:b/>
          <w:bCs/>
        </w:rPr>
      </w:pPr>
      <w:r w:rsidRPr="008E46CF">
        <w:rPr>
          <w:b/>
          <w:bCs/>
        </w:rPr>
        <w:t>Health outcomes:</w:t>
      </w:r>
      <w:r w:rsidR="00E032F2" w:rsidRPr="008E46CF">
        <w:t xml:space="preserve"> Two papers explored differences in health outcomes (</w:t>
      </w:r>
      <w:r w:rsidR="00E032F2" w:rsidRPr="008E46CF">
        <w:fldChar w:fldCharType="begin"/>
      </w:r>
      <w:r w:rsidR="00E032F2" w:rsidRPr="008E46CF">
        <w:instrText xml:space="preserve"> REF _Ref163998720 \h  \* MERGEFORMAT </w:instrText>
      </w:r>
      <w:r w:rsidR="00E032F2" w:rsidRPr="008E46CF">
        <w:fldChar w:fldCharType="separate"/>
      </w:r>
      <w:r w:rsidR="00E032F2" w:rsidRPr="008E46CF">
        <w:t xml:space="preserve">Table </w:t>
      </w:r>
      <w:r w:rsidR="00E032F2" w:rsidRPr="008E46CF">
        <w:rPr>
          <w:noProof/>
        </w:rPr>
        <w:t>4</w:t>
      </w:r>
      <w:r w:rsidR="00E032F2" w:rsidRPr="008E46CF">
        <w:fldChar w:fldCharType="end"/>
      </w:r>
      <w:r w:rsidR="00E032F2" w:rsidRPr="008E46CF">
        <w:t>)</w:t>
      </w:r>
      <w:r w:rsidR="00E032F2" w:rsidRPr="008E46CF">
        <w:fldChar w:fldCharType="begin">
          <w:fldData xml:space="preserve">PEVuZE5vdGU+PENpdGU+PEF1dGhvcj5XYW5nPC9BdXRob3I+PFllYXI+MjAyMjwvWWVhcj48UmVj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</w:fldData>
        </w:fldChar>
      </w:r>
      <w:r w:rsidR="00E032F2" w:rsidRPr="008E46CF">
        <w:instrText xml:space="preserve"> ADDIN EN.CITE </w:instrText>
      </w:r>
      <w:r w:rsidR="00E032F2" w:rsidRPr="008E46CF">
        <w:fldChar w:fldCharType="begin">
          <w:fldData xml:space="preserve">PEVuZE5vdGU+PENpdGU+PEF1dGhvcj5XYW5nPC9BdXRob3I+PFllYXI+MjAyMjwvWWVhcj48UmVj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</w:fldData>
        </w:fldChar>
      </w:r>
      <w:r w:rsidR="00E032F2" w:rsidRPr="008E46CF">
        <w:instrText xml:space="preserve"> ADDIN EN.CITE.DATA </w:instrText>
      </w:r>
      <w:r w:rsidR="00E032F2" w:rsidRPr="008E46CF">
        <w:fldChar w:fldCharType="end"/>
      </w:r>
      <w:r w:rsidR="00E032F2" w:rsidRPr="008E46CF">
        <w:fldChar w:fldCharType="separate"/>
      </w:r>
      <w:r w:rsidR="00E032F2" w:rsidRPr="008E46CF">
        <w:rPr>
          <w:noProof/>
          <w:vertAlign w:val="superscript"/>
        </w:rPr>
        <w:t>36,46</w:t>
      </w:r>
      <w:r w:rsidR="00E032F2" w:rsidRPr="008E46CF">
        <w:fldChar w:fldCharType="end"/>
      </w:r>
      <w:r w:rsidR="00E032F2" w:rsidRPr="008E46CF">
        <w:t>.</w:t>
      </w:r>
    </w:p>
    <w:p w14:paraId="3CF5CAC0" w14:textId="3892FB6C" w:rsidR="00E032F2" w:rsidRPr="008E46CF" w:rsidRDefault="00604711" w:rsidP="003A6D56">
      <w:pPr>
        <w:spacing w:after="0" w:line="360" w:lineRule="auto"/>
      </w:pPr>
      <w:r w:rsidRPr="008E46CF">
        <w:rPr>
          <w:b/>
          <w:bCs/>
        </w:rPr>
        <w:t>Healthy Start:</w:t>
      </w:r>
      <w:r w:rsidR="009D5B21" w:rsidRPr="008E46CF">
        <w:rPr>
          <w:b/>
          <w:bCs/>
        </w:rPr>
        <w:t xml:space="preserve"> </w:t>
      </w:r>
      <w:r w:rsidR="00E42CBC" w:rsidRPr="008E46CF">
        <w:t>Dundas et al used secondary data analysis of existing data sets (Growing up in Scotland (GUS) and Infant Feeding Survey (IFS) to explore breastfeeding, low birth weight, child weight and maternal mental health, with conflicting findings</w: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 </w:instrTex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46</w:t>
      </w:r>
      <w:r w:rsidR="00E42CBC" w:rsidRPr="008E46CF">
        <w:fldChar w:fldCharType="end"/>
      </w:r>
      <w:r w:rsidR="00E42CBC" w:rsidRPr="008E46CF">
        <w:t xml:space="preserve">. When comparing those who were eligible and receiving HS (R) and those who were eligible but not receiving HS (E), group R were </w:t>
      </w:r>
      <w:r w:rsidR="00E42CBC" w:rsidRPr="008E46CF">
        <w:lastRenderedPageBreak/>
        <w:t>significantly less likely to breastfeed than those in group E in IFS data, but no significant differences were found in GUS data</w: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 </w:instrTex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46</w:t>
      </w:r>
      <w:r w:rsidR="00E42CBC" w:rsidRPr="008E46CF">
        <w:fldChar w:fldCharType="end"/>
      </w:r>
      <w:r w:rsidR="00E42CBC" w:rsidRPr="008E46CF">
        <w:t>. When comparing group R with those nearly eligible (NE) in GUS, maternal mental health was significantly better in group NE</w: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 </w:instrTex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46</w:t>
      </w:r>
      <w:r w:rsidR="00E42CBC" w:rsidRPr="008E46CF">
        <w:fldChar w:fldCharType="end"/>
      </w:r>
      <w:r w:rsidR="00E42CBC" w:rsidRPr="008E46CF">
        <w:t>. When comparing groups R and NE in IFS, group NE had fewer low birthweight infants (group NE=0.052% vs group R= 0.071%, p=0.025)</w: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 </w:instrText>
      </w:r>
      <w:r w:rsidR="00E42CBC"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00E42CBC" w:rsidRPr="008E46CF">
        <w:instrText xml:space="preserve"> ADDIN EN.CITE.DATA </w:instrText>
      </w:r>
      <w:r w:rsidR="00E42CBC" w:rsidRPr="008E46CF">
        <w:fldChar w:fldCharType="end"/>
      </w:r>
      <w:r w:rsidR="00E42CBC" w:rsidRPr="008E46CF">
        <w:fldChar w:fldCharType="separate"/>
      </w:r>
      <w:r w:rsidR="00E42CBC" w:rsidRPr="008E46CF">
        <w:rPr>
          <w:noProof/>
          <w:vertAlign w:val="superscript"/>
        </w:rPr>
        <w:t>46</w:t>
      </w:r>
      <w:r w:rsidR="00E42CBC" w:rsidRPr="008E46CF">
        <w:fldChar w:fldCharType="end"/>
      </w:r>
      <w:r w:rsidR="00E42CBC" w:rsidRPr="008E46CF">
        <w:t xml:space="preserve">. </w:t>
      </w:r>
    </w:p>
    <w:p w14:paraId="04D8B186" w14:textId="05F7A32A" w:rsidR="00E42CBC" w:rsidRPr="008E46CF" w:rsidRDefault="00E032F2" w:rsidP="003A6D56">
      <w:pPr>
        <w:spacing w:after="0" w:line="360" w:lineRule="auto"/>
      </w:pPr>
      <w:proofErr w:type="spellStart"/>
      <w:r w:rsidRPr="008E46CF">
        <w:rPr>
          <w:b/>
          <w:bCs/>
        </w:rPr>
        <w:t>EatSF</w:t>
      </w:r>
      <w:proofErr w:type="spellEnd"/>
      <w:r w:rsidRPr="008E46CF">
        <w:rPr>
          <w:b/>
          <w:bCs/>
        </w:rPr>
        <w:t xml:space="preserve">: </w:t>
      </w:r>
      <w:r w:rsidR="00E42CBC" w:rsidRPr="008E46CF">
        <w:t xml:space="preserve">Wang </w:t>
      </w:r>
      <w:r w:rsidR="00E42CBC" w:rsidRPr="008E46CF">
        <w:rPr>
          <w:i/>
          <w:iCs/>
        </w:rPr>
        <w:t>et al</w:t>
      </w:r>
      <w:r w:rsidR="00E42CBC" w:rsidRPr="008E46CF">
        <w:t xml:space="preserve"> utilised birth records to assess for associations between the intervention (</w:t>
      </w:r>
      <w:proofErr w:type="spellStart"/>
      <w:r w:rsidR="00E42CBC" w:rsidRPr="008E46CF">
        <w:t>EatSF</w:t>
      </w:r>
      <w:proofErr w:type="spellEnd"/>
      <w:r w:rsidR="00E42CBC" w:rsidRPr="008E46CF">
        <w:t>) and health outcomes (low birth weight, maternal gestational diabetes, maternal weight gain)</w:t>
      </w:r>
      <w:r w:rsidR="00E42CBC" w:rsidRPr="008E46CF">
        <w:fldChar w:fldCharType="begin"/>
      </w:r>
      <w:r w:rsidR="00E42CBC" w:rsidRPr="008E46CF">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00E42CBC" w:rsidRPr="008E46CF">
        <w:fldChar w:fldCharType="separate"/>
      </w:r>
      <w:r w:rsidR="00E42CBC" w:rsidRPr="008E46CF">
        <w:rPr>
          <w:noProof/>
          <w:vertAlign w:val="superscript"/>
        </w:rPr>
        <w:t>36</w:t>
      </w:r>
      <w:r w:rsidR="00E42CBC" w:rsidRPr="008E46CF">
        <w:fldChar w:fldCharType="end"/>
      </w:r>
      <w:r w:rsidR="00E42CBC" w:rsidRPr="008E46CF">
        <w:t>. They found no significant differences between the intervention and control groups, although it is likely that only a small proportion of the intervention group (~11%) received the intervention, due to low programme enrolment in the intervention county</w:t>
      </w:r>
      <w:r w:rsidR="00E42CBC" w:rsidRPr="008E46CF">
        <w:fldChar w:fldCharType="begin"/>
      </w:r>
      <w:r w:rsidR="00E42CBC" w:rsidRPr="008E46CF">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00E42CBC" w:rsidRPr="008E46CF">
        <w:fldChar w:fldCharType="separate"/>
      </w:r>
      <w:r w:rsidR="00E42CBC" w:rsidRPr="008E46CF">
        <w:rPr>
          <w:noProof/>
          <w:vertAlign w:val="superscript"/>
        </w:rPr>
        <w:t>36</w:t>
      </w:r>
      <w:r w:rsidR="00E42CBC" w:rsidRPr="008E46CF">
        <w:fldChar w:fldCharType="end"/>
      </w:r>
      <w:r w:rsidR="00E42CBC" w:rsidRPr="008E46CF">
        <w:t>.</w:t>
      </w:r>
    </w:p>
    <w:p w14:paraId="081F1010" w14:textId="77777777" w:rsidR="00E42CBC" w:rsidRPr="008E46CF" w:rsidRDefault="00E42CBC" w:rsidP="003A6D56">
      <w:pPr>
        <w:spacing w:after="0" w:line="360" w:lineRule="auto"/>
        <w:rPr>
          <w:i/>
          <w:iCs/>
          <w:sz w:val="24"/>
          <w:szCs w:val="24"/>
        </w:rPr>
      </w:pPr>
      <w:r w:rsidRPr="008E46CF">
        <w:rPr>
          <w:i/>
          <w:iCs/>
          <w:sz w:val="24"/>
          <w:szCs w:val="24"/>
        </w:rPr>
        <w:t>Qualitative papers</w:t>
      </w:r>
    </w:p>
    <w:p w14:paraId="2AB7FA00" w14:textId="20DC26B9" w:rsidR="00E42CBC" w:rsidRPr="008E46CF" w:rsidRDefault="00E42CBC" w:rsidP="003A6D56">
      <w:pPr>
        <w:spacing w:after="0" w:line="360" w:lineRule="auto"/>
      </w:pPr>
      <w:r w:rsidRPr="008E46CF">
        <w:t>Five qualitative studies explored HS in the UK</w:t>
      </w:r>
      <w:r w:rsidRPr="008E46CF">
        <w:fldChar w:fldCharType="begin">
          <w:fldData xml:space="preserve">PEVuZE5vdGU+PENpdGU+PEF1dGhvcj5MdWNhczwvQXV0aG9yPjxZZWFyPjIwMTU8L1llYXI+PFJl
Y051bT42ODwvUmVjTnVtPjxEaXNwbGF5VGV4dD48c3R5bGUgZmFjZT0ic3VwZXJzY3JpcHQiPjQy
LTQ2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xDaXRlPjxBdXRob3I+T2hseTwvQXV0aG9yPjxZ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mh0dHBz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TQ2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xDaXRlPjxBdXRob3I+T2hseTwvQXV0aG9yPjxZ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mh0dHBz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42-46</w:t>
      </w:r>
      <w:r w:rsidRPr="008E46CF">
        <w:fldChar w:fldCharType="end"/>
      </w:r>
      <w:r w:rsidRPr="008E46CF">
        <w:t>, and two explored the FMNP in the US</w:t>
      </w:r>
      <w:r w:rsidRPr="008E46CF">
        <w:fldChar w:fldCharType="begin">
          <w:fldData xml:space="preserve">PEVuZE5vdGU+PENpdGU+PEF1dGhvcj5CbHVtYmVyZzwvQXV0aG9yPjxZZWFyPjIwMjI8L1llYXI+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</w:fldData>
        </w:fldChar>
      </w:r>
      <w:r w:rsidRPr="008E46CF">
        <w:instrText xml:space="preserve"> ADDIN EN.CITE </w:instrText>
      </w:r>
      <w:r w:rsidRPr="008E46CF">
        <w:fldChar w:fldCharType="begin">
          <w:fldData xml:space="preserve">PEVuZE5vdGU+PENpdGU+PEF1dGhvcj5CbHVtYmVyZzwvQXV0aG9yPjxZZWFyPjIwMjI8L1llYXI+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37,48</w:t>
      </w:r>
      <w:r w:rsidRPr="008E46CF">
        <w:fldChar w:fldCharType="end"/>
      </w:r>
      <w:r w:rsidRPr="008E46CF">
        <w:t xml:space="preserve"> (</w:t>
      </w:r>
      <w:r w:rsidR="00BE7189" w:rsidRPr="008E46CF">
        <w:fldChar w:fldCharType="begin"/>
      </w:r>
      <w:r w:rsidR="00BE7189" w:rsidRPr="008E46CF">
        <w:instrText xml:space="preserve"> REF _Ref167280717 \h  \* MERGEFORMAT </w:instrText>
      </w:r>
      <w:r w:rsidR="00BE7189" w:rsidRPr="008E46CF">
        <w:fldChar w:fldCharType="separate"/>
      </w:r>
      <w:r w:rsidR="00BE7189" w:rsidRPr="008E46CF">
        <w:t xml:space="preserve">Table </w:t>
      </w:r>
      <w:r w:rsidR="00BE7189" w:rsidRPr="008E46CF">
        <w:rPr>
          <w:noProof/>
        </w:rPr>
        <w:t>5</w:t>
      </w:r>
      <w:r w:rsidR="00BE7189" w:rsidRPr="008E46CF">
        <w:fldChar w:fldCharType="end"/>
      </w:r>
      <w:r w:rsidRPr="008E46CF">
        <w:t xml:space="preserve">). </w:t>
      </w:r>
    </w:p>
    <w:p w14:paraId="6EFE90B6" w14:textId="73EC86E3" w:rsidR="00E42CBC" w:rsidRPr="008E46CF" w:rsidRDefault="00E42CBC" w:rsidP="003A6D56">
      <w:pPr>
        <w:spacing w:line="360" w:lineRule="auto"/>
      </w:pPr>
      <w:r w:rsidRPr="008E46CF">
        <w:rPr>
          <w:b/>
          <w:bCs/>
        </w:rPr>
        <w:t xml:space="preserve">Healthy Start: </w:t>
      </w:r>
      <w:r w:rsidRPr="008E46CF">
        <w:t>Three studies held interviews with parents</w:t>
      </w:r>
      <w:r w:rsidRPr="008E46CF">
        <w:fldChar w:fldCharType="begin">
          <w:fldData xml:space="preserve">PEVuZE5vdGU+PENpdGU+PEF1dGhvcj5MdWNhczwvQXV0aG9yPjxZZWFyPjIwMTU8L1llYXI+PFJl
Y051bT42ODwvUmVjTnVtPjxEaXNwbGF5VGV4dD48c3R5bGUgZmFjZT0ic3VwZXJzY3JpcHQiPjQy
LDQ1LDQ2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PaGx5PC9BdXRob3I+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PC9jdXN0b20xPjxlbGVjdHJvbmljLXJlc291cmNlLW51bT5kb2k6aHR0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DQ1LDQ2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PaGx5PC9BdXRob3I+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PC9jdXN0b20xPjxlbGVjdHJvbmljLXJlc291cmNlLW51bT5kb2k6aHR0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2,45,46</w:t>
      </w:r>
      <w:r w:rsidRPr="008E46CF">
        <w:fldChar w:fldCharType="end"/>
      </w:r>
      <w:r w:rsidRPr="008E46CF">
        <w:t>, and two undertook qualitative work with both parents and professionals</w:t>
      </w:r>
      <w:r w:rsidRPr="008E46CF">
        <w:fldChar w:fldCharType="begin">
          <w:fldData xml:space="preserve">PEVuZE5vdGU+PENpdGU+PEF1dGhvcj5NY0ZhZGRlbjwvQXV0aG9yPjxZZWFyPjIwMTQ8L1llYXI+
PFJlY051bT43MzwvUmVjTnVtPjxEaXNwbGF5VGV4dD48c3R5bGUgZmFjZT0ic3VwZXJzY3JpcHQi
PjQzLDQ0PC9zdHlsZT48L0Rpc3BsYXlUZXh0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ENpdGU+PEF1dGhvcj5Nb29uYW48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</w:fldData>
        </w:fldChar>
      </w:r>
      <w:r w:rsidRPr="008E46CF">
        <w:instrText xml:space="preserve"> ADDIN EN.CITE </w:instrText>
      </w:r>
      <w:r w:rsidRPr="008E46CF">
        <w:fldChar w:fldCharType="begin">
          <w:fldData xml:space="preserve">PEVuZE5vdGU+PENpdGU+PEF1dGhvcj5NY0ZhZGRlbjwvQXV0aG9yPjxZZWFyPjIwMTQ8L1llYXI+
PFJlY051bT43MzwvUmVjTnVtPjxEaXNwbGF5VGV4dD48c3R5bGUgZmFjZT0ic3VwZXJzY3JpcHQi
PjQzLDQ0PC9zdHlsZT48L0Rpc3BsYXlUZXh0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ENpdGU+PEF1dGhvcj5Nb29uYW48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3,44</w:t>
      </w:r>
      <w:r w:rsidRPr="008E46CF">
        <w:fldChar w:fldCharType="end"/>
      </w:r>
      <w:r w:rsidRPr="008E46CF">
        <w:t>. Common themes throughout the studies included the way in which vouchers are used: as a financial benefit to subsidise food already being purchased</w:t>
      </w:r>
      <w:r w:rsidRPr="008E46CF">
        <w:fldChar w:fldCharType="begin">
          <w:fldData xml:space="preserve">PEVuZE5vdGU+PENpdGU+PEF1dGhvcj5NY0ZhZGRlbjwvQXV0aG9yPjxZZWFyPjIwMTQ8L1llYXI+
PFJlY051bT43MzwvUmVjTnVtPjxEaXNwbGF5VGV4dD48c3R5bGUgZmFjZT0ic3VwZXJzY3JpcHQi
PjQyLDQzLDQ1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PaGx5PC9BdXRob3I+PFllYXI+MjAxOTwvWWVhcj48UmVjTnVtPjY5MTE8L1JlY051bT48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xMTEvbWNuLjEyNjMyPC9lbGVj
dHJvbmljLXJlc291cmNlLW51bT48L3JlY29yZD48L0NpdGU+PC9FbmROb3RlPn==
</w:fldData>
        </w:fldChar>
      </w:r>
      <w:r w:rsidRPr="008E46CF">
        <w:instrText xml:space="preserve"> ADDIN EN.CITE </w:instrText>
      </w:r>
      <w:r w:rsidRPr="008E46CF">
        <w:fldChar w:fldCharType="begin">
          <w:fldData xml:space="preserve">PEVuZE5vdGU+PENpdGU+PEF1dGhvcj5NY0ZhZGRlbjwvQXV0aG9yPjxZZWFyPjIwMTQ8L1llYXI+
PFJlY051bT43MzwvUmVjTnVtPjxEaXNwbGF5VGV4dD48c3R5bGUgZmFjZT0ic3VwZXJzY3JpcHQi
PjQyLDQzLDQ1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PaGx5PC9BdXRob3I+PFllYXI+MjAxOTwvWWVhcj48UmVjTnVtPjY5MTE8L1JlY051bT48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xMTEvbWNuLjEyNjMyPC9lbGVj
dHJvbmljLXJl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42,43,45</w:t>
      </w:r>
      <w:r w:rsidRPr="008E46CF">
        <w:fldChar w:fldCharType="end"/>
      </w:r>
      <w:r w:rsidRPr="008E46CF">
        <w:t>, to increase the quantity or variety of F&amp;V purchased</w:t>
      </w:r>
      <w:r w:rsidRPr="008E46CF">
        <w:fldChar w:fldCharType="begin">
          <w:fldData xml:space="preserve">PEVuZE5vdGU+PENpdGU+PEF1dGhvcj5PaGx5PC9BdXRob3I+PFllYXI+MjAxOTwvWWVhcj48UmVj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PC9jdXN0b20xPjxlbGVjdHJvbmljLXJlc291cmNlLW51bT5kb2k6aHR0cHM6Ly9keC5k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C9FbmROb3RlPn==
</w:fldData>
        </w:fldChar>
      </w:r>
      <w:r w:rsidRPr="008E46CF">
        <w:instrText xml:space="preserve"> ADDIN EN.CITE </w:instrText>
      </w:r>
      <w:r w:rsidRPr="008E46CF">
        <w:fldChar w:fldCharType="begin">
          <w:fldData xml:space="preserve">PEVuZE5vdGU+PENpdGU+PEF1dGhvcj5PaGx5PC9BdXRob3I+PFllYXI+MjAxOTwvWWVhcj48UmVj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PC9jdXN0b20xPjxlbGVjdHJvbmljLXJlc291cmNlLW51bT5kb2k6aHR0cHM6Ly9keC5k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42,43,45</w:t>
      </w:r>
      <w:r w:rsidRPr="008E46CF">
        <w:fldChar w:fldCharType="end"/>
      </w:r>
      <w:r w:rsidRPr="008E46CF">
        <w:t>, or as a safety net, to be used to ensure that the family had something to eat</w:t>
      </w:r>
      <w:r w:rsidRPr="008E46CF">
        <w:fldChar w:fldCharType="begin">
          <w:fldData xml:space="preserve">PEVuZE5vdGU+PENpdGU+PEF1dGhvcj5MdWNhczwvQXV0aG9yPjxZZWFyPjIwMTU8L1llYXI+PFJl
Y051bT42ODwvUmVjTnVtPjxEaXNwbGF5VGV4dD48c3R5bGUgZmFjZT0ic3VwZXJzY3JpcHQiPjQy
LDQz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C9FbmROb3RlPgB=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DQz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2,43</w:t>
      </w:r>
      <w:r w:rsidRPr="008E46CF">
        <w:fldChar w:fldCharType="end"/>
      </w:r>
      <w:r w:rsidRPr="008E46CF">
        <w:t xml:space="preserve">. All five papers found that participants felt the </w:t>
      </w:r>
      <w:r w:rsidR="57FF833F" w:rsidRPr="008E46CF">
        <w:t xml:space="preserve">monetary </w:t>
      </w:r>
      <w:r w:rsidRPr="008E46CF">
        <w:t>value of the HS vouchers was insufficient</w:t>
      </w:r>
      <w:r w:rsidRPr="008E46CF">
        <w:fldChar w:fldCharType="begin">
          <w:fldData xml:space="preserve">PEVuZE5vdGU+PENpdGU+PEF1dGhvcj5PaGx5PC9BdXRob3I+PFllYXI+MjAxOTwvWWVhcj48UmVj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PC9jdXN0b20xPjxlbGVjdHJvbmljLXJlc291cmNlLW51bT5kb2k6aHR0cHM6Ly9keC5kb2ku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</w:fldData>
        </w:fldChar>
      </w:r>
      <w:r w:rsidRPr="008E46CF">
        <w:instrText xml:space="preserve"> ADDIN EN.CITE </w:instrText>
      </w:r>
      <w:r w:rsidRPr="008E46CF">
        <w:fldChar w:fldCharType="begin">
          <w:fldData xml:space="preserve">PEVuZE5vdGU+PENpdGU+PEF1dGhvcj5PaGx5PC9BdXRob3I+PFllYXI+MjAxOTwvWWVhcj48UmVj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PC9jdXN0b20xPjxlbGVjdHJvbmljLXJlc291cmNlLW51bT5kb2k6aHR0cHM6Ly9keC5kb2ku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2-45</w:t>
      </w:r>
      <w:r w:rsidRPr="008E46CF">
        <w:fldChar w:fldCharType="end"/>
      </w:r>
      <w:r w:rsidRPr="008E46CF">
        <w:t>. Issues with the application process and eligibility criteria were highlighted</w:t>
      </w:r>
      <w:r w:rsidRPr="008E46CF">
        <w:fldChar w:fldCharType="begin">
          <w:fldData xml:space="preserve">PEVuZE5vdGU+PENpdGU+PEF1dGhvcj5MdWNhczwvQXV0aG9yPjxZZWFyPjIwMTU8L1llYXI+PFJl
Y051bT42ODwvUmVjTnVtPjxEaXNwbGF5VGV4dD48c3R5bGUgZmFjZT0ic3VwZXJzY3JpcHQiPjQy
LTQ0LDQ2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RHVuZGFzPC9BdXRo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TQ0LDQ2PC9zdHlsZT48L0Rpc3BsYXlUZXh0PjxyZWNvcmQ+PHJlYy1udW1iZXI+Njg8L3JlYy1u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42-44,46</w:t>
      </w:r>
      <w:r w:rsidRPr="008E46CF">
        <w:fldChar w:fldCharType="end"/>
      </w:r>
      <w:r w:rsidRPr="008E46CF">
        <w:t>, as well as with awareness of the scheme</w:t>
      </w:r>
      <w:r w:rsidRPr="008E46CF">
        <w:fldChar w:fldCharType="begin">
          <w:fldData xml:space="preserve">PEVuZE5vdGU+PENpdGU+PEF1dGhvcj5NY0ZhZGRlbjwvQXV0aG9yPjxZZWFyPjIwMTQ8L1llYXI+
PFJlY051bT43MzwvUmVjTnVtPjxEaXNwbGF5VGV4dD48c3R5bGUgZmFjZT0ic3VwZXJzY3JpcHQi
PjQyLDQzLDQ2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EdW5kYXM8L0F1dGhvcj48WWVhcj4yMDIzPC9ZZWFyPjxSZWNOdW0+NjkyOTwvUmVjTnVt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</w:fldData>
        </w:fldChar>
      </w:r>
      <w:r w:rsidRPr="008E46CF">
        <w:instrText xml:space="preserve"> ADDIN EN.CITE </w:instrText>
      </w:r>
      <w:r w:rsidRPr="008E46CF">
        <w:fldChar w:fldCharType="begin">
          <w:fldData xml:space="preserve">PEVuZE5vdGU+PENpdGU+PEF1dGhvcj5NY0ZhZGRlbjwvQXV0aG9yPjxZZWFyPjIwMTQ8L1llYXI+
PFJlY051bT43MzwvUmVjTnVtPjxEaXNwbGF5VGV4dD48c3R5bGUgZmFjZT0ic3VwZXJzY3JpcHQi
PjQyLDQzLDQ2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EdW5kYXM8L0F1dGhvcj48WWVhcj4yMDIzPC9ZZWFyPjxSZWNOdW0+NjkyOTwvUmVjTnVt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2,43,46</w:t>
      </w:r>
      <w:r w:rsidRPr="008E46CF">
        <w:fldChar w:fldCharType="end"/>
      </w:r>
      <w:r w:rsidRPr="008E46CF">
        <w:t>.</w:t>
      </w:r>
    </w:p>
    <w:p w14:paraId="321E55D0" w14:textId="6051C317" w:rsidR="00BE7189" w:rsidRPr="008E46CF" w:rsidRDefault="00E42CBC" w:rsidP="003A6D56">
      <w:pPr>
        <w:spacing w:line="360" w:lineRule="auto"/>
      </w:pPr>
      <w:r w:rsidRPr="008E46CF">
        <w:rPr>
          <w:b/>
          <w:bCs/>
        </w:rPr>
        <w:t xml:space="preserve">Farmers Market Nutrition Program (FMNP): </w:t>
      </w:r>
      <w:r w:rsidRPr="008E46CF">
        <w:t>Jacobs et al explored participant’s and staff’s experiences of the FMNP using semi structured interviews</w:t>
      </w:r>
      <w:r w:rsidRPr="008E46CF">
        <w:fldChar w:fldCharType="begin"/>
      </w:r>
      <w:r w:rsidRPr="008E46CF">
        <w:instrText xml:space="preserve"> ADDIN EN.CITE &lt;EndNote&gt;&lt;Cite&gt;&lt;Author&gt;Jacobs&lt;/Author&gt;&lt;Year&gt;2023&lt;/Year&gt;&lt;RecNum&gt;6946&lt;/RecNum&gt;&lt;DisplayText&gt;&lt;style face="superscript"&gt;48&lt;/style&gt;&lt;/DisplayText&gt;&lt;record&gt;&lt;rec-number&gt;6946&lt;/rec-number&gt;&lt;foreign-keys&gt;&lt;key app="EN" db-id="vd55r9f5apapzie0fa9vv20f59ptev0vtafs" timestamp="1711550370"&gt;6946&lt;/key&gt;&lt;/foreign-keys&gt;&lt;ref-type name="Journal Article"&gt;17&lt;/ref-type&gt;&lt;contributors&gt;&lt;authors&gt;&lt;author&gt;Jacobs, Jacquelyn&lt;/author&gt;&lt;author&gt;Holcomb, Jennifer&lt;/author&gt;&lt;author&gt;Margellos-Anast, Helen&lt;/author&gt;&lt;author&gt;Martinez, Linda&lt;/author&gt;&lt;author&gt;San Miguel, Cindy&lt;/author&gt;&lt;/authors&gt;&lt;/contributors&gt;&lt;titles&gt;&lt;title&gt;An Evaluation of the Implementation of the Women, Infants, and Children (WIC) Farmers Market Nutrition Program at Four Chicago WIC Sites&lt;/title&gt;&lt;secondary-title&gt;Nutrients&lt;/secondary-title&gt;&lt;/titles&gt;&lt;periodical&gt;&lt;full-title&gt;Nutrients&lt;/full-title&gt;&lt;/periodical&gt;&lt;pages&gt;1122&lt;/pages&gt;&lt;volume&gt;15&lt;/volume&gt;&lt;number&gt;5&lt;/number&gt;&lt;dates&gt;&lt;year&gt;2023&lt;/year&gt;&lt;/dates&gt;&lt;isbn&gt;2072-6643&lt;/isbn&gt;&lt;accession-num&gt;doi:10.3390/nu15051122&lt;/accession-num&gt;&lt;urls&gt;&lt;related-urls&gt;&lt;url&gt;https://www.mdpi.com/2072-6643/15/5/1122&lt;/url&gt;&lt;/related-urls&gt;&lt;/urls&gt;&lt;/record&gt;&lt;/Cite&gt;&lt;/EndNote&gt;</w:instrText>
      </w:r>
      <w:r w:rsidRPr="008E46CF">
        <w:fldChar w:fldCharType="separate"/>
      </w:r>
      <w:r w:rsidRPr="008E46CF">
        <w:rPr>
          <w:noProof/>
          <w:vertAlign w:val="superscript"/>
        </w:rPr>
        <w:t>48</w:t>
      </w:r>
      <w:r w:rsidRPr="008E46CF">
        <w:fldChar w:fldCharType="end"/>
      </w:r>
      <w:r w:rsidRPr="008E46CF">
        <w:t xml:space="preserve">. Blumberg et </w:t>
      </w:r>
      <w:proofErr w:type="spellStart"/>
      <w:r w:rsidRPr="008E46CF">
        <w:t>al’s</w:t>
      </w:r>
      <w:proofErr w:type="spellEnd"/>
      <w:r w:rsidRPr="008E46CF">
        <w:t>, mainly quantitative, study included open survey questions on barriers and enablers of voucher redemption, which were qualitatively analysed</w:t>
      </w:r>
      <w:r w:rsidRPr="008E46CF">
        <w:fldChar w:fldCharType="begin"/>
      </w:r>
      <w:r w:rsidRPr="008E46CF">
        <w:instrText xml:space="preserve"> ADDIN EN.CITE &lt;EndNote&gt;&lt;Cite&gt;&lt;Author&gt;Blumberg&lt;/Author&gt;&lt;Year&gt;2022&lt;/Year&gt;&lt;RecNum&gt;6901&lt;/RecNum&gt;&lt;DisplayText&gt;&lt;style face="superscript"&gt;37&lt;/style&gt;&lt;/DisplayText&gt;&lt;record&gt;&lt;rec-number&gt;6901&lt;/rec-number&gt;&lt;foreign-keys&gt;&lt;key app="EN" db-id="vd55r9f5apapzie0fa9vv20f59ptev0vtafs" timestamp="1696426600"&gt;6901&lt;/key&gt;&lt;/foreign-keys&gt;&lt;ref-type name="Journal Article"&gt;17&lt;/ref-type&gt;&lt;contributors&gt;&lt;authors&gt;&lt;author&gt;Blumberg, R.&lt;/author&gt;&lt;author&gt;Fowler, E.&lt;/author&gt;&lt;author&gt;Bai, Y.&lt;/author&gt;&lt;author&gt;Lal, P.&lt;/author&gt;&lt;author&gt;Smolen, A.&lt;/author&gt;&lt;author&gt;Dubrovsky, I.&lt;/author&gt;&lt;/authors&gt;&lt;/contributors&gt;&lt;titles&gt;&lt;title&gt;An Investigation of Social Ecological Barriers to and Facilitators of WIC Farmers Market Nutrition Program Voucher Redemption&lt;/title&gt;&lt;secondary-title&gt;NUTRIENTS&lt;/secondary-title&gt;&lt;/titles&gt;&lt;periodical&gt;&lt;full-title&gt;Nutrients&lt;/full-title&gt;&lt;/periodical&gt;&lt;volume&gt;14&lt;/volume&gt;&lt;number&gt;9&lt;/number&gt;&lt;keywords&gt;&lt;keyword&gt;social ecological model&lt;/keyword&gt;&lt;keyword&gt;Farmers Market Nutrition Program&lt;/keyword&gt;&lt;keyword&gt;food access&lt;/keyword&gt;&lt;keyword&gt;farmers&amp;apos; markets&lt;/keyword&gt;&lt;keyword&gt;local food&lt;/keyword&gt;&lt;keyword&gt;LOW-INCOME FAMILIES&lt;/keyword&gt;&lt;keyword&gt;VEGETABLE INTAKE&lt;/keyword&gt;&lt;keyword&gt;FOOD SECURITY&lt;/keyword&gt;&lt;keyword&gt;UNITED-STATES&lt;/keyword&gt;&lt;keyword&gt;FRUIT&lt;/keyword&gt;&lt;keyword&gt;WOMEN&lt;/keyword&gt;&lt;keyword&gt;CONSUMPTION&lt;/keyword&gt;&lt;keyword&gt;BEHAVIORS&lt;/keyword&gt;&lt;keyword&gt;ENVIRONMENT&lt;/keyword&gt;&lt;keyword&gt;ATTITUDES&lt;/keyword&gt;&lt;/keywords&gt;&lt;dates&gt;&lt;year&gt;2022&lt;/year&gt;&lt;pub-dates&gt;&lt;date&gt;2022-5&lt;/date&gt;&lt;/pub-dates&gt;&lt;/dates&gt;&lt;isbn&gt;2072-6643 J9 - NUTRIENTS&lt;/isbn&gt;&lt;accession-num&gt;rayyan-950438666&lt;/accession-num&gt;&lt;urls&gt;&lt;/urls&gt;&lt;custom1&gt;Times Cited in Web of Science Core Collection: 0 Total Times Cited: 0 Cited Reference Count: 67 | 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10.3390/nu14091871&lt;/electronic-resource-num&gt;&lt;language&gt;English&lt;/language&gt;&lt;/record&gt;&lt;/Cite&gt;&lt;/EndNote&gt;</w:instrText>
      </w:r>
      <w:r w:rsidRPr="008E46CF">
        <w:fldChar w:fldCharType="separate"/>
      </w:r>
      <w:r w:rsidRPr="008E46CF">
        <w:rPr>
          <w:noProof/>
          <w:vertAlign w:val="superscript"/>
        </w:rPr>
        <w:t>37</w:t>
      </w:r>
      <w:r w:rsidRPr="008E46CF">
        <w:fldChar w:fldCharType="end"/>
      </w:r>
      <w:r w:rsidRPr="008E46CF">
        <w:t xml:space="preserve">. </w:t>
      </w:r>
      <w:r w:rsidR="00BE7189" w:rsidRPr="008E46CF">
        <w:t xml:space="preserve"> </w:t>
      </w:r>
    </w:p>
    <w:p w14:paraId="64518ECC" w14:textId="77777777" w:rsidR="00E42CBC" w:rsidRPr="008E46CF" w:rsidRDefault="00E42CBC" w:rsidP="003A6D56">
      <w:pPr>
        <w:spacing w:line="360" w:lineRule="auto"/>
      </w:pPr>
      <w:r w:rsidRPr="008E46CF">
        <w:t>The heterogeneous nature of the interventions explored, the study designs used and the outcomes explored make robust synthesis of the data challenging. Much of the reported data is observational or non-randomised, which limits conclusions that can be drawn and confidence in any quantitative results. This, in part, reflects the challenges of evaluating public health interventions</w:t>
      </w:r>
      <w:r w:rsidRPr="008E46CF">
        <w:fldChar w:fldCharType="begin">
          <w:fldData xml:space="preserve">PEVuZE5vdGU+PENpdGU+PEF1dGhvcj5Cb25lbGw8L0F1dGhvcj48WWVhcj4yMDExPC9ZZWFyPjxS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</w:fldData>
        </w:fldChar>
      </w:r>
      <w:r w:rsidRPr="008E46CF">
        <w:instrText xml:space="preserve"> ADDIN EN.CITE </w:instrText>
      </w:r>
      <w:r w:rsidRPr="008E46CF">
        <w:fldChar w:fldCharType="begin">
          <w:fldData xml:space="preserve">PEVuZE5vdGU+PENpdGU+PEF1dGhvcj5Cb25lbGw8L0F1dGhvcj48WWVhcj4yMDExPC9ZZWFyPjxS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</w:fldData>
        </w:fldChar>
      </w:r>
      <w:r w:rsidRPr="008E46CF">
        <w:instrText xml:space="preserve"> ADDIN EN.CITE.DATA </w:instrText>
      </w:r>
      <w:r w:rsidRPr="008E46CF">
        <w:fldChar w:fldCharType="end"/>
      </w:r>
      <w:r w:rsidRPr="008E46CF">
        <w:fldChar w:fldCharType="separate"/>
      </w:r>
      <w:r w:rsidRPr="008E46CF">
        <w:rPr>
          <w:noProof/>
          <w:vertAlign w:val="superscript"/>
        </w:rPr>
        <w:t>63-65</w:t>
      </w:r>
      <w:r w:rsidRPr="008E46CF">
        <w:fldChar w:fldCharType="end"/>
      </w:r>
      <w:r w:rsidRPr="008E46CF">
        <w:t xml:space="preserve">. </w:t>
      </w:r>
    </w:p>
    <w:p w14:paraId="27E012A9" w14:textId="6306C479" w:rsidR="00E42CBC" w:rsidRPr="008E46CF" w:rsidRDefault="00BE7189" w:rsidP="003A6D56">
      <w:pPr>
        <w:spacing w:line="360" w:lineRule="auto"/>
      </w:pPr>
      <w:r w:rsidRPr="008E46CF">
        <w:t>Table 6</w:t>
      </w:r>
      <w:r w:rsidR="00E42CBC" w:rsidRPr="008E46CF">
        <w:t xml:space="preserve"> presents the GRADE assessment and summary of quantitative findings. Overall, certainty in the evidence was low. There was more consistence of results from qualitative work, with reasonable triangulation of concepts between studies, and, in general, better study quality.  </w:t>
      </w:r>
    </w:p>
    <w:p w14:paraId="5A389C1C" w14:textId="77777777" w:rsidR="00E42CBC" w:rsidRPr="008E46CF" w:rsidRDefault="00E42CBC" w:rsidP="003A6D56">
      <w:pPr>
        <w:spacing w:after="0" w:line="360" w:lineRule="auto"/>
        <w:rPr>
          <w:i/>
          <w:iCs/>
          <w:sz w:val="24"/>
          <w:szCs w:val="24"/>
        </w:rPr>
      </w:pPr>
      <w:bookmarkStart w:id="14" w:name="_Toc164599259"/>
      <w:r w:rsidRPr="008E46CF">
        <w:rPr>
          <w:i/>
          <w:iCs/>
          <w:sz w:val="24"/>
          <w:szCs w:val="24"/>
        </w:rPr>
        <w:t>Grey literature</w:t>
      </w:r>
      <w:bookmarkEnd w:id="14"/>
    </w:p>
    <w:p w14:paraId="48C9B949" w14:textId="37483FEC" w:rsidR="00E42CBC" w:rsidRPr="008E46CF" w:rsidRDefault="00E42CBC" w:rsidP="003A6D56">
      <w:pPr>
        <w:spacing w:line="360" w:lineRule="auto"/>
      </w:pPr>
      <w:r w:rsidRPr="008E46CF">
        <w:t>Eight grey literature reports have been included in this review (</w:t>
      </w:r>
      <w:r w:rsidR="00635ADA" w:rsidRPr="008E46CF">
        <w:t>Table 7</w:t>
      </w:r>
      <w:r w:rsidRPr="008E46CF">
        <w:t xml:space="preserve">). It was not possible to formally quality assess these documents due to a lack of </w:t>
      </w:r>
      <w:r w:rsidR="00D57740" w:rsidRPr="008E46CF">
        <w:t xml:space="preserve">detail in the </w:t>
      </w:r>
      <w:r w:rsidRPr="008E46CF">
        <w:t>methodological information available. Five reports explored HS</w:t>
      </w:r>
      <w:r w:rsidRPr="008E46CF">
        <w:fldChar w:fldCharType="begin">
          <w:fldData xml:space="preserve">PEVuZE5vdGU+PENpdGU+PEF1dGhvcj5Ob3R0aW5naGFtc2hpcmUgQ291bnR5IENvdW5jaWw8L0F1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</w:fldData>
        </w:fldChar>
      </w:r>
      <w:r w:rsidRPr="008E46CF">
        <w:instrText xml:space="preserve"> ADDIN EN.CITE </w:instrText>
      </w:r>
      <w:r w:rsidRPr="008E46CF">
        <w:fldChar w:fldCharType="begin">
          <w:fldData xml:space="preserve">PEVuZE5vdGU+PENpdGU+PEF1dGhvcj5Ob3R0aW5naGFtc2hpcmUgQ291bnR5IENvdW5jaWw8L0F1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9,51,52,55,66</w:t>
      </w:r>
      <w:r w:rsidRPr="008E46CF">
        <w:fldChar w:fldCharType="end"/>
      </w:r>
      <w:r w:rsidRPr="008E46CF">
        <w:t>, one explored BSF</w:t>
      </w:r>
      <w:r w:rsidRPr="008E46CF">
        <w:fldChar w:fldCharType="begin"/>
      </w:r>
      <w:r w:rsidRPr="008E46CF">
        <w:instrText xml:space="preserve"> ADDIN EN.CITE &lt;EndNote&gt;&lt;Cite&gt;&lt;Author&gt;ScotCen Social Research&lt;/Author&gt;&lt;Year&gt;2022&lt;/Year&gt;&lt;RecNum&gt;6892&lt;/RecNum&gt;&lt;DisplayText&gt;&lt;style face="superscript"&gt;50&lt;/style&gt;&lt;/DisplayText&gt;&lt;record&gt;&lt;rec-number&gt;6892&lt;/rec-number&gt;&lt;foreign-keys&gt;&lt;key app="EN" db-id="vd55r9f5apapzie0fa9vv20f59ptev0vtafs" timestamp="1692195635"&gt;6892&lt;/key&gt;&lt;/foreign-keys&gt;&lt;ref-type name="Electronic Book"&gt;44&lt;/ref-type&gt;&lt;contributors&gt;&lt;authors&gt;&lt;author&gt;ScotCen Social Research, Scottish Government,&lt;/author&gt;&lt;/authors&gt;&lt;/contributors&gt;&lt;titles&gt;&lt;title&gt;Evaluation of Best Start Foods: Equality and Welfare&lt;/title&gt;&lt;tertiary-title&gt;Social Research Series&lt;/tertiary-title&gt;&lt;/titles&gt;&lt;dates&gt;&lt;year&gt;2022&lt;/year&gt;&lt;pub-dates&gt;&lt;date&gt;16/08/2023&lt;/date&gt;&lt;/pub-dates&gt;&lt;/dates&gt;&lt;isbn&gt; 978-1-80435-766-8&lt;/isbn&gt;&lt;urls&gt;&lt;related-urls&gt;&lt;url&gt;www.gov.scot/socialresearch&lt;/url&gt;&lt;/related-urls&gt;&lt;/urls&gt;&lt;/record&gt;&lt;/Cite&gt;&lt;/EndNote&gt;</w:instrText>
      </w:r>
      <w:r w:rsidRPr="008E46CF">
        <w:fldChar w:fldCharType="separate"/>
      </w:r>
      <w:r w:rsidRPr="008E46CF">
        <w:rPr>
          <w:noProof/>
          <w:vertAlign w:val="superscript"/>
        </w:rPr>
        <w:t>50</w:t>
      </w:r>
      <w:r w:rsidRPr="008E46CF">
        <w:fldChar w:fldCharType="end"/>
      </w:r>
      <w:r w:rsidRPr="008E46CF">
        <w:t xml:space="preserve"> and two evaluated Rose </w:t>
      </w:r>
      <w:r w:rsidRPr="008E46CF">
        <w:lastRenderedPageBreak/>
        <w:t>vouchers</w:t>
      </w:r>
      <w:r w:rsidRPr="008E46CF">
        <w:fldChar w:fldCharType="begin"/>
      </w:r>
      <w:r w:rsidRPr="008E46CF">
        <w:instrText xml:space="preserve"> ADDIN EN.CITE &lt;EndNote&gt;&lt;Cite&gt;&lt;Author&gt;Susan LLoyd&lt;/Author&gt;&lt;Year&gt;2014&lt;/Year&gt;&lt;RecNum&gt;6891&lt;/RecNum&gt;&lt;DisplayText&gt;&lt;style face="superscript"&gt;53,54&lt;/style&gt;&lt;/DisplayText&gt;&lt;record&gt;&lt;rec-number&gt;6891&lt;/rec-number&gt;&lt;foreign-keys&gt;&lt;key app="EN" db-id="vd55r9f5apapzie0fa9vv20f59ptev0vtafs" timestamp="1692182518"&gt;6891&lt;/key&gt;&lt;/foreign-keys&gt;&lt;ref-type name="Electronic Book"&gt;44&lt;/ref-type&gt;&lt;contributors&gt;&lt;authors&gt;&lt;author&gt;Susan LLoyd,&lt;/author&gt;&lt;/authors&gt;&lt;/contributors&gt;&lt;titles&gt;&lt;title&gt;Rose vouchers for fruit and veg; An evaluation report. &lt;/title&gt;&lt;/titles&gt;&lt;number&gt;16/08/2023&lt;/number&gt;&lt;dates&gt;&lt;year&gt;2014&lt;/year&gt;&lt;/dates&gt;&lt;publisher&gt;Food Matters&lt;/publisher&gt;&lt;urls&gt;&lt;related-urls&gt;&lt;url&gt;https://www.foodmatters.org/projects/consultation-evaluation-facilitation/rose-voucher/&lt;/url&gt;&lt;/related-urls&gt;&lt;/urls&gt;&lt;/record&gt;&lt;/Cite&gt;&lt;Cite&gt;&lt;Author&gt;Food Matters&lt;/Author&gt;&lt;Year&gt;2017&lt;/Year&gt;&lt;RecNum&gt;6900&lt;/RecNum&gt;&lt;record&gt;&lt;rec-number&gt;6900&lt;/rec-number&gt;&lt;foreign-keys&gt;&lt;key app="EN" db-id="vd55r9f5apapzie0fa9vv20f59ptev0vtafs" timestamp="1694092349"&gt;6900&lt;/key&gt;&lt;/foreign-keys&gt;&lt;ref-type name="Web Page"&gt;12&lt;/ref-type&gt;&lt;contributors&gt;&lt;authors&gt;&lt;author&gt;Food Matters, &lt;/author&gt;&lt;/authors&gt;&lt;/contributors&gt;&lt;titles&gt;&lt;title&gt;Rose Vouchers for fruit and veg: Lambeth project final evaluation&lt;/title&gt;&lt;/titles&gt;&lt;number&gt;07/09/2023&lt;/number&gt;&lt;dates&gt;&lt;year&gt;2017&lt;/year&gt;&lt;/dates&gt;&lt;urls&gt;&lt;related-urls&gt;&lt;url&gt;https://www.alexandrarose.org.uk/rose-vouchers/impact/&lt;/url&gt;&lt;/related-urls&gt;&lt;/urls&gt;&lt;/record&gt;&lt;/Cite&gt;&lt;/EndNote&gt;</w:instrText>
      </w:r>
      <w:r w:rsidRPr="008E46CF">
        <w:fldChar w:fldCharType="separate"/>
      </w:r>
      <w:r w:rsidRPr="008E46CF">
        <w:rPr>
          <w:noProof/>
          <w:vertAlign w:val="superscript"/>
        </w:rPr>
        <w:t>53,54</w:t>
      </w:r>
      <w:r w:rsidRPr="008E46CF">
        <w:fldChar w:fldCharType="end"/>
      </w:r>
      <w:r w:rsidRPr="008E46CF">
        <w:t>.  Amongst the reports focussing on HS, common themes identified included lack of clarity around various aspects of the scheme</w:t>
      </w:r>
      <w:r w:rsidRPr="008E46CF">
        <w:fldChar w:fldCharType="begin">
          <w:fldData xml:space="preserve">PEVuZE5vdGU+PENpdGU+PEF1dGhvcj5Ob3R0aW5naGFtc2hpcmUgQ291bnR5IENvdW5jaWw8L0F1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</w:fldData>
        </w:fldChar>
      </w:r>
      <w:r w:rsidRPr="008E46CF">
        <w:instrText xml:space="preserve"> ADDIN EN.CITE </w:instrText>
      </w:r>
      <w:r w:rsidRPr="008E46CF">
        <w:fldChar w:fldCharType="begin">
          <w:fldData xml:space="preserve">PEVuZE5vdGU+PENpdGU+PEF1dGhvcj5Ob3R0aW5naGFtc2hpcmUgQ291bnR5IENvdW5jaWw8L0F1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52,55,66</w:t>
      </w:r>
      <w:r w:rsidRPr="008E46CF">
        <w:fldChar w:fldCharType="end"/>
      </w:r>
      <w:r w:rsidRPr="008E46CF">
        <w:t>, issues around access to retailers signed up to HS</w:t>
      </w:r>
      <w:r w:rsidRPr="008E46CF">
        <w:fldChar w:fldCharType="begin">
          <w:fldData xml:space="preserve">PEVuZE5vdGU+PENpdGU+PEF1dGhvcj5Ob3R0aW5naGFtc2hpcmUgQ291bnR5IENvdW5jaWw8L0F1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</w:fldData>
        </w:fldChar>
      </w:r>
      <w:r w:rsidRPr="008E46CF">
        <w:instrText xml:space="preserve"> ADDIN EN.CITE </w:instrText>
      </w:r>
      <w:r w:rsidRPr="008E46CF">
        <w:fldChar w:fldCharType="begin">
          <w:fldData xml:space="preserve">PEVuZE5vdGU+PENpdGU+PEF1dGhvcj5Ob3R0aW5naGFtc2hpcmUgQ291bnR5IENvdW5jaWw8L0F1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49,51,52</w:t>
      </w:r>
      <w:r w:rsidRPr="008E46CF">
        <w:fldChar w:fldCharType="end"/>
      </w:r>
      <w:r w:rsidRPr="008E46CF">
        <w:t>, the use of HS to increase quantity or variety of F&amp;V purchased</w:t>
      </w:r>
      <w:r w:rsidRPr="008E46CF">
        <w:fldChar w:fldCharType="begin">
          <w:fldData xml:space="preserve">PEVuZE5vdGU+PENpdGU+PEF1dGhvcj5UYXZpc3RvY2sgSW5zdGl0dXRlPC9BdXRob3I+PFllYXI+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</w:fldData>
        </w:fldChar>
      </w:r>
      <w:r w:rsidRPr="008E46CF">
        <w:instrText xml:space="preserve"> ADDIN EN.CITE </w:instrText>
      </w:r>
      <w:r w:rsidRPr="008E46CF">
        <w:fldChar w:fldCharType="begin">
          <w:fldData xml:space="preserve">PEVuZE5vdGU+PENpdGU+PEF1dGhvcj5UYXZpc3RvY2sgSW5zdGl0dXRlPC9BdXRob3I+PFllYXI+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</w:fldData>
        </w:fldChar>
      </w:r>
      <w:r w:rsidRPr="008E46CF">
        <w:instrText xml:space="preserve"> ADDIN EN.CITE.DATA </w:instrText>
      </w:r>
      <w:r w:rsidRPr="008E46CF">
        <w:fldChar w:fldCharType="end"/>
      </w:r>
      <w:r w:rsidRPr="008E46CF">
        <w:fldChar w:fldCharType="separate"/>
      </w:r>
      <w:r w:rsidRPr="008E46CF">
        <w:rPr>
          <w:noProof/>
          <w:vertAlign w:val="superscript"/>
        </w:rPr>
        <w:t>51,55,66</w:t>
      </w:r>
      <w:r w:rsidRPr="008E46CF">
        <w:fldChar w:fldCharType="end"/>
      </w:r>
      <w:r w:rsidRPr="008E46CF">
        <w:t xml:space="preserve"> and the need to make changes to the eligibility criteria</w:t>
      </w:r>
      <w:r w:rsidRPr="008E46CF">
        <w:fldChar w:fldCharType="begin"/>
      </w:r>
      <w:r w:rsidRPr="008E46CF">
        <w:instrText xml:space="preserve"> ADDIN EN.CITE &lt;EndNote&gt;&lt;Cite&gt;&lt;Author&gt;Child Poverty Action Group in Scotland&lt;/Author&gt;&lt;Year&gt;2015&lt;/Year&gt;&lt;RecNum&gt;6899&lt;/RecNum&gt;&lt;DisplayText&gt;&lt;style face="superscript"&gt;49,51&lt;/style&gt;&lt;/DisplayText&gt;&lt;record&gt;&lt;rec-number&gt;6899&lt;/rec-number&gt;&lt;foreign-keys&gt;&lt;key app="EN" db-id="vd55r9f5apapzie0fa9vv20f59ptev0vtafs" timestamp="1694082067"&gt;6899&lt;/key&gt;&lt;/foreign-keys&gt;&lt;ref-type name="Web Page"&gt;12&lt;/ref-type&gt;&lt;contributors&gt;&lt;authors&gt;&lt;author&gt;Child Poverty Action Group in Scotland,&lt;/author&gt;&lt;/authors&gt;&lt;/contributors&gt;&lt;titles&gt;&lt;title&gt;Early Warning System: Sure Start Maternity Grants and the Healthy Start Scheme: CPAG in Scotland policy seminar on the use of future powers.&lt;/title&gt;&lt;/titles&gt;&lt;number&gt;07/09/2023&lt;/number&gt;&lt;dates&gt;&lt;year&gt;2015&lt;/year&gt;&lt;/dates&gt;&lt;urls&gt;&lt;related-urls&gt;&lt;url&gt;chrome-extension://efaidnbmnnnibpcajpcglclefindmkaj/https://cpag.org.uk/sites/default/files/CPAG%20Sure_Healthy%20Start%20(Proof%202).pdf&lt;/url&gt;&lt;/related-urls&gt;&lt;/urls&gt;&lt;/record&gt;&lt;/Cite&gt;&lt;Cite&gt;&lt;Author&gt;Food Matters&lt;/Author&gt;&lt;Year&gt;2012&lt;/Year&gt;&lt;RecNum&gt;6896&lt;/RecNum&gt;&lt;record&gt;&lt;rec-number&gt;6896&lt;/rec-number&gt;&lt;foreign-keys&gt;&lt;key app="EN" db-id="vd55r9f5apapzie0fa9vv20f59ptev0vtafs" timestamp="1692874577"&gt;6896&lt;/key&gt;&lt;/foreign-keys&gt;&lt;ref-type name="Web Page"&gt;12&lt;/ref-type&gt;&lt;contributors&gt;&lt;authors&gt;&lt;author&gt;Food Matters,&lt;/author&gt;&lt;/authors&gt;&lt;/contributors&gt;&lt;titles&gt;&lt;title&gt;Healthy Start: Understanding the use of vouchers. Paricipatory workshops final report. &lt;/title&gt;&lt;/titles&gt;&lt;number&gt;24/08/2023&lt;/number&gt;&lt;dates&gt;&lt;year&gt;2012&lt;/year&gt;&lt;/dates&gt;&lt;urls&gt;&lt;related-urls&gt;&lt;url&gt;chrome-extension://efaidnbmnnnibpcajpcglclefindmkaj/https://www.foodmatters.org/wp-content/uploads/2021/07/Healthy-Start-Evaluation.pdf&lt;/url&gt;&lt;/related-urls&gt;&lt;/urls&gt;&lt;/record&gt;&lt;/Cite&gt;&lt;/EndNote&gt;</w:instrText>
      </w:r>
      <w:r w:rsidRPr="008E46CF">
        <w:fldChar w:fldCharType="separate"/>
      </w:r>
      <w:r w:rsidRPr="008E46CF">
        <w:rPr>
          <w:noProof/>
          <w:vertAlign w:val="superscript"/>
        </w:rPr>
        <w:t>49,51</w:t>
      </w:r>
      <w:r w:rsidRPr="008E46CF">
        <w:fldChar w:fldCharType="end"/>
      </w:r>
      <w:r w:rsidRPr="008E46CF">
        <w:t>. After the introduction of BSF the Scottish government commissioned an evaluation of the scheme. Recipients reported using BSF to purchase a greater quantity or variety of F&amp;V, to reduce financial pressures or as a safety net</w:t>
      </w:r>
      <w:r w:rsidRPr="008E46CF">
        <w:fldChar w:fldCharType="begin"/>
      </w:r>
      <w:r w:rsidRPr="008E46CF">
        <w:instrText xml:space="preserve"> ADDIN EN.CITE &lt;EndNote&gt;&lt;Cite&gt;&lt;Author&gt;ScotCen Social Research&lt;/Author&gt;&lt;Year&gt;2022&lt;/Year&gt;&lt;RecNum&gt;6892&lt;/RecNum&gt;&lt;DisplayText&gt;&lt;style face="superscript"&gt;50&lt;/style&gt;&lt;/DisplayText&gt;&lt;record&gt;&lt;rec-number&gt;6892&lt;/rec-number&gt;&lt;foreign-keys&gt;&lt;key app="EN" db-id="vd55r9f5apapzie0fa9vv20f59ptev0vtafs" timestamp="1692195635"&gt;6892&lt;/key&gt;&lt;/foreign-keys&gt;&lt;ref-type name="Electronic Book"&gt;44&lt;/ref-type&gt;&lt;contributors&gt;&lt;authors&gt;&lt;author&gt;ScotCen Social Research, Scottish Government,&lt;/author&gt;&lt;/authors&gt;&lt;/contributors&gt;&lt;titles&gt;&lt;title&gt;Evaluation of Best Start Foods: Equality and Welfare&lt;/title&gt;&lt;tertiary-title&gt;Social Research Series&lt;/tertiary-title&gt;&lt;/titles&gt;&lt;dates&gt;&lt;year&gt;2022&lt;/year&gt;&lt;pub-dates&gt;&lt;date&gt;16/08/2023&lt;/date&gt;&lt;/pub-dates&gt;&lt;/dates&gt;&lt;isbn&gt; 978-1-80435-766-8&lt;/isbn&gt;&lt;urls&gt;&lt;related-urls&gt;&lt;url&gt;www.gov.scot/socialresearch&lt;/url&gt;&lt;/related-urls&gt;&lt;/urls&gt;&lt;/record&gt;&lt;/Cite&gt;&lt;/EndNote&gt;</w:instrText>
      </w:r>
      <w:r w:rsidRPr="008E46CF">
        <w:fldChar w:fldCharType="separate"/>
      </w:r>
      <w:r w:rsidRPr="008E46CF">
        <w:rPr>
          <w:noProof/>
          <w:vertAlign w:val="superscript"/>
        </w:rPr>
        <w:t>50</w:t>
      </w:r>
      <w:r w:rsidRPr="008E46CF">
        <w:fldChar w:fldCharType="end"/>
      </w:r>
      <w:r w:rsidRPr="008E46CF">
        <w:t>. There were concerns about lack of understanding of some aspects of the scheme, and some felt that eligibility criteria should be broadened</w:t>
      </w:r>
      <w:r w:rsidRPr="008E46CF">
        <w:fldChar w:fldCharType="begin"/>
      </w:r>
      <w:r w:rsidRPr="008E46CF">
        <w:instrText xml:space="preserve"> ADDIN EN.CITE &lt;EndNote&gt;&lt;Cite&gt;&lt;Author&gt;ScotCen Social Research&lt;/Author&gt;&lt;Year&gt;2022&lt;/Year&gt;&lt;RecNum&gt;6892&lt;/RecNum&gt;&lt;DisplayText&gt;&lt;style face="superscript"&gt;50&lt;/style&gt;&lt;/DisplayText&gt;&lt;record&gt;&lt;rec-number&gt;6892&lt;/rec-number&gt;&lt;foreign-keys&gt;&lt;key app="EN" db-id="vd55r9f5apapzie0fa9vv20f59ptev0vtafs" timestamp="1692195635"&gt;6892&lt;/key&gt;&lt;/foreign-keys&gt;&lt;ref-type name="Electronic Book"&gt;44&lt;/ref-type&gt;&lt;contributors&gt;&lt;authors&gt;&lt;author&gt;ScotCen Social Research, Scottish Government,&lt;/author&gt;&lt;/authors&gt;&lt;/contributors&gt;&lt;titles&gt;&lt;title&gt;Evaluation of Best Start Foods: Equality and Welfare&lt;/title&gt;&lt;tertiary-title&gt;Social Research Series&lt;/tertiary-title&gt;&lt;/titles&gt;&lt;dates&gt;&lt;year&gt;2022&lt;/year&gt;&lt;pub-dates&gt;&lt;date&gt;16/08/2023&lt;/date&gt;&lt;/pub-dates&gt;&lt;/dates&gt;&lt;isbn&gt; 978-1-80435-766-8&lt;/isbn&gt;&lt;urls&gt;&lt;related-urls&gt;&lt;url&gt;www.gov.scot/socialresearch&lt;/url&gt;&lt;/related-urls&gt;&lt;/urls&gt;&lt;/record&gt;&lt;/Cite&gt;&lt;/EndNote&gt;</w:instrText>
      </w:r>
      <w:r w:rsidRPr="008E46CF">
        <w:fldChar w:fldCharType="separate"/>
      </w:r>
      <w:r w:rsidRPr="008E46CF">
        <w:rPr>
          <w:noProof/>
          <w:vertAlign w:val="superscript"/>
        </w:rPr>
        <w:t>50</w:t>
      </w:r>
      <w:r w:rsidRPr="008E46CF">
        <w:fldChar w:fldCharType="end"/>
      </w:r>
      <w:r w:rsidRPr="008E46CF">
        <w:t>. In general, the use of a pre-paid card rather than paper vouchers was felt to be a positive change</w:t>
      </w:r>
      <w:r w:rsidRPr="008E46CF">
        <w:fldChar w:fldCharType="begin"/>
      </w:r>
      <w:r w:rsidRPr="008E46CF">
        <w:instrText xml:space="preserve"> ADDIN EN.CITE &lt;EndNote&gt;&lt;Cite&gt;&lt;Author&gt;ScotCen Social Research&lt;/Author&gt;&lt;Year&gt;2022&lt;/Year&gt;&lt;RecNum&gt;6892&lt;/RecNum&gt;&lt;DisplayText&gt;&lt;style face="superscript"&gt;50&lt;/style&gt;&lt;/DisplayText&gt;&lt;record&gt;&lt;rec-number&gt;6892&lt;/rec-number&gt;&lt;foreign-keys&gt;&lt;key app="EN" db-id="vd55r9f5apapzie0fa9vv20f59ptev0vtafs" timestamp="1692195635"&gt;6892&lt;/key&gt;&lt;/foreign-keys&gt;&lt;ref-type name="Electronic Book"&gt;44&lt;/ref-type&gt;&lt;contributors&gt;&lt;authors&gt;&lt;author&gt;ScotCen Social Research, Scottish Government,&lt;/author&gt;&lt;/authors&gt;&lt;/contributors&gt;&lt;titles&gt;&lt;title&gt;Evaluation of Best Start Foods: Equality and Welfare&lt;/title&gt;&lt;tertiary-title&gt;Social Research Series&lt;/tertiary-title&gt;&lt;/titles&gt;&lt;dates&gt;&lt;year&gt;2022&lt;/year&gt;&lt;pub-dates&gt;&lt;date&gt;16/08/2023&lt;/date&gt;&lt;/pub-dates&gt;&lt;/dates&gt;&lt;isbn&gt; 978-1-80435-766-8&lt;/isbn&gt;&lt;urls&gt;&lt;related-urls&gt;&lt;url&gt;www.gov.scot/socialresearch&lt;/url&gt;&lt;/related-urls&gt;&lt;/urls&gt;&lt;/record&gt;&lt;/Cite&gt;&lt;/EndNote&gt;</w:instrText>
      </w:r>
      <w:r w:rsidRPr="008E46CF">
        <w:fldChar w:fldCharType="separate"/>
      </w:r>
      <w:r w:rsidRPr="008E46CF">
        <w:rPr>
          <w:noProof/>
          <w:vertAlign w:val="superscript"/>
        </w:rPr>
        <w:t>50</w:t>
      </w:r>
      <w:r w:rsidRPr="008E46CF">
        <w:fldChar w:fldCharType="end"/>
      </w:r>
      <w:r w:rsidRPr="008E46CF">
        <w:t xml:space="preserve">. </w:t>
      </w:r>
    </w:p>
    <w:p w14:paraId="7DD5FA8F" w14:textId="769A5AE7" w:rsidR="00E42CBC" w:rsidRPr="008E46CF" w:rsidRDefault="00E42CBC" w:rsidP="003A6D56">
      <w:pPr>
        <w:spacing w:line="360" w:lineRule="auto"/>
      </w:pPr>
      <w:r w:rsidRPr="008E46CF">
        <w:t>Finally, two evaluations of the Rose voucher scheme were undertaken</w:t>
      </w:r>
      <w:r w:rsidRPr="008E46CF">
        <w:fldChar w:fldCharType="begin"/>
      </w:r>
      <w:r w:rsidRPr="008E46CF">
        <w:instrText xml:space="preserve"> ADDIN EN.CITE &lt;EndNote&gt;&lt;Cite&gt;&lt;Author&gt;Susan LLoyd&lt;/Author&gt;&lt;Year&gt;2014&lt;/Year&gt;&lt;RecNum&gt;6891&lt;/RecNum&gt;&lt;DisplayText&gt;&lt;style face="superscript"&gt;53,54&lt;/style&gt;&lt;/DisplayText&gt;&lt;record&gt;&lt;rec-number&gt;6891&lt;/rec-number&gt;&lt;foreign-keys&gt;&lt;key app="EN" db-id="vd55r9f5apapzie0fa9vv20f59ptev0vtafs" timestamp="1692182518"&gt;6891&lt;/key&gt;&lt;/foreign-keys&gt;&lt;ref-type name="Electronic Book"&gt;44&lt;/ref-type&gt;&lt;contributors&gt;&lt;authors&gt;&lt;author&gt;Susan LLoyd,&lt;/author&gt;&lt;/authors&gt;&lt;/contributors&gt;&lt;titles&gt;&lt;title&gt;Rose vouchers for fruit and veg; An evaluation report. &lt;/title&gt;&lt;/titles&gt;&lt;number&gt;16/08/2023&lt;/number&gt;&lt;dates&gt;&lt;year&gt;2014&lt;/year&gt;&lt;/dates&gt;&lt;publisher&gt;Food Matters&lt;/publisher&gt;&lt;urls&gt;&lt;related-urls&gt;&lt;url&gt;https://www.foodmatters.org/projects/consultation-evaluation-facilitation/rose-voucher/&lt;/url&gt;&lt;/related-urls&gt;&lt;/urls&gt;&lt;/record&gt;&lt;/Cite&gt;&lt;Cite&gt;&lt;Author&gt;Food Matters&lt;/Author&gt;&lt;Year&gt;2017&lt;/Year&gt;&lt;RecNum&gt;6900&lt;/RecNum&gt;&lt;record&gt;&lt;rec-number&gt;6900&lt;/rec-number&gt;&lt;foreign-keys&gt;&lt;key app="EN" db-id="vd55r9f5apapzie0fa9vv20f59ptev0vtafs" timestamp="1694092349"&gt;6900&lt;/key&gt;&lt;/foreign-keys&gt;&lt;ref-type name="Web Page"&gt;12&lt;/ref-type&gt;&lt;contributors&gt;&lt;authors&gt;&lt;author&gt;Food Matters, &lt;/author&gt;&lt;/authors&gt;&lt;/contributors&gt;&lt;titles&gt;&lt;title&gt;Rose Vouchers for fruit and veg: Lambeth project final evaluation&lt;/title&gt;&lt;/titles&gt;&lt;number&gt;07/09/2023&lt;/number&gt;&lt;dates&gt;&lt;year&gt;2017&lt;/year&gt;&lt;/dates&gt;&lt;urls&gt;&lt;related-urls&gt;&lt;url&gt;https://www.alexandrarose.org.uk/rose-vouchers/impact/&lt;/url&gt;&lt;/related-urls&gt;&lt;/urls&gt;&lt;/record&gt;&lt;/Cite&gt;&lt;/EndNote&gt;</w:instrText>
      </w:r>
      <w:r w:rsidRPr="008E46CF">
        <w:fldChar w:fldCharType="separate"/>
      </w:r>
      <w:r w:rsidRPr="008E46CF">
        <w:rPr>
          <w:noProof/>
          <w:vertAlign w:val="superscript"/>
        </w:rPr>
        <w:t>53,54</w:t>
      </w:r>
      <w:r w:rsidRPr="008E46CF">
        <w:fldChar w:fldCharType="end"/>
      </w:r>
      <w:r w:rsidRPr="008E46CF">
        <w:t>. Recipients reported consuming more F&amp;V, some used the vouchers to reduce financial pressures and others to purchase larger quantities or varieties of F&amp;V</w:t>
      </w:r>
      <w:r w:rsidRPr="008E46CF">
        <w:fldChar w:fldCharType="begin"/>
      </w:r>
      <w:r w:rsidRPr="008E46CF">
        <w:instrText xml:space="preserve"> ADDIN EN.CITE &lt;EndNote&gt;&lt;Cite&gt;&lt;Author&gt;Susan LLoyd&lt;/Author&gt;&lt;Year&gt;2014&lt;/Year&gt;&lt;RecNum&gt;6891&lt;/RecNum&gt;&lt;DisplayText&gt;&lt;style face="superscript"&gt;53,54&lt;/style&gt;&lt;/DisplayText&gt;&lt;record&gt;&lt;rec-number&gt;6891&lt;/rec-number&gt;&lt;foreign-keys&gt;&lt;key app="EN" db-id="vd55r9f5apapzie0fa9vv20f59ptev0vtafs" timestamp="1692182518"&gt;6891&lt;/key&gt;&lt;/foreign-keys&gt;&lt;ref-type name="Electronic Book"&gt;44&lt;/ref-type&gt;&lt;contributors&gt;&lt;authors&gt;&lt;author&gt;Susan LLoyd,&lt;/author&gt;&lt;/authors&gt;&lt;/contributors&gt;&lt;titles&gt;&lt;title&gt;Rose vouchers for fruit and veg; An evaluation report. &lt;/title&gt;&lt;/titles&gt;&lt;number&gt;16/08/2023&lt;/number&gt;&lt;dates&gt;&lt;year&gt;2014&lt;/year&gt;&lt;/dates&gt;&lt;publisher&gt;Food Matters&lt;/publisher&gt;&lt;urls&gt;&lt;related-urls&gt;&lt;url&gt;https://www.foodmatters.org/projects/consultation-evaluation-facilitation/rose-voucher/&lt;/url&gt;&lt;/related-urls&gt;&lt;/urls&gt;&lt;/record&gt;&lt;/Cite&gt;&lt;Cite&gt;&lt;Author&gt;Food Matters&lt;/Author&gt;&lt;Year&gt;2017&lt;/Year&gt;&lt;RecNum&gt;6900&lt;/RecNum&gt;&lt;record&gt;&lt;rec-number&gt;6900&lt;/rec-number&gt;&lt;foreign-keys&gt;&lt;key app="EN" db-id="vd55r9f5apapzie0fa9vv20f59ptev0vtafs" timestamp="1694092349"&gt;6900&lt;/key&gt;&lt;/foreign-keys&gt;&lt;ref-type name="Web Page"&gt;12&lt;/ref-type&gt;&lt;contributors&gt;&lt;authors&gt;&lt;author&gt;Food Matters, &lt;/author&gt;&lt;/authors&gt;&lt;/contributors&gt;&lt;titles&gt;&lt;title&gt;Rose Vouchers for fruit and veg: Lambeth project final evaluation&lt;/title&gt;&lt;/titles&gt;&lt;number&gt;07/09/2023&lt;/number&gt;&lt;dates&gt;&lt;year&gt;2017&lt;/year&gt;&lt;/dates&gt;&lt;urls&gt;&lt;related-urls&gt;&lt;url&gt;https://www.alexandrarose.org.uk/rose-vouchers/impact/&lt;/url&gt;&lt;/related-urls&gt;&lt;/urls&gt;&lt;/record&gt;&lt;/Cite&gt;&lt;/EndNote&gt;</w:instrText>
      </w:r>
      <w:r w:rsidRPr="008E46CF">
        <w:fldChar w:fldCharType="separate"/>
      </w:r>
      <w:r w:rsidRPr="008E46CF">
        <w:rPr>
          <w:noProof/>
          <w:vertAlign w:val="superscript"/>
        </w:rPr>
        <w:t>53,54</w:t>
      </w:r>
      <w:r w:rsidRPr="008E46CF">
        <w:fldChar w:fldCharType="end"/>
      </w:r>
      <w:r w:rsidRPr="008E46CF">
        <w:t>. Some recipients felt that the scheme supported healthy habits and that the scheme was likely to change their habits in the longer term, with some reporting improved health outcomes (reduced constipation, feeling healthier, weight loss, improved skin, improved energy levels, improved mental wellbeing), which they saw as being a result of the scheme</w:t>
      </w:r>
      <w:r w:rsidRPr="008E46CF">
        <w:fldChar w:fldCharType="begin"/>
      </w:r>
      <w:r w:rsidRPr="008E46CF">
        <w:instrText xml:space="preserve"> ADDIN EN.CITE &lt;EndNote&gt;&lt;Cite&gt;&lt;Author&gt;Susan LLoyd&lt;/Author&gt;&lt;Year&gt;2014&lt;/Year&gt;&lt;RecNum&gt;6891&lt;/RecNum&gt;&lt;DisplayText&gt;&lt;style face="superscript"&gt;53,54&lt;/style&gt;&lt;/DisplayText&gt;&lt;record&gt;&lt;rec-number&gt;6891&lt;/rec-number&gt;&lt;foreign-keys&gt;&lt;key app="EN" db-id="vd55r9f5apapzie0fa9vv20f59ptev0vtafs" timestamp="1692182518"&gt;6891&lt;/key&gt;&lt;/foreign-keys&gt;&lt;ref-type name="Electronic Book"&gt;44&lt;/ref-type&gt;&lt;contributors&gt;&lt;authors&gt;&lt;author&gt;Susan LLoyd,&lt;/author&gt;&lt;/authors&gt;&lt;/contributors&gt;&lt;titles&gt;&lt;title&gt;Rose vouchers for fruit and veg; An evaluation report. &lt;/title&gt;&lt;/titles&gt;&lt;number&gt;16/08/2023&lt;/number&gt;&lt;dates&gt;&lt;year&gt;2014&lt;/year&gt;&lt;/dates&gt;&lt;publisher&gt;Food Matters&lt;/publisher&gt;&lt;urls&gt;&lt;related-urls&gt;&lt;url&gt;https://www.foodmatters.org/projects/consultation-evaluation-facilitation/rose-voucher/&lt;/url&gt;&lt;/related-urls&gt;&lt;/urls&gt;&lt;/record&gt;&lt;/Cite&gt;&lt;Cite&gt;&lt;Author&gt;Food Matters&lt;/Author&gt;&lt;Year&gt;2017&lt;/Year&gt;&lt;RecNum&gt;6900&lt;/RecNum&gt;&lt;record&gt;&lt;rec-number&gt;6900&lt;/rec-number&gt;&lt;foreign-keys&gt;&lt;key app="EN" db-id="vd55r9f5apapzie0fa9vv20f59ptev0vtafs" timestamp="1694092349"&gt;6900&lt;/key&gt;&lt;/foreign-keys&gt;&lt;ref-type name="Web Page"&gt;12&lt;/ref-type&gt;&lt;contributors&gt;&lt;authors&gt;&lt;author&gt;Food Matters, &lt;/author&gt;&lt;/authors&gt;&lt;/contributors&gt;&lt;titles&gt;&lt;title&gt;Rose Vouchers for fruit and veg: Lambeth project final evaluation&lt;/title&gt;&lt;/titles&gt;&lt;number&gt;07/09/2023&lt;/number&gt;&lt;dates&gt;&lt;year&gt;2017&lt;/year&gt;&lt;/dates&gt;&lt;urls&gt;&lt;related-urls&gt;&lt;url&gt;https://www.alexandrarose.org.uk/rose-vouchers/impact/&lt;/url&gt;&lt;/related-urls&gt;&lt;/urls&gt;&lt;/record&gt;&lt;/Cite&gt;&lt;/EndNote&gt;</w:instrText>
      </w:r>
      <w:r w:rsidRPr="008E46CF">
        <w:fldChar w:fldCharType="separate"/>
      </w:r>
      <w:r w:rsidRPr="008E46CF">
        <w:rPr>
          <w:noProof/>
          <w:vertAlign w:val="superscript"/>
        </w:rPr>
        <w:t>53,54</w:t>
      </w:r>
      <w:r w:rsidRPr="008E46CF">
        <w:fldChar w:fldCharType="end"/>
      </w:r>
      <w:r w:rsidRPr="008E46CF">
        <w:t>.</w:t>
      </w:r>
    </w:p>
    <w:p w14:paraId="14FA4660" w14:textId="77777777" w:rsidR="00E42CBC" w:rsidRPr="008E46CF" w:rsidRDefault="00E42CBC" w:rsidP="003A6D56">
      <w:pPr>
        <w:spacing w:line="360" w:lineRule="auto"/>
      </w:pPr>
    </w:p>
    <w:p w14:paraId="70A0CB29" w14:textId="77777777" w:rsidR="00E42CBC" w:rsidRPr="008E46CF" w:rsidRDefault="00E42CBC" w:rsidP="003A6D56">
      <w:pPr>
        <w:spacing w:after="0" w:line="360" w:lineRule="auto"/>
        <w:rPr>
          <w:b/>
          <w:bCs/>
          <w:sz w:val="24"/>
          <w:szCs w:val="24"/>
        </w:rPr>
      </w:pPr>
      <w:bookmarkStart w:id="15" w:name="_Toc164599260"/>
      <w:r w:rsidRPr="008E46CF">
        <w:rPr>
          <w:b/>
          <w:bCs/>
          <w:sz w:val="24"/>
          <w:szCs w:val="24"/>
        </w:rPr>
        <w:t>Discussion</w:t>
      </w:r>
      <w:bookmarkEnd w:id="15"/>
    </w:p>
    <w:p w14:paraId="1EB8B22F" w14:textId="7EEACA9E" w:rsidR="00F065D7" w:rsidRPr="008E46CF" w:rsidRDefault="00E42CBC" w:rsidP="003A6D56">
      <w:pPr>
        <w:spacing w:after="0" w:line="360" w:lineRule="auto"/>
        <w:rPr>
          <w:rFonts w:ascii="Calibri" w:hAnsi="Calibri" w:cs="Calibri"/>
          <w:shd w:val="clear" w:color="auto" w:fill="FFFFFF"/>
        </w:rPr>
      </w:pPr>
      <w:r w:rsidRPr="008E46CF">
        <w:rPr>
          <w:lang w:val="en-US"/>
        </w:rPr>
        <w:t xml:space="preserve">This systematic review explores the impact of </w:t>
      </w:r>
      <w:r w:rsidRPr="008E46CF">
        <w:t xml:space="preserve">F&amp;V voucher schemes on a range of outcomes. The most commonly included group of outcomes were F&amp;V purchasing and F&amp;V consumption. </w:t>
      </w:r>
      <w:r w:rsidR="009F0770" w:rsidRPr="008E46CF">
        <w:rPr>
          <w:rStyle w:val="cf01"/>
          <w:rFonts w:ascii="Calibri" w:hAnsi="Calibri" w:cs="Calibri"/>
          <w:color w:val="auto"/>
          <w:sz w:val="22"/>
          <w:szCs w:val="22"/>
        </w:rPr>
        <w:t>Overall, F&amp;V</w:t>
      </w:r>
      <w:r w:rsidR="009F0770" w:rsidRPr="008E46CF" w:rsidDel="006B2825">
        <w:rPr>
          <w:rStyle w:val="cf01"/>
          <w:rFonts w:ascii="Calibri" w:hAnsi="Calibri" w:cs="Calibri"/>
          <w:color w:val="auto"/>
          <w:sz w:val="22"/>
          <w:szCs w:val="22"/>
        </w:rPr>
        <w:t xml:space="preserve"> </w:t>
      </w:r>
      <w:r w:rsidR="009F0770" w:rsidRPr="008E46CF">
        <w:rPr>
          <w:rStyle w:val="cf01"/>
          <w:rFonts w:ascii="Calibri" w:hAnsi="Calibri" w:cs="Calibri"/>
          <w:color w:val="auto"/>
          <w:sz w:val="22"/>
          <w:szCs w:val="22"/>
        </w:rPr>
        <w:t>voucher schemes did appear to increase fruit and/or vegetable consumption, but confidence in this finding was low. Qualitative data was more consistent. F&amp;V</w:t>
      </w:r>
      <w:r w:rsidR="009F0770" w:rsidRPr="008E46CF" w:rsidDel="006B2825">
        <w:rPr>
          <w:rStyle w:val="cf01"/>
          <w:rFonts w:ascii="Calibri" w:hAnsi="Calibri" w:cs="Calibri"/>
          <w:color w:val="auto"/>
          <w:sz w:val="22"/>
          <w:szCs w:val="22"/>
        </w:rPr>
        <w:t xml:space="preserve"> </w:t>
      </w:r>
      <w:r w:rsidR="009F0770" w:rsidRPr="008E46CF">
        <w:rPr>
          <w:rStyle w:val="cf01"/>
          <w:rFonts w:ascii="Calibri" w:hAnsi="Calibri" w:cs="Calibri"/>
          <w:color w:val="auto"/>
          <w:sz w:val="22"/>
          <w:szCs w:val="22"/>
        </w:rPr>
        <w:t xml:space="preserve">vouchers were used in three main ways; </w:t>
      </w:r>
      <w:r w:rsidR="009F0770" w:rsidRPr="008E46CF">
        <w:t>as a financial benefit to subsidise food already being purchased, to increase the quantity or variety of F&amp;Vs purchased, or as a safety net, to be used to ensure that the family had something to eat.</w:t>
      </w:r>
    </w:p>
    <w:p w14:paraId="5D90D3A5" w14:textId="0B88CF5E" w:rsidR="00E42CBC" w:rsidRPr="008E46CF" w:rsidRDefault="00E42CBC" w:rsidP="003A6D56">
      <w:pPr>
        <w:spacing w:line="360" w:lineRule="auto"/>
      </w:pPr>
      <w:r w:rsidRPr="008E46CF">
        <w:t>There was a lack of consistency of results across the studies included in this review, with different outcomes being considered and some studies finding a positive impact of F&amp;V vouchers whilst others found no significant differences. There are several possible reasons for this. Firstly, evaluating interventions such as F&amp;V voucher programmes is challenging</w:t>
      </w:r>
      <w:r w:rsidRPr="008E46CF">
        <w:fldChar w:fldCharType="begin"/>
      </w:r>
      <w:r w:rsidRPr="008E46CF">
        <w:instrText xml:space="preserve"> ADDIN EN.CITE &lt;EndNote&gt;&lt;Cite&gt;&lt;Author&gt;Jackson&lt;/Author&gt;&lt;Year&gt;2004&lt;/Year&gt;&lt;RecNum&gt;6995&lt;/RecNum&gt;&lt;DisplayText&gt;&lt;style face="superscript"&gt;64&lt;/style&gt;&lt;/DisplayText&gt;&lt;record&gt;&lt;rec-number&gt;6995&lt;/rec-number&gt;&lt;foreign-keys&gt;&lt;key app="EN" db-id="vd55r9f5apapzie0fa9vv20f59ptev0vtafs" timestamp="1713273902"&gt;6995&lt;/key&gt;&lt;/foreign-keys&gt;&lt;ref-type name="Journal Article"&gt;17&lt;/ref-type&gt;&lt;contributors&gt;&lt;authors&gt;&lt;author&gt;Jackson, N.&lt;/author&gt;&lt;/authors&gt;&lt;/contributors&gt;&lt;titles&gt;&lt;title&gt;The challenges of systematically reviewing public health interventions&lt;/title&gt;&lt;secondary-title&gt;Journal of Public Health&lt;/secondary-title&gt;&lt;/titles&gt;&lt;periodical&gt;&lt;full-title&gt;Journal of Public Health&lt;/full-title&gt;&lt;/periodical&gt;&lt;pages&gt;303-307&lt;/pages&gt;&lt;volume&gt;26&lt;/volume&gt;&lt;number&gt;3&lt;/number&gt;&lt;dates&gt;&lt;year&gt;2004&lt;/year&gt;&lt;/dates&gt;&lt;publisher&gt;Oxford University Press&lt;/publisher&gt;&lt;isbn&gt;17413842, 17413850&lt;/isbn&gt;&lt;urls&gt;&lt;related-urls&gt;&lt;url&gt;http://www.jstor.org/stable/45241930&lt;/url&gt;&lt;/related-urls&gt;&lt;/urls&gt;&lt;custom1&gt;Full publication date: September 2004&lt;/custom1&gt;&lt;remote-database-name&gt;JSTOR&lt;/remote-database-name&gt;&lt;access-date&gt;2024/04/16/&lt;/access-date&gt;&lt;/record&gt;&lt;/Cite&gt;&lt;/EndNote&gt;</w:instrText>
      </w:r>
      <w:r w:rsidRPr="008E46CF">
        <w:fldChar w:fldCharType="separate"/>
      </w:r>
      <w:r w:rsidRPr="008E46CF">
        <w:rPr>
          <w:noProof/>
          <w:vertAlign w:val="superscript"/>
        </w:rPr>
        <w:t>64</w:t>
      </w:r>
      <w:r w:rsidRPr="008E46CF">
        <w:fldChar w:fldCharType="end"/>
      </w:r>
      <w:r w:rsidRPr="008E46CF">
        <w:t>. Often, researchers have to utilise existing datasets or use proxies to determine either exposure or outcome variables, which introduces bias into the study. In many of the studies included in this review, estimates were unadjusted for some or all major confounders that could be expected to impact the results</w:t>
      </w:r>
      <w:r w:rsidRPr="008E46CF">
        <w:fldChar w:fldCharType="begin">
          <w:fldData xml:space="preserve">PEVuZE5vdGU+PENpdGU+PEF1dGhvcj5IZXJtYW48L0F1dGhvcj48WWVhcj4yMDA2PC9ZZWFyPjxS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IHwgUkFZWUFOLUxBQkVMUzogd29tZW4g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UaG9tYXM8L0F1dGhv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</w:fldData>
        </w:fldChar>
      </w:r>
      <w:r w:rsidRPr="008E46CF">
        <w:instrText xml:space="preserve"> ADDIN EN.CITE </w:instrText>
      </w:r>
      <w:r w:rsidRPr="008E46CF">
        <w:fldChar w:fldCharType="begin">
          <w:fldData xml:space="preserve">PEVuZE5vdGU+PENpdGU+PEF1dGhvcj5IZXJtYW48L0F1dGhvcj48WWVhcj4yMDA2PC9ZZWFyPjxS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IHwgUkFZWUFOLUxBQkVMUzogd29tZW4g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UaG9tYXM8L0F1dGhv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32,34,35,37-41,47</w:t>
      </w:r>
      <w:r w:rsidRPr="008E46CF">
        <w:fldChar w:fldCharType="end"/>
      </w:r>
      <w:r w:rsidRPr="008E46CF">
        <w:t xml:space="preserve">, mostly due to the data being unavailable. Studies included in this review used a wide range of methods and data </w:t>
      </w:r>
      <w:r w:rsidRPr="008E46CF">
        <w:lastRenderedPageBreak/>
        <w:t xml:space="preserve">sources, and studied several different populations. Some studies, such as that by </w:t>
      </w:r>
      <w:proofErr w:type="spellStart"/>
      <w:r w:rsidRPr="008E46CF">
        <w:t>Ridberg</w:t>
      </w:r>
      <w:proofErr w:type="spellEnd"/>
      <w:r w:rsidRPr="008E46CF">
        <w:t xml:space="preserve"> </w:t>
      </w:r>
      <w:r w:rsidRPr="008E46CF">
        <w:rPr>
          <w:i/>
          <w:iCs/>
        </w:rPr>
        <w:t>et al</w:t>
      </w:r>
      <w:r w:rsidRPr="008E46CF">
        <w:t>, may have been impacted by the COVID pandemic and the introduction of other assistance schemes that could have diluted the impact of the intervention</w:t>
      </w:r>
      <w:r w:rsidRPr="008E46CF">
        <w:fldChar w:fldCharType="begin"/>
      </w:r>
      <w:r w:rsidRPr="008E46CF">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fldChar w:fldCharType="separate"/>
      </w:r>
      <w:r w:rsidRPr="008E46CF">
        <w:rPr>
          <w:noProof/>
          <w:vertAlign w:val="superscript"/>
        </w:rPr>
        <w:t>35</w:t>
      </w:r>
      <w:r w:rsidRPr="008E46CF">
        <w:fldChar w:fldCharType="end"/>
      </w:r>
      <w:r w:rsidRPr="008E46CF">
        <w:t>. Others reported large differences in the rates of overestimation and underestimation of food intake between intervention and control groups, which, again, may have impacted their results</w:t>
      </w:r>
      <w:r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Pr="008E46CF">
        <w:instrText xml:space="preserve"> ADDIN EN.CITE </w:instrText>
      </w:r>
      <w:r w:rsidRPr="008E46CF">
        <w:fldChar w:fldCharType="begin">
          <w:fldData xml:space="preserve">PEVuZE5vdGU+PENpdGU+PEF1dGhvcj5Gb3JkPC9BdXRob3I+PFllYXI+MjAwODwvWWVhcj48UmVj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==
</w:fldData>
        </w:fldChar>
      </w:r>
      <w:r w:rsidRPr="008E46CF">
        <w:instrText xml:space="preserve"> ADDIN EN.CITE.DATA </w:instrText>
      </w:r>
      <w:r w:rsidRPr="008E46CF">
        <w:fldChar w:fldCharType="end"/>
      </w:r>
      <w:r w:rsidRPr="008E46CF">
        <w:fldChar w:fldCharType="separate"/>
      </w:r>
      <w:r w:rsidRPr="008E46CF">
        <w:rPr>
          <w:noProof/>
          <w:vertAlign w:val="superscript"/>
        </w:rPr>
        <w:t>39,41</w:t>
      </w:r>
      <w:r w:rsidRPr="008E46CF">
        <w:fldChar w:fldCharType="end"/>
      </w:r>
      <w:r w:rsidRPr="008E46CF">
        <w:t xml:space="preserve">. When taken in totality, these factors make it challenging to draw firm conclusions from the available data. </w:t>
      </w:r>
    </w:p>
    <w:p w14:paraId="18143CF5" w14:textId="1C0050B3" w:rsidR="00E42CBC" w:rsidRPr="008E46CF" w:rsidRDefault="00E42CBC" w:rsidP="003A6D56">
      <w:pPr>
        <w:spacing w:line="360" w:lineRule="auto"/>
      </w:pPr>
      <w:r w:rsidRPr="008E46CF">
        <w:t>Some studies found that F&amp;V vouchers increased fruit and/or vegetable purchasing</w:t>
      </w:r>
      <w:r w:rsidRPr="008E46CF">
        <w:fldChar w:fldCharType="begin">
          <w:fldData xml:space="preserve">PEVuZE5vdGU+PENpdGU+PEF1dGhvcj5HcmlmZml0aDwvQXV0aG9yPjxZZWFyPjIwMTg8L1llYXI+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=
</w:fldData>
        </w:fldChar>
      </w:r>
      <w:r w:rsidRPr="008E46CF">
        <w:instrText xml:space="preserve"> ADDIN EN.CITE </w:instrText>
      </w:r>
      <w:r w:rsidRPr="008E46CF">
        <w:fldChar w:fldCharType="begin">
          <w:fldData xml:space="preserve">PEVuZE5vdGU+PENpdGU+PEF1dGhvcj5HcmlmZml0aDwvQXV0aG9yPjxZZWFyPjIwMTg8L1llYXI+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0,47</w:t>
      </w:r>
      <w:r w:rsidRPr="008E46CF">
        <w:fldChar w:fldCharType="end"/>
      </w:r>
      <w:r w:rsidRPr="008E46CF">
        <w:t xml:space="preserve"> or consumption</w:t>
      </w:r>
      <w:r w:rsidRPr="008E46CF">
        <w:fldChar w:fldCharType="begin">
          <w:fldData xml:space="preserve">PEVuZE5vdGU+PENpdGU+PEF1dGhvcj5IZXJtYW48L0F1dGhvcj48WWVhcj4yMDA4PC9ZZWFyPjxS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S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</w:fldData>
        </w:fldChar>
      </w:r>
      <w:r w:rsidRPr="008E46CF">
        <w:instrText xml:space="preserve"> ADDIN EN.CITE </w:instrText>
      </w:r>
      <w:r w:rsidRPr="008E46CF">
        <w:fldChar w:fldCharType="begin">
          <w:fldData xml:space="preserve">PEVuZE5vdGU+PENpdGU+PEF1dGhvcj5IZXJtYW48L0F1dGhvcj48WWVhcj4yMDA4PC9ZZWFyPjxS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33,34,37-39,41</w:t>
      </w:r>
      <w:r w:rsidRPr="008E46CF">
        <w:fldChar w:fldCharType="end"/>
      </w:r>
      <w:r w:rsidRPr="008E46CF">
        <w:t>, whilst others found that they made no significant differences</w:t>
      </w:r>
      <w:r w:rsidRPr="008E46CF">
        <w:fldChar w:fldCharType="begin">
          <w:fldData xml:space="preserve">PEVuZE5vdGU+PENpdGU+PEF1dGhvcj5SaWRiZXJnPC9BdXRob3I+PFllYXI+MjAyMjwvWWVhcj48
UmVjTnVtPjY5MTM8L1JlY051bT48RGlzcGxheVRleHQ+PHN0eWxlIGZhY2U9InN1cGVyc2NyaXB0
Ij4yMCwzNT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QYXJuaGFtPC9BdXRob3I+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</w:fldData>
        </w:fldChar>
      </w:r>
      <w:r w:rsidRPr="008E46CF">
        <w:instrText xml:space="preserve"> ADDIN EN.CITE </w:instrText>
      </w:r>
      <w:r w:rsidRPr="008E46CF">
        <w:fldChar w:fldCharType="begin">
          <w:fldData xml:space="preserve">PEVuZE5vdGU+PENpdGU+PEF1dGhvcj5SaWRiZXJnPC9BdXRob3I+PFllYXI+MjAyMjwvWWVhcj48
UmVjTnVtPjY5MTM8L1JlY051bT48RGlzcGxheVRleHQ+PHN0eWxlIGZhY2U9InN1cGVyc2NyaXB0
Ij4yMCwzNT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QYXJuaGFtPC9BdXRob3I+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20,35</w:t>
      </w:r>
      <w:r w:rsidRPr="008E46CF">
        <w:fldChar w:fldCharType="end"/>
      </w:r>
      <w:r w:rsidRPr="008E46CF">
        <w:t>. In the case of the UK based HS and BSF schemes, vouchers can be used to purchase both cow’s and infant formula milk, as well as F&amp;V, which may have diluted the impact of the vouchers on F&amp;V purchasing and consumption outcomes, particularly in the case of families with infants who are formula fed</w:t>
      </w:r>
      <w:r w:rsidR="00FC74A3" w:rsidRPr="008E46CF">
        <w:t xml:space="preserve"> or not yet fully weaned</w:t>
      </w:r>
      <w:r w:rsidRPr="008E46CF">
        <w:t>. This is due to the comparatively high cost of infant formula, which means that it is unlikely that families would be able to purchase both sufficient formula for their child’s needs and F&amp;V with the vouchers provided</w:t>
      </w:r>
      <w:r w:rsidRPr="008E46CF">
        <w:fldChar w:fldCharType="begin"/>
      </w:r>
      <w:r w:rsidRPr="008E46CF">
        <w:instrText xml:space="preserve"> ADDIN EN.CITE &lt;EndNote&gt;&lt;Cite&gt;&lt;Author&gt;The Food Foundation&lt;/Author&gt;&lt;Year&gt;2023&lt;/Year&gt;&lt;RecNum&gt;6945&lt;/RecNum&gt;&lt;DisplayText&gt;&lt;style face="superscript"&gt;67&lt;/style&gt;&lt;/DisplayText&gt;&lt;record&gt;&lt;rec-number&gt;6945&lt;/rec-number&gt;&lt;foreign-keys&gt;&lt;key app="EN" db-id="vd55r9f5apapzie0fa9vv20f59ptev0vtafs" timestamp="1711548145"&gt;6945&lt;/key&gt;&lt;/foreign-keys&gt;&lt;ref-type name="Web Page"&gt;12&lt;/ref-type&gt;&lt;contributors&gt;&lt;authors&gt;&lt;author&gt;The Food Foundation,&lt;/author&gt;&lt;/authors&gt;&lt;/contributors&gt;&lt;titles&gt;&lt;title&gt;Cost of every available first infant formula milk exceeds value of Healthy Start allowance&lt;/title&gt;&lt;/titles&gt;&lt;number&gt;27/03/2024&lt;/number&gt;&lt;dates&gt;&lt;year&gt;2023&lt;/year&gt;&lt;/dates&gt;&lt;urls&gt;&lt;related-urls&gt;&lt;url&gt;https://foodfoundation.org.uk/press-release/cost-every-available-first-infant-formula-milk-exceeds-value-healthy-start-allowance&lt;/url&gt;&lt;/related-urls&gt;&lt;/urls&gt;&lt;/record&gt;&lt;/Cite&gt;&lt;/EndNote&gt;</w:instrText>
      </w:r>
      <w:r w:rsidRPr="008E46CF">
        <w:fldChar w:fldCharType="separate"/>
      </w:r>
      <w:r w:rsidRPr="008E46CF">
        <w:rPr>
          <w:noProof/>
          <w:vertAlign w:val="superscript"/>
        </w:rPr>
        <w:t>67</w:t>
      </w:r>
      <w:r w:rsidRPr="008E46CF">
        <w:fldChar w:fldCharType="end"/>
      </w:r>
      <w:r w:rsidRPr="008E46CF">
        <w:t xml:space="preserve">. Overall, when considering the impact of F&amp;V voucher schemes on F&amp;V purchasing and consumption (and associated nutrient intake), the weight of evidence would suggest that, F&amp;V vouchers schemes are likely to increase F&amp;V purchasing and F&amp;V consumption, but to what degree is unclear and confidence in this finding </w:t>
      </w:r>
      <w:r w:rsidR="000468A7" w:rsidRPr="008E46CF">
        <w:t>is</w:t>
      </w:r>
      <w:r w:rsidRPr="008E46CF">
        <w:t xml:space="preserve"> low.  Some studies examining F&amp;V vouchers in older children have found an association between F&amp;V vouchers and increased fruit and/or vegetable purchasing or consumption</w:t>
      </w:r>
      <w:r w:rsidRPr="008E46CF">
        <w:fldChar w:fldCharType="begin">
          <w:fldData xml:space="preserve">PEVuZE5vdGU+PENpdGU+PEF1dGhvcj5TYXhlLUN1c3RhY2s8L0F1dGhvcj48WWVhcj4yMDIwPC9Z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</w:fldData>
        </w:fldChar>
      </w:r>
      <w:r w:rsidRPr="008E46CF">
        <w:instrText xml:space="preserve"> ADDIN EN.CITE </w:instrText>
      </w:r>
      <w:r w:rsidRPr="008E46CF">
        <w:fldChar w:fldCharType="begin">
          <w:fldData xml:space="preserve">PEVuZE5vdGU+PENpdGU+PEF1dGhvcj5TYXhlLUN1c3RhY2s8L0F1dGhvcj48WWVhcj4yMDIwPC9Z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</w:fldData>
        </w:fldChar>
      </w:r>
      <w:r w:rsidRPr="008E46CF">
        <w:instrText xml:space="preserve"> ADDIN EN.CITE.DATA </w:instrText>
      </w:r>
      <w:r w:rsidRPr="008E46CF">
        <w:fldChar w:fldCharType="end"/>
      </w:r>
      <w:r w:rsidRPr="008E46CF">
        <w:fldChar w:fldCharType="separate"/>
      </w:r>
      <w:r w:rsidRPr="008E46CF">
        <w:rPr>
          <w:noProof/>
          <w:vertAlign w:val="superscript"/>
        </w:rPr>
        <w:t>68-72</w:t>
      </w:r>
      <w:r w:rsidRPr="008E46CF">
        <w:fldChar w:fldCharType="end"/>
      </w:r>
      <w:r w:rsidRPr="008E46CF">
        <w:t xml:space="preserve">. </w:t>
      </w:r>
    </w:p>
    <w:p w14:paraId="5B733894" w14:textId="77777777" w:rsidR="00E42CBC" w:rsidRPr="008E46CF" w:rsidRDefault="00E42CBC" w:rsidP="003A6D56">
      <w:pPr>
        <w:spacing w:line="360" w:lineRule="auto"/>
      </w:pPr>
      <w:r w:rsidRPr="008E46CF">
        <w:t>One concern raised about the HS and BSF programmes, is that, by allowing recipients to use their vouchers to purchase infant formula, the scheme incentivises bottle feeding of infants</w:t>
      </w:r>
      <w:r w:rsidRPr="008E46CF">
        <w:fldChar w:fldCharType="begin"/>
      </w:r>
      <w:r w:rsidRPr="008E46CF">
        <w:instrText xml:space="preserve"> ADDIN EN.CITE &lt;EndNote&gt;&lt;Cite&gt;&lt;Author&gt;Child Poverty Action Group in Scotland&lt;/Author&gt;&lt;Year&gt;2015&lt;/Year&gt;&lt;RecNum&gt;6899&lt;/RecNum&gt;&lt;DisplayText&gt;&lt;style face="superscript"&gt;49&lt;/style&gt;&lt;/DisplayText&gt;&lt;record&gt;&lt;rec-number&gt;6899&lt;/rec-number&gt;&lt;foreign-keys&gt;&lt;key app="EN" db-id="vd55r9f5apapzie0fa9vv20f59ptev0vtafs" timestamp="1694082067"&gt;6899&lt;/key&gt;&lt;/foreign-keys&gt;&lt;ref-type name="Web Page"&gt;12&lt;/ref-type&gt;&lt;contributors&gt;&lt;authors&gt;&lt;author&gt;Child Poverty Action Group in Scotland,&lt;/author&gt;&lt;/authors&gt;&lt;/contributors&gt;&lt;titles&gt;&lt;title&gt;Early Warning System: Sure Start Maternity Grants and the Healthy Start Scheme: CPAG in Scotland policy seminar on the use of future powers.&lt;/title&gt;&lt;/titles&gt;&lt;number&gt;07/09/2023&lt;/number&gt;&lt;dates&gt;&lt;year&gt;2015&lt;/year&gt;&lt;/dates&gt;&lt;urls&gt;&lt;related-urls&gt;&lt;url&gt;chrome-extension://efaidnbmnnnibpcajpcglclefindmkaj/https://cpag.org.uk/sites/default/files/CPAG%20Sure_Healthy%20Start%20(Proof%202).pdf&lt;/url&gt;&lt;/related-urls&gt;&lt;/urls&gt;&lt;/record&gt;&lt;/Cite&gt;&lt;/EndNote&gt;</w:instrText>
      </w:r>
      <w:r w:rsidRPr="008E46CF">
        <w:fldChar w:fldCharType="separate"/>
      </w:r>
      <w:r w:rsidRPr="008E46CF">
        <w:rPr>
          <w:noProof/>
          <w:vertAlign w:val="superscript"/>
        </w:rPr>
        <w:t>49</w:t>
      </w:r>
      <w:r w:rsidRPr="008E46CF">
        <w:fldChar w:fldCharType="end"/>
      </w:r>
      <w:r w:rsidRPr="008E46CF">
        <w:t>. The only study to explore this outcome found inconclusive results, with a negative association between HS and breastfeeding in one dataset, and no significant difference in another</w: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 </w:instrTex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6</w:t>
      </w:r>
      <w:r w:rsidRPr="008E46CF">
        <w:fldChar w:fldCharType="end"/>
      </w:r>
      <w:r w:rsidRPr="008E46CF">
        <w:t xml:space="preserve">. Interestingly, Parnham </w:t>
      </w:r>
      <w:r w:rsidRPr="008E46CF">
        <w:rPr>
          <w:i/>
          <w:iCs/>
        </w:rPr>
        <w:t>et al</w:t>
      </w:r>
      <w:r w:rsidRPr="008E46CF">
        <w:t xml:space="preserve"> found that HS recipients spent significantly less on infant formula than eligible non-participants of the scheme</w:t>
      </w:r>
      <w:r w:rsidRPr="008E46CF">
        <w:fldChar w:fldCharType="begin"/>
      </w:r>
      <w:r w:rsidRPr="008E46CF">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Pr="008E46CF">
        <w:fldChar w:fldCharType="separate"/>
      </w:r>
      <w:r w:rsidRPr="008E46CF">
        <w:rPr>
          <w:noProof/>
          <w:vertAlign w:val="superscript"/>
        </w:rPr>
        <w:t>20</w:t>
      </w:r>
      <w:r w:rsidRPr="008E46CF">
        <w:fldChar w:fldCharType="end"/>
      </w:r>
      <w:r w:rsidRPr="008E46CF">
        <w:t>. Whether the purchase of infant formula should be allowed under HS is a topic that requires careful consideration. The negative health consequences of removing formula (such as the risk of families being forced to ‘water down’ formula under intense financial pressures</w:t>
      </w:r>
      <w:r w:rsidRPr="008E46CF">
        <w:fldChar w:fldCharType="begin"/>
      </w:r>
      <w:r w:rsidRPr="008E46CF">
        <w:instrText xml:space="preserve"> ADDIN EN.CITE &lt;EndNote&gt;&lt;Cite&gt;&lt;Author&gt;Sally Weale&lt;/Author&gt;&lt;Year&gt;2023&lt;/Year&gt;&lt;RecNum&gt;6997&lt;/RecNum&gt;&lt;DisplayText&gt;&lt;style face="superscript"&gt;73&lt;/style&gt;&lt;/DisplayText&gt;&lt;record&gt;&lt;rec-number&gt;6997&lt;/rec-number&gt;&lt;foreign-keys&gt;&lt;key app="EN" db-id="vd55r9f5apapzie0fa9vv20f59ptev0vtafs" timestamp="1713277112"&gt;6997&lt;/key&gt;&lt;/foreign-keys&gt;&lt;ref-type name="Newspaper Article"&gt;23&lt;/ref-type&gt;&lt;contributors&gt;&lt;authors&gt;&lt;author&gt;Sally Weale, Patrick Butler,&lt;/author&gt;&lt;/authors&gt;&lt;/contributors&gt;&lt;titles&gt;&lt;title&gt;Failure to stem rising cost of formula in UK putting babies at risk, say experts&lt;/title&gt;&lt;secondary-title&gt;The Guardian&lt;/secondary-title&gt;&lt;/titles&gt;&lt;dates&gt;&lt;year&gt;2023&lt;/year&gt;&lt;/dates&gt;&lt;urls&gt;&lt;related-urls&gt;&lt;url&gt;https://www.theguardian.com/society/2023/dec/27/cost-formula-babies-risk-doctors-charities-health&lt;/url&gt;&lt;/related-urls&gt;&lt;/urls&gt;&lt;access-date&gt;16/04/2023&lt;/access-date&gt;&lt;/record&gt;&lt;/Cite&gt;&lt;/EndNote&gt;</w:instrText>
      </w:r>
      <w:r w:rsidRPr="008E46CF">
        <w:fldChar w:fldCharType="separate"/>
      </w:r>
      <w:r w:rsidRPr="008E46CF">
        <w:rPr>
          <w:noProof/>
          <w:vertAlign w:val="superscript"/>
        </w:rPr>
        <w:t>73</w:t>
      </w:r>
      <w:r w:rsidRPr="008E46CF">
        <w:fldChar w:fldCharType="end"/>
      </w:r>
      <w:r w:rsidRPr="008E46CF">
        <w:t xml:space="preserve">) from HS may be more damaging than the potential positive benefits of more F&amp;V consumption. </w:t>
      </w:r>
    </w:p>
    <w:p w14:paraId="6E4E5ABB" w14:textId="0B5A6A87" w:rsidR="00E42CBC" w:rsidRPr="008E46CF" w:rsidRDefault="00E42CBC" w:rsidP="003A6D56">
      <w:pPr>
        <w:spacing w:line="360" w:lineRule="auto"/>
      </w:pPr>
      <w:r w:rsidRPr="008E46CF">
        <w:t xml:space="preserve">The evidence for impact of F&amp;V vouchers on health outcomes was limited and conflicting. Wang </w:t>
      </w:r>
      <w:r w:rsidRPr="008E46CF">
        <w:rPr>
          <w:i/>
          <w:iCs/>
        </w:rPr>
        <w:t>et al</w:t>
      </w:r>
      <w:r w:rsidRPr="008E46CF">
        <w:t xml:space="preserve"> found no evidence of association between </w:t>
      </w:r>
      <w:proofErr w:type="spellStart"/>
      <w:r w:rsidRPr="008E46CF">
        <w:t>EatSF</w:t>
      </w:r>
      <w:proofErr w:type="spellEnd"/>
      <w:r w:rsidRPr="008E46CF">
        <w:t xml:space="preserve"> and maternal/foetal health outcomes</w:t>
      </w:r>
      <w:r w:rsidRPr="008E46CF">
        <w:fldChar w:fldCharType="begin"/>
      </w:r>
      <w:r w:rsidRPr="008E46CF">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fldChar w:fldCharType="separate"/>
      </w:r>
      <w:r w:rsidRPr="008E46CF">
        <w:rPr>
          <w:noProof/>
          <w:vertAlign w:val="superscript"/>
        </w:rPr>
        <w:t>36</w:t>
      </w:r>
      <w:r w:rsidRPr="008E46CF">
        <w:fldChar w:fldCharType="end"/>
      </w:r>
      <w:r w:rsidRPr="008E46CF">
        <w:t xml:space="preserve">, but it is important to note that Wang </w:t>
      </w:r>
      <w:r w:rsidRPr="008E46CF">
        <w:rPr>
          <w:i/>
          <w:iCs/>
        </w:rPr>
        <w:t>et al</w:t>
      </w:r>
      <w:r w:rsidRPr="008E46CF">
        <w:t xml:space="preserve"> used proxies to determine intervention status, which meant that only approximately 11% of the intervention group were likely to be receiving the intervention</w:t>
      </w:r>
      <w:r w:rsidRPr="008E46CF">
        <w:fldChar w:fldCharType="begin"/>
      </w:r>
      <w:r w:rsidRPr="008E46CF">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fldChar w:fldCharType="separate"/>
      </w:r>
      <w:r w:rsidRPr="008E46CF">
        <w:rPr>
          <w:noProof/>
          <w:vertAlign w:val="superscript"/>
        </w:rPr>
        <w:t>36</w:t>
      </w:r>
      <w:r w:rsidRPr="008E46CF">
        <w:fldChar w:fldCharType="end"/>
      </w:r>
      <w:r w:rsidRPr="008E46CF">
        <w:t xml:space="preserve">. </w:t>
      </w:r>
      <w:r w:rsidRPr="008E46CF">
        <w:lastRenderedPageBreak/>
        <w:t xml:space="preserve">Dundas </w:t>
      </w:r>
      <w:r w:rsidRPr="008E46CF">
        <w:rPr>
          <w:i/>
          <w:iCs/>
        </w:rPr>
        <w:t>et al</w:t>
      </w:r>
      <w:r w:rsidRPr="008E46CF">
        <w:t xml:space="preserve"> explored associations between HS and low birth weight and maternal mental health, and found different results in the different datasets analysed</w: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 </w:instrTex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6</w:t>
      </w:r>
      <w:r w:rsidRPr="008E46CF">
        <w:fldChar w:fldCharType="end"/>
      </w:r>
      <w:r w:rsidRPr="008E46CF">
        <w:t xml:space="preserve">. </w:t>
      </w:r>
    </w:p>
    <w:p w14:paraId="4EFBB763" w14:textId="77777777" w:rsidR="00E42CBC" w:rsidRPr="008E46CF" w:rsidRDefault="00E42CBC" w:rsidP="003A6D56">
      <w:pPr>
        <w:spacing w:line="360" w:lineRule="auto"/>
      </w:pPr>
      <w:r w:rsidRPr="008E46CF">
        <w:t>Impact on food security was also unclear, with two studies reporting no significant differences between intervention and control groups</w:t>
      </w:r>
      <w:r w:rsidRPr="008E46CF">
        <w:fldChar w:fldCharType="begin">
          <w:fldData xml:space="preserve">PEVuZE5vdGU+PENpdGU+PEF1dGhvcj5SaWRiZXJnPC9BdXRob3I+PFllYXI+MjAyMjwvWWVhcj48
UmVjTnVtPjY5MTM8L1JlY051bT48RGlzcGxheVRleHQ+PHN0eWxlIGZhY2U9InN1cGVyc2NyaXB0
Ij4zNSwzOD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Lcm9wZjwvQXV0aG9yPjxZ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IHwgUkFZWUFOLUxBQkVMUzogd29tZW4gb25seTwvY3VzdG9tMT48ZWxl
Y3Ryb25pYy1yZXNvdXJjZS1udW0+ZG9pOjwvZWxlY3Ryb25pYy1yZXNvdXJjZS1udW0+PC9yZWNv
cmQ+PC9DaXRlPjwvRW5kTm90ZT4A
</w:fldData>
        </w:fldChar>
      </w:r>
      <w:r w:rsidRPr="008E46CF">
        <w:instrText xml:space="preserve"> ADDIN EN.CITE </w:instrText>
      </w:r>
      <w:r w:rsidRPr="008E46CF">
        <w:fldChar w:fldCharType="begin">
          <w:fldData xml:space="preserve">PEVuZE5vdGU+PENpdGU+PEF1dGhvcj5SaWRiZXJnPC9BdXRob3I+PFllYXI+MjAyMjwvWWVhcj48
UmVjTnVtPjY5MTM8L1JlY051bT48RGlzcGxheVRleHQ+PHN0eWxlIGZhY2U9InN1cGVyc2NyaXB0
Ij4zNSwzOD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Lcm9wZjwvQXV0aG9yPjxZ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IHwgUkFZWUFOLUxBQkVMUzogd29tZW4gb25seTwvY3VzdG9tMT48ZWxl
Y3Ryb25pYy1yZXNvdXJjZS1udW0+ZG9pOjwvZWxlY3Ryb25pYy1yZXNvdXJjZS1udW0+PC9yZWNv
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35,38</w:t>
      </w:r>
      <w:r w:rsidRPr="008E46CF">
        <w:fldChar w:fldCharType="end"/>
      </w:r>
      <w:r w:rsidRPr="008E46CF">
        <w:t>, and one study finding an increase in food security amongst the intervention group</w:t>
      </w:r>
      <w:r w:rsidRPr="008E46CF">
        <w:fldChar w:fldCharType="begin"/>
      </w:r>
      <w:r w:rsidRPr="008E46CF">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fldChar w:fldCharType="separate"/>
      </w:r>
      <w:r w:rsidRPr="008E46CF">
        <w:rPr>
          <w:noProof/>
          <w:vertAlign w:val="superscript"/>
        </w:rPr>
        <w:t>34</w:t>
      </w:r>
      <w:r w:rsidRPr="008E46CF">
        <w:fldChar w:fldCharType="end"/>
      </w:r>
      <w:r w:rsidRPr="008E46CF">
        <w:t>.  In terms of improving food security, an alternative to F&amp;V vouchers could be a cash benefit. There is some debate about the benefits of vouchers compared to cash benefits and the impacts of these on their intended outcome, with much of the evidence coming from developing countries</w:t>
      </w:r>
      <w:r w:rsidRPr="008E46CF">
        <w:fldChar w:fldCharType="begin"/>
      </w:r>
      <w:r w:rsidRPr="008E46CF">
        <w:instrText xml:space="preserve"> ADDIN EN.CITE &lt;EndNote&gt;&lt;Cite&gt;&lt;Author&gt;Gentilini&lt;/Author&gt;&lt;Year&gt;2015&lt;/Year&gt;&lt;RecNum&gt;6953&lt;/RecNum&gt;&lt;DisplayText&gt;&lt;style face="superscript"&gt;74&lt;/style&gt;&lt;/DisplayText&gt;&lt;record&gt;&lt;rec-number&gt;6953&lt;/rec-number&gt;&lt;foreign-keys&gt;&lt;key app="EN" db-id="vd55r9f5apapzie0fa9vv20f59ptev0vtafs" timestamp="1711556924"&gt;6953&lt;/key&gt;&lt;/foreign-keys&gt;&lt;ref-type name="Journal Article"&gt;17&lt;/ref-type&gt;&lt;contributors&gt;&lt;authors&gt;&lt;author&gt;Gentilini, Ugo&lt;/author&gt;&lt;/authors&gt;&lt;/contributors&gt;&lt;titles&gt;&lt;title&gt;Revisiting the “Cash versus Food” Debate: New Evidence for an Old Puzzle?&lt;/title&gt;&lt;secondary-title&gt;The World Bank Research Observer&lt;/secondary-title&gt;&lt;/titles&gt;&lt;periodical&gt;&lt;full-title&gt;The World Bank Research Observer&lt;/full-title&gt;&lt;/periodical&gt;&lt;pages&gt;135-167&lt;/pages&gt;&lt;volume&gt;31&lt;/volume&gt;&lt;number&gt;1&lt;/number&gt;&lt;dates&gt;&lt;year&gt;2015&lt;/year&gt;&lt;/dates&gt;&lt;isbn&gt;0257-3032&lt;/isbn&gt;&lt;urls&gt;&lt;related-urls&gt;&lt;url&gt;https://doi.org/10.1093/wbro/lkv012&lt;/url&gt;&lt;/related-urls&gt;&lt;/urls&gt;&lt;electronic-resource-num&gt;10.1093/wbro/lkv012&lt;/electronic-resource-num&gt;&lt;access-date&gt;3/27/2024&lt;/access-date&gt;&lt;/record&gt;&lt;/Cite&gt;&lt;/EndNote&gt;</w:instrText>
      </w:r>
      <w:r w:rsidRPr="008E46CF">
        <w:fldChar w:fldCharType="separate"/>
      </w:r>
      <w:r w:rsidRPr="008E46CF">
        <w:rPr>
          <w:noProof/>
          <w:vertAlign w:val="superscript"/>
        </w:rPr>
        <w:t>74</w:t>
      </w:r>
      <w:r w:rsidRPr="008E46CF">
        <w:fldChar w:fldCharType="end"/>
      </w:r>
      <w:r w:rsidRPr="008E46CF">
        <w:t>. Whether cash or voucher benefits have more impact is likely to be context and intervention specific</w:t>
      </w:r>
      <w:r w:rsidRPr="008E46CF">
        <w:fldChar w:fldCharType="begin"/>
      </w:r>
      <w:r w:rsidRPr="008E46CF">
        <w:instrText xml:space="preserve"> ADDIN EN.CITE &lt;EndNote&gt;&lt;Cite&gt;&lt;Author&gt;Gentilini&lt;/Author&gt;&lt;Year&gt;2015&lt;/Year&gt;&lt;RecNum&gt;6953&lt;/RecNum&gt;&lt;DisplayText&gt;&lt;style face="superscript"&gt;74&lt;/style&gt;&lt;/DisplayText&gt;&lt;record&gt;&lt;rec-number&gt;6953&lt;/rec-number&gt;&lt;foreign-keys&gt;&lt;key app="EN" db-id="vd55r9f5apapzie0fa9vv20f59ptev0vtafs" timestamp="1711556924"&gt;6953&lt;/key&gt;&lt;/foreign-keys&gt;&lt;ref-type name="Journal Article"&gt;17&lt;/ref-type&gt;&lt;contributors&gt;&lt;authors&gt;&lt;author&gt;Gentilini, Ugo&lt;/author&gt;&lt;/authors&gt;&lt;/contributors&gt;&lt;titles&gt;&lt;title&gt;Revisiting the “Cash versus Food” Debate: New Evidence for an Old Puzzle?&lt;/title&gt;&lt;secondary-title&gt;The World Bank Research Observer&lt;/secondary-title&gt;&lt;/titles&gt;&lt;periodical&gt;&lt;full-title&gt;The World Bank Research Observer&lt;/full-title&gt;&lt;/periodical&gt;&lt;pages&gt;135-167&lt;/pages&gt;&lt;volume&gt;31&lt;/volume&gt;&lt;number&gt;1&lt;/number&gt;&lt;dates&gt;&lt;year&gt;2015&lt;/year&gt;&lt;/dates&gt;&lt;isbn&gt;0257-3032&lt;/isbn&gt;&lt;urls&gt;&lt;related-urls&gt;&lt;url&gt;https://doi.org/10.1093/wbro/lkv012&lt;/url&gt;&lt;/related-urls&gt;&lt;/urls&gt;&lt;electronic-resource-num&gt;10.1093/wbro/lkv012&lt;/electronic-resource-num&gt;&lt;access-date&gt;3/27/2024&lt;/access-date&gt;&lt;/record&gt;&lt;/Cite&gt;&lt;/EndNote&gt;</w:instrText>
      </w:r>
      <w:r w:rsidRPr="008E46CF">
        <w:fldChar w:fldCharType="separate"/>
      </w:r>
      <w:r w:rsidRPr="008E46CF">
        <w:rPr>
          <w:noProof/>
          <w:vertAlign w:val="superscript"/>
        </w:rPr>
        <w:t>74</w:t>
      </w:r>
      <w:r w:rsidRPr="008E46CF">
        <w:fldChar w:fldCharType="end"/>
      </w:r>
      <w:r w:rsidRPr="008E46CF">
        <w:t xml:space="preserve">, and it is therefore difficult to predict whether cash benefits may offer any additional positive impact over vouchers.    </w:t>
      </w:r>
    </w:p>
    <w:p w14:paraId="29B729C2" w14:textId="77777777" w:rsidR="00E42CBC" w:rsidRPr="008E46CF" w:rsidRDefault="00E42CBC" w:rsidP="003A6D56">
      <w:pPr>
        <w:spacing w:line="360" w:lineRule="auto"/>
      </w:pPr>
      <w:r w:rsidRPr="008E46CF">
        <w:t>In contrast, the qualitative data included in this review are more cohesive, with striking similarities found across several different studies, and triangulation of these views between recipients and HCPs in some cases. Most qualitative studies included in this review explored HS. Three main ways in which HS vouchers are used are highlighted in both the peer reviewed and the grey literature: subsidising food that would have been bought already</w:t>
      </w:r>
      <w:r w:rsidRPr="008E46CF">
        <w:fldChar w:fldCharType="begin">
          <w:fldData xml:space="preserve">PEVuZE5vdGU+PENpdGU+PEF1dGhvcj5PaGx5PC9BdXRob3I+PFllYXI+MjAxOTwvWWVhcj48UmVj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PC9jdXN0b20xPjxlbGVjdHJvbmljLXJlc291cmNlLW51bT5kb2k6aHR0cHM6Ly9keC5k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C9FbmROb3RlPn==
</w:fldData>
        </w:fldChar>
      </w:r>
      <w:r w:rsidRPr="008E46CF">
        <w:instrText xml:space="preserve"> ADDIN EN.CITE </w:instrText>
      </w:r>
      <w:r w:rsidRPr="008E46CF">
        <w:fldChar w:fldCharType="begin">
          <w:fldData xml:space="preserve">PEVuZE5vdGU+PENpdGU+PEF1dGhvcj5PaGx5PC9BdXRob3I+PFllYXI+MjAxOTwvWWVhcj48UmVj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PC9jdXN0b20xPjxlbGVjdHJvbmljLXJlc291cmNlLW51bT5kb2k6aHR0cHM6Ly9keC5k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42,43,45</w:t>
      </w:r>
      <w:r w:rsidRPr="008E46CF">
        <w:fldChar w:fldCharType="end"/>
      </w:r>
      <w:r w:rsidRPr="008E46CF">
        <w:t>, buying greater quantity or variety of F&amp;Vs</w:t>
      </w:r>
      <w:r w:rsidRPr="008E46CF">
        <w:fldChar w:fldCharType="begin">
          <w:fldData xml:space="preserve">PEVuZE5vdGU+PENpdGU+PEF1dGhvcj5NY0ZhZGRlbjwvQXV0aG9yPjxZZWFyPjIwMTQ8L1llYXI+
PFJlY051bT43MzwvUmVjTnVtPjxEaXNwbGF5VGV4dD48c3R5bGUgZmFjZT0ic3VwZXJzY3JpcHQi
PjQyLDQzLDQ1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PaGx5PC9BdXRob3I+PFllYXI+MjAxOTwvWWVhcj48UmVjTnVtPjY5MTE8L1JlY051bT48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xMTEvbWNuLjEyNjMyPC9lbGVj
dHJvbmljLXJlc291cmNlLW51bT48L3JlY29yZD48L0NpdGU+PC9FbmROb3RlPn==
</w:fldData>
        </w:fldChar>
      </w:r>
      <w:r w:rsidRPr="008E46CF">
        <w:instrText xml:space="preserve"> ADDIN EN.CITE </w:instrText>
      </w:r>
      <w:r w:rsidRPr="008E46CF">
        <w:fldChar w:fldCharType="begin">
          <w:fldData xml:space="preserve">PEVuZE5vdGU+PENpdGU+PEF1dGhvcj5NY0ZhZGRlbjwvQXV0aG9yPjxZZWFyPjIwMTQ8L1llYXI+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42,43,45</w:t>
      </w:r>
      <w:r w:rsidRPr="008E46CF">
        <w:fldChar w:fldCharType="end"/>
      </w:r>
      <w:r w:rsidRPr="008E46CF">
        <w:t xml:space="preserve"> and acting as a safety net to prevent families from going hungry at times of crisis</w:t>
      </w:r>
      <w:r w:rsidRPr="008E46CF">
        <w:fldChar w:fldCharType="begin">
          <w:fldData xml:space="preserve">PEVuZE5vdGU+PENpdGU+PEF1dGhvcj5PaGx5PC9BdXRob3I+PFllYXI+MjAxOTwvWWVhcj48UmVj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PC9jdXN0b20xPjxlbGVjdHJvbmljLXJlc291cmNlLW51bT5kb2k6aHR0cHM6Ly9keC5kb2ku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</w:fldData>
        </w:fldChar>
      </w:r>
      <w:r w:rsidRPr="008E46CF">
        <w:instrText xml:space="preserve"> ADDIN EN.CITE </w:instrText>
      </w:r>
      <w:r w:rsidRPr="008E46CF">
        <w:fldChar w:fldCharType="begin">
          <w:fldData xml:space="preserve">PEVuZE5vdGU+PENpdGU+PEF1dGhvcj5PaGx5PC9BdXRob3I+PFllYXI+MjAxOTwvWWVhcj48UmVj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PC9jdXN0b20xPjxlbGVjdHJvbmljLXJlc291cmNlLW51bT5kb2k6aHR0cHM6Ly9keC5kb2ku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2,45</w:t>
      </w:r>
      <w:r w:rsidRPr="008E46CF">
        <w:fldChar w:fldCharType="end"/>
      </w:r>
      <w:r w:rsidRPr="008E46CF">
        <w:t>. It was clear that there were issues with the paper-based HS scheme, with difficulties around applications and eligibility frequently mentioned</w:t>
      </w:r>
      <w:r w:rsidRPr="008E46CF">
        <w:fldChar w:fldCharType="begin">
          <w:fldData xml:space="preserve">PEVuZE5vdGU+PENpdGU+PEF1dGhvcj5MdWNhczwvQXV0aG9yPjxZZWFyPjIwMTU8L1llYXI+PFJl
Y051bT42ODwvUmVjTnVtPjxEaXNwbGF5VGV4dD48c3R5bGUgZmFjZT0ic3VwZXJzY3JpcHQiPjQy
LTQ0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wvRW5kTm90ZT4A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TQ0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2-44</w:t>
      </w:r>
      <w:r w:rsidRPr="008E46CF">
        <w:fldChar w:fldCharType="end"/>
      </w:r>
      <w:r w:rsidRPr="008E46CF">
        <w:t>, as well as an acknowledgement that the voucher value has been insufficient to keep pace with rising food costs</w:t>
      </w:r>
      <w:r w:rsidRPr="008E46CF">
        <w:fldChar w:fldCharType="begin">
          <w:fldData xml:space="preserve">PEVuZE5vdGU+PENpdGU+PEF1dGhvcj5MdWNhczwvQXV0aG9yPjxZZWFyPjIwMTU8L1llYXI+PFJl
Y051bT42ODwvUmVjTnVtPjxEaXNwbGF5VGV4dD48c3R5bGUgZmFjZT0ic3VwZXJzY3JpcHQiPjQy
LTQ1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xDaXRlPjxBdXRob3I+T2hseTwvQXV0aG9yPjxZ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mh0dHBz
Oi8vZHguZG9pLm9yZy8xMC4xMTExL21jbi4xMjYzMjwvZWxlY3Ryb25pYy1yZXNvdXJjZS1udW0+
PC9yZWNvcmQ+PC9DaXRlPjwvRW5kTm90ZT4A
</w:fldData>
        </w:fldChar>
      </w:r>
      <w:r w:rsidRPr="008E46CF">
        <w:instrText xml:space="preserve"> ADDIN EN.CITE </w:instrText>
      </w:r>
      <w:r w:rsidRPr="008E46CF">
        <w:fldChar w:fldCharType="begin">
          <w:fldData xml:space="preserve">PEVuZE5vdGU+PENpdGU+PEF1dGhvcj5MdWNhczwvQXV0aG9yPjxZZWFyPjIwMTU8L1llYXI+PFJl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2-45</w:t>
      </w:r>
      <w:r w:rsidRPr="008E46CF">
        <w:fldChar w:fldCharType="end"/>
      </w:r>
      <w:r w:rsidRPr="008E46CF">
        <w:t>. HS has recently transitioned into a digital scheme with a prepaid card, which can be used at any retailer which accepts MasterCard</w:t>
      </w:r>
      <w:r w:rsidRPr="008E46CF">
        <w:fldChar w:fldCharType="begin"/>
      </w:r>
      <w:r w:rsidRPr="008E46CF">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Pr="008E46CF">
        <w:fldChar w:fldCharType="separate"/>
      </w:r>
      <w:r w:rsidRPr="008E46CF">
        <w:rPr>
          <w:noProof/>
          <w:vertAlign w:val="superscript"/>
        </w:rPr>
        <w:t>56</w:t>
      </w:r>
      <w:r w:rsidRPr="008E46CF">
        <w:fldChar w:fldCharType="end"/>
      </w:r>
      <w:r w:rsidRPr="008E46CF">
        <w:t>. There has also been a small uplift in the voucher value, to £4.25 per week for pregnant women and children aged 1-4 years, and £8.50 per week for infants aged 0-1 year</w:t>
      </w:r>
      <w:r w:rsidRPr="008E46CF">
        <w:fldChar w:fldCharType="begin"/>
      </w:r>
      <w:r w:rsidRPr="008E46CF">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Pr="008E46CF">
        <w:fldChar w:fldCharType="separate"/>
      </w:r>
      <w:r w:rsidRPr="008E46CF">
        <w:rPr>
          <w:noProof/>
          <w:vertAlign w:val="superscript"/>
        </w:rPr>
        <w:t>56</w:t>
      </w:r>
      <w:r w:rsidRPr="008E46CF">
        <w:fldChar w:fldCharType="end"/>
      </w:r>
      <w:r w:rsidRPr="008E46CF">
        <w:t>. Whilst this is likely to have resolved some of the issues highlighted in the literature, the transition has been far from smooth for many</w:t>
      </w:r>
      <w:r w:rsidRPr="008E46CF">
        <w:fldChar w:fldCharType="begin">
          <w:fldData xml:space="preserve">PEVuZE5vdGU+PENpdGU+PEF1dGhvcj5EZWZleXRlcjwvQXV0aG9yPjxZZWFyPjIwMjI8L1llYXI+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=
</w:fldData>
        </w:fldChar>
      </w:r>
      <w:r w:rsidRPr="008E46CF">
        <w:instrText xml:space="preserve"> ADDIN EN.CITE </w:instrText>
      </w:r>
      <w:r w:rsidRPr="008E46CF">
        <w:fldChar w:fldCharType="begin">
          <w:fldData xml:space="preserve">PEVuZE5vdGU+PENpdGU+PEF1dGhvcj5EZWZleXRlcjwvQXV0aG9yPjxZZWFyPjIwMjI8L1llYXI+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6,75</w:t>
      </w:r>
      <w:r w:rsidRPr="008E46CF">
        <w:fldChar w:fldCharType="end"/>
      </w:r>
      <w:r w:rsidRPr="008E46CF">
        <w:t>, and the increase in HS value has not kept pace with rising food costs</w:t>
      </w:r>
      <w:r w:rsidRPr="008E46CF">
        <w:fldChar w:fldCharType="begin"/>
      </w:r>
      <w:r w:rsidRPr="008E46CF">
        <w:instrText xml:space="preserve"> ADDIN EN.CITE &lt;EndNote&gt;&lt;Cite&gt;&lt;Author&gt;Local Government Association&lt;/Author&gt;&lt;Year&gt;2023&lt;/Year&gt;&lt;RecNum&gt;6944&lt;/RecNum&gt;&lt;DisplayText&gt;&lt;style face="superscript"&gt;76&lt;/style&gt;&lt;/DisplayText&gt;&lt;record&gt;&lt;rec-number&gt;6944&lt;/rec-number&gt;&lt;foreign-keys&gt;&lt;key app="EN" db-id="vd55r9f5apapzie0fa9vv20f59ptev0vtafs" timestamp="1711547763"&gt;6944&lt;/key&gt;&lt;/foreign-keys&gt;&lt;ref-type name="Web Page"&gt;12&lt;/ref-type&gt;&lt;contributors&gt;&lt;authors&gt;&lt;author&gt;Local Government Association,&lt;/author&gt;&lt;/authors&gt;&lt;/contributors&gt;&lt;titles&gt;&lt;title&gt;20 per cent uplift needed for Healthy Start to meet soaring food inflation&lt;/title&gt;&lt;/titles&gt;&lt;number&gt;27/03/2024&lt;/number&gt;&lt;dates&gt;&lt;year&gt;2023&lt;/year&gt;&lt;/dates&gt;&lt;urls&gt;&lt;related-urls&gt;&lt;url&gt;https://www.local.gov.uk/about/news/20-cent-uplift-needed-healthy-start-meet-soaring-food-inflation&lt;/url&gt;&lt;/related-urls&gt;&lt;/urls&gt;&lt;/record&gt;&lt;/Cite&gt;&lt;/EndNote&gt;</w:instrText>
      </w:r>
      <w:r w:rsidRPr="008E46CF">
        <w:fldChar w:fldCharType="separate"/>
      </w:r>
      <w:r w:rsidRPr="008E46CF">
        <w:rPr>
          <w:noProof/>
          <w:vertAlign w:val="superscript"/>
        </w:rPr>
        <w:t>76</w:t>
      </w:r>
      <w:r w:rsidRPr="008E46CF">
        <w:fldChar w:fldCharType="end"/>
      </w:r>
      <w:r w:rsidRPr="008E46CF">
        <w:t>. Additionally, the eligibility criteria have not significantly changed, so many issues around the exclusion of vulnerable groups are likely to remain, and gaps in eligibility (for example for children aged 4-5, before they may become eligible for free school meals upon starting school</w:t>
      </w:r>
      <w:r w:rsidRPr="008E46CF">
        <w:fldChar w:fldCharType="begin"/>
      </w:r>
      <w:r w:rsidRPr="008E46CF">
        <w:instrText xml:space="preserve"> ADDIN EN.CITE &lt;EndNote&gt;&lt;Cite&gt;&lt;Author&gt;UK Government&lt;/Author&gt;&lt;Year&gt;2020&lt;/Year&gt;&lt;RecNum&gt;127&lt;/RecNum&gt;&lt;DisplayText&gt;&lt;style face="superscript"&gt;77&lt;/style&gt;&lt;/DisplayText&gt;&lt;record&gt;&lt;rec-number&gt;127&lt;/rec-number&gt;&lt;foreign-keys&gt;&lt;key app="EN" db-id="vd55r9f5apapzie0fa9vv20f59ptev0vtafs" timestamp="1607361136"&gt;127&lt;/key&gt;&lt;/foreign-keys&gt;&lt;ref-type name="Web Page"&gt;12&lt;/ref-type&gt;&lt;contributors&gt;&lt;authors&gt;&lt;author&gt;UK Government,&lt;/author&gt;&lt;/authors&gt;&lt;/contributors&gt;&lt;titles&gt;&lt;title&gt;Apply for free school meals&lt;/title&gt;&lt;/titles&gt;&lt;number&gt;07/12/2020&lt;/number&gt;&lt;dates&gt;&lt;year&gt;2020&lt;/year&gt;&lt;/dates&gt;&lt;urls&gt;&lt;related-urls&gt;&lt;url&gt;https://www.gov.uk/apply-free-school-meals&lt;/url&gt;&lt;/related-urls&gt;&lt;/urls&gt;&lt;/record&gt;&lt;/Cite&gt;&lt;/EndNote&gt;</w:instrText>
      </w:r>
      <w:r w:rsidRPr="008E46CF">
        <w:fldChar w:fldCharType="separate"/>
      </w:r>
      <w:r w:rsidRPr="008E46CF">
        <w:rPr>
          <w:noProof/>
          <w:vertAlign w:val="superscript"/>
        </w:rPr>
        <w:t>77</w:t>
      </w:r>
      <w:r w:rsidRPr="008E46CF">
        <w:fldChar w:fldCharType="end"/>
      </w:r>
      <w:r w:rsidRPr="008E46CF">
        <w:t>). A review published in 2016 exploring the use of vouchers in the HS and WIC programmes, found that vouchers were used to improve dietary quality, and to reduce food expenditure</w:t>
      </w:r>
      <w:r w:rsidRPr="008E46CF">
        <w:fldChar w:fldCharType="begin"/>
      </w:r>
      <w:r w:rsidRPr="008E46CF">
        <w:instrText xml:space="preserve"> ADDIN EN.CITE &lt;EndNote&gt;&lt;Cite&gt;&lt;Author&gt;Ohly&lt;/Author&gt;&lt;Year&gt;2017&lt;/Year&gt;&lt;RecNum&gt;75&lt;/RecNum&gt;&lt;DisplayText&gt;&lt;style face="superscript"&gt;78&lt;/style&gt;&lt;/DisplayText&gt;&lt;record&gt;&lt;rec-number&gt;75&lt;/rec-number&gt;&lt;foreign-keys&gt;&lt;key app="EN" db-id="vd55r9f5apapzie0fa9vv20f59ptev0vtafs" timestamp="1575990359"&gt;75&lt;/key&gt;&lt;/foreign-keys&gt;&lt;ref-type name="Journal Article"&gt;17&lt;/ref-type&gt;&lt;contributors&gt;&lt;authors&gt;&lt;author&gt;Ohly, Heather&lt;/author&gt;&lt;author&gt;Crossland, Nicola&lt;/author&gt;&lt;author&gt;Dykes, Fiona&lt;/author&gt;&lt;author&gt;Lowe, Nicola&lt;/author&gt;&lt;author&gt;Hall-Moran, Victoria&lt;/author&gt;&lt;/authors&gt;&lt;/contributors&gt;&lt;titles&gt;&lt;title&gt;A realist review to explore how low-income pregnant women use food vouchers from the UK’s Healthy Start programme&lt;/title&gt;&lt;secondary-title&gt;BMJ Open&lt;/secondary-title&gt;&lt;/titles&gt;&lt;periodical&gt;&lt;full-title&gt;BMJ Open&lt;/full-title&gt;&lt;/periodical&gt;&lt;pages&gt;e013731&lt;/pages&gt;&lt;volume&gt;7&lt;/volume&gt;&lt;number&gt;4&lt;/number&gt;&lt;dates&gt;&lt;year&gt;2017&lt;/year&gt;&lt;/dates&gt;&lt;urls&gt;&lt;related-urls&gt;&lt;url&gt;https://bmjopen.bmj.com/content/bmjopen/7/4/e013731.full.pdf&lt;/url&gt;&lt;/related-urls&gt;&lt;/urls&gt;&lt;electronic-resource-num&gt;10.1136/bmjopen-2016-013731&lt;/electronic-resource-num&gt;&lt;/record&gt;&lt;/Cite&gt;&lt;/EndNote&gt;</w:instrText>
      </w:r>
      <w:r w:rsidRPr="008E46CF">
        <w:fldChar w:fldCharType="separate"/>
      </w:r>
      <w:r w:rsidRPr="008E46CF">
        <w:rPr>
          <w:noProof/>
          <w:vertAlign w:val="superscript"/>
        </w:rPr>
        <w:t>78</w:t>
      </w:r>
      <w:r w:rsidRPr="008E46CF">
        <w:fldChar w:fldCharType="end"/>
      </w:r>
      <w:r w:rsidRPr="008E46CF">
        <w:t xml:space="preserve">, both themes also found in this review. </w:t>
      </w:r>
    </w:p>
    <w:p w14:paraId="72C9B451" w14:textId="711CA16B" w:rsidR="00E42CBC" w:rsidRPr="008E46CF" w:rsidRDefault="5A756F63" w:rsidP="003A6D56">
      <w:pPr>
        <w:spacing w:line="360" w:lineRule="auto"/>
      </w:pPr>
      <w:r>
        <w:t>Some alternatives to F&amp;V vouchers have been explored in the literature, for example, F&amp;V or produce boxes</w:t>
      </w:r>
      <w:r w:rsidR="00E42CBC">
        <w:fldChar w:fldCharType="begin"/>
      </w:r>
      <w:r w:rsidR="00E42CBC">
        <w:instrText xml:space="preserve"> ADDIN EN.CITE &lt;EndNote&gt;&lt;Cite&gt;&lt;Author&gt;Fischer&lt;/Author&gt;&lt;Year&gt;2022&lt;/Year&gt;&lt;RecNum&gt;6952&lt;/RecNum&gt;&lt;DisplayText&gt;&lt;style face="superscript"&gt;79&lt;/style&gt;&lt;/DisplayText&gt;&lt;record&gt;&lt;rec-number&gt;6952&lt;/rec-number&gt;&lt;foreign-keys&gt;&lt;key app="EN" db-id="vd55r9f5apapzie0fa9vv20f59ptev0vtafs" timestamp="1711556237"&gt;6952&lt;/key&gt;&lt;/foreign-keys&gt;&lt;ref-type name="Journal Article"&gt;17&lt;/ref-type&gt;&lt;contributors&gt;&lt;authors&gt;&lt;author&gt;Fischer, Laura&lt;/author&gt;&lt;author&gt;Bodrick, Nia&lt;/author&gt;&lt;author&gt;Mackey, Eleanor R.&lt;/author&gt;&lt;author&gt;McClenny, Anthony&lt;/author&gt;&lt;author&gt;Dazelle, Wayde&lt;/author&gt;&lt;author&gt;McCarron, Kristy&lt;/author&gt;&lt;author&gt;Mork, Tessa&lt;/author&gt;&lt;author&gt;Farmer, Nicole&lt;/author&gt;&lt;author&gt;Haemer, Matthew&lt;/author&gt;&lt;author&gt;Essel, Kofi&lt;/author&gt;&lt;/authors&gt;&lt;/contributors&gt;&lt;titles&gt;&lt;title&gt;Feasibility of a Home-Delivery Produce Prescription Program to Address Food Insecurity and Diet Quality in Adults and Children&lt;/title&gt;&lt;secondary-title&gt;Nutrients&lt;/secondary-title&gt;&lt;/titles&gt;&lt;periodical&gt;&lt;full-title&gt;Nutrients&lt;/full-title&gt;&lt;/periodical&gt;&lt;pages&gt;2006&lt;/pages&gt;&lt;volume&gt;14&lt;/volume&gt;&lt;number&gt;10&lt;/number&gt;&lt;dates&gt;&lt;year&gt;2022&lt;/year&gt;&lt;/dates&gt;&lt;isbn&gt;2072-6643&lt;/isbn&gt;&lt;accession-num&gt;doi:10.3390/nu14102006&lt;/accession-num&gt;&lt;urls&gt;&lt;related-urls&gt;&lt;url&gt;https://www.mdpi.com/2072-6643/14/10/2006&lt;/url&gt;&lt;/related-urls&gt;&lt;/urls&gt;&lt;/record&gt;&lt;/Cite&gt;&lt;/EndNote&gt;</w:instrText>
      </w:r>
      <w:r w:rsidR="00E42CBC">
        <w:fldChar w:fldCharType="separate"/>
      </w:r>
      <w:r w:rsidRPr="055B9E02">
        <w:rPr>
          <w:noProof/>
          <w:vertAlign w:val="superscript"/>
        </w:rPr>
        <w:t>79</w:t>
      </w:r>
      <w:r w:rsidR="00E42CBC">
        <w:fldChar w:fldCharType="end"/>
      </w:r>
      <w:r>
        <w:t xml:space="preserve">. Fischer </w:t>
      </w:r>
      <w:r w:rsidRPr="055B9E02">
        <w:rPr>
          <w:i/>
          <w:iCs/>
        </w:rPr>
        <w:t>et al</w:t>
      </w:r>
      <w:r>
        <w:t xml:space="preserve"> explored the impact of a fortnightly F&amp;V box, delivered to families with preschool children, alongside nutrition education</w:t>
      </w:r>
      <w:r w:rsidR="00E42CBC">
        <w:fldChar w:fldCharType="begin"/>
      </w:r>
      <w:r w:rsidR="00E42CBC">
        <w:instrText xml:space="preserve"> ADDIN EN.CITE &lt;EndNote&gt;&lt;Cite&gt;&lt;Author&gt;Fischer&lt;/Author&gt;&lt;Year&gt;2022&lt;/Year&gt;&lt;RecNum&gt;6952&lt;/RecNum&gt;&lt;DisplayText&gt;&lt;style face="superscript"&gt;79&lt;/style&gt;&lt;/DisplayText&gt;&lt;record&gt;&lt;rec-number&gt;6952&lt;/rec-number&gt;&lt;foreign-keys&gt;&lt;key app="EN" db-id="vd55r9f5apapzie0fa9vv20f59ptev0vtafs" timestamp="1711556237"&gt;6952&lt;/key&gt;&lt;/foreign-keys&gt;&lt;ref-type name="Journal Article"&gt;17&lt;/ref-type&gt;&lt;contributors&gt;&lt;authors&gt;&lt;author&gt;Fischer, Laura&lt;/author&gt;&lt;author&gt;Bodrick, Nia&lt;/author&gt;&lt;author&gt;Mackey, Eleanor R.&lt;/author&gt;&lt;author&gt;McClenny, Anthony&lt;/author&gt;&lt;author&gt;Dazelle, Wayde&lt;/author&gt;&lt;author&gt;McCarron, Kristy&lt;/author&gt;&lt;author&gt;Mork, Tessa&lt;/author&gt;&lt;author&gt;Farmer, Nicole&lt;/author&gt;&lt;author&gt;Haemer, Matthew&lt;/author&gt;&lt;author&gt;Essel, Kofi&lt;/author&gt;&lt;/authors&gt;&lt;/contributors&gt;&lt;titles&gt;&lt;title&gt;Feasibility of a Home-Delivery Produce Prescription Program to Address Food Insecurity and Diet Quality in Adults and Children&lt;/title&gt;&lt;secondary-title&gt;Nutrients&lt;/secondary-title&gt;&lt;/titles&gt;&lt;periodical&gt;&lt;full-title&gt;Nutrients&lt;/full-title&gt;&lt;/periodical&gt;&lt;pages&gt;2006&lt;/pages&gt;&lt;volume&gt;14&lt;/volume&gt;&lt;number&gt;10&lt;/number&gt;&lt;dates&gt;&lt;year&gt;2022&lt;/year&gt;&lt;/dates&gt;&lt;isbn&gt;2072-6643&lt;/isbn&gt;&lt;accession-num&gt;doi:10.3390/nu14102006&lt;/accession-num&gt;&lt;urls&gt;&lt;related-urls&gt;&lt;url&gt;https://www.mdpi.com/2072-6643/14/10/2006&lt;/url&gt;&lt;/related-urls&gt;&lt;/urls&gt;&lt;/record&gt;&lt;/Cite&gt;&lt;/EndNote&gt;</w:instrText>
      </w:r>
      <w:r w:rsidR="00E42CBC">
        <w:fldChar w:fldCharType="separate"/>
      </w:r>
      <w:r w:rsidRPr="055B9E02">
        <w:rPr>
          <w:noProof/>
          <w:vertAlign w:val="superscript"/>
        </w:rPr>
        <w:t>79</w:t>
      </w:r>
      <w:r w:rsidR="00E42CBC">
        <w:fldChar w:fldCharType="end"/>
      </w:r>
      <w:r>
        <w:t xml:space="preserve">. Whilst satisfaction with the programme was </w:t>
      </w:r>
      <w:r>
        <w:lastRenderedPageBreak/>
        <w:t>high, impact on F&amp;V intake and food insecurity was uncertain with most changes failing to meet statistical significance</w:t>
      </w:r>
      <w:r w:rsidR="00E42CBC">
        <w:fldChar w:fldCharType="begin"/>
      </w:r>
      <w:r w:rsidR="00E42CBC">
        <w:instrText xml:space="preserve"> ADDIN EN.CITE &lt;EndNote&gt;&lt;Cite&gt;&lt;Author&gt;Fischer&lt;/Author&gt;&lt;Year&gt;2022&lt;/Year&gt;&lt;RecNum&gt;6952&lt;/RecNum&gt;&lt;DisplayText&gt;&lt;style face="superscript"&gt;79&lt;/style&gt;&lt;/DisplayText&gt;&lt;record&gt;&lt;rec-number&gt;6952&lt;/rec-number&gt;&lt;foreign-keys&gt;&lt;key app="EN" db-id="vd55r9f5apapzie0fa9vv20f59ptev0vtafs" timestamp="1711556237"&gt;6952&lt;/key&gt;&lt;/foreign-keys&gt;&lt;ref-type name="Journal Article"&gt;17&lt;/ref-type&gt;&lt;contributors&gt;&lt;authors&gt;&lt;author&gt;Fischer, Laura&lt;/author&gt;&lt;author&gt;Bodrick, Nia&lt;/author&gt;&lt;author&gt;Mackey, Eleanor R.&lt;/author&gt;&lt;author&gt;McClenny, Anthony&lt;/author&gt;&lt;author&gt;Dazelle, Wayde&lt;/author&gt;&lt;author&gt;McCarron, Kristy&lt;/author&gt;&lt;author&gt;Mork, Tessa&lt;/author&gt;&lt;author&gt;Farmer, Nicole&lt;/author&gt;&lt;author&gt;Haemer, Matthew&lt;/author&gt;&lt;author&gt;Essel, Kofi&lt;/author&gt;&lt;/authors&gt;&lt;/contributors&gt;&lt;titles&gt;&lt;title&gt;Feasibility of a Home-Delivery Produce Prescription Program to Address Food Insecurity and Diet Quality in Adults and Children&lt;/title&gt;&lt;secondary-title&gt;Nutrients&lt;/secondary-title&gt;&lt;/titles&gt;&lt;periodical&gt;&lt;full-title&gt;Nutrients&lt;/full-title&gt;&lt;/periodical&gt;&lt;pages&gt;2006&lt;/pages&gt;&lt;volume&gt;14&lt;/volume&gt;&lt;number&gt;10&lt;/number&gt;&lt;dates&gt;&lt;year&gt;2022&lt;/year&gt;&lt;/dates&gt;&lt;isbn&gt;2072-6643&lt;/isbn&gt;&lt;accession-num&gt;doi:10.3390/nu14102006&lt;/accession-num&gt;&lt;urls&gt;&lt;related-urls&gt;&lt;url&gt;https://www.mdpi.com/2072-6643/14/10/2006&lt;/url&gt;&lt;/related-urls&gt;&lt;/urls&gt;&lt;/record&gt;&lt;/Cite&gt;&lt;/EndNote&gt;</w:instrText>
      </w:r>
      <w:r w:rsidR="00E42CBC">
        <w:fldChar w:fldCharType="separate"/>
      </w:r>
      <w:r w:rsidRPr="055B9E02">
        <w:rPr>
          <w:noProof/>
          <w:vertAlign w:val="superscript"/>
        </w:rPr>
        <w:t>79</w:t>
      </w:r>
      <w:r w:rsidR="00E42CBC">
        <w:fldChar w:fldCharType="end"/>
      </w:r>
      <w:r>
        <w:t>. A recent review exploring produce prescription interventions found that F&amp;V boxes were acceptable to recipients, and some evidence for increased F&amp;V consumption, but concede that evidence in this area could be improved</w:t>
      </w:r>
      <w:r w:rsidR="00E42CBC">
        <w:fldChar w:fldCharType="begin"/>
      </w:r>
      <w:r w:rsidR="00E42CBC">
        <w:instrText xml:space="preserve"> ADDIN EN.CITE &lt;EndNote&gt;&lt;Cite&gt;&lt;Author&gt;Muleta&lt;/Author&gt;&lt;Year&gt;2023&lt;/Year&gt;&lt;RecNum&gt;6998&lt;/RecNum&gt;&lt;DisplayText&gt;&lt;style face="superscript"&gt;80&lt;/style&gt;&lt;/DisplayText&gt;&lt;record&gt;&lt;rec-number&gt;6998&lt;/rec-number&gt;&lt;foreign-keys&gt;&lt;key app="EN" db-id="vd55r9f5apapzie0fa9vv20f59ptev0vtafs" timestamp="1713280775"&gt;6998&lt;/key&gt;&lt;/foreign-keys&gt;&lt;ref-type name="Journal Article"&gt;17&lt;/ref-type&gt;&lt;contributors&gt;&lt;authors&gt;&lt;author&gt;Muleta, Hemen&lt;/author&gt;&lt;author&gt;Fischer, Laura K.&lt;/author&gt;&lt;author&gt;Chang, Megan&lt;/author&gt;&lt;author&gt;Kim, Noah&lt;/author&gt;&lt;author&gt;Leung, Cindy W.&lt;/author&gt;&lt;author&gt;Obudulu, Chinwe&lt;/author&gt;&lt;author&gt;Essel, Kofi&lt;/author&gt;&lt;/authors&gt;&lt;/contributors&gt;&lt;titles&gt;&lt;title&gt;Pediatric produce prescription initiatives in the U.S.: a scoping review&lt;/title&gt;&lt;secondary-title&gt;Pediatric Research&lt;/secondary-title&gt;&lt;/titles&gt;&lt;periodical&gt;&lt;full-title&gt;Pediatric research&lt;/full-title&gt;&lt;/periodical&gt;&lt;dates&gt;&lt;year&gt;2023&lt;/year&gt;&lt;pub-dates&gt;&lt;date&gt;2023/12/04&lt;/date&gt;&lt;/pub-dates&gt;&lt;/dates&gt;&lt;isbn&gt;1530-0447&lt;/isbn&gt;&lt;urls&gt;&lt;related-urls&gt;&lt;url&gt;https://doi.org/10.1038/s41390-023-02920-8&lt;/url&gt;&lt;/related-urls&gt;&lt;/urls&gt;&lt;electronic-resource-num&gt;10.1038/s41390-023-02920-8&lt;/electronic-resource-num&gt;&lt;/record&gt;&lt;/Cite&gt;&lt;/EndNote&gt;</w:instrText>
      </w:r>
      <w:r w:rsidR="00E42CBC">
        <w:fldChar w:fldCharType="separate"/>
      </w:r>
      <w:r w:rsidRPr="055B9E02">
        <w:rPr>
          <w:noProof/>
          <w:vertAlign w:val="superscript"/>
        </w:rPr>
        <w:t>80</w:t>
      </w:r>
      <w:r w:rsidR="00E42CBC">
        <w:fldChar w:fldCharType="end"/>
      </w:r>
      <w:r>
        <w:t>. Whilst F&amp;V boxes may be appealing in some respects, removing concerns about how vouchers are used and perhaps encouraging families to try new foods, they are logistically challenging to organise, and may be wasted if families receive produce that they do</w:t>
      </w:r>
      <w:r w:rsidR="4FBFC0F7">
        <w:t xml:space="preserve"> not</w:t>
      </w:r>
      <w:r>
        <w:t xml:space="preserve"> like or do</w:t>
      </w:r>
      <w:r w:rsidR="0ABCA7ED">
        <w:t xml:space="preserve"> not </w:t>
      </w:r>
      <w:r>
        <w:t>know how to use. One issue highlighted in this review is, for some, a lack of understanding of nutrition and food preparation knowledge hinder</w:t>
      </w:r>
      <w:r w:rsidR="7369237F">
        <w:t>s</w:t>
      </w:r>
      <w:r>
        <w:t xml:space="preserve"> attempts to improve diets for some families. One French study offered nutrition education workshops alongside F&amp;V vouchers. They found that changes in F&amp;V consumption w</w:t>
      </w:r>
      <w:r w:rsidR="7C8FC07F">
        <w:t>ere</w:t>
      </w:r>
      <w:r>
        <w:t xml:space="preserve"> not associated with attendance at a workshop</w:t>
      </w:r>
      <w:r w:rsidR="00E42CBC">
        <w:fldChar w:fldCharType="begin"/>
      </w:r>
      <w:r w:rsidR="00E42CBC">
        <w:instrText xml:space="preserve"> ADDIN EN.CITE &lt;EndNote&gt;&lt;Cite&gt;&lt;Author&gt;Buscail&lt;/Author&gt;&lt;Year&gt;2018&lt;/Year&gt;&lt;RecNum&gt;6947&lt;/RecNum&gt;&lt;DisplayText&gt;&lt;style face="superscript"&gt;72&lt;/style&gt;&lt;/DisplayText&gt;&lt;record&gt;&lt;rec-number&gt;6947&lt;/rec-number&gt;&lt;foreign-keys&gt;&lt;key app="EN" db-id="vd55r9f5apapzie0fa9vv20f59ptev0vtafs" timestamp="1711554192"&gt;6947&lt;/key&gt;&lt;/foreign-keys&gt;&lt;ref-type name="Journal Article"&gt;17&lt;/ref-type&gt;&lt;contributors&gt;&lt;authors&gt;&lt;author&gt;Buscail, Camille&lt;/author&gt;&lt;author&gt;Margat, Aurore&lt;/author&gt;&lt;author&gt;Petit, Stéphanie&lt;/author&gt;&lt;author&gt;Gendreau, Judith&lt;/author&gt;&lt;author&gt;Daval, Paul&lt;/author&gt;&lt;author&gt;Lombrail, Pierre&lt;/author&gt;&lt;author&gt;Hercberg, Serge&lt;/author&gt;&lt;author&gt;Latino-Martel, Paule&lt;/author&gt;&lt;author&gt;Maurice, Aurélie&lt;/author&gt;&lt;author&gt;Julia, Chantal&lt;/author&gt;&lt;/authors&gt;&lt;/contributors&gt;&lt;titles&gt;&lt;title&gt;Fruits and vegetables at home (FLAM): a randomized controlled trial of the impact of fruits and vegetables vouchers in children from low-income families in an urban district of France&lt;/title&gt;&lt;secondary-title&gt;BMC Public Health&lt;/secondary-title&gt;&lt;/titles&gt;&lt;periodical&gt;&lt;full-title&gt;BMC Public Health&lt;/full-title&gt;&lt;/periodical&gt;&lt;pages&gt;1065&lt;/pages&gt;&lt;volume&gt;18&lt;/volume&gt;&lt;number&gt;1&lt;/number&gt;&lt;dates&gt;&lt;year&gt;2018&lt;/year&gt;&lt;pub-dates&gt;&lt;date&gt;2018/08/28&lt;/date&gt;&lt;/pub-dates&gt;&lt;/dates&gt;&lt;isbn&gt;1471-2458&lt;/isbn&gt;&lt;urls&gt;&lt;related-urls&gt;&lt;url&gt;https://doi.org/10.1186/s12889-018-5908-5&lt;/url&gt;&lt;/related-urls&gt;&lt;/urls&gt;&lt;electronic-resource-num&gt;10.1186/s12889-018-5908-5&lt;/electronic-resource-num&gt;&lt;/record&gt;&lt;/Cite&gt;&lt;/EndNote&gt;</w:instrText>
      </w:r>
      <w:r w:rsidR="00E42CBC">
        <w:fldChar w:fldCharType="separate"/>
      </w:r>
      <w:r w:rsidRPr="055B9E02">
        <w:rPr>
          <w:noProof/>
          <w:vertAlign w:val="superscript"/>
        </w:rPr>
        <w:t>72</w:t>
      </w:r>
      <w:r w:rsidR="00E42CBC">
        <w:fldChar w:fldCharType="end"/>
      </w:r>
      <w:r>
        <w:t xml:space="preserve">. In their recent scoping review, Greatorex Brooks </w:t>
      </w:r>
      <w:r w:rsidRPr="055B9E02">
        <w:rPr>
          <w:i/>
          <w:iCs/>
        </w:rPr>
        <w:t>et al</w:t>
      </w:r>
      <w:r>
        <w:t xml:space="preserve"> concluded that educational elements to F&amp;V prescription programmes needed further exploration, in order to better understand their contribution (or not) to the programme’s success</w:t>
      </w:r>
      <w:r w:rsidR="00E42CBC">
        <w:fldChar w:fldCharType="begin"/>
      </w:r>
      <w:r w:rsidR="00E42CBC">
        <w:instrText xml:space="preserve"> ADDIN EN.CITE &lt;EndNote&gt;&lt;Cite&gt;&lt;Author&gt;Greatorex Brooks&lt;/Author&gt;&lt;Year&gt;2023&lt;/Year&gt;&lt;RecNum&gt;6999&lt;/RecNum&gt;&lt;DisplayText&gt;&lt;style face="superscript"&gt;81&lt;/style&gt;&lt;/DisplayText&gt;&lt;record&gt;&lt;rec-number&gt;6999&lt;/rec-number&gt;&lt;foreign-keys&gt;&lt;key app="EN" db-id="vd55r9f5apapzie0fa9vv20f59ptev0vtafs" timestamp="1713281265"&gt;6999&lt;/key&gt;&lt;/foreign-keys&gt;&lt;ref-type name="Journal Article"&gt;17&lt;/ref-type&gt;&lt;contributors&gt;&lt;authors&gt;&lt;author&gt;Greatorex Brooks, E.&lt;/author&gt;&lt;author&gt;McInerney, M.&lt;/author&gt;&lt;/authors&gt;&lt;/contributors&gt;&lt;auth-address&gt;Department of Clinical Nutrition, Rush University, Chicago, IL, USA.&lt;/auth-address&gt;&lt;titles&gt;&lt;title&gt;Community-based fruit and vegetable prescription programs: a scoping review&lt;/title&gt;&lt;secondary-title&gt;J Nutr Sci&lt;/secondary-title&gt;&lt;/titles&gt;&lt;periodical&gt;&lt;full-title&gt;J Nutr Sci&lt;/full-title&gt;&lt;/periodical&gt;&lt;pages&gt;e99&lt;/pages&gt;&lt;volume&gt;12&lt;/volume&gt;&lt;edition&gt;20230915&lt;/edition&gt;&lt;keywords&gt;&lt;keyword&gt;Databases, Factual&lt;/keyword&gt;&lt;keyword&gt;*Fruit&lt;/keyword&gt;&lt;keyword&gt;Poverty&lt;/keyword&gt;&lt;keyword&gt;Prescriptions&lt;/keyword&gt;&lt;keyword&gt;*Vegetables&lt;/keyword&gt;&lt;keyword&gt;Community-based&lt;/keyword&gt;&lt;keyword&gt;Diet quality&lt;/keyword&gt;&lt;keyword&gt;Food insecurity&lt;/keyword&gt;&lt;keyword&gt;Fruit and vegetable&lt;/keyword&gt;&lt;keyword&gt;Health outcome&lt;/keyword&gt;&lt;keyword&gt;Prescription program&lt;/keyword&gt;&lt;/keywords&gt;&lt;dates&gt;&lt;year&gt;2023&lt;/year&gt;&lt;/dates&gt;&lt;isbn&gt;2048-6790&lt;/isbn&gt;&lt;accession-num&gt;37744640&lt;/accession-num&gt;&lt;urls&gt;&lt;/urls&gt;&lt;custom2&gt;PMC10511821&lt;/custom2&gt;&lt;electronic-resource-num&gt;10.1017/jns.2023.81&lt;/electronic-resource-num&gt;&lt;remote-database-provider&gt;NLM&lt;/remote-database-provider&gt;&lt;language&gt;eng&lt;/language&gt;&lt;/record&gt;&lt;/Cite&gt;&lt;/EndNote&gt;</w:instrText>
      </w:r>
      <w:r w:rsidR="00E42CBC">
        <w:fldChar w:fldCharType="separate"/>
      </w:r>
      <w:r w:rsidRPr="055B9E02">
        <w:rPr>
          <w:noProof/>
          <w:vertAlign w:val="superscript"/>
        </w:rPr>
        <w:t>81</w:t>
      </w:r>
      <w:r w:rsidR="00E42CBC">
        <w:fldChar w:fldCharType="end"/>
      </w:r>
      <w:r>
        <w:t>.</w:t>
      </w:r>
    </w:p>
    <w:p w14:paraId="3F177426" w14:textId="6861C9A1" w:rsidR="00E42CBC" w:rsidRPr="008E46CF" w:rsidRDefault="5A756F63" w:rsidP="003A6D56">
      <w:pPr>
        <w:spacing w:line="360" w:lineRule="auto"/>
      </w:pPr>
      <w:r>
        <w:t xml:space="preserve">All of the studies included in this review examined targeted interventions designed to support those on low incomes, with means tested eligibility criteria. Interestingly, the level of financial hardship needed to qualify differs across the schemes. HS, Rose vouchers and Sainsbury’s top up vouchers have stringent eligibility criteria, whilst BSF has slightly more generous criteria. WIC eligibility (and therefore FMNP and </w:t>
      </w:r>
      <w:proofErr w:type="spellStart"/>
      <w:r>
        <w:t>EatSF</w:t>
      </w:r>
      <w:proofErr w:type="spellEnd"/>
      <w:r>
        <w:t xml:space="preserve"> eligibility) varies by state up to a maximum of 185% of the federal poverty guidelines</w:t>
      </w:r>
      <w:r w:rsidR="00E42CBC">
        <w:fldChar w:fldCharType="begin"/>
      </w:r>
      <w:r w:rsidR="00E42CBC">
        <w:instrText xml:space="preserve"> ADDIN EN.CITE &lt;EndNote&gt;&lt;Cite&gt;&lt;Author&gt;US Department of Agriculture Food and Nutrition Service&lt;/Author&gt;&lt;Year&gt;2024&lt;/Year&gt;&lt;RecNum&gt;6954&lt;/RecNum&gt;&lt;DisplayText&gt;&lt;style face="superscript"&gt;82&lt;/style&gt;&lt;/DisplayText&gt;&lt;record&gt;&lt;rec-number&gt;6954&lt;/rec-number&gt;&lt;foreign-keys&gt;&lt;key app="EN" db-id="vd55r9f5apapzie0fa9vv20f59ptev0vtafs" timestamp="1711621233"&gt;6954&lt;/key&gt;&lt;/foreign-keys&gt;&lt;ref-type name="Web Page"&gt;12&lt;/ref-type&gt;&lt;contributors&gt;&lt;authors&gt;&lt;author&gt;US Department of Agriculture Food and Nutrition Service,&lt;/author&gt;&lt;/authors&gt;&lt;/contributors&gt;&lt;titles&gt;&lt;title&gt;WIC Eligibility Requirements, Income requirement&lt;/title&gt;&lt;/titles&gt;&lt;number&gt;28/03/2024&lt;/number&gt;&lt;dates&gt;&lt;year&gt;2024&lt;/year&gt;&lt;/dates&gt;&lt;urls&gt;&lt;related-urls&gt;&lt;url&gt;https://www.fns.usda.gov/wic/wic-eligibility-requirements#:~:text=The%20state%20agency&amp;apos;s%20income%20standard,the%20federal%20poverty%20income%20guidelines.&lt;/url&gt;&lt;/related-urls&gt;&lt;/urls&gt;&lt;/record&gt;&lt;/Cite&gt;&lt;/EndNote&gt;</w:instrText>
      </w:r>
      <w:r w:rsidR="00E42CBC">
        <w:fldChar w:fldCharType="separate"/>
      </w:r>
      <w:r w:rsidRPr="055B9E02">
        <w:rPr>
          <w:noProof/>
          <w:vertAlign w:val="superscript"/>
        </w:rPr>
        <w:t>82</w:t>
      </w:r>
      <w:r w:rsidR="00E42CBC">
        <w:fldChar w:fldCharType="end"/>
      </w:r>
      <w:r>
        <w:t>, resulting in 48% of children under 5, pregnant and postpartum women being eligible for WIC in 2021</w:t>
      </w:r>
      <w:r w:rsidR="00E42CBC">
        <w:fldChar w:fldCharType="begin"/>
      </w:r>
      <w:r w:rsidR="00E42CBC">
        <w:instrText xml:space="preserve"> ADDIN EN.CITE &lt;EndNote&gt;&lt;Cite&gt;&lt;Author&gt;US  Department of Agriculture Food and Nutrition Service&lt;/Author&gt;&lt;Year&gt;2024&lt;/Year&gt;&lt;RecNum&gt;6955&lt;/RecNum&gt;&lt;DisplayText&gt;&lt;style face="superscript"&gt;83&lt;/style&gt;&lt;/DisplayText&gt;&lt;record&gt;&lt;rec-number&gt;6955&lt;/rec-number&gt;&lt;foreign-keys&gt;&lt;key app="EN" db-id="vd55r9f5apapzie0fa9vv20f59ptev0vtafs" timestamp="1711622635"&gt;6955&lt;/key&gt;&lt;/foreign-keys&gt;&lt;ref-type name="Web Page"&gt;12&lt;/ref-type&gt;&lt;contributors&gt;&lt;authors&gt;&lt;author&gt;US  Department of Agriculture Food and Nutrition Service,&lt;/author&gt;&lt;/authors&gt;&lt;/contributors&gt;&lt;titles&gt;&lt;title&gt;National and State Level Estimates of WIC Eligibility and Program Reach in 2021, National WIC Eligibility and Participation Over Time, 2016-2021&lt;/title&gt;&lt;/titles&gt;&lt;number&gt;28/03/2024&lt;/number&gt;&lt;dates&gt;&lt;year&gt;2024&lt;/year&gt;&lt;/dates&gt;&lt;urls&gt;&lt;related-urls&gt;&lt;url&gt;https://www.fns.usda.gov/research/wic/eligibility-and-program-reach-estimates-2021#:~:text=The%20overall%20WIC%20eligibility%20rate,to%2048%20percent%20in%202021.&lt;/url&gt;&lt;/related-urls&gt;&lt;/urls&gt;&lt;/record&gt;&lt;/Cite&gt;&lt;/EndNote&gt;</w:instrText>
      </w:r>
      <w:r w:rsidR="00E42CBC">
        <w:fldChar w:fldCharType="separate"/>
      </w:r>
      <w:r w:rsidRPr="055B9E02">
        <w:rPr>
          <w:noProof/>
          <w:vertAlign w:val="superscript"/>
        </w:rPr>
        <w:t>83</w:t>
      </w:r>
      <w:r w:rsidR="00E42CBC">
        <w:fldChar w:fldCharType="end"/>
      </w:r>
      <w:r>
        <w:t>. Universal provision was raised by some participants as a potential improvement to F&amp;V vouchers</w:t>
      </w:r>
      <w:r w:rsidR="00E42CBC">
        <w:fldChar w:fldCharType="begin"/>
      </w:r>
      <w:r w:rsidR="00E42CBC">
        <w:instrText xml:space="preserve"> ADDIN EN.CITE &lt;EndNote&gt;&lt;Cite&gt;&lt;Author&gt;Child Poverty Action Group in Scotland&lt;/Author&gt;&lt;Year&gt;2015&lt;/Year&gt;&lt;RecNum&gt;6899&lt;/RecNum&gt;&lt;DisplayText&gt;&lt;style face="superscript"&gt;49&lt;/style&gt;&lt;/DisplayText&gt;&lt;record&gt;&lt;rec-number&gt;6899&lt;/rec-number&gt;&lt;foreign-keys&gt;&lt;key app="EN" db-id="vd55r9f5apapzie0fa9vv20f59ptev0vtafs" timestamp="1694082067"&gt;6899&lt;/key&gt;&lt;/foreign-keys&gt;&lt;ref-type name="Web Page"&gt;12&lt;/ref-type&gt;&lt;contributors&gt;&lt;authors&gt;&lt;author&gt;Child Poverty Action Group in Scotland,&lt;/author&gt;&lt;/authors&gt;&lt;/contributors&gt;&lt;titles&gt;&lt;title&gt;Early Warning System: Sure Start Maternity Grants and the Healthy Start Scheme: CPAG in Scotland policy seminar on the use of future powers.&lt;/title&gt;&lt;/titles&gt;&lt;number&gt;07/09/2023&lt;/number&gt;&lt;dates&gt;&lt;year&gt;2015&lt;/year&gt;&lt;/dates&gt;&lt;urls&gt;&lt;related-urls&gt;&lt;url&gt;chrome-extension://efaidnbmnnnibpcajpcglclefindmkaj/https://cpag.org.uk/sites/default/files/CPAG%20Sure_Healthy%20Start%20(Proof%202).pdf&lt;/url&gt;&lt;/related-urls&gt;&lt;/urls&gt;&lt;/record&gt;&lt;/Cite&gt;&lt;/EndNote&gt;</w:instrText>
      </w:r>
      <w:r w:rsidR="00E42CBC">
        <w:fldChar w:fldCharType="separate"/>
      </w:r>
      <w:r w:rsidRPr="055B9E02">
        <w:rPr>
          <w:noProof/>
          <w:vertAlign w:val="superscript"/>
        </w:rPr>
        <w:t>49</w:t>
      </w:r>
      <w:r w:rsidR="00E42CBC">
        <w:fldChar w:fldCharType="end"/>
      </w:r>
      <w:r w:rsidR="3C1B9C9C">
        <w:t xml:space="preserve"> and was recommended by the UK Faculty of Public Health in January 2024</w:t>
      </w:r>
      <w:r>
        <w:t>. There are some benefits to this approach, reduced administrative load assessing eligibility, perhaps a reduction in stigma associated with the vouchers and an emphasis on the importance of healthy diets. However, increased costs of the schemes may be off putting to policy makers. This debate raises the question of whether population or targeted approaches are more successful in terms of improving population health. Clearly, the answer to the question is likely to differ depending on the population, the intervention and the desired outcome</w:t>
      </w:r>
      <w:r w:rsidR="00E42CBC">
        <w:fldChar w:fldCharType="begin"/>
      </w:r>
      <w:r w:rsidR="00E42CBC">
        <w:instrText xml:space="preserve"> ADDIN EN.CITE &lt;EndNote&gt;&lt;Cite&gt;&lt;Author&gt;Dodge&lt;/Author&gt;&lt;Year&gt;2020&lt;/Year&gt;&lt;RecNum&gt;6957&lt;/RecNum&gt;&lt;DisplayText&gt;&lt;style face="superscript"&gt;84&lt;/style&gt;&lt;/DisplayText&gt;&lt;record&gt;&lt;rec-number&gt;6957&lt;/rec-number&gt;&lt;foreign-keys&gt;&lt;key app="EN" db-id="vd55r9f5apapzie0fa9vv20f59ptev0vtafs" timestamp="1711623189"&gt;6957&lt;/key&gt;&lt;/foreign-keys&gt;&lt;ref-type name="Journal Article"&gt;17&lt;/ref-type&gt;&lt;contributors&gt;&lt;authors&gt;&lt;author&gt;Dodge, Kenneth A.&lt;/author&gt;&lt;/authors&gt;&lt;/contributors&gt;&lt;titles&gt;&lt;title&gt;Annual Research Review: Universal and targeted strategies for assigning interventions to achieve population impact&lt;/title&gt;&lt;secondary-title&gt;Journal of Child Psychology and Psychiatry&lt;/secondary-title&gt;&lt;/titles&gt;&lt;periodical&gt;&lt;full-title&gt;Journal of Child Psychology and Psychiatry&lt;/full-title&gt;&lt;/periodical&gt;&lt;pages&gt;255-267&lt;/pages&gt;&lt;volume&gt;61&lt;/volume&gt;&lt;number&gt;3&lt;/number&gt;&lt;dates&gt;&lt;year&gt;2020&lt;/year&gt;&lt;/dates&gt;&lt;isbn&gt;0021-9630&lt;/isbn&gt;&lt;urls&gt;&lt;related-urls&gt;&lt;url&gt;https://acamh.onlinelibrary.wiley.com/doi/abs/10.1111/jcpp.13141&lt;/url&gt;&lt;/related-urls&gt;&lt;/urls&gt;&lt;electronic-resource-num&gt;https://doi.org/10.1111/jcpp.13141&lt;/electronic-resource-num&gt;&lt;/record&gt;&lt;/Cite&gt;&lt;/EndNote&gt;</w:instrText>
      </w:r>
      <w:r w:rsidR="00E42CBC">
        <w:fldChar w:fldCharType="separate"/>
      </w:r>
      <w:r w:rsidRPr="055B9E02">
        <w:rPr>
          <w:noProof/>
          <w:vertAlign w:val="superscript"/>
        </w:rPr>
        <w:t>84</w:t>
      </w:r>
      <w:r w:rsidR="00E42CBC">
        <w:fldChar w:fldCharType="end"/>
      </w:r>
      <w:r>
        <w:t>. There is some evidence that population level health interventions have the potential for positive impact on outcomes</w:t>
      </w:r>
      <w:r w:rsidR="00E42CBC">
        <w:fldChar w:fldCharType="begin">
          <w:fldData xml:space="preserve">PEVuZE5vdGU+PENpdGU+PEF1dGhvcj5adWxtYW48L0F1dGhvcj48WWVhcj4yMDA4PC9ZZWFyPjxS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=
</w:fldData>
        </w:fldChar>
      </w:r>
      <w:r w:rsidR="00E42CBC">
        <w:instrText xml:space="preserve"> ADDIN EN.CITE </w:instrText>
      </w:r>
      <w:r w:rsidR="00E42CBC">
        <w:fldChar w:fldCharType="begin">
          <w:fldData xml:space="preserve">PEVuZE5vdGU+PENpdGU+PEF1dGhvcj5adWxtYW48L0F1dGhvcj48WWVhcj4yMDA4PC9ZZWFyPjxS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=
</w:fldData>
        </w:fldChar>
      </w:r>
      <w:r w:rsidR="00E42CBC">
        <w:instrText xml:space="preserve"> ADDIN EN.CITE.DATA </w:instrText>
      </w:r>
      <w:r w:rsidR="00E42CBC">
        <w:fldChar w:fldCharType="end"/>
      </w:r>
      <w:r w:rsidR="00E42CBC">
        <w:fldChar w:fldCharType="separate"/>
      </w:r>
      <w:r w:rsidRPr="055B9E02">
        <w:rPr>
          <w:noProof/>
          <w:vertAlign w:val="superscript"/>
        </w:rPr>
        <w:t>85-88</w:t>
      </w:r>
      <w:r w:rsidR="00E42CBC">
        <w:fldChar w:fldCharType="end"/>
      </w:r>
      <w:r>
        <w:t>. Whether this would be the case in this context is unclear currently, it may be that a combination of population level and more targeted approaches offers the most effective approach</w:t>
      </w:r>
      <w:r w:rsidR="00E42CBC">
        <w:fldChar w:fldCharType="begin"/>
      </w:r>
      <w:r w:rsidR="00E42CBC">
        <w:instrText xml:space="preserve"> ADDIN EN.CITE &lt;EndNote&gt;&lt;Cite&gt;&lt;Author&gt;Ahern&lt;/Author&gt;&lt;Year&gt;2008&lt;/Year&gt;&lt;RecNum&gt;6958&lt;/RecNum&gt;&lt;DisplayText&gt;&lt;style face="superscript"&gt;86&lt;/style&gt;&lt;/DisplayText&gt;&lt;record&gt;&lt;rec-number&gt;6958&lt;/rec-number&gt;&lt;foreign-keys&gt;&lt;key app="EN" db-id="vd55r9f5apapzie0fa9vv20f59ptev0vtafs" timestamp="1711623291"&gt;6958&lt;/key&gt;&lt;/foreign-keys&gt;&lt;ref-type name="Journal Article"&gt;17&lt;/ref-type&gt;&lt;contributors&gt;&lt;authors&gt;&lt;author&gt;Ahern, Jennifer&lt;/author&gt;&lt;author&gt;Jones, Matthew R.&lt;/author&gt;&lt;author&gt;Bakshis, Erin&lt;/author&gt;&lt;author&gt;Galea, Sandro&lt;/author&gt;&lt;/authors&gt;&lt;/contributors&gt;&lt;titles&gt;&lt;title&gt;Revisiting Rose: Comparing the Benefits and Costs of Population-Wide and Targeted Interventions&lt;/title&gt;&lt;secondary-title&gt;The Milbank Quarterly&lt;/secondary-title&gt;&lt;/titles&gt;&lt;periodical&gt;&lt;full-title&gt;The Milbank Quarterly&lt;/full-title&gt;&lt;/periodical&gt;&lt;pages&gt;581-600&lt;/pages&gt;&lt;volume&gt;86&lt;/volume&gt;&lt;number&gt;4&lt;/number&gt;&lt;dates&gt;&lt;year&gt;2008&lt;/year&gt;&lt;/dates&gt;&lt;isbn&gt;0887-378X&lt;/isbn&gt;&lt;urls&gt;&lt;related-urls&gt;&lt;url&gt;https://onlinelibrary.wiley.com/doi/abs/10.1111/j.1468-0009.2008.00535.x&lt;/url&gt;&lt;/related-urls&gt;&lt;/urls&gt;&lt;electronic-resource-num&gt;https://doi.org/10.1111/j.1468-0009.2008.00535.x&lt;/electronic-resource-num&gt;&lt;/record&gt;&lt;/Cite&gt;&lt;/EndNote&gt;</w:instrText>
      </w:r>
      <w:r w:rsidR="00E42CBC">
        <w:fldChar w:fldCharType="separate"/>
      </w:r>
      <w:r w:rsidRPr="055B9E02">
        <w:rPr>
          <w:noProof/>
          <w:vertAlign w:val="superscript"/>
        </w:rPr>
        <w:t>86</w:t>
      </w:r>
      <w:r w:rsidR="00E42CBC">
        <w:fldChar w:fldCharType="end"/>
      </w:r>
      <w:r>
        <w:t>.</w:t>
      </w:r>
      <w:r w:rsidR="2E429315">
        <w:t xml:space="preserve"> These may include focusing on specific geographic areas of higher deprivation to increase uptake or testing extended eligibility criteria in such areas. Further targeted interventions could include cooking sessions during school holidays or mobile vans that provide fresh produce to areas where fewer affordable options are </w:t>
      </w:r>
      <w:r w:rsidR="695BB9C1">
        <w:t>available.</w:t>
      </w:r>
    </w:p>
    <w:p w14:paraId="01CF9EDD" w14:textId="77777777" w:rsidR="00E42CBC" w:rsidRPr="008E46CF" w:rsidRDefault="00E42CBC" w:rsidP="003A6D56">
      <w:pPr>
        <w:spacing w:after="0" w:line="360" w:lineRule="auto"/>
        <w:rPr>
          <w:i/>
          <w:iCs/>
          <w:sz w:val="24"/>
          <w:szCs w:val="24"/>
        </w:rPr>
      </w:pPr>
      <w:bookmarkStart w:id="16" w:name="_Toc164599261"/>
      <w:r w:rsidRPr="008E46CF">
        <w:rPr>
          <w:i/>
          <w:iCs/>
          <w:sz w:val="24"/>
          <w:szCs w:val="24"/>
        </w:rPr>
        <w:t>Strengths</w:t>
      </w:r>
      <w:bookmarkEnd w:id="16"/>
    </w:p>
    <w:p w14:paraId="150E3B96" w14:textId="0E581EE7" w:rsidR="00E42CBC" w:rsidRPr="008E46CF" w:rsidRDefault="00E42CBC" w:rsidP="003A6D56">
      <w:pPr>
        <w:spacing w:line="360" w:lineRule="auto"/>
      </w:pPr>
      <w:r w:rsidRPr="008E46CF">
        <w:lastRenderedPageBreak/>
        <w:t>This review took a systematic approach, and used broad inclusion criteria resulting in the exploration of a range of outcomes. Another strength is the inclusion of quantitative, qualitative and mixed methods studies, which has allowed exploration of the impact of F&amp;V vouchers in a more holistic way. Finally, the inclusion of grey literature has ensured that important findings were</w:t>
      </w:r>
      <w:r w:rsidR="0A00904B" w:rsidRPr="008E46CF">
        <w:t xml:space="preserve"> not</w:t>
      </w:r>
      <w:r w:rsidR="001E6031" w:rsidRPr="008E46CF">
        <w:t xml:space="preserve"> </w:t>
      </w:r>
      <w:r w:rsidRPr="008E46CF">
        <w:t>excluded by virtue of not being published in an academic journal</w:t>
      </w:r>
      <w:r w:rsidR="0C4A8B41" w:rsidRPr="008E46CF">
        <w:t>, limiting publication bias</w:t>
      </w:r>
      <w:r w:rsidRPr="008E46CF">
        <w:t xml:space="preserve">. </w:t>
      </w:r>
    </w:p>
    <w:p w14:paraId="5E109EEB" w14:textId="77777777" w:rsidR="00E42CBC" w:rsidRPr="008E46CF" w:rsidRDefault="00E42CBC" w:rsidP="003A6D56">
      <w:pPr>
        <w:spacing w:after="0" w:line="360" w:lineRule="auto"/>
        <w:rPr>
          <w:i/>
          <w:iCs/>
          <w:sz w:val="24"/>
          <w:szCs w:val="24"/>
        </w:rPr>
      </w:pPr>
      <w:bookmarkStart w:id="17" w:name="_Toc164599262"/>
      <w:r w:rsidRPr="008E46CF">
        <w:rPr>
          <w:i/>
          <w:iCs/>
          <w:sz w:val="24"/>
          <w:szCs w:val="24"/>
        </w:rPr>
        <w:t>Limitations</w:t>
      </w:r>
      <w:bookmarkEnd w:id="17"/>
      <w:r w:rsidRPr="008E46CF">
        <w:rPr>
          <w:i/>
          <w:iCs/>
          <w:sz w:val="24"/>
          <w:szCs w:val="24"/>
        </w:rPr>
        <w:t xml:space="preserve"> </w:t>
      </w:r>
    </w:p>
    <w:p w14:paraId="3EAD7B68" w14:textId="1C367C2A" w:rsidR="00E42CBC" w:rsidRPr="008E46CF" w:rsidRDefault="00E42CBC" w:rsidP="003A6D56">
      <w:pPr>
        <w:spacing w:line="360" w:lineRule="auto"/>
      </w:pPr>
      <w:r w:rsidRPr="008E46CF">
        <w:t xml:space="preserve">Interventions that met inclusion criteria were only found in two geographic regions, the USA and the UK, which limits generalisability of these findings to other parts of the world. Most studies exploring HS looked at the paper-based scheme, and so do not necessarily reflect the current, digital scheme. The wide variety of study designs, methods and outcome measures make it difficult to draw direct comparisons between some of the findings, particularly the quantitative outcomes, and necessitated a narrative approach to synthesis. </w:t>
      </w:r>
      <w:r w:rsidR="0021235F" w:rsidRPr="008E46CF">
        <w:t xml:space="preserve">No quantitative evidence was found for some outcomes included in the review inclusion criteria as follows; nutritional biomarkers, childhood or maternal weight status, or childhood healthcare contacts or healthcare utilisation, although many of these topics were explored in the qualitative data. </w:t>
      </w:r>
      <w:r w:rsidRPr="008E46CF">
        <w:t xml:space="preserve">Finally, the review is limited by the quality of evidence available in the literature. Whilst not a limitation of the methods of this review, the majority of the studies included were of designs that are lower in the hierarchy of evidence, and many were not able to control for confounding or had to use proxies to determine intervention or outcome status. This is not unexpected given the type of intervention and need to be pragmatic and make use of available data. However, it does limit the confidence in the findings of the studies, and, in turn, this review. </w:t>
      </w:r>
    </w:p>
    <w:p w14:paraId="20641D0D" w14:textId="77777777" w:rsidR="00E42CBC" w:rsidRPr="008E46CF" w:rsidRDefault="00E42CBC" w:rsidP="003A6D56">
      <w:pPr>
        <w:spacing w:line="360" w:lineRule="auto"/>
        <w:rPr>
          <w:i/>
          <w:iCs/>
          <w:sz w:val="24"/>
          <w:szCs w:val="24"/>
        </w:rPr>
      </w:pPr>
      <w:bookmarkStart w:id="18" w:name="_Toc164599263"/>
      <w:r w:rsidRPr="008E46CF">
        <w:rPr>
          <w:i/>
          <w:iCs/>
          <w:sz w:val="24"/>
          <w:szCs w:val="24"/>
        </w:rPr>
        <w:t>Conclusions</w:t>
      </w:r>
      <w:bookmarkEnd w:id="18"/>
    </w:p>
    <w:p w14:paraId="3BBB2E26" w14:textId="32824F1F" w:rsidR="00E42CBC" w:rsidRPr="003070F6" w:rsidRDefault="5A756F63" w:rsidP="003A6D56">
      <w:pPr>
        <w:pStyle w:val="ListParagraph"/>
        <w:spacing w:line="360" w:lineRule="auto"/>
        <w:ind w:left="0"/>
      </w:pPr>
      <w:r>
        <w:t xml:space="preserve">In conclusion, it is possible that F&amp;V vouchers increase F&amp;V intake, although certainty of evidence is low. It is likely that F&amp;V vouchers have some positive benefits, and they seem to be perceived in a positive light by recipients and staff. It is possible that F&amp;V vouchers may have more significant impacts on certain groups- for example for families with breast rather than formula fed children in </w:t>
      </w:r>
      <w:r w:rsidRPr="003070F6">
        <w:t xml:space="preserve">the HS/BSF schemes, due to the high cost of infant formula. The food purchasing behaviours of the recipient are also likely to have an impact </w:t>
      </w:r>
      <w:r w:rsidR="314248A9" w:rsidRPr="003070F6">
        <w:t xml:space="preserve">on </w:t>
      </w:r>
      <w:r w:rsidRPr="003070F6">
        <w:t xml:space="preserve">the impacts of the scheme, with those using vouchers to subsidise existing choices likely to have different experiences to those choosing to buy more, or more varied F&amp;Vs. There is a potential for positive mental health impact through reduced financial stress regardless of the approach used when redeeming the vouchers. </w:t>
      </w:r>
    </w:p>
    <w:p w14:paraId="272C45FD" w14:textId="3E062292" w:rsidR="00E42CBC" w:rsidRPr="003070F6" w:rsidRDefault="5488BC0E" w:rsidP="055B9E02">
      <w:pPr>
        <w:spacing w:line="360" w:lineRule="auto"/>
      </w:pPr>
      <w:r w:rsidRPr="003070F6">
        <w:t xml:space="preserve">This review highlights some of the difficulties that researchers face in evaluating the impact of public health measures to improve population health. More, high quality research is required to better understand the impacts of F&amp;V vouchers on outcomes. This includes research which considers </w:t>
      </w:r>
      <w:r w:rsidRPr="003070F6">
        <w:lastRenderedPageBreak/>
        <w:t xml:space="preserve">uptake of the schemes, captures outcomes consistently with longer follow-up, enables researchers to control for confounding and understanding the experiences of people using digital schemes. </w:t>
      </w:r>
    </w:p>
    <w:p w14:paraId="16E64B03" w14:textId="1DE4CE76" w:rsidR="00E42CBC" w:rsidRPr="003070F6" w:rsidRDefault="5A756F63" w:rsidP="055B9E02">
      <w:pPr>
        <w:spacing w:line="360" w:lineRule="auto"/>
      </w:pPr>
      <w:r w:rsidRPr="003070F6">
        <w:t>It is clear that there are significant operational challenges associated with voucher schemes. Several factors are important to consider when designing F&amp;V voucher schemes; eligibility criteria, accessibility of scheme, voucher value and stigma associated with the scheme, amongst others.</w:t>
      </w:r>
      <w:r w:rsidR="229F487F" w:rsidRPr="003070F6">
        <w:t xml:space="preserve"> It is important t</w:t>
      </w:r>
      <w:r w:rsidR="75461C10" w:rsidRPr="003070F6">
        <w:t xml:space="preserve">hat the voucher value of </w:t>
      </w:r>
      <w:r w:rsidR="040B4F36" w:rsidRPr="003070F6">
        <w:t>F&amp;V</w:t>
      </w:r>
      <w:r w:rsidR="0645AF7C" w:rsidRPr="003070F6">
        <w:t xml:space="preserve"> </w:t>
      </w:r>
      <w:r w:rsidR="75461C10" w:rsidRPr="003070F6">
        <w:t xml:space="preserve">schemes keep pace with food costs and are taken up by those eligible for it. Evaluation </w:t>
      </w:r>
      <w:r w:rsidR="37A1E135" w:rsidRPr="003070F6">
        <w:t xml:space="preserve">of the scheme could help identify </w:t>
      </w:r>
      <w:r w:rsidR="6E68E519" w:rsidRPr="003070F6">
        <w:t>potential changes required</w:t>
      </w:r>
      <w:r w:rsidR="7D8D8537" w:rsidRPr="003070F6">
        <w:t xml:space="preserve"> to ensure that the target population of pregnant women and families with young children bene</w:t>
      </w:r>
      <w:r w:rsidR="1A62BFC9" w:rsidRPr="003070F6">
        <w:t>fit from the voucher scheme</w:t>
      </w:r>
      <w:r w:rsidR="6E68E519" w:rsidRPr="003070F6">
        <w:t xml:space="preserve">. </w:t>
      </w:r>
    </w:p>
    <w:p w14:paraId="1BD87873" w14:textId="02E71E29" w:rsidR="00E42CBC" w:rsidRPr="00711DB2" w:rsidRDefault="00E42CBC" w:rsidP="003A6D56">
      <w:pPr>
        <w:spacing w:line="360" w:lineRule="auto"/>
        <w:rPr>
          <w:color w:val="FF0000"/>
        </w:rPr>
      </w:pPr>
    </w:p>
    <w:p w14:paraId="5A919CC2" w14:textId="77777777" w:rsidR="00E42CBC" w:rsidRPr="008E46CF" w:rsidRDefault="00E42CBC" w:rsidP="00E42CBC">
      <w:pPr>
        <w:spacing w:line="360" w:lineRule="auto"/>
      </w:pPr>
    </w:p>
    <w:p w14:paraId="1F37952C" w14:textId="77777777" w:rsidR="00E42CBC" w:rsidRPr="008E46CF" w:rsidRDefault="00E42CBC" w:rsidP="00D76E45">
      <w:pPr>
        <w:spacing w:after="0" w:line="360" w:lineRule="auto"/>
        <w:rPr>
          <w:b/>
          <w:bCs/>
          <w:sz w:val="24"/>
          <w:szCs w:val="24"/>
        </w:rPr>
      </w:pPr>
      <w:r w:rsidRPr="008E46CF">
        <w:rPr>
          <w:b/>
          <w:bCs/>
          <w:sz w:val="24"/>
          <w:szCs w:val="24"/>
        </w:rPr>
        <w:t>References</w:t>
      </w:r>
    </w:p>
    <w:p w14:paraId="722B5C32" w14:textId="77777777" w:rsidR="00106A1C" w:rsidRPr="008E46CF" w:rsidRDefault="00106A1C" w:rsidP="00106A1C">
      <w:pPr>
        <w:pStyle w:val="EndNoteBibliography"/>
        <w:spacing w:before="0" w:after="0"/>
        <w:ind w:left="720" w:hanging="720"/>
        <w:contextualSpacing/>
      </w:pPr>
      <w:r w:rsidRPr="008E46CF">
        <w:t xml:space="preserve">1. Okubo H, Crozier SR, Harvey NC, et al. Diet quality across early childhood and adiposity at 6 years: the Southampton Women’s Survey. </w:t>
      </w:r>
      <w:r w:rsidRPr="008E46CF">
        <w:rPr>
          <w:i/>
        </w:rPr>
        <w:t>International Journal of Obesity</w:t>
      </w:r>
      <w:r w:rsidRPr="008E46CF">
        <w:t xml:space="preserve"> 2015;39(10):1456-62.</w:t>
      </w:r>
    </w:p>
    <w:p w14:paraId="047CECB1" w14:textId="77777777" w:rsidR="00106A1C" w:rsidRPr="008E46CF" w:rsidRDefault="00106A1C" w:rsidP="00106A1C">
      <w:pPr>
        <w:pStyle w:val="EndNoteBibliography"/>
        <w:spacing w:before="0" w:after="0"/>
        <w:ind w:left="720" w:hanging="720"/>
        <w:contextualSpacing/>
      </w:pPr>
      <w:r w:rsidRPr="008E46CF">
        <w:t xml:space="preserve">2. Goisis A, Sacker A, Kelly Y. Why are poorer children at higher risk of obesity and overweight? A UK cohort study. </w:t>
      </w:r>
      <w:r w:rsidRPr="008E46CF">
        <w:rPr>
          <w:i/>
        </w:rPr>
        <w:t>European Journal of Public Health</w:t>
      </w:r>
      <w:r w:rsidRPr="008E46CF">
        <w:t xml:space="preserve"> 2015;26(1):7-13.</w:t>
      </w:r>
    </w:p>
    <w:p w14:paraId="479105F6" w14:textId="77777777" w:rsidR="00106A1C" w:rsidRPr="008E46CF" w:rsidRDefault="00106A1C" w:rsidP="00106A1C">
      <w:pPr>
        <w:pStyle w:val="EndNoteBibliography"/>
        <w:spacing w:before="0" w:after="0"/>
        <w:ind w:left="720" w:hanging="720"/>
        <w:contextualSpacing/>
      </w:pPr>
      <w:r w:rsidRPr="008E46CF">
        <w:t xml:space="preserve">3. Perry CP, Keane E, Layte R, et al. The use of a dietary quality score as a predictor of childhood overweight and obesity. </w:t>
      </w:r>
      <w:r w:rsidRPr="008E46CF">
        <w:rPr>
          <w:i/>
        </w:rPr>
        <w:t>BMC Public Health</w:t>
      </w:r>
      <w:r w:rsidRPr="008E46CF">
        <w:t xml:space="preserve"> 2015;15(1):581.</w:t>
      </w:r>
    </w:p>
    <w:p w14:paraId="219E8908" w14:textId="77777777" w:rsidR="00106A1C" w:rsidRPr="008E46CF" w:rsidRDefault="00106A1C" w:rsidP="00106A1C">
      <w:pPr>
        <w:pStyle w:val="EndNoteBibliography"/>
        <w:spacing w:before="0" w:after="0"/>
        <w:ind w:left="720" w:hanging="720"/>
        <w:contextualSpacing/>
      </w:pPr>
      <w:r w:rsidRPr="008E46CF">
        <w:t xml:space="preserve">4. Rajindrajith S, Devanarayana NM, Benninga MA. Childhood constipation: Current status, challenges, and future perspectives. </w:t>
      </w:r>
      <w:r w:rsidRPr="008E46CF">
        <w:rPr>
          <w:i/>
        </w:rPr>
        <w:t>World J Clin Pediatr</w:t>
      </w:r>
      <w:r w:rsidRPr="008E46CF">
        <w:t xml:space="preserve"> 2022;11(5):385-404.</w:t>
      </w:r>
    </w:p>
    <w:p w14:paraId="59FBC980" w14:textId="77777777" w:rsidR="00106A1C" w:rsidRPr="008E46CF" w:rsidRDefault="00106A1C" w:rsidP="00106A1C">
      <w:pPr>
        <w:pStyle w:val="EndNoteBibliography"/>
        <w:spacing w:before="0" w:after="0"/>
        <w:ind w:left="720" w:hanging="720"/>
        <w:contextualSpacing/>
      </w:pPr>
      <w:r w:rsidRPr="008E46CF">
        <w:t xml:space="preserve">5. Moynihan P, Petersen PE. Diet, nutrition and the prevention of dental diseases. </w:t>
      </w:r>
      <w:r w:rsidRPr="008E46CF">
        <w:rPr>
          <w:i/>
        </w:rPr>
        <w:t>Public Health Nutrition</w:t>
      </w:r>
      <w:r w:rsidRPr="008E46CF">
        <w:t xml:space="preserve"> 2004;7(1a):201-26.</w:t>
      </w:r>
    </w:p>
    <w:p w14:paraId="2B6E2C49" w14:textId="77777777" w:rsidR="00106A1C" w:rsidRPr="008E46CF" w:rsidRDefault="00106A1C" w:rsidP="00106A1C">
      <w:pPr>
        <w:pStyle w:val="EndNoteBibliography"/>
        <w:spacing w:before="0" w:after="0"/>
        <w:ind w:left="720" w:hanging="720"/>
        <w:contextualSpacing/>
      </w:pPr>
      <w:r w:rsidRPr="008E46CF">
        <w:t>6. Office for Health Improvement and Disparities. Oral health survey of 5 year old children 2022: Results of the National Dental Epidemiology Programme (NDEP) survey which took place in the academic year 2021 to 2022. 2023. https://www.gov.uk/government/statistics/oral-health-survey-of-5-year-old-children-2022.  (accessed 21/11/2023).</w:t>
      </w:r>
    </w:p>
    <w:p w14:paraId="3CA5BEDE" w14:textId="77777777" w:rsidR="00106A1C" w:rsidRPr="008E46CF" w:rsidRDefault="00106A1C" w:rsidP="00106A1C">
      <w:pPr>
        <w:pStyle w:val="EndNoteBibliography"/>
        <w:spacing w:before="0" w:after="0"/>
        <w:ind w:left="720" w:hanging="720"/>
        <w:contextualSpacing/>
        <w:rPr>
          <w:lang w:val="fr-FR"/>
        </w:rPr>
      </w:pPr>
      <w:r w:rsidRPr="008E46CF">
        <w:t xml:space="preserve">7. Dalwood P, Marshall S, Burrows TL, et al. Diet quality indices and their associations with health-related outcomes in children and adolescents: an updated systematic review. </w:t>
      </w:r>
      <w:r w:rsidRPr="008E46CF">
        <w:rPr>
          <w:i/>
          <w:lang w:val="fr-FR"/>
        </w:rPr>
        <w:t>Nutrition Journal</w:t>
      </w:r>
      <w:r w:rsidRPr="008E46CF">
        <w:rPr>
          <w:lang w:val="fr-FR"/>
        </w:rPr>
        <w:t xml:space="preserve"> 2020;19(1):118.</w:t>
      </w:r>
    </w:p>
    <w:p w14:paraId="3D981607" w14:textId="77777777" w:rsidR="00106A1C" w:rsidRPr="008E46CF" w:rsidRDefault="00106A1C" w:rsidP="00106A1C">
      <w:pPr>
        <w:pStyle w:val="EndNoteBibliography"/>
        <w:spacing w:before="0" w:after="0"/>
        <w:ind w:left="720" w:hanging="720"/>
        <w:contextualSpacing/>
        <w:rPr>
          <w:lang w:val="fr-FR"/>
        </w:rPr>
      </w:pPr>
      <w:r w:rsidRPr="008E46CF">
        <w:rPr>
          <w:lang w:val="fr-FR"/>
        </w:rPr>
        <w:t xml:space="preserve">8. Miller V, Webb P, Cudhea F, et al. </w:t>
      </w:r>
      <w:r w:rsidRPr="008E46CF">
        <w:t xml:space="preserve">Diet Quality and Mortality, Stunting and Wasting in Children Aged 6–59 Months: An Ecological Analysis from the Global Dietary Database. </w:t>
      </w:r>
      <w:r w:rsidRPr="008E46CF">
        <w:rPr>
          <w:i/>
          <w:lang w:val="fr-FR"/>
        </w:rPr>
        <w:t>Current Developments in Nutrition</w:t>
      </w:r>
      <w:r w:rsidRPr="008E46CF">
        <w:rPr>
          <w:lang w:val="fr-FR"/>
        </w:rPr>
        <w:t xml:space="preserve"> 2020;4:nzaa061_82.</w:t>
      </w:r>
    </w:p>
    <w:p w14:paraId="0E91DA0C" w14:textId="77777777" w:rsidR="00106A1C" w:rsidRPr="008E46CF" w:rsidRDefault="00106A1C" w:rsidP="00106A1C">
      <w:pPr>
        <w:pStyle w:val="EndNoteBibliography"/>
        <w:spacing w:before="0" w:after="0"/>
        <w:ind w:left="720" w:hanging="720"/>
        <w:contextualSpacing/>
        <w:rPr>
          <w:u w:val="single"/>
        </w:rPr>
      </w:pPr>
      <w:r w:rsidRPr="008E46CF">
        <w:rPr>
          <w:lang w:val="fr-FR"/>
        </w:rPr>
        <w:t xml:space="preserve">9. Gao X, Zheng Q, Jiang X, et al. </w:t>
      </w:r>
      <w:r w:rsidRPr="008E46CF">
        <w:t xml:space="preserve">The effect of diet quality on the risk of developing gestational diabetes mellitus: A systematic review and meta-analysis. </w:t>
      </w:r>
      <w:r w:rsidRPr="008E46CF">
        <w:rPr>
          <w:i/>
        </w:rPr>
        <w:t>Front Public Health</w:t>
      </w:r>
      <w:r w:rsidRPr="008E46CF">
        <w:t xml:space="preserve"> 2022;10:1062304.</w:t>
      </w:r>
    </w:p>
    <w:p w14:paraId="0C66A720" w14:textId="77777777" w:rsidR="00106A1C" w:rsidRPr="008E46CF" w:rsidRDefault="00106A1C" w:rsidP="00106A1C">
      <w:pPr>
        <w:pStyle w:val="EndNoteBibliography"/>
        <w:spacing w:before="0" w:after="0"/>
        <w:ind w:left="720" w:hanging="720"/>
        <w:contextualSpacing/>
      </w:pPr>
      <w:r w:rsidRPr="008E46CF">
        <w:t xml:space="preserve">10. Gresham E, Collins CE, Mishra GD, et al. Diet quality before or during pregnancy and the relationship with pregnancy and birth outcomes: the Australian Longitudinal Study on Women’s Health. </w:t>
      </w:r>
      <w:r w:rsidRPr="008E46CF">
        <w:rPr>
          <w:i/>
        </w:rPr>
        <w:t>Public Health Nutrition</w:t>
      </w:r>
      <w:r w:rsidRPr="008E46CF">
        <w:t xml:space="preserve"> 2016;19(16):2975-83.</w:t>
      </w:r>
    </w:p>
    <w:p w14:paraId="592622E8" w14:textId="77777777" w:rsidR="00106A1C" w:rsidRPr="008E46CF" w:rsidRDefault="00106A1C" w:rsidP="00106A1C">
      <w:pPr>
        <w:pStyle w:val="EndNoteBibliography"/>
        <w:spacing w:before="0" w:after="0"/>
        <w:ind w:left="720" w:hanging="720"/>
        <w:contextualSpacing/>
      </w:pPr>
      <w:r w:rsidRPr="008E46CF">
        <w:t xml:space="preserve">11. Liu EF, Zhu Y, Ferrara A, et al. Dietary Quality Indices in Early Pregnancy and Rate of Gestational Weight Gain among a Prospective Multi-Racial and Ethnic Cohort. </w:t>
      </w:r>
      <w:r w:rsidRPr="008E46CF">
        <w:rPr>
          <w:i/>
        </w:rPr>
        <w:t>Nutrients</w:t>
      </w:r>
      <w:r w:rsidRPr="008E46CF">
        <w:t xml:space="preserve"> 2023;15(4).</w:t>
      </w:r>
    </w:p>
    <w:p w14:paraId="27160589" w14:textId="77777777" w:rsidR="00106A1C" w:rsidRPr="008E46CF" w:rsidRDefault="00106A1C" w:rsidP="00106A1C">
      <w:pPr>
        <w:pStyle w:val="EndNoteBibliography"/>
        <w:spacing w:before="0" w:after="0"/>
        <w:ind w:left="720" w:hanging="720"/>
        <w:contextualSpacing/>
      </w:pPr>
      <w:r w:rsidRPr="008E46CF">
        <w:t xml:space="preserve">12. Berkowitz SA, Seligman HK, Meigs JB, et al. Food insecurity, healthcare utilization, and high cost: a longitudinal cohort study. </w:t>
      </w:r>
      <w:r w:rsidRPr="008E46CF">
        <w:rPr>
          <w:i/>
        </w:rPr>
        <w:t>Am J Manag Care</w:t>
      </w:r>
      <w:r w:rsidRPr="008E46CF">
        <w:t xml:space="preserve"> 2018;24(9):399-404.</w:t>
      </w:r>
    </w:p>
    <w:p w14:paraId="12DF17CA" w14:textId="77777777" w:rsidR="00106A1C" w:rsidRPr="008E46CF" w:rsidRDefault="00106A1C" w:rsidP="00106A1C">
      <w:pPr>
        <w:pStyle w:val="EndNoteBibliography"/>
        <w:spacing w:before="0" w:after="0"/>
        <w:ind w:left="720" w:hanging="720"/>
        <w:contextualSpacing/>
      </w:pPr>
      <w:r w:rsidRPr="008E46CF">
        <w:t xml:space="preserve">13. Friel S, Ford L. Systems, food security and human health. </w:t>
      </w:r>
      <w:r w:rsidRPr="008E46CF">
        <w:rPr>
          <w:i/>
        </w:rPr>
        <w:t>Food Security</w:t>
      </w:r>
      <w:r w:rsidRPr="008E46CF">
        <w:t xml:space="preserve"> 2015;7(2):437-51.</w:t>
      </w:r>
    </w:p>
    <w:p w14:paraId="13A04AA5" w14:textId="77777777" w:rsidR="00106A1C" w:rsidRPr="008E46CF" w:rsidRDefault="00106A1C" w:rsidP="00106A1C">
      <w:pPr>
        <w:pStyle w:val="EndNoteBibliography"/>
        <w:spacing w:before="0" w:after="0"/>
        <w:ind w:left="720" w:hanging="720"/>
        <w:contextualSpacing/>
      </w:pPr>
      <w:r w:rsidRPr="008E46CF">
        <w:lastRenderedPageBreak/>
        <w:t xml:space="preserve">14. Mears M, Brindley P, Baxter I, et al. Neighbourhood greenspace influences on childhood obesity in Sheffield, UK. </w:t>
      </w:r>
      <w:r w:rsidRPr="008E46CF">
        <w:rPr>
          <w:i/>
        </w:rPr>
        <w:t>Pediatric Obesity</w:t>
      </w:r>
      <w:r w:rsidRPr="008E46CF">
        <w:t xml:space="preserve"> 2020;15(7):e12629.</w:t>
      </w:r>
    </w:p>
    <w:p w14:paraId="075C6081" w14:textId="77777777" w:rsidR="00106A1C" w:rsidRPr="008E46CF" w:rsidRDefault="00106A1C" w:rsidP="00106A1C">
      <w:pPr>
        <w:pStyle w:val="EndNoteBibliography"/>
        <w:spacing w:before="0" w:after="0"/>
        <w:ind w:left="720" w:hanging="720"/>
        <w:contextualSpacing/>
      </w:pPr>
      <w:r w:rsidRPr="008E46CF">
        <w:t xml:space="preserve">15. NHS Digital. </w:t>
      </w:r>
      <w:r w:rsidRPr="008E46CF">
        <w:rPr>
          <w:i/>
        </w:rPr>
        <w:t>National Child Measurement Programme, England, 2021/22 School Year</w:t>
      </w:r>
      <w:r w:rsidRPr="008E46CF">
        <w:t>. https://digital.nhs.uk/data-and-information/publications/statistical/national-child-measurement-programme/2021-22-school-year (accessed 06/12/2022).</w:t>
      </w:r>
    </w:p>
    <w:p w14:paraId="7DEEF00E" w14:textId="77777777" w:rsidR="00106A1C" w:rsidRPr="008E46CF" w:rsidRDefault="00106A1C" w:rsidP="00106A1C">
      <w:pPr>
        <w:pStyle w:val="EndNoteBibliography"/>
        <w:spacing w:before="0" w:after="0"/>
        <w:ind w:left="720" w:hanging="720"/>
        <w:contextualSpacing/>
      </w:pPr>
      <w:r w:rsidRPr="008E46CF">
        <w:rPr>
          <w:lang w:val="de-DE"/>
        </w:rPr>
        <w:t xml:space="preserve">16. Truesdale KP, Matheson DM, JaKa MM, et al. </w:t>
      </w:r>
      <w:r w:rsidRPr="008E46CF">
        <w:t xml:space="preserve">Baseline diet quality of predominantly minority children and adolescents from households characterized by low socioeconomic status in the Childhood Obesity Prevention and Treatment Research (COPTR) Consortium. </w:t>
      </w:r>
      <w:r w:rsidRPr="008E46CF">
        <w:rPr>
          <w:i/>
        </w:rPr>
        <w:t>BMC Nutrition</w:t>
      </w:r>
      <w:r w:rsidRPr="008E46CF">
        <w:t xml:space="preserve"> 2019;5(1):38.</w:t>
      </w:r>
    </w:p>
    <w:p w14:paraId="527C35F5" w14:textId="77777777" w:rsidR="00106A1C" w:rsidRPr="008E46CF" w:rsidRDefault="00106A1C" w:rsidP="00106A1C">
      <w:pPr>
        <w:pStyle w:val="EndNoteBibliography"/>
        <w:spacing w:before="0" w:after="0"/>
        <w:ind w:left="720" w:hanging="720"/>
        <w:contextualSpacing/>
      </w:pPr>
      <w:r w:rsidRPr="008E46CF">
        <w:t xml:space="preserve">17. Darmon N, Drewnowski A. Does social class predict diet quality? </w:t>
      </w:r>
      <w:r w:rsidRPr="008E46CF">
        <w:rPr>
          <w:i/>
        </w:rPr>
        <w:t>The American Journal of Clinical Nutrition</w:t>
      </w:r>
      <w:r w:rsidRPr="008E46CF">
        <w:t xml:space="preserve"> 2008;87(5):1107-17.</w:t>
      </w:r>
    </w:p>
    <w:p w14:paraId="022ECF00" w14:textId="77777777" w:rsidR="00106A1C" w:rsidRPr="008E46CF" w:rsidRDefault="00106A1C" w:rsidP="00106A1C">
      <w:pPr>
        <w:pStyle w:val="EndNoteBibliography"/>
        <w:spacing w:before="0" w:after="0"/>
        <w:ind w:left="720" w:hanging="720"/>
        <w:contextualSpacing/>
      </w:pPr>
      <w:r w:rsidRPr="008E46CF">
        <w:t>18. The Food Foundation. The Broken Plate 2023: The State of the Nation's Food System. 2023. https://foodfoundation.org.uk/publication/broken-plate-2023.  (accessed 21/11/2023).</w:t>
      </w:r>
    </w:p>
    <w:p w14:paraId="58C7E20E" w14:textId="77777777" w:rsidR="00106A1C" w:rsidRPr="008E46CF" w:rsidRDefault="00106A1C" w:rsidP="00106A1C">
      <w:pPr>
        <w:pStyle w:val="EndNoteBibliography"/>
        <w:spacing w:before="0" w:after="0"/>
        <w:ind w:left="720" w:hanging="720"/>
        <w:contextualSpacing/>
      </w:pPr>
      <w:r w:rsidRPr="008E46CF">
        <w:t xml:space="preserve">19. Andrew McKendrick. </w:t>
      </w:r>
      <w:r w:rsidRPr="008E46CF">
        <w:rPr>
          <w:i/>
        </w:rPr>
        <w:t>Should government help low-income families get a healthy start?</w:t>
      </w:r>
      <w:r w:rsidRPr="008E46CF">
        <w:t xml:space="preserve"> https://ifs.org.uk/articles/should-government-help-low-income-families-get-healthy-start (accessed 26/03/2024).</w:t>
      </w:r>
    </w:p>
    <w:p w14:paraId="07380FA1" w14:textId="77777777" w:rsidR="00106A1C" w:rsidRPr="008E46CF" w:rsidRDefault="00106A1C" w:rsidP="00106A1C">
      <w:pPr>
        <w:pStyle w:val="EndNoteBibliography"/>
        <w:spacing w:before="0" w:after="0"/>
        <w:ind w:left="720" w:hanging="720"/>
        <w:contextualSpacing/>
      </w:pPr>
      <w:r w:rsidRPr="008E46CF">
        <w:rPr>
          <w:lang w:val="fr-FR"/>
        </w:rPr>
        <w:t xml:space="preserve">20. Parnham J, Millett C, Chang K, et al. </w:t>
      </w:r>
      <w:r w:rsidRPr="008E46CF">
        <w:t xml:space="preserve">Is the healthy start scheme associated with increased food expenditure in low-income families with young children in the United Kingdom? </w:t>
      </w:r>
      <w:r w:rsidRPr="008E46CF">
        <w:rPr>
          <w:i/>
        </w:rPr>
        <w:t>BMC Public Health</w:t>
      </w:r>
      <w:r w:rsidRPr="008E46CF">
        <w:t xml:space="preserve"> 2021;21(1):2220.</w:t>
      </w:r>
    </w:p>
    <w:p w14:paraId="0CBC441F" w14:textId="77777777" w:rsidR="00106A1C" w:rsidRPr="008E46CF" w:rsidRDefault="00106A1C" w:rsidP="00106A1C">
      <w:pPr>
        <w:pStyle w:val="EndNoteBibliography"/>
        <w:spacing w:before="0" w:after="0"/>
        <w:ind w:left="720" w:hanging="720"/>
        <w:contextualSpacing/>
      </w:pPr>
      <w:r w:rsidRPr="008E46CF">
        <w:t xml:space="preserve">21. Development OfEC-oa. </w:t>
      </w:r>
      <w:r w:rsidRPr="008E46CF">
        <w:rPr>
          <w:i/>
        </w:rPr>
        <w:t>OECD: About: Our global reach</w:t>
      </w:r>
      <w:r w:rsidRPr="008E46CF">
        <w:t>. https://www.oecd.org/about/ (accessed 18/04/2024).</w:t>
      </w:r>
    </w:p>
    <w:p w14:paraId="2D8E0851" w14:textId="77777777" w:rsidR="00106A1C" w:rsidRPr="008E46CF" w:rsidRDefault="00106A1C" w:rsidP="00106A1C">
      <w:pPr>
        <w:pStyle w:val="EndNoteBibliography"/>
        <w:spacing w:before="0" w:after="0"/>
        <w:ind w:left="720" w:hanging="720"/>
        <w:contextualSpacing/>
      </w:pPr>
      <w:r w:rsidRPr="008E46CF">
        <w:t xml:space="preserve">22. Committee to Review WIC Food Packages; Food and Nutrition Board; Institute of Medicine; National Academies of Sciences E, and Medicine. Introduction and Background. In: Rasmussen KM LM, Yaktine AL, (ed.) </w:t>
      </w:r>
      <w:r w:rsidRPr="008E46CF">
        <w:rPr>
          <w:i/>
        </w:rPr>
        <w:t xml:space="preserve">Review of WIC Food Packages: Proposed Framework for Revisions: Interim Report. </w:t>
      </w:r>
      <w:r w:rsidRPr="008E46CF">
        <w:t>. Washington (DC) National Academies Press (US); 2016. https://www.ncbi.nlm.nih.gov/books/NBK379084/.</w:t>
      </w:r>
    </w:p>
    <w:p w14:paraId="3CE1E7F6" w14:textId="77777777" w:rsidR="00106A1C" w:rsidRPr="008E46CF" w:rsidRDefault="00106A1C" w:rsidP="00106A1C">
      <w:pPr>
        <w:pStyle w:val="EndNoteBibliography"/>
        <w:spacing w:before="0" w:after="0"/>
        <w:ind w:left="720" w:hanging="720"/>
        <w:contextualSpacing/>
      </w:pPr>
      <w:r w:rsidRPr="008E46CF">
        <w:t xml:space="preserve">23. Cochrane Methods. </w:t>
      </w:r>
      <w:r w:rsidRPr="008E46CF">
        <w:rPr>
          <w:i/>
        </w:rPr>
        <w:t>ROBINS-I tool</w:t>
      </w:r>
      <w:r w:rsidRPr="008E46CF">
        <w:t>. https://methods.cochrane.org/robins-i (accessed 11/04/2024).</w:t>
      </w:r>
    </w:p>
    <w:p w14:paraId="418CAEB8" w14:textId="77777777" w:rsidR="00106A1C" w:rsidRPr="008E46CF" w:rsidRDefault="00106A1C" w:rsidP="00106A1C">
      <w:pPr>
        <w:pStyle w:val="EndNoteBibliography"/>
        <w:spacing w:before="0" w:after="0"/>
        <w:ind w:left="720" w:hanging="720"/>
        <w:contextualSpacing/>
        <w:rPr>
          <w:i/>
        </w:rPr>
      </w:pPr>
      <w:r w:rsidRPr="008E46CF">
        <w:t xml:space="preserve">24. National Heart LaBIN. </w:t>
      </w:r>
      <w:r w:rsidRPr="008E46CF">
        <w:rPr>
          <w:i/>
        </w:rPr>
        <w:t>Quality Assessment for Observational Cohort and Cross-sectional Studies tool</w:t>
      </w:r>
    </w:p>
    <w:p w14:paraId="4D17A754" w14:textId="77777777" w:rsidR="00106A1C" w:rsidRPr="008E46CF" w:rsidRDefault="00106A1C" w:rsidP="00106A1C">
      <w:pPr>
        <w:pStyle w:val="EndNoteBibliography"/>
        <w:spacing w:before="0" w:after="0"/>
        <w:ind w:left="720" w:hanging="720"/>
        <w:contextualSpacing/>
      </w:pPr>
      <w:r w:rsidRPr="008E46CF">
        <w:t>https://www.nhlbi.nih.gov/health-topics/study-quality-assessment-tools (accessed 11/04/2024).</w:t>
      </w:r>
    </w:p>
    <w:p w14:paraId="1F7B1D3B" w14:textId="77777777" w:rsidR="00106A1C" w:rsidRPr="008E46CF" w:rsidRDefault="00106A1C" w:rsidP="00106A1C">
      <w:pPr>
        <w:pStyle w:val="EndNoteBibliography"/>
        <w:spacing w:before="0" w:after="0"/>
        <w:ind w:left="720" w:hanging="720"/>
        <w:contextualSpacing/>
      </w:pPr>
      <w:r w:rsidRPr="008E46CF">
        <w:t xml:space="preserve">25. Critical Appraisal Skills Programme. </w:t>
      </w:r>
      <w:r w:rsidRPr="008E46CF">
        <w:rPr>
          <w:i/>
        </w:rPr>
        <w:t>Critical Appraisal Checklists</w:t>
      </w:r>
      <w:r w:rsidRPr="008E46CF">
        <w:t>. https://casp-uk.net/casp-tools-checklists/ (accessed 11/04/2024).</w:t>
      </w:r>
    </w:p>
    <w:p w14:paraId="511D207F" w14:textId="77777777" w:rsidR="00106A1C" w:rsidRPr="008E46CF" w:rsidRDefault="00106A1C" w:rsidP="00106A1C">
      <w:pPr>
        <w:pStyle w:val="EndNoteBibliography"/>
        <w:spacing w:before="0" w:after="0"/>
        <w:ind w:left="720" w:hanging="720"/>
        <w:contextualSpacing/>
      </w:pPr>
      <w:r w:rsidRPr="008E46CF">
        <w:t xml:space="preserve">26. Popay J, Roberts H, Sowden A, et al. </w:t>
      </w:r>
      <w:r w:rsidRPr="008E46CF">
        <w:rPr>
          <w:i/>
        </w:rPr>
        <w:t xml:space="preserve">Guidance on the Conduct of Narrative Synthesis in Systematic Reviews: A Product from the ESRC Methods Programme </w:t>
      </w:r>
      <w:r w:rsidRPr="008E46CF">
        <w:t>chrome-extension://efaidnbmnnnibpcajpcglclefindmkaj/https://www.lancaster.ac.uk/media/lancaster-university/content-assets/documents/fhm/dhr/chir/NSsynthesisguidanceVersion1-April2006.pdf (accessed 20/04/2024).</w:t>
      </w:r>
    </w:p>
    <w:p w14:paraId="65748D96" w14:textId="77777777" w:rsidR="00106A1C" w:rsidRPr="008E46CF" w:rsidRDefault="00106A1C" w:rsidP="00106A1C">
      <w:pPr>
        <w:pStyle w:val="EndNoteBibliography"/>
        <w:spacing w:before="0" w:after="0"/>
        <w:ind w:left="720" w:hanging="720"/>
        <w:contextualSpacing/>
      </w:pPr>
      <w:r w:rsidRPr="008E46CF">
        <w:rPr>
          <w:lang w:val="it-IT"/>
        </w:rPr>
        <w:t xml:space="preserve">27. Grace Grove, Nida Ziauddeen, Dianna Smith, et al. </w:t>
      </w:r>
      <w:r w:rsidRPr="008E46CF">
        <w:rPr>
          <w:i/>
        </w:rPr>
        <w:t>Impact of fruit and vegetable voucher interventions on diet quality in pregnant women and young children: A systematic review</w:t>
      </w:r>
      <w:r w:rsidRPr="008E46CF">
        <w:t>. https://www.crd.york.ac.uk/prospero/display_record.php?RecordID=364740 (accessed 15/12/2022).</w:t>
      </w:r>
    </w:p>
    <w:p w14:paraId="4368B172" w14:textId="77777777" w:rsidR="00106A1C" w:rsidRPr="008E46CF" w:rsidRDefault="00106A1C" w:rsidP="00106A1C">
      <w:pPr>
        <w:pStyle w:val="EndNoteBibliography"/>
        <w:spacing w:before="0" w:after="0"/>
        <w:ind w:left="720" w:hanging="720"/>
        <w:contextualSpacing/>
      </w:pPr>
      <w:r w:rsidRPr="008E46CF">
        <w:t xml:space="preserve">28. Schünemann H, Brożek J, Guyatt G, et al. </w:t>
      </w:r>
      <w:r w:rsidRPr="008E46CF">
        <w:rPr>
          <w:i/>
        </w:rPr>
        <w:t>GRADE Handbook: Handbook for grading the quality of evidence and the strength of recommendations using the GRADE approach.</w:t>
      </w:r>
      <w:r w:rsidRPr="008E46CF">
        <w:t>: Cochrane Training,; 2013. https://gdt.gradepro.org/app/handbook/handbook.html.</w:t>
      </w:r>
    </w:p>
    <w:p w14:paraId="226C4938" w14:textId="77777777" w:rsidR="00106A1C" w:rsidRPr="008E46CF" w:rsidRDefault="00106A1C" w:rsidP="00106A1C">
      <w:pPr>
        <w:pStyle w:val="EndNoteBibliography"/>
        <w:spacing w:before="0" w:after="0"/>
        <w:ind w:left="720" w:hanging="720"/>
        <w:contextualSpacing/>
      </w:pPr>
      <w:r w:rsidRPr="008E46CF">
        <w:t xml:space="preserve">29. Guyatt GH, Oxman AD, Vist GE, et al. GRADE: an emerging consensus on rating quality of evidence and strength of recommendations. </w:t>
      </w:r>
      <w:r w:rsidRPr="008E46CF">
        <w:rPr>
          <w:i/>
        </w:rPr>
        <w:t>BMJ</w:t>
      </w:r>
      <w:r w:rsidRPr="008E46CF">
        <w:t xml:space="preserve"> 2008;336(7650):924-26.</w:t>
      </w:r>
    </w:p>
    <w:p w14:paraId="2F41A4EA" w14:textId="77777777" w:rsidR="00106A1C" w:rsidRPr="008E46CF" w:rsidRDefault="00106A1C" w:rsidP="00106A1C">
      <w:pPr>
        <w:pStyle w:val="EndNoteBibliography"/>
        <w:spacing w:before="0" w:after="0"/>
        <w:ind w:left="720" w:hanging="720"/>
        <w:contextualSpacing/>
      </w:pPr>
      <w:r w:rsidRPr="008E46CF">
        <w:t xml:space="preserve">30. Murad MH, Mustafa RA, Schünemann HJ, et al. Rating the certainty in evidence in the absence of a single estimate of effect. </w:t>
      </w:r>
      <w:r w:rsidRPr="008E46CF">
        <w:rPr>
          <w:i/>
        </w:rPr>
        <w:t>Evid Based Med</w:t>
      </w:r>
      <w:r w:rsidRPr="008E46CF">
        <w:t xml:space="preserve"> 2017;22(3):85-87.</w:t>
      </w:r>
    </w:p>
    <w:p w14:paraId="046067FF" w14:textId="77777777" w:rsidR="00106A1C" w:rsidRPr="008E46CF" w:rsidRDefault="00106A1C" w:rsidP="00106A1C">
      <w:pPr>
        <w:pStyle w:val="EndNoteBibliography"/>
        <w:spacing w:before="0" w:after="0"/>
        <w:ind w:left="720" w:hanging="720"/>
        <w:contextualSpacing/>
      </w:pPr>
      <w:r w:rsidRPr="008E46CF">
        <w:t xml:space="preserve">31. Page MJ, McKenzie JE, Bossuyt PM, et al. The PRISMA 2020 statement: an updated guideline for reporting systematic reviews. </w:t>
      </w:r>
      <w:r w:rsidRPr="008E46CF">
        <w:rPr>
          <w:i/>
        </w:rPr>
        <w:t>BMJ</w:t>
      </w:r>
      <w:r w:rsidRPr="008E46CF">
        <w:t xml:space="preserve"> 2021;372:n71.</w:t>
      </w:r>
    </w:p>
    <w:p w14:paraId="018263F4" w14:textId="77777777" w:rsidR="00106A1C" w:rsidRPr="008E46CF" w:rsidRDefault="00106A1C" w:rsidP="00106A1C">
      <w:pPr>
        <w:pStyle w:val="EndNoteBibliography"/>
        <w:spacing w:before="0" w:after="0"/>
        <w:ind w:left="720" w:hanging="720"/>
        <w:contextualSpacing/>
      </w:pPr>
      <w:r w:rsidRPr="008E46CF">
        <w:lastRenderedPageBreak/>
        <w:t xml:space="preserve">32. Herman DR, Harrison GG, Jenks E. Choices made by low-income women provided with an economic supplement for fresh fruit and vegetable purchase. </w:t>
      </w:r>
      <w:r w:rsidRPr="008E46CF">
        <w:rPr>
          <w:i/>
        </w:rPr>
        <w:t>Journal of the American Dietetic Association</w:t>
      </w:r>
      <w:r w:rsidRPr="008E46CF">
        <w:t xml:space="preserve"> 2006;106(5):740-4.</w:t>
      </w:r>
    </w:p>
    <w:p w14:paraId="0241319B" w14:textId="77777777" w:rsidR="00106A1C" w:rsidRPr="008E46CF" w:rsidRDefault="00106A1C" w:rsidP="00106A1C">
      <w:pPr>
        <w:pStyle w:val="EndNoteBibliography"/>
        <w:spacing w:before="0" w:after="0"/>
        <w:ind w:left="720" w:hanging="720"/>
        <w:contextualSpacing/>
      </w:pPr>
      <w:r w:rsidRPr="008E46CF">
        <w:t xml:space="preserve">33. Herman DR, Harrison GG, Afifi AA, et al. Effect of a targeted subsidy on intake of fruits and vegetables among low-income women in the Special Supplemental Nutrition Program for Women, Infants, and Children. </w:t>
      </w:r>
      <w:r w:rsidRPr="008E46CF">
        <w:rPr>
          <w:i/>
        </w:rPr>
        <w:t>American journal of public health</w:t>
      </w:r>
      <w:r w:rsidRPr="008E46CF">
        <w:t xml:space="preserve"> 2008;98(1):98-105.</w:t>
      </w:r>
    </w:p>
    <w:p w14:paraId="1A18B000" w14:textId="77777777" w:rsidR="00106A1C" w:rsidRPr="008E46CF" w:rsidRDefault="00106A1C" w:rsidP="00106A1C">
      <w:pPr>
        <w:pStyle w:val="EndNoteBibliography"/>
        <w:spacing w:before="0" w:after="0"/>
        <w:ind w:left="720" w:hanging="720"/>
        <w:contextualSpacing/>
      </w:pPr>
      <w:r w:rsidRPr="008E46CF">
        <w:t xml:space="preserve">34. Ridberg RA, Marpadga S, Akers MM, et al. Fruit and Vegetable Vouchers in Pregnancy: Preliminary Impact on Diet &amp; Food Security. </w:t>
      </w:r>
      <w:r w:rsidRPr="008E46CF">
        <w:rPr>
          <w:i/>
        </w:rPr>
        <w:t>Journal of Hunger &amp; Environmental Nutrition</w:t>
      </w:r>
      <w:r w:rsidRPr="008E46CF">
        <w:t xml:space="preserve"> 2020;16(2):149-63.</w:t>
      </w:r>
    </w:p>
    <w:p w14:paraId="4024A0D0" w14:textId="77777777" w:rsidR="00106A1C" w:rsidRPr="008E46CF" w:rsidRDefault="00106A1C" w:rsidP="00106A1C">
      <w:pPr>
        <w:pStyle w:val="EndNoteBibliography"/>
        <w:spacing w:before="0" w:after="0"/>
        <w:ind w:left="720" w:hanging="720"/>
        <w:contextualSpacing/>
      </w:pPr>
      <w:r w:rsidRPr="008E46CF">
        <w:t xml:space="preserve">35. Ridberg RA, Levi R, Marpadga S, et al. Additional Fruit and Vegetable Vouchers for Pregnant WIC Clients: An Equity-Focused Strategy to Improve Food Security and Diet Quality. </w:t>
      </w:r>
      <w:r w:rsidRPr="008E46CF">
        <w:rPr>
          <w:i/>
        </w:rPr>
        <w:t>Nutrients</w:t>
      </w:r>
      <w:r w:rsidRPr="008E46CF">
        <w:t xml:space="preserve"> 2022;14(11).</w:t>
      </w:r>
    </w:p>
    <w:p w14:paraId="583A2E94" w14:textId="77777777" w:rsidR="00106A1C" w:rsidRPr="008E46CF" w:rsidRDefault="00106A1C" w:rsidP="00106A1C">
      <w:pPr>
        <w:pStyle w:val="EndNoteBibliography"/>
        <w:spacing w:before="0" w:after="0"/>
        <w:ind w:left="720" w:hanging="720"/>
        <w:contextualSpacing/>
      </w:pPr>
      <w:r w:rsidRPr="008E46CF">
        <w:t xml:space="preserve">36. Wang G, Seligman H, Levi R, et al. Impact of fruit and vegetable benefits on pregnancy outcomes among WIC participants: a natural experiment. </w:t>
      </w:r>
      <w:r w:rsidRPr="008E46CF">
        <w:rPr>
          <w:i/>
        </w:rPr>
        <w:t>Translational behavioral medicine</w:t>
      </w:r>
      <w:r w:rsidRPr="008E46CF">
        <w:t xml:space="preserve"> 2022.</w:t>
      </w:r>
    </w:p>
    <w:p w14:paraId="4B19D236" w14:textId="77777777" w:rsidR="00106A1C" w:rsidRPr="008E46CF" w:rsidRDefault="00106A1C" w:rsidP="00106A1C">
      <w:pPr>
        <w:pStyle w:val="EndNoteBibliography"/>
        <w:spacing w:before="0" w:after="0"/>
        <w:ind w:left="720" w:hanging="720"/>
        <w:contextualSpacing/>
      </w:pPr>
      <w:r w:rsidRPr="008E46CF">
        <w:t xml:space="preserve">37. Blumberg R, Fowler E, Bai Y, et al. An Investigation of Social Ecological Barriers to and Facilitators of WIC Farmers Market Nutrition Program Voucher Redemption. </w:t>
      </w:r>
      <w:r w:rsidRPr="008E46CF">
        <w:rPr>
          <w:i/>
        </w:rPr>
        <w:t>Nutrients</w:t>
      </w:r>
      <w:r w:rsidRPr="008E46CF">
        <w:t xml:space="preserve"> 2022;14(9).</w:t>
      </w:r>
    </w:p>
    <w:p w14:paraId="38A2316B" w14:textId="77777777" w:rsidR="00106A1C" w:rsidRPr="008E46CF" w:rsidRDefault="00106A1C" w:rsidP="00106A1C">
      <w:pPr>
        <w:pStyle w:val="EndNoteBibliography"/>
        <w:spacing w:before="0" w:after="0"/>
        <w:ind w:left="720" w:hanging="720"/>
        <w:contextualSpacing/>
      </w:pPr>
      <w:r w:rsidRPr="008E46CF">
        <w:t xml:space="preserve">38. Kropf ML, Holben DH, Holcomb JP, Jr., et al. Food security status and produce intake and behaviors of Special Supplemental Nutrition Program for Women, Infants, and Children and Farmers' Market Nutrition Program participants. </w:t>
      </w:r>
      <w:r w:rsidRPr="008E46CF">
        <w:rPr>
          <w:i/>
        </w:rPr>
        <w:t>Journal of the American Dietetic Association</w:t>
      </w:r>
      <w:r w:rsidRPr="008E46CF">
        <w:t xml:space="preserve"> 2007;107(11):1903-8.</w:t>
      </w:r>
    </w:p>
    <w:p w14:paraId="414E9A81" w14:textId="77777777" w:rsidR="00106A1C" w:rsidRPr="008E46CF" w:rsidRDefault="00106A1C" w:rsidP="00106A1C">
      <w:pPr>
        <w:pStyle w:val="EndNoteBibliography"/>
        <w:spacing w:before="0" w:after="0"/>
        <w:ind w:left="720" w:hanging="720"/>
        <w:contextualSpacing/>
      </w:pPr>
      <w:r w:rsidRPr="008E46CF">
        <w:t xml:space="preserve">39. Ford FA, Mouratidou T, Wademan SE, et al. Effect of the introduction of ‘Healthy Start’ on dietary behaviour during and after pregnancy: early results from the ‘before and after’ Sheffield study. </w:t>
      </w:r>
      <w:r w:rsidRPr="008E46CF">
        <w:rPr>
          <w:i/>
        </w:rPr>
        <w:t>British Journal of Nutrition</w:t>
      </w:r>
      <w:r w:rsidRPr="008E46CF">
        <w:t xml:space="preserve"> 2008;101(12):1828-36.</w:t>
      </w:r>
    </w:p>
    <w:p w14:paraId="7F8A2F62" w14:textId="77777777" w:rsidR="00106A1C" w:rsidRPr="008E46CF" w:rsidRDefault="00106A1C" w:rsidP="00106A1C">
      <w:pPr>
        <w:pStyle w:val="EndNoteBibliography"/>
        <w:spacing w:before="0" w:after="0"/>
        <w:ind w:left="720" w:hanging="720"/>
        <w:contextualSpacing/>
      </w:pPr>
      <w:r w:rsidRPr="008E46CF">
        <w:t xml:space="preserve">40. Griffith R, von Hinke S, Smith S. Getting a healthy start: The effectiveness of targeted benefits for improving dietary choices. </w:t>
      </w:r>
      <w:r w:rsidRPr="008E46CF">
        <w:rPr>
          <w:i/>
        </w:rPr>
        <w:t>Journal of Health Economics</w:t>
      </w:r>
      <w:r w:rsidRPr="008E46CF">
        <w:t xml:space="preserve"> 2018;58:176-87.</w:t>
      </w:r>
    </w:p>
    <w:p w14:paraId="7348D1B6" w14:textId="77777777" w:rsidR="00106A1C" w:rsidRPr="008E46CF" w:rsidRDefault="00106A1C" w:rsidP="00106A1C">
      <w:pPr>
        <w:pStyle w:val="EndNoteBibliography"/>
        <w:spacing w:before="0" w:after="0"/>
        <w:ind w:left="720" w:hanging="720"/>
        <w:contextualSpacing/>
      </w:pPr>
      <w:r w:rsidRPr="008E46CF">
        <w:t xml:space="preserve">41. Mouratidou T, Ford FA, Wademan SE, et al. Are the benefits of the 'Healthy Start' food support scheme sustained at three months postpartum? Results from the Sheffield 'before and after' study. </w:t>
      </w:r>
      <w:r w:rsidRPr="008E46CF">
        <w:rPr>
          <w:i/>
        </w:rPr>
        <w:t>Matern Child Nutr</w:t>
      </w:r>
      <w:r w:rsidRPr="008E46CF">
        <w:t xml:space="preserve"> 2010;6(4):347-57.</w:t>
      </w:r>
    </w:p>
    <w:p w14:paraId="4BA230EC" w14:textId="77777777" w:rsidR="00106A1C" w:rsidRPr="008E46CF" w:rsidRDefault="00106A1C" w:rsidP="00106A1C">
      <w:pPr>
        <w:pStyle w:val="EndNoteBibliography"/>
        <w:spacing w:before="0" w:after="0"/>
        <w:ind w:left="720" w:hanging="720"/>
        <w:contextualSpacing/>
      </w:pPr>
      <w:r w:rsidRPr="008E46CF">
        <w:t xml:space="preserve">42. Lucas PJ, Jessiman T, Cameron A. Healthy Start: The Use of Welfare Food Vouchers by Low-Income Parents in England. </w:t>
      </w:r>
      <w:r w:rsidRPr="008E46CF">
        <w:rPr>
          <w:i/>
        </w:rPr>
        <w:t>Social Policy and Society</w:t>
      </w:r>
      <w:r w:rsidRPr="008E46CF">
        <w:t xml:space="preserve"> 2015;14(3):457-69.</w:t>
      </w:r>
    </w:p>
    <w:p w14:paraId="283BA6AD" w14:textId="77777777" w:rsidR="00106A1C" w:rsidRPr="008E46CF" w:rsidRDefault="00106A1C" w:rsidP="00106A1C">
      <w:pPr>
        <w:pStyle w:val="EndNoteBibliography"/>
        <w:spacing w:before="0" w:after="0"/>
        <w:ind w:left="720" w:hanging="720"/>
        <w:contextualSpacing/>
      </w:pPr>
      <w:r w:rsidRPr="008E46CF">
        <w:t xml:space="preserve">43. McFadden A, Green JM, Williams V, et al. Can food vouchers improve nutrition and reduce health inequalities in low-income mothers and young children: a multi-method evaluation of the experiences of beneficiaries and practitioners of the Healthy Start programme in England. </w:t>
      </w:r>
      <w:r w:rsidRPr="008E46CF">
        <w:rPr>
          <w:i/>
        </w:rPr>
        <w:t>BMC Public Health</w:t>
      </w:r>
      <w:r w:rsidRPr="008E46CF">
        <w:t xml:space="preserve"> 2014;14(1):148.</w:t>
      </w:r>
    </w:p>
    <w:p w14:paraId="137605A1" w14:textId="77777777" w:rsidR="00106A1C" w:rsidRPr="008E46CF" w:rsidRDefault="00106A1C" w:rsidP="00106A1C">
      <w:pPr>
        <w:pStyle w:val="EndNoteBibliography"/>
        <w:spacing w:before="0" w:after="0"/>
        <w:ind w:left="720" w:hanging="720"/>
        <w:contextualSpacing/>
      </w:pPr>
      <w:r w:rsidRPr="008E46CF">
        <w:t xml:space="preserve">44. Moonan M, Maudsley G, Hanratty B, et al. An exploration of the statutory Healthy Start vitamin supplementation scheme in North West England. </w:t>
      </w:r>
      <w:r w:rsidRPr="008E46CF">
        <w:rPr>
          <w:i/>
        </w:rPr>
        <w:t>BMC Public Health</w:t>
      </w:r>
      <w:r w:rsidRPr="008E46CF">
        <w:t xml:space="preserve"> 2022;22(1):392.</w:t>
      </w:r>
    </w:p>
    <w:p w14:paraId="31C2AF9B" w14:textId="77777777" w:rsidR="00106A1C" w:rsidRPr="008E46CF" w:rsidRDefault="00106A1C" w:rsidP="00106A1C">
      <w:pPr>
        <w:pStyle w:val="EndNoteBibliography"/>
        <w:spacing w:before="0" w:after="0"/>
        <w:ind w:left="720" w:hanging="720"/>
        <w:contextualSpacing/>
      </w:pPr>
      <w:r w:rsidRPr="008E46CF">
        <w:t xml:space="preserve">45. Ohly H, Crossl,  N, et al. A realist qualitative study to explore how low-income pregnant women use Healthy Start food vouchers. </w:t>
      </w:r>
      <w:r w:rsidRPr="008E46CF">
        <w:rPr>
          <w:i/>
        </w:rPr>
        <w:t>Maternal &amp; child nutrition</w:t>
      </w:r>
      <w:r w:rsidRPr="008E46CF">
        <w:t xml:space="preserve"> 2019;15(1):e12632.</w:t>
      </w:r>
    </w:p>
    <w:p w14:paraId="14D7970A" w14:textId="77777777" w:rsidR="00106A1C" w:rsidRPr="008E46CF" w:rsidRDefault="00106A1C" w:rsidP="00106A1C">
      <w:pPr>
        <w:pStyle w:val="EndNoteBibliography"/>
        <w:spacing w:before="0" w:after="0"/>
        <w:ind w:left="720" w:hanging="720"/>
        <w:contextualSpacing/>
      </w:pPr>
      <w:r w:rsidRPr="008E46CF">
        <w:t xml:space="preserve">46. Dundas R, Boroujerdi M, Browne S, et al. Evaluation of the Healthy Start voucher scheme on maternal vitamin use and child breastfeeding: a natural experiment using data linkage. </w:t>
      </w:r>
      <w:r w:rsidRPr="008E46CF">
        <w:rPr>
          <w:i/>
        </w:rPr>
        <w:t>Public Health Res (Southampt)</w:t>
      </w:r>
      <w:r w:rsidRPr="008E46CF">
        <w:t xml:space="preserve"> 2023;11(11):1-101.</w:t>
      </w:r>
    </w:p>
    <w:p w14:paraId="2DCA2A48" w14:textId="77777777" w:rsidR="00106A1C" w:rsidRPr="008E46CF" w:rsidRDefault="00106A1C" w:rsidP="00106A1C">
      <w:pPr>
        <w:pStyle w:val="EndNoteBibliography"/>
        <w:spacing w:before="0" w:after="0"/>
        <w:ind w:left="720" w:hanging="720"/>
        <w:contextualSpacing/>
      </w:pPr>
      <w:r w:rsidRPr="008E46CF">
        <w:t xml:space="preserve">47. Thomas M, Moore JB, Onuselogu DA, et al. Supermarket top-up of Healthy Start vouchers increases fruit and vegetable purchases in low-income households. </w:t>
      </w:r>
      <w:r w:rsidRPr="008E46CF">
        <w:rPr>
          <w:i/>
        </w:rPr>
        <w:t>Nutrition Bulletin</w:t>
      </w:r>
      <w:r w:rsidRPr="008E46CF">
        <w:t xml:space="preserve"> 2023;48(3):353-64.</w:t>
      </w:r>
    </w:p>
    <w:p w14:paraId="3FC4E938" w14:textId="77777777" w:rsidR="00106A1C" w:rsidRPr="008E46CF" w:rsidRDefault="00106A1C" w:rsidP="00106A1C">
      <w:pPr>
        <w:pStyle w:val="EndNoteBibliography"/>
        <w:spacing w:before="0" w:after="0"/>
        <w:ind w:left="720" w:hanging="720"/>
        <w:contextualSpacing/>
      </w:pPr>
      <w:r w:rsidRPr="008E46CF">
        <w:t xml:space="preserve">48. Jacobs J, Holcomb J, Margellos-Anast H, et al. An Evaluation of the Implementation of the Women, Infants, and Children (WIC) Farmers Market Nutrition Program at Four Chicago WIC Sites. </w:t>
      </w:r>
      <w:r w:rsidRPr="008E46CF">
        <w:rPr>
          <w:i/>
        </w:rPr>
        <w:t>Nutrients</w:t>
      </w:r>
      <w:r w:rsidRPr="008E46CF">
        <w:t xml:space="preserve"> 2023;15(5):1122.</w:t>
      </w:r>
    </w:p>
    <w:p w14:paraId="0033D3C0" w14:textId="77777777" w:rsidR="00106A1C" w:rsidRPr="008E46CF" w:rsidRDefault="00106A1C" w:rsidP="00106A1C">
      <w:pPr>
        <w:pStyle w:val="EndNoteBibliography"/>
        <w:spacing w:before="0" w:after="0"/>
        <w:ind w:left="720" w:hanging="720"/>
        <w:contextualSpacing/>
      </w:pPr>
      <w:r w:rsidRPr="008E46CF">
        <w:t xml:space="preserve">49. Child Poverty Action Group in Scotland. </w:t>
      </w:r>
      <w:r w:rsidRPr="008E46CF">
        <w:rPr>
          <w:i/>
        </w:rPr>
        <w:t>Early Warning System: Sure Start Maternity Grants and the Healthy Start Scheme: CPAG in Scotland policy seminar on the use of future powers.</w:t>
      </w:r>
      <w:r w:rsidRPr="008E46CF">
        <w:t xml:space="preserve"> https://cpag.org.uk/sites/default/files/CPAG%20Sure_Healthy%20Start%20(Proof%202).pdf (accessed 07/09/2023).</w:t>
      </w:r>
    </w:p>
    <w:p w14:paraId="5F4F2E63" w14:textId="77777777" w:rsidR="00106A1C" w:rsidRPr="008E46CF" w:rsidRDefault="00106A1C" w:rsidP="00106A1C">
      <w:pPr>
        <w:pStyle w:val="EndNoteBibliography"/>
        <w:spacing w:before="0" w:after="0"/>
        <w:ind w:left="720" w:hanging="720"/>
        <w:contextualSpacing/>
      </w:pPr>
      <w:r w:rsidRPr="008E46CF">
        <w:lastRenderedPageBreak/>
        <w:t xml:space="preserve">50. ScotCen Social Research SG. </w:t>
      </w:r>
      <w:r w:rsidRPr="008E46CF">
        <w:rPr>
          <w:i/>
        </w:rPr>
        <w:t>Evaluation of Best Start Foods: Equality and Welfare</w:t>
      </w:r>
      <w:r w:rsidRPr="008E46CF">
        <w:t>; 2022. www.gov.scot/socialresearch (accessed 16/08/2023).</w:t>
      </w:r>
    </w:p>
    <w:p w14:paraId="7BB36A4C" w14:textId="77777777" w:rsidR="00106A1C" w:rsidRPr="008E46CF" w:rsidRDefault="00106A1C" w:rsidP="00106A1C">
      <w:pPr>
        <w:pStyle w:val="EndNoteBibliography"/>
        <w:spacing w:before="0" w:after="0"/>
        <w:ind w:left="720" w:hanging="720"/>
        <w:contextualSpacing/>
      </w:pPr>
      <w:r w:rsidRPr="008E46CF">
        <w:t xml:space="preserve">51. Food Matters. </w:t>
      </w:r>
      <w:r w:rsidRPr="008E46CF">
        <w:rPr>
          <w:i/>
        </w:rPr>
        <w:t xml:space="preserve">Healthy Start: Understanding the use of vouchers. Paricipatory workshops final report. </w:t>
      </w:r>
      <w:r w:rsidRPr="008E46CF">
        <w:t>https://www.foodmatters.org/wp-content/uploads/2021/07/Healthy-Start-Evaluation.pdf (accessed 24/08/2023).</w:t>
      </w:r>
    </w:p>
    <w:p w14:paraId="2D01E823" w14:textId="77777777" w:rsidR="00106A1C" w:rsidRPr="008E46CF" w:rsidRDefault="00106A1C" w:rsidP="00106A1C">
      <w:pPr>
        <w:pStyle w:val="EndNoteBibliography"/>
        <w:spacing w:before="0" w:after="0"/>
        <w:ind w:left="720" w:hanging="720"/>
        <w:contextualSpacing/>
      </w:pPr>
      <w:r w:rsidRPr="008E46CF">
        <w:t xml:space="preserve">52. Nottinghamshire County Council. </w:t>
      </w:r>
      <w:r w:rsidRPr="008E46CF">
        <w:rPr>
          <w:i/>
        </w:rPr>
        <w:t>Nottinghamshire Childhood Obesity Trailblazer; Healthy Start Evaluation Summary</w:t>
      </w:r>
      <w:r w:rsidRPr="008E46CF">
        <w:t>. https://www.yhphnetwork.co.uk/media/109466/healthy-start-evaluation-summary-2021-final.pdf (accessed 24/04/2023).</w:t>
      </w:r>
    </w:p>
    <w:p w14:paraId="3D334A60" w14:textId="77777777" w:rsidR="00106A1C" w:rsidRPr="008E46CF" w:rsidRDefault="00106A1C" w:rsidP="00106A1C">
      <w:pPr>
        <w:pStyle w:val="EndNoteBibliography"/>
        <w:spacing w:before="0" w:after="0"/>
        <w:ind w:left="720" w:hanging="720"/>
        <w:contextualSpacing/>
      </w:pPr>
      <w:r w:rsidRPr="008E46CF">
        <w:t xml:space="preserve">53. Food Matters. </w:t>
      </w:r>
      <w:r w:rsidRPr="008E46CF">
        <w:rPr>
          <w:i/>
        </w:rPr>
        <w:t>Rose Vouchers for fruit and veg: Lambeth project final evaluation</w:t>
      </w:r>
      <w:r w:rsidRPr="008E46CF">
        <w:t>. https://www.alexandrarose.org.uk/rose-vouchers/impact/ (accessed 07/09/2023).</w:t>
      </w:r>
    </w:p>
    <w:p w14:paraId="73B91F89" w14:textId="77777777" w:rsidR="00106A1C" w:rsidRPr="008E46CF" w:rsidRDefault="00106A1C" w:rsidP="00106A1C">
      <w:pPr>
        <w:pStyle w:val="EndNoteBibliography"/>
        <w:spacing w:before="0" w:after="0"/>
        <w:ind w:left="720" w:hanging="720"/>
        <w:contextualSpacing/>
      </w:pPr>
      <w:r w:rsidRPr="008E46CF">
        <w:t xml:space="preserve">54. Susan LLoyd. </w:t>
      </w:r>
      <w:r w:rsidRPr="008E46CF">
        <w:rPr>
          <w:i/>
        </w:rPr>
        <w:t xml:space="preserve">Rose vouchers for fruit and veg; An evaluation report. </w:t>
      </w:r>
      <w:r w:rsidRPr="008E46CF">
        <w:t>: Food Matters; 2014. https://www.foodmatters.org/projects/consultation-evaluation-facilitation/rose-voucher/.</w:t>
      </w:r>
    </w:p>
    <w:p w14:paraId="1FFBC2BB" w14:textId="77777777" w:rsidR="00106A1C" w:rsidRPr="008E46CF" w:rsidRDefault="00106A1C" w:rsidP="00106A1C">
      <w:pPr>
        <w:pStyle w:val="EndNoteBibliography"/>
        <w:spacing w:before="0" w:after="0"/>
        <w:ind w:left="720" w:hanging="720"/>
        <w:contextualSpacing/>
      </w:pPr>
      <w:r w:rsidRPr="008E46CF">
        <w:t xml:space="preserve">55. Tavistock Institute, Symbia. </w:t>
      </w:r>
      <w:r w:rsidRPr="008E46CF">
        <w:rPr>
          <w:i/>
        </w:rPr>
        <w:t>Healthy Start: Rapid evaluation of early impact on beneficiaries, health professionals, retailers and contractors.</w:t>
      </w:r>
      <w:r w:rsidRPr="008E46CF">
        <w:t xml:space="preserve"> https://www.tavinstitute.org/projects/evaluation-of-a-healthy-start (accessed 24/08/3023).</w:t>
      </w:r>
    </w:p>
    <w:p w14:paraId="186A526F" w14:textId="77777777" w:rsidR="00106A1C" w:rsidRPr="008E46CF" w:rsidRDefault="00106A1C" w:rsidP="00106A1C">
      <w:pPr>
        <w:pStyle w:val="EndNoteBibliography"/>
        <w:spacing w:before="0" w:after="0"/>
        <w:ind w:left="720" w:hanging="720"/>
        <w:contextualSpacing/>
      </w:pPr>
      <w:r w:rsidRPr="008E46CF">
        <w:t xml:space="preserve">56. UK Government. </w:t>
      </w:r>
      <w:r w:rsidRPr="008E46CF">
        <w:rPr>
          <w:i/>
        </w:rPr>
        <w:t>Healthy Start</w:t>
      </w:r>
      <w:r w:rsidRPr="008E46CF">
        <w:t>. https://www.gov.uk/healthy-start (accessed 07/12/2020).</w:t>
      </w:r>
    </w:p>
    <w:p w14:paraId="41E91F47" w14:textId="77777777" w:rsidR="00106A1C" w:rsidRPr="008E46CF" w:rsidRDefault="00106A1C" w:rsidP="00106A1C">
      <w:pPr>
        <w:pStyle w:val="EndNoteBibliography"/>
        <w:spacing w:before="0" w:after="0"/>
        <w:ind w:left="720" w:hanging="720"/>
        <w:contextualSpacing/>
      </w:pPr>
      <w:r w:rsidRPr="008E46CF">
        <w:t>57. Crawley H, Dodds R, First Steps Nutrition Trust. The UK Healthy Start scheme. What happened? What next? 2018. https://www.firststepsnutrition.org/healthy-start.  (accessed 10/12/2019).</w:t>
      </w:r>
    </w:p>
    <w:p w14:paraId="2761AE0D" w14:textId="77777777" w:rsidR="00106A1C" w:rsidRPr="008E46CF" w:rsidRDefault="00106A1C" w:rsidP="00106A1C">
      <w:pPr>
        <w:pStyle w:val="EndNoteBibliography"/>
        <w:spacing w:before="0" w:after="0"/>
        <w:ind w:left="720" w:hanging="720"/>
        <w:contextualSpacing/>
      </w:pPr>
      <w:r w:rsidRPr="008E46CF">
        <w:t xml:space="preserve">58. Scottish Government. </w:t>
      </w:r>
      <w:r w:rsidRPr="008E46CF">
        <w:rPr>
          <w:i/>
        </w:rPr>
        <w:t>Best Start Grant and Best Start Foods</w:t>
      </w:r>
      <w:r w:rsidRPr="008E46CF">
        <w:t>. https://www.mygov.scot/best-start-grant-best-start-foods/ (accessed 15/12/2020).</w:t>
      </w:r>
    </w:p>
    <w:p w14:paraId="695EF898" w14:textId="77777777" w:rsidR="00106A1C" w:rsidRPr="008E46CF" w:rsidRDefault="00106A1C" w:rsidP="00106A1C">
      <w:pPr>
        <w:pStyle w:val="EndNoteBibliography"/>
        <w:spacing w:before="0" w:after="0"/>
        <w:ind w:left="720" w:hanging="720"/>
        <w:contextualSpacing/>
      </w:pPr>
      <w:r w:rsidRPr="008E46CF">
        <w:t xml:space="preserve">59. Sainsbury's. </w:t>
      </w:r>
      <w:r w:rsidRPr="008E46CF">
        <w:rPr>
          <w:i/>
        </w:rPr>
        <w:t>Sainsbury's tops up Healthy Start vouchers to help feed over half a million families</w:t>
      </w:r>
      <w:r w:rsidRPr="008E46CF">
        <w:t>. https://www.about.sainsburys.co.uk/news/latest-news/2021/09-02-2021-sainsburys-tops-up-healthy-start-vouchers (accessed 14/05/2024).</w:t>
      </w:r>
    </w:p>
    <w:p w14:paraId="7B73D12E" w14:textId="77777777" w:rsidR="00106A1C" w:rsidRPr="008E46CF" w:rsidRDefault="00106A1C" w:rsidP="00106A1C">
      <w:pPr>
        <w:pStyle w:val="EndNoteBibliography"/>
        <w:spacing w:before="0" w:after="0"/>
        <w:ind w:left="720" w:hanging="720"/>
        <w:contextualSpacing/>
      </w:pPr>
      <w:r w:rsidRPr="008E46CF">
        <w:t xml:space="preserve">60. Alexandra Rose Charity. </w:t>
      </w:r>
      <w:r w:rsidRPr="008E46CF">
        <w:rPr>
          <w:i/>
        </w:rPr>
        <w:t>Rose Vouchers</w:t>
      </w:r>
      <w:r w:rsidRPr="008E46CF">
        <w:t>. https://www.alexandrarose.org.uk/rose-vouchers/ (accessed 14/11/2023).</w:t>
      </w:r>
    </w:p>
    <w:p w14:paraId="252CDC7B" w14:textId="77777777" w:rsidR="00106A1C" w:rsidRPr="008E46CF" w:rsidRDefault="00106A1C" w:rsidP="00106A1C">
      <w:pPr>
        <w:pStyle w:val="EndNoteBibliography"/>
        <w:spacing w:before="0" w:after="0"/>
        <w:ind w:left="720" w:hanging="720"/>
        <w:contextualSpacing/>
      </w:pPr>
      <w:r w:rsidRPr="008E46CF">
        <w:t xml:space="preserve">61. Food and nutrition service UDoA. </w:t>
      </w:r>
      <w:r w:rsidRPr="008E46CF">
        <w:rPr>
          <w:i/>
        </w:rPr>
        <w:t>Farmers Market Nutrition Program</w:t>
      </w:r>
      <w:r w:rsidRPr="008E46CF">
        <w:t>. https://www.fns.usda.gov/fmnp/wic-farmers-market-nutrition-program (accessed 01/11/2023).</w:t>
      </w:r>
    </w:p>
    <w:p w14:paraId="45131D72" w14:textId="77777777" w:rsidR="00106A1C" w:rsidRPr="008E46CF" w:rsidRDefault="00106A1C" w:rsidP="00106A1C">
      <w:pPr>
        <w:pStyle w:val="EndNoteBibliography"/>
        <w:spacing w:before="0" w:after="0"/>
        <w:ind w:left="720" w:hanging="720"/>
        <w:contextualSpacing/>
      </w:pPr>
      <w:r w:rsidRPr="008E46CF">
        <w:t xml:space="preserve">62. Vouchers 4 Veggies. </w:t>
      </w:r>
      <w:r w:rsidRPr="008E46CF">
        <w:rPr>
          <w:i/>
        </w:rPr>
        <w:t>EatSF in San Francisco</w:t>
      </w:r>
      <w:r w:rsidRPr="008E46CF">
        <w:t>. https://eatsfvoucher.org/our-programs/eatsf/ (accessed 01/11/2023).</w:t>
      </w:r>
    </w:p>
    <w:p w14:paraId="095D7230" w14:textId="77777777" w:rsidR="00106A1C" w:rsidRPr="008E46CF" w:rsidRDefault="00106A1C" w:rsidP="00106A1C">
      <w:pPr>
        <w:pStyle w:val="EndNoteBibliography"/>
        <w:spacing w:before="0" w:after="0"/>
        <w:ind w:left="720" w:hanging="720"/>
        <w:contextualSpacing/>
      </w:pPr>
      <w:r w:rsidRPr="008E46CF">
        <w:t xml:space="preserve">63. Bonell CP, Hargreaves J, Cousens S, et al. Alternatives to randomisation in the evaluation of public health interventions: design challenges and solutions. </w:t>
      </w:r>
      <w:r w:rsidRPr="008E46CF">
        <w:rPr>
          <w:i/>
        </w:rPr>
        <w:t>Journal of Epidemiology and Community Health</w:t>
      </w:r>
      <w:r w:rsidRPr="008E46CF">
        <w:t xml:space="preserve"> 2011;65(7):582-87.</w:t>
      </w:r>
    </w:p>
    <w:p w14:paraId="60F251C2" w14:textId="77777777" w:rsidR="00106A1C" w:rsidRPr="008E46CF" w:rsidRDefault="00106A1C" w:rsidP="00106A1C">
      <w:pPr>
        <w:pStyle w:val="EndNoteBibliography"/>
        <w:spacing w:before="0" w:after="0"/>
        <w:ind w:left="720" w:hanging="720"/>
        <w:contextualSpacing/>
      </w:pPr>
      <w:r w:rsidRPr="008E46CF">
        <w:t xml:space="preserve">64. Jackson N. The challenges of systematically reviewing public health interventions. </w:t>
      </w:r>
      <w:r w:rsidRPr="008E46CF">
        <w:rPr>
          <w:i/>
        </w:rPr>
        <w:t>Journal of Public Health</w:t>
      </w:r>
      <w:r w:rsidRPr="008E46CF">
        <w:t xml:space="preserve"> 2004;26(3):303-07.</w:t>
      </w:r>
    </w:p>
    <w:p w14:paraId="4B3773C4" w14:textId="77777777" w:rsidR="00106A1C" w:rsidRPr="008E46CF" w:rsidRDefault="00106A1C" w:rsidP="00106A1C">
      <w:pPr>
        <w:pStyle w:val="EndNoteBibliography"/>
        <w:spacing w:before="0" w:after="0"/>
        <w:ind w:left="720" w:hanging="720"/>
        <w:contextualSpacing/>
      </w:pPr>
      <w:r w:rsidRPr="008E46CF">
        <w:t xml:space="preserve">65. Weatherly H, Drummond M, Claxton K, et al. Methods for assessing the cost-effectiveness of public health interventions: Key challenges and recommendations. </w:t>
      </w:r>
      <w:r w:rsidRPr="008E46CF">
        <w:rPr>
          <w:i/>
        </w:rPr>
        <w:t>Health Policy</w:t>
      </w:r>
      <w:r w:rsidRPr="008E46CF">
        <w:t xml:space="preserve"> 2009;93(2):85-92.</w:t>
      </w:r>
    </w:p>
    <w:p w14:paraId="2960FC73" w14:textId="77777777" w:rsidR="00106A1C" w:rsidRPr="008E46CF" w:rsidRDefault="00106A1C" w:rsidP="00106A1C">
      <w:pPr>
        <w:pStyle w:val="EndNoteBibliography"/>
        <w:spacing w:before="0" w:after="0"/>
        <w:ind w:left="720" w:hanging="720"/>
        <w:contextualSpacing/>
      </w:pPr>
      <w:r w:rsidRPr="008E46CF">
        <w:t>66. Feeding Liverpool RFal, Torus Foundation, Liverpool’s good food plan. A healthy start for Liverpool: How can we improve the uptake of Health Start scheme in Liverpool 2022.</w:t>
      </w:r>
    </w:p>
    <w:p w14:paraId="08C17DE1" w14:textId="77777777" w:rsidR="00106A1C" w:rsidRPr="008E46CF" w:rsidRDefault="00106A1C" w:rsidP="00106A1C">
      <w:pPr>
        <w:pStyle w:val="EndNoteBibliography"/>
        <w:spacing w:before="0" w:after="0"/>
        <w:ind w:left="720" w:hanging="720"/>
        <w:contextualSpacing/>
      </w:pPr>
      <w:r w:rsidRPr="008E46CF">
        <w:t xml:space="preserve">67. The Food Foundation. </w:t>
      </w:r>
      <w:r w:rsidRPr="008E46CF">
        <w:rPr>
          <w:i/>
        </w:rPr>
        <w:t>Cost of every available first infant formula milk exceeds value of Healthy Start allowance</w:t>
      </w:r>
      <w:r w:rsidRPr="008E46CF">
        <w:t>. https://foodfoundation.org.uk/press-release/cost-every-available-first-infant-formula-milk-exceeds-value-healthy-start-allowance (accessed 27/03/2024).</w:t>
      </w:r>
    </w:p>
    <w:p w14:paraId="0206D9C3" w14:textId="77777777" w:rsidR="00106A1C" w:rsidRPr="008E46CF" w:rsidRDefault="00106A1C" w:rsidP="00106A1C">
      <w:pPr>
        <w:pStyle w:val="EndNoteBibliography"/>
        <w:spacing w:before="0" w:after="0"/>
        <w:ind w:left="720" w:hanging="720"/>
        <w:contextualSpacing/>
        <w:rPr>
          <w:lang w:val="nl-NL"/>
        </w:rPr>
      </w:pPr>
      <w:r w:rsidRPr="008E46CF">
        <w:t xml:space="preserve">68. Saxe-Custack A, LaChance J, Hanna-Attisha M. Child Consumption of Whole Fruit and Fruit Juice Following Six Months of Exposure to a Pediatric Fruit and Vegetable Prescription Program. </w:t>
      </w:r>
      <w:r w:rsidRPr="008E46CF">
        <w:rPr>
          <w:i/>
          <w:lang w:val="nl-NL"/>
        </w:rPr>
        <w:t>Nutrients</w:t>
      </w:r>
      <w:r w:rsidRPr="008E46CF">
        <w:rPr>
          <w:lang w:val="nl-NL"/>
        </w:rPr>
        <w:t xml:space="preserve"> 2020;12(1):25.</w:t>
      </w:r>
    </w:p>
    <w:p w14:paraId="5BDCCA15" w14:textId="77777777" w:rsidR="00106A1C" w:rsidRPr="008E46CF" w:rsidRDefault="00106A1C" w:rsidP="00106A1C">
      <w:pPr>
        <w:pStyle w:val="EndNoteBibliography"/>
        <w:spacing w:before="0" w:after="0"/>
        <w:ind w:left="720" w:hanging="720"/>
        <w:contextualSpacing/>
        <w:rPr>
          <w:lang w:val="fr-FR"/>
        </w:rPr>
      </w:pPr>
      <w:r w:rsidRPr="008E46CF">
        <w:rPr>
          <w:lang w:val="nl-NL"/>
        </w:rPr>
        <w:t xml:space="preserve">69. Jones LJ, VanWassenhove-Paetzold J, Thomas K, et al. </w:t>
      </w:r>
      <w:r w:rsidRPr="008E46CF">
        <w:t xml:space="preserve">Impact of a Fruit and Vegetable Prescription Program on Health Outcomes and Behaviors in Young Navajo Children. </w:t>
      </w:r>
      <w:r w:rsidRPr="008E46CF">
        <w:rPr>
          <w:i/>
          <w:lang w:val="fr-FR"/>
        </w:rPr>
        <w:t>Current Developments in Nutrition</w:t>
      </w:r>
      <w:r w:rsidRPr="008E46CF">
        <w:rPr>
          <w:lang w:val="fr-FR"/>
        </w:rPr>
        <w:t xml:space="preserve"> 2020;4(8):nzaa109.</w:t>
      </w:r>
    </w:p>
    <w:p w14:paraId="404162F8" w14:textId="77777777" w:rsidR="00106A1C" w:rsidRPr="008E46CF" w:rsidRDefault="00106A1C" w:rsidP="00106A1C">
      <w:pPr>
        <w:pStyle w:val="EndNoteBibliography"/>
        <w:spacing w:before="0" w:after="0"/>
        <w:ind w:left="720" w:hanging="720"/>
        <w:contextualSpacing/>
      </w:pPr>
      <w:r w:rsidRPr="008E46CF">
        <w:rPr>
          <w:lang w:val="fr-FR"/>
        </w:rPr>
        <w:lastRenderedPageBreak/>
        <w:t xml:space="preserve">70. Hager K, Du M, Li Z, et al. </w:t>
      </w:r>
      <w:r w:rsidRPr="008E46CF">
        <w:t xml:space="preserve">Impact of Produce Prescriptions on Diet, Food Security, and Cardiometabolic Health Outcomes: A Multisite Evaluation of 9 Produce Prescription Programs in the United States. </w:t>
      </w:r>
      <w:r w:rsidRPr="008E46CF">
        <w:rPr>
          <w:i/>
        </w:rPr>
        <w:t>Circulation: Cardiovascular Quality and Outcomes</w:t>
      </w:r>
      <w:r w:rsidRPr="008E46CF">
        <w:t xml:space="preserve"> 2023;16(9):e009520.</w:t>
      </w:r>
    </w:p>
    <w:p w14:paraId="277E9EAF" w14:textId="77777777" w:rsidR="00106A1C" w:rsidRPr="008E46CF" w:rsidRDefault="00106A1C" w:rsidP="00106A1C">
      <w:pPr>
        <w:pStyle w:val="EndNoteBibliography"/>
        <w:spacing w:before="0" w:after="0"/>
        <w:ind w:left="720" w:hanging="720"/>
        <w:contextualSpacing/>
      </w:pPr>
      <w:r w:rsidRPr="008E46CF">
        <w:t xml:space="preserve">71. Saxe-Custack A, LaChance J, Jess J, et al. Influence of a Pediatric Fruit and Vegetable Prescription Program on Child Dietary Patterns and Food Security. </w:t>
      </w:r>
      <w:r w:rsidRPr="008E46CF">
        <w:rPr>
          <w:i/>
        </w:rPr>
        <w:t>Nutrients</w:t>
      </w:r>
      <w:r w:rsidRPr="008E46CF">
        <w:t xml:space="preserve"> 2021;13(8):2619.</w:t>
      </w:r>
    </w:p>
    <w:p w14:paraId="3F9A6A34" w14:textId="77777777" w:rsidR="00106A1C" w:rsidRPr="008E46CF" w:rsidRDefault="00106A1C" w:rsidP="00106A1C">
      <w:pPr>
        <w:pStyle w:val="EndNoteBibliography"/>
        <w:spacing w:before="0" w:after="0"/>
        <w:ind w:left="720" w:hanging="720"/>
        <w:contextualSpacing/>
      </w:pPr>
      <w:r w:rsidRPr="008E46CF">
        <w:t xml:space="preserve">72. Buscail C, Margat A, Petit S, et al. Fruits and vegetables at home (FLAM): a randomized controlled trial of the impact of fruits and vegetables vouchers in children from low-income families in an urban district of France. </w:t>
      </w:r>
      <w:r w:rsidRPr="008E46CF">
        <w:rPr>
          <w:i/>
        </w:rPr>
        <w:t>BMC Public Health</w:t>
      </w:r>
      <w:r w:rsidRPr="008E46CF">
        <w:t xml:space="preserve"> 2018;18(1):1065.</w:t>
      </w:r>
    </w:p>
    <w:p w14:paraId="21E9236F" w14:textId="77777777" w:rsidR="00106A1C" w:rsidRPr="008E46CF" w:rsidRDefault="00106A1C" w:rsidP="00106A1C">
      <w:pPr>
        <w:pStyle w:val="EndNoteBibliography"/>
        <w:spacing w:before="0" w:after="0"/>
        <w:ind w:left="720" w:hanging="720"/>
        <w:contextualSpacing/>
      </w:pPr>
      <w:r w:rsidRPr="008E46CF">
        <w:t xml:space="preserve">73. Sally Weale PB. Failure to stem rising cost of formula in UK putting babies at risk, say experts. </w:t>
      </w:r>
      <w:r w:rsidRPr="008E46CF">
        <w:rPr>
          <w:i/>
        </w:rPr>
        <w:t>The Guardian</w:t>
      </w:r>
      <w:r w:rsidRPr="008E46CF">
        <w:t>.</w:t>
      </w:r>
    </w:p>
    <w:p w14:paraId="08012B4D" w14:textId="77777777" w:rsidR="00106A1C" w:rsidRPr="008E46CF" w:rsidRDefault="00106A1C" w:rsidP="00106A1C">
      <w:pPr>
        <w:pStyle w:val="EndNoteBibliography"/>
        <w:spacing w:before="0" w:after="0"/>
        <w:ind w:left="720" w:hanging="720"/>
        <w:contextualSpacing/>
      </w:pPr>
      <w:r w:rsidRPr="008E46CF">
        <w:t xml:space="preserve">74. Gentilini U. Revisiting the “Cash versus Food” Debate: New Evidence for an Old Puzzle? </w:t>
      </w:r>
      <w:r w:rsidRPr="008E46CF">
        <w:rPr>
          <w:i/>
        </w:rPr>
        <w:t>The World Bank Research Observer</w:t>
      </w:r>
      <w:r w:rsidRPr="008E46CF">
        <w:t xml:space="preserve"> 2015;31(1):135-67.</w:t>
      </w:r>
    </w:p>
    <w:p w14:paraId="2FE6D183" w14:textId="77777777" w:rsidR="00106A1C" w:rsidRPr="008E46CF" w:rsidRDefault="00106A1C" w:rsidP="00106A1C">
      <w:pPr>
        <w:pStyle w:val="EndNoteBibliography"/>
        <w:spacing w:before="0" w:after="0"/>
        <w:ind w:left="720" w:hanging="720"/>
        <w:contextualSpacing/>
      </w:pPr>
      <w:r w:rsidRPr="008E46CF">
        <w:t xml:space="preserve">75. Defeyter MA, Hetherington M, McKean M, et al. The bungled digitisation of Healthy Start is hampering low income families’ access to healthy food. </w:t>
      </w:r>
      <w:r w:rsidRPr="008E46CF">
        <w:rPr>
          <w:i/>
        </w:rPr>
        <w:t>BMJ</w:t>
      </w:r>
      <w:r w:rsidRPr="008E46CF">
        <w:t xml:space="preserve"> 2022;377:o1462.</w:t>
      </w:r>
    </w:p>
    <w:p w14:paraId="45004C55" w14:textId="77777777" w:rsidR="00106A1C" w:rsidRPr="008E46CF" w:rsidRDefault="00106A1C" w:rsidP="00106A1C">
      <w:pPr>
        <w:pStyle w:val="EndNoteBibliography"/>
        <w:spacing w:before="0" w:after="0"/>
        <w:ind w:left="720" w:hanging="720"/>
        <w:contextualSpacing/>
      </w:pPr>
      <w:r w:rsidRPr="008E46CF">
        <w:t xml:space="preserve">76. Local Government Association. </w:t>
      </w:r>
      <w:r w:rsidRPr="008E46CF">
        <w:rPr>
          <w:i/>
        </w:rPr>
        <w:t>20 per cent uplift needed for Healthy Start to meet soaring food inflation</w:t>
      </w:r>
      <w:r w:rsidRPr="008E46CF">
        <w:t>. https://www.local.gov.uk/about/news/20-cent-uplift-needed-healthy-start-meet-soaring-food-inflation (accessed 27/03/2024).</w:t>
      </w:r>
    </w:p>
    <w:p w14:paraId="377D2621" w14:textId="77777777" w:rsidR="00106A1C" w:rsidRPr="008E46CF" w:rsidRDefault="00106A1C" w:rsidP="00106A1C">
      <w:pPr>
        <w:pStyle w:val="EndNoteBibliography"/>
        <w:spacing w:before="0" w:after="0"/>
        <w:ind w:left="720" w:hanging="720"/>
        <w:contextualSpacing/>
      </w:pPr>
      <w:r w:rsidRPr="008E46CF">
        <w:t xml:space="preserve">77. UK Government. </w:t>
      </w:r>
      <w:r w:rsidRPr="008E46CF">
        <w:rPr>
          <w:i/>
        </w:rPr>
        <w:t>Apply for free school meals</w:t>
      </w:r>
      <w:r w:rsidRPr="008E46CF">
        <w:t>. https://www.gov.uk/apply-free-school-meals (accessed 07/12/2020).</w:t>
      </w:r>
    </w:p>
    <w:p w14:paraId="572CA43E" w14:textId="77777777" w:rsidR="00106A1C" w:rsidRPr="008E46CF" w:rsidRDefault="00106A1C" w:rsidP="00106A1C">
      <w:pPr>
        <w:pStyle w:val="EndNoteBibliography"/>
        <w:spacing w:before="0" w:after="0"/>
        <w:ind w:left="720" w:hanging="720"/>
        <w:contextualSpacing/>
        <w:rPr>
          <w:lang w:val="de-DE"/>
        </w:rPr>
      </w:pPr>
      <w:r w:rsidRPr="008E46CF">
        <w:t xml:space="preserve">78. Ohly H, Crossland N, Dykes F, et al. A realist review to explore how low-income pregnant women use food vouchers from the UK’s Healthy Start programme. </w:t>
      </w:r>
      <w:r w:rsidRPr="008E46CF">
        <w:rPr>
          <w:i/>
          <w:lang w:val="de-DE"/>
        </w:rPr>
        <w:t>BMJ Open</w:t>
      </w:r>
      <w:r w:rsidRPr="008E46CF">
        <w:rPr>
          <w:lang w:val="de-DE"/>
        </w:rPr>
        <w:t xml:space="preserve"> 2017;7(4):e013731.</w:t>
      </w:r>
    </w:p>
    <w:p w14:paraId="66A5B9B6" w14:textId="77777777" w:rsidR="00106A1C" w:rsidRPr="008E46CF" w:rsidRDefault="00106A1C" w:rsidP="00106A1C">
      <w:pPr>
        <w:pStyle w:val="EndNoteBibliography"/>
        <w:spacing w:before="0" w:after="0"/>
        <w:ind w:left="720" w:hanging="720"/>
        <w:contextualSpacing/>
      </w:pPr>
      <w:r w:rsidRPr="008E46CF">
        <w:rPr>
          <w:lang w:val="de-DE"/>
        </w:rPr>
        <w:t xml:space="preserve">79. Fischer L, Bodrick N, Mackey ER, et al. </w:t>
      </w:r>
      <w:r w:rsidRPr="008E46CF">
        <w:t xml:space="preserve">Feasibility of a Home-Delivery Produce Prescription Program to Address Food Insecurity and Diet Quality in Adults and Children. </w:t>
      </w:r>
      <w:r w:rsidRPr="008E46CF">
        <w:rPr>
          <w:i/>
        </w:rPr>
        <w:t>Nutrients</w:t>
      </w:r>
      <w:r w:rsidRPr="008E46CF">
        <w:t xml:space="preserve"> 2022;14(10):2006.</w:t>
      </w:r>
    </w:p>
    <w:p w14:paraId="7ED25720" w14:textId="77777777" w:rsidR="00106A1C" w:rsidRPr="008E46CF" w:rsidRDefault="00106A1C" w:rsidP="00106A1C">
      <w:pPr>
        <w:pStyle w:val="EndNoteBibliography"/>
        <w:spacing w:before="0" w:after="0"/>
        <w:ind w:left="720" w:hanging="720"/>
        <w:contextualSpacing/>
      </w:pPr>
      <w:r w:rsidRPr="008E46CF">
        <w:t xml:space="preserve">80. Muleta H, Fischer LK, Chang M, et al. Pediatric produce prescription initiatives in the U.S.: a scoping review. </w:t>
      </w:r>
      <w:r w:rsidRPr="008E46CF">
        <w:rPr>
          <w:i/>
        </w:rPr>
        <w:t>Pediatric research</w:t>
      </w:r>
      <w:r w:rsidRPr="008E46CF">
        <w:t xml:space="preserve"> 2023.</w:t>
      </w:r>
    </w:p>
    <w:p w14:paraId="666568EC" w14:textId="77777777" w:rsidR="00106A1C" w:rsidRPr="008E46CF" w:rsidRDefault="00106A1C" w:rsidP="00106A1C">
      <w:pPr>
        <w:pStyle w:val="EndNoteBibliography"/>
        <w:spacing w:before="0" w:after="0"/>
        <w:ind w:left="720" w:hanging="720"/>
        <w:contextualSpacing/>
      </w:pPr>
      <w:r w:rsidRPr="008E46CF">
        <w:t xml:space="preserve">81. Greatorex Brooks E, McInerney M. Community-based fruit and vegetable prescription programs: a scoping review. </w:t>
      </w:r>
      <w:r w:rsidRPr="008E46CF">
        <w:rPr>
          <w:i/>
        </w:rPr>
        <w:t>J Nutr Sci</w:t>
      </w:r>
      <w:r w:rsidRPr="008E46CF">
        <w:t xml:space="preserve"> 2023;12:e99.</w:t>
      </w:r>
    </w:p>
    <w:p w14:paraId="5B772124" w14:textId="77777777" w:rsidR="00106A1C" w:rsidRPr="008E46CF" w:rsidRDefault="00106A1C" w:rsidP="00106A1C">
      <w:pPr>
        <w:pStyle w:val="EndNoteBibliography"/>
        <w:spacing w:before="0" w:after="0"/>
        <w:ind w:left="720" w:hanging="720"/>
        <w:contextualSpacing/>
      </w:pPr>
      <w:r w:rsidRPr="008E46CF">
        <w:t xml:space="preserve">82. US Department of Agriculture Food and Nutrition Service. </w:t>
      </w:r>
      <w:r w:rsidRPr="008E46CF">
        <w:rPr>
          <w:i/>
        </w:rPr>
        <w:t>WIC Eligibility Requirements, Income requirement</w:t>
      </w:r>
      <w:r w:rsidRPr="008E46CF">
        <w:t>. https://www.fns.usda.gov/wic/wic-eligibility-requirements#:~:text=The%20state%20agency's%20income%20standard,the%20federal%20poverty%20income%20guidelines. (accessed 28/03/2024).</w:t>
      </w:r>
    </w:p>
    <w:p w14:paraId="043F4224" w14:textId="77777777" w:rsidR="00106A1C" w:rsidRPr="008E46CF" w:rsidRDefault="00106A1C" w:rsidP="00106A1C">
      <w:pPr>
        <w:pStyle w:val="EndNoteBibliography"/>
        <w:spacing w:before="0" w:after="0"/>
        <w:ind w:left="720" w:hanging="720"/>
        <w:contextualSpacing/>
      </w:pPr>
      <w:r w:rsidRPr="008E46CF">
        <w:t xml:space="preserve">83. US  Department of Agriculture Food and Nutrition Service. </w:t>
      </w:r>
      <w:r w:rsidRPr="008E46CF">
        <w:rPr>
          <w:i/>
        </w:rPr>
        <w:t>National and State Level Estimates of WIC Eligibility and Program Reach in 2021, National WIC Eligibility and Participation Over Time, 2016-2021</w:t>
      </w:r>
      <w:r w:rsidRPr="008E46CF">
        <w:t>. https://www.fns.usda.gov/research/wic/eligibility-and-program-reach-estimates-2021#:~:text=The%20overall%20WIC%20eligibility%20rate,to%2048%20percent%20in%202021. (accessed 28/03/2024).</w:t>
      </w:r>
    </w:p>
    <w:p w14:paraId="09D90D50" w14:textId="77777777" w:rsidR="00106A1C" w:rsidRPr="008E46CF" w:rsidRDefault="00106A1C" w:rsidP="00106A1C">
      <w:pPr>
        <w:pStyle w:val="EndNoteBibliography"/>
        <w:spacing w:before="0" w:after="0"/>
        <w:ind w:left="720" w:hanging="720"/>
        <w:contextualSpacing/>
      </w:pPr>
      <w:r w:rsidRPr="008E46CF">
        <w:t xml:space="preserve">84. Dodge KA. Annual Research Review: Universal and targeted strategies for assigning interventions to achieve population impact. </w:t>
      </w:r>
      <w:r w:rsidRPr="008E46CF">
        <w:rPr>
          <w:i/>
        </w:rPr>
        <w:t>Journal of Child Psychology and Psychiatry</w:t>
      </w:r>
      <w:r w:rsidRPr="008E46CF">
        <w:t xml:space="preserve"> 2020;61(3):255-67.</w:t>
      </w:r>
    </w:p>
    <w:p w14:paraId="66E06C4F" w14:textId="77777777" w:rsidR="00106A1C" w:rsidRPr="008E46CF" w:rsidRDefault="00106A1C" w:rsidP="00106A1C">
      <w:pPr>
        <w:pStyle w:val="EndNoteBibliography"/>
        <w:spacing w:before="0" w:after="0"/>
        <w:ind w:left="720" w:hanging="720"/>
        <w:contextualSpacing/>
      </w:pPr>
      <w:r w:rsidRPr="008E46CF">
        <w:t xml:space="preserve">85. Zulman DM, Vijan S, Omenn G, et al. The Relative Merits of Population-Based and Targeted Prevention Strategies. </w:t>
      </w:r>
      <w:r w:rsidRPr="008E46CF">
        <w:rPr>
          <w:i/>
        </w:rPr>
        <w:t>The Milbank Quarterly</w:t>
      </w:r>
      <w:r w:rsidRPr="008E46CF">
        <w:t xml:space="preserve"> 2008;86(4):557-80.</w:t>
      </w:r>
    </w:p>
    <w:p w14:paraId="4AA80005" w14:textId="77777777" w:rsidR="00106A1C" w:rsidRPr="008E46CF" w:rsidRDefault="00106A1C" w:rsidP="00106A1C">
      <w:pPr>
        <w:pStyle w:val="EndNoteBibliography"/>
        <w:spacing w:before="0" w:after="0"/>
        <w:ind w:left="720" w:hanging="720"/>
        <w:contextualSpacing/>
      </w:pPr>
      <w:r w:rsidRPr="008E46CF">
        <w:t xml:space="preserve">86. Ahern J, Jones MR, Bakshis E, et al. Revisiting Rose: Comparing the Benefits and Costs of Population-Wide and Targeted Interventions. </w:t>
      </w:r>
      <w:r w:rsidRPr="008E46CF">
        <w:rPr>
          <w:i/>
        </w:rPr>
        <w:t>The Milbank Quarterly</w:t>
      </w:r>
      <w:r w:rsidRPr="008E46CF">
        <w:t xml:space="preserve"> 2008;86(4):581-600.</w:t>
      </w:r>
    </w:p>
    <w:p w14:paraId="2A159A2E" w14:textId="77777777" w:rsidR="00106A1C" w:rsidRPr="008E46CF" w:rsidRDefault="00106A1C" w:rsidP="00106A1C">
      <w:pPr>
        <w:pStyle w:val="EndNoteBibliography"/>
        <w:spacing w:before="0" w:after="0"/>
        <w:ind w:left="720" w:hanging="720"/>
        <w:contextualSpacing/>
      </w:pPr>
      <w:r w:rsidRPr="008E46CF">
        <w:t xml:space="preserve">87. Beheshti R, Jalalpour M, Glass TA. Comparing methods of targeting obesity interventions in populations: An agent-based simulation. </w:t>
      </w:r>
      <w:r w:rsidRPr="008E46CF">
        <w:rPr>
          <w:i/>
        </w:rPr>
        <w:t>SSM Popul Health</w:t>
      </w:r>
      <w:r w:rsidRPr="008E46CF">
        <w:t xml:space="preserve"> 2017;3:211-18.</w:t>
      </w:r>
    </w:p>
    <w:p w14:paraId="19C8B2CD" w14:textId="77777777" w:rsidR="00106A1C" w:rsidRPr="008E46CF" w:rsidRDefault="00106A1C" w:rsidP="00106A1C">
      <w:pPr>
        <w:pStyle w:val="EndNoteBibliography"/>
        <w:spacing w:before="0" w:after="0"/>
        <w:ind w:left="720" w:hanging="720"/>
        <w:contextualSpacing/>
      </w:pPr>
      <w:r w:rsidRPr="008E46CF">
        <w:t xml:space="preserve">88. Kumanyika SK, Obarzanek E, Stettler N, et al. Population-Based Prevention of Obesity. </w:t>
      </w:r>
      <w:r w:rsidRPr="008E46CF">
        <w:rPr>
          <w:i/>
        </w:rPr>
        <w:t>CIRCULATION</w:t>
      </w:r>
      <w:r w:rsidRPr="008E46CF">
        <w:t xml:space="preserve"> 2008;118(4):428-64.</w:t>
      </w:r>
    </w:p>
    <w:p w14:paraId="2532AD4D" w14:textId="77777777" w:rsidR="00106A1C" w:rsidRPr="008E46CF" w:rsidRDefault="00106A1C" w:rsidP="00106A1C">
      <w:pPr>
        <w:rPr>
          <w:i/>
          <w:iCs/>
          <w:sz w:val="18"/>
          <w:szCs w:val="18"/>
        </w:rPr>
      </w:pPr>
    </w:p>
    <w:p w14:paraId="13FD57F3" w14:textId="77777777" w:rsidR="00AC0577" w:rsidRPr="008E46CF" w:rsidRDefault="00AC0577" w:rsidP="00106A1C">
      <w:pPr>
        <w:rPr>
          <w:i/>
          <w:iCs/>
          <w:sz w:val="18"/>
          <w:szCs w:val="18"/>
        </w:rPr>
      </w:pPr>
    </w:p>
    <w:p w14:paraId="242F3C70" w14:textId="77777777" w:rsidR="00106A1C" w:rsidRPr="008E46CF" w:rsidRDefault="00106A1C" w:rsidP="00106A1C">
      <w:pPr>
        <w:rPr>
          <w:b/>
          <w:bCs/>
        </w:rPr>
      </w:pPr>
      <w:r w:rsidRPr="008E46CF">
        <w:rPr>
          <w:b/>
          <w:bCs/>
        </w:rPr>
        <w:lastRenderedPageBreak/>
        <w:t>Figure legend:</w:t>
      </w:r>
    </w:p>
    <w:p w14:paraId="0A33C4E9" w14:textId="432E69E2" w:rsidR="00061D54" w:rsidRPr="008E46CF" w:rsidRDefault="00106A1C" w:rsidP="00106A1C">
      <w:pPr>
        <w:spacing w:after="0"/>
      </w:pPr>
      <w:r w:rsidRPr="008E46CF">
        <w:t>Figure 1: PRISMA 2020 flow diagram</w:t>
      </w:r>
    </w:p>
    <w:p w14:paraId="6841EAF9" w14:textId="77777777" w:rsidR="00106A1C" w:rsidRPr="008E46CF" w:rsidRDefault="00106A1C" w:rsidP="00106A1C">
      <w:pPr>
        <w:spacing w:after="0"/>
      </w:pPr>
    </w:p>
    <w:p w14:paraId="014D9668" w14:textId="77777777" w:rsidR="00061D54" w:rsidRPr="008E46CF" w:rsidRDefault="00061D54" w:rsidP="00FB035B">
      <w:pPr>
        <w:spacing w:after="0"/>
      </w:pPr>
    </w:p>
    <w:p w14:paraId="6BAA2430" w14:textId="77777777" w:rsidR="00294000" w:rsidRPr="008E46CF" w:rsidRDefault="00294000" w:rsidP="00FB035B">
      <w:pPr>
        <w:spacing w:after="0"/>
      </w:pPr>
    </w:p>
    <w:p w14:paraId="6558F766" w14:textId="77777777" w:rsidR="00294000" w:rsidRPr="008E46CF" w:rsidRDefault="00294000" w:rsidP="00FB035B">
      <w:pPr>
        <w:spacing w:after="0"/>
      </w:pPr>
    </w:p>
    <w:p w14:paraId="682C48DC" w14:textId="77777777" w:rsidR="00294000" w:rsidRPr="008E46CF" w:rsidRDefault="00294000" w:rsidP="00FB035B">
      <w:pPr>
        <w:spacing w:after="0"/>
      </w:pPr>
    </w:p>
    <w:p w14:paraId="70D613F7" w14:textId="7F15C5AE" w:rsidR="00324338" w:rsidRPr="008E46CF" w:rsidRDefault="00FB035B" w:rsidP="00294000">
      <w:pPr>
        <w:suppressLineNumbers/>
        <w:spacing w:after="0"/>
      </w:pPr>
      <w:r w:rsidRPr="008E46CF">
        <w:t>Table 1 Fruit and vegetable voucher schemes included in this review</w:t>
      </w:r>
    </w:p>
    <w:tbl>
      <w:tblPr>
        <w:tblStyle w:val="TableGrid"/>
        <w:tblW w:w="0" w:type="auto"/>
        <w:tblLook w:val="04A0" w:firstRow="1" w:lastRow="0" w:firstColumn="1" w:lastColumn="0" w:noHBand="0" w:noVBand="1"/>
      </w:tblPr>
      <w:tblGrid>
        <w:gridCol w:w="1525"/>
        <w:gridCol w:w="1620"/>
        <w:gridCol w:w="5871"/>
      </w:tblGrid>
      <w:tr w:rsidR="008E46CF" w:rsidRPr="008E46CF" w14:paraId="2F49168D" w14:textId="77777777" w:rsidTr="00FB035B">
        <w:tc>
          <w:tcPr>
            <w:tcW w:w="1525" w:type="dxa"/>
          </w:tcPr>
          <w:p w14:paraId="32D1C3A4" w14:textId="295E0D91" w:rsidR="00FB035B" w:rsidRPr="008E46CF" w:rsidRDefault="00FB035B">
            <w:pPr>
              <w:rPr>
                <w:b/>
                <w:bCs/>
              </w:rPr>
            </w:pPr>
            <w:r w:rsidRPr="008E46CF">
              <w:rPr>
                <w:b/>
                <w:bCs/>
              </w:rPr>
              <w:t>Scheme name</w:t>
            </w:r>
          </w:p>
        </w:tc>
        <w:tc>
          <w:tcPr>
            <w:tcW w:w="1620" w:type="dxa"/>
          </w:tcPr>
          <w:p w14:paraId="344B3642" w14:textId="703DCB6C" w:rsidR="00FB035B" w:rsidRPr="008E46CF" w:rsidRDefault="00FB035B">
            <w:pPr>
              <w:rPr>
                <w:b/>
                <w:bCs/>
              </w:rPr>
            </w:pPr>
            <w:r w:rsidRPr="008E46CF">
              <w:rPr>
                <w:b/>
                <w:bCs/>
              </w:rPr>
              <w:t>Location</w:t>
            </w:r>
          </w:p>
        </w:tc>
        <w:tc>
          <w:tcPr>
            <w:tcW w:w="5871" w:type="dxa"/>
          </w:tcPr>
          <w:p w14:paraId="446D46FC" w14:textId="27F17FEE" w:rsidR="00FB035B" w:rsidRPr="008E46CF" w:rsidRDefault="00FB035B">
            <w:pPr>
              <w:rPr>
                <w:b/>
                <w:bCs/>
              </w:rPr>
            </w:pPr>
            <w:r w:rsidRPr="008E46CF">
              <w:rPr>
                <w:b/>
                <w:bCs/>
              </w:rPr>
              <w:t>Scheme details</w:t>
            </w:r>
          </w:p>
        </w:tc>
      </w:tr>
      <w:tr w:rsidR="008E46CF" w:rsidRPr="008E46CF" w14:paraId="072EDF0F" w14:textId="77777777" w:rsidTr="00FB035B">
        <w:tc>
          <w:tcPr>
            <w:tcW w:w="1525" w:type="dxa"/>
          </w:tcPr>
          <w:p w14:paraId="50CC44AD" w14:textId="55863690" w:rsidR="00FB035B" w:rsidRPr="008E46CF" w:rsidRDefault="00FB035B">
            <w:r w:rsidRPr="008E46CF">
              <w:t>Welfare Food Scheme (WFS)</w:t>
            </w:r>
          </w:p>
        </w:tc>
        <w:tc>
          <w:tcPr>
            <w:tcW w:w="1620" w:type="dxa"/>
          </w:tcPr>
          <w:p w14:paraId="47737119" w14:textId="1804B2E8" w:rsidR="00FB035B" w:rsidRPr="008E46CF" w:rsidRDefault="00FB035B">
            <w:r w:rsidRPr="008E46CF">
              <w:t>UK</w:t>
            </w:r>
          </w:p>
        </w:tc>
        <w:tc>
          <w:tcPr>
            <w:tcW w:w="5871" w:type="dxa"/>
          </w:tcPr>
          <w:p w14:paraId="740B2BE0" w14:textId="496A4F10" w:rsidR="00FB035B" w:rsidRPr="008E46CF" w:rsidRDefault="00FB035B">
            <w:r w:rsidRPr="008E46CF">
              <w:t>Historic scheme (</w:t>
            </w:r>
            <w:r w:rsidR="00EE5B28" w:rsidRPr="008E46CF">
              <w:t>1940-</w:t>
            </w:r>
            <w:r w:rsidRPr="008E46CF">
              <w:t xml:space="preserve">2006), replaced by Healthy Start </w:t>
            </w:r>
          </w:p>
          <w:p w14:paraId="32C6942A" w14:textId="5468D7F6" w:rsidR="00FB035B" w:rsidRPr="008E46CF" w:rsidRDefault="00FB035B">
            <w:r w:rsidRPr="008E46CF">
              <w:t>Provided milk, infant formula and vitamins to pregnant women, new mothers and young children</w:t>
            </w:r>
          </w:p>
        </w:tc>
      </w:tr>
      <w:tr w:rsidR="008E46CF" w:rsidRPr="008E46CF" w14:paraId="6A83B697" w14:textId="77777777" w:rsidTr="00FB035B">
        <w:tc>
          <w:tcPr>
            <w:tcW w:w="1525" w:type="dxa"/>
          </w:tcPr>
          <w:p w14:paraId="785D1452" w14:textId="314BCBF8" w:rsidR="00FB035B" w:rsidRPr="008E46CF" w:rsidRDefault="00FB035B" w:rsidP="00FB035B">
            <w:r w:rsidRPr="008E46CF">
              <w:rPr>
                <w:rFonts w:ascii="Calibri" w:eastAsia="Aptos" w:hAnsi="Calibri" w:cs="Calibri"/>
                <w:kern w:val="0"/>
                <w:lang w:eastAsia="en-GB"/>
                <w14:ligatures w14:val="none"/>
              </w:rPr>
              <w:t>Paper-based Healthy Start (HS)</w:t>
            </w:r>
          </w:p>
        </w:tc>
        <w:tc>
          <w:tcPr>
            <w:tcW w:w="1620" w:type="dxa"/>
          </w:tcPr>
          <w:p w14:paraId="25E1926A" w14:textId="166E7E6D" w:rsidR="00FB035B" w:rsidRPr="008E46CF" w:rsidRDefault="00FB035B" w:rsidP="00FB035B">
            <w:r w:rsidRPr="008E46CF">
              <w:t>UK</w:t>
            </w:r>
          </w:p>
        </w:tc>
        <w:tc>
          <w:tcPr>
            <w:tcW w:w="5871" w:type="dxa"/>
          </w:tcPr>
          <w:p w14:paraId="27F4C9AE" w14:textId="1EA9462E" w:rsidR="00FB035B" w:rsidRPr="008E46CF" w:rsidRDefault="00FB035B" w:rsidP="00FB035B">
            <w:r w:rsidRPr="008E46CF">
              <w:t>Historic scheme (</w:t>
            </w:r>
            <w:r w:rsidR="00EE5B28" w:rsidRPr="008E46CF">
              <w:t>2006-</w:t>
            </w:r>
            <w:r w:rsidRPr="008E46CF">
              <w:t>2021), replaced by digital HS</w:t>
            </w:r>
          </w:p>
          <w:p w14:paraId="446C2184" w14:textId="77777777" w:rsidR="00EE5B28" w:rsidRPr="008E46CF" w:rsidRDefault="00FB035B" w:rsidP="00FB035B">
            <w:pPr>
              <w:rPr>
                <w:lang w:eastAsia="en-GB"/>
              </w:rPr>
            </w:pPr>
            <w:r w:rsidRPr="008E46CF">
              <w:rPr>
                <w:lang w:eastAsia="en-GB"/>
              </w:rPr>
              <w:t xml:space="preserve">Provided paper vouchers which could be spent on fruits, vegetables, cow’s milk or formula as well as pulses and beans from 01/10/2020 onwards. </w:t>
            </w:r>
          </w:p>
          <w:p w14:paraId="59BAB377" w14:textId="44E5F170" w:rsidR="00FB035B" w:rsidRPr="008E46CF" w:rsidRDefault="00EE5B28" w:rsidP="00FB035B">
            <w:r w:rsidRPr="008E46CF">
              <w:rPr>
                <w:lang w:eastAsia="en-GB"/>
              </w:rPr>
              <w:t>E</w:t>
            </w:r>
            <w:r w:rsidR="00FB035B" w:rsidRPr="008E46CF">
              <w:rPr>
                <w:lang w:eastAsia="en-GB"/>
              </w:rPr>
              <w:t>ligible persons received £3.10 (pregnant women and children aged 1-4 years) or £6.20 (infants aged 0-1 year) per week</w:t>
            </w:r>
            <w:r w:rsidR="00FB035B" w:rsidRPr="008E46CF">
              <w:rPr>
                <w:lang w:eastAsia="en-GB"/>
              </w:rPr>
              <w:fldChar w:fldCharType="begin"/>
            </w:r>
            <w:r w:rsidR="00FB035B" w:rsidRPr="008E46CF">
              <w:rPr>
                <w:lang w:eastAsia="en-GB"/>
              </w:rPr>
              <w:instrText xml:space="preserve"> ADDIN EN.CITE &lt;EndNote&gt;&lt;Cite&gt;&lt;Author&gt;Crawley H&lt;/Author&gt;&lt;Year&gt;2018&lt;/Year&gt;&lt;RecNum&gt;126&lt;/RecNum&gt;&lt;DisplayText&gt;&lt;style face="superscript"&gt;57&lt;/style&gt;&lt;/DisplayText&gt;&lt;record&gt;&lt;rec-number&gt;126&lt;/rec-number&gt;&lt;foreign-keys&gt;&lt;key app="EN" db-id="vd55r9f5apapzie0fa9vv20f59ptev0vtafs" timestamp="1607360580"&gt;126&lt;/key&gt;&lt;/foreign-keys&gt;&lt;ref-type name="Electronic Article"&gt;43&lt;/ref-type&gt;&lt;contributors&gt;&lt;authors&gt;&lt;author&gt;Crawley H, &lt;/author&gt;&lt;author&gt;Dodds R, &lt;/author&gt;&lt;author&gt;First Steps Nutrition Trust,&lt;/author&gt;&lt;/authors&gt;&lt;/contributors&gt;&lt;titles&gt;&lt;title&gt;The UK Healthy Start scheme. What happened? What next?&lt;/title&gt;&lt;/titles&gt;&lt;dates&gt;&lt;year&gt;2018&lt;/year&gt;&lt;pub-dates&gt;&lt;date&gt;10/12/2019&lt;/date&gt;&lt;/pub-dates&gt;&lt;/dates&gt;&lt;urls&gt;&lt;related-urls&gt;&lt;url&gt;https://www.firststepsnutrition.org/healthy-start&lt;/url&gt;&lt;/related-urls&gt;&lt;/urls&gt;&lt;/record&gt;&lt;/Cite&gt;&lt;/EndNote&gt;</w:instrText>
            </w:r>
            <w:r w:rsidR="00FB035B" w:rsidRPr="008E46CF">
              <w:rPr>
                <w:lang w:eastAsia="en-GB"/>
              </w:rPr>
              <w:fldChar w:fldCharType="separate"/>
            </w:r>
            <w:r w:rsidR="00FB035B" w:rsidRPr="008E46CF">
              <w:rPr>
                <w:noProof/>
                <w:vertAlign w:val="superscript"/>
                <w:lang w:eastAsia="en-GB"/>
              </w:rPr>
              <w:t>57</w:t>
            </w:r>
            <w:r w:rsidR="00FB035B" w:rsidRPr="008E46CF">
              <w:rPr>
                <w:lang w:eastAsia="en-GB"/>
              </w:rPr>
              <w:fldChar w:fldCharType="end"/>
            </w:r>
            <w:r w:rsidR="00FB035B" w:rsidRPr="008E46CF">
              <w:rPr>
                <w:lang w:eastAsia="en-GB"/>
              </w:rPr>
              <w:t>.</w:t>
            </w:r>
            <w:r w:rsidR="00FB035B" w:rsidRPr="008E46CF">
              <w:t xml:space="preserve"> Scheme provided free vitamins, separately to the vouchers</w:t>
            </w:r>
            <w:r w:rsidR="00FB035B" w:rsidRPr="008E46CF">
              <w:rPr>
                <w:lang w:eastAsia="en-GB"/>
              </w:rPr>
              <w:fldChar w:fldCharType="begin"/>
            </w:r>
            <w:r w:rsidR="00FB035B" w:rsidRPr="008E46CF">
              <w:rPr>
                <w:lang w:eastAsia="en-GB"/>
              </w:rPr>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00FB035B" w:rsidRPr="008E46CF">
              <w:rPr>
                <w:lang w:eastAsia="en-GB"/>
              </w:rPr>
              <w:fldChar w:fldCharType="separate"/>
            </w:r>
            <w:r w:rsidR="00FB035B" w:rsidRPr="008E46CF">
              <w:rPr>
                <w:noProof/>
                <w:vertAlign w:val="superscript"/>
                <w:lang w:eastAsia="en-GB"/>
              </w:rPr>
              <w:t>56</w:t>
            </w:r>
            <w:r w:rsidR="00FB035B" w:rsidRPr="008E46CF">
              <w:rPr>
                <w:lang w:eastAsia="en-GB"/>
              </w:rPr>
              <w:fldChar w:fldCharType="end"/>
            </w:r>
            <w:r w:rsidR="00FB035B" w:rsidRPr="008E46CF">
              <w:rPr>
                <w:lang w:eastAsia="en-GB"/>
              </w:rPr>
              <w:t>.</w:t>
            </w:r>
          </w:p>
        </w:tc>
      </w:tr>
      <w:tr w:rsidR="008E46CF" w:rsidRPr="008E46CF" w14:paraId="45144971" w14:textId="77777777" w:rsidTr="00FB035B">
        <w:tc>
          <w:tcPr>
            <w:tcW w:w="1525" w:type="dxa"/>
          </w:tcPr>
          <w:p w14:paraId="64CCED0D" w14:textId="0CC594E4" w:rsidR="00FB035B" w:rsidRPr="008E46CF" w:rsidRDefault="00FB035B" w:rsidP="00FB035B">
            <w:pPr>
              <w:rPr>
                <w:rFonts w:ascii="Calibri" w:eastAsia="Aptos" w:hAnsi="Calibri" w:cs="Calibri"/>
                <w:kern w:val="0"/>
                <w:lang w:eastAsia="en-GB"/>
                <w14:ligatures w14:val="none"/>
              </w:rPr>
            </w:pPr>
            <w:r w:rsidRPr="008E46CF">
              <w:rPr>
                <w:lang w:eastAsia="en-GB"/>
              </w:rPr>
              <w:t>Digital HS</w:t>
            </w:r>
            <w:r w:rsidRPr="008E46CF">
              <w:rPr>
                <w:lang w:eastAsia="en-GB"/>
              </w:rPr>
              <w:fldChar w:fldCharType="begin"/>
            </w:r>
            <w:r w:rsidRPr="008E46CF">
              <w:rPr>
                <w:lang w:eastAsia="en-GB"/>
              </w:rPr>
              <w:instrText xml:space="preserve"> ADDIN EN.CITE &lt;EndNote&gt;&lt;Cite&gt;&lt;Author&gt;UK Government&lt;/Author&gt;&lt;Year&gt;2020&lt;/Year&gt;&lt;RecNum&gt;125&lt;/RecNum&gt;&lt;DisplayText&gt;&lt;style face="superscript"&gt;56&lt;/style&gt;&lt;/DisplayText&gt;&lt;record&gt;&lt;rec-number&gt;125&lt;/rec-number&gt;&lt;foreign-keys&gt;&lt;key app="EN" db-id="vd55r9f5apapzie0fa9vv20f59ptev0vtafs" timestamp="1607359925"&gt;125&lt;/key&gt;&lt;/foreign-keys&gt;&lt;ref-type name="Web Page"&gt;12&lt;/ref-type&gt;&lt;contributors&gt;&lt;authors&gt;&lt;author&gt;UK Government,&lt;/author&gt;&lt;/authors&gt;&lt;/contributors&gt;&lt;titles&gt;&lt;title&gt;Healthy Start&lt;/title&gt;&lt;/titles&gt;&lt;number&gt;07/12/2020&lt;/number&gt;&lt;dates&gt;&lt;year&gt;2020&lt;/year&gt;&lt;/dates&gt;&lt;urls&gt;&lt;related-urls&gt;&lt;url&gt;https://www.gov.uk/healthy-start&lt;/url&gt;&lt;/related-urls&gt;&lt;/urls&gt;&lt;/record&gt;&lt;/Cite&gt;&lt;/EndNote&gt;</w:instrText>
            </w:r>
            <w:r w:rsidRPr="008E46CF">
              <w:rPr>
                <w:lang w:eastAsia="en-GB"/>
              </w:rPr>
              <w:fldChar w:fldCharType="separate"/>
            </w:r>
            <w:r w:rsidRPr="008E46CF">
              <w:rPr>
                <w:noProof/>
                <w:vertAlign w:val="superscript"/>
                <w:lang w:eastAsia="en-GB"/>
              </w:rPr>
              <w:t>56</w:t>
            </w:r>
            <w:r w:rsidRPr="008E46CF">
              <w:rPr>
                <w:lang w:eastAsia="en-GB"/>
              </w:rPr>
              <w:fldChar w:fldCharType="end"/>
            </w:r>
          </w:p>
        </w:tc>
        <w:tc>
          <w:tcPr>
            <w:tcW w:w="1620" w:type="dxa"/>
          </w:tcPr>
          <w:p w14:paraId="24AEF18D" w14:textId="12EDA933" w:rsidR="00FB035B" w:rsidRPr="008E46CF" w:rsidRDefault="00FB035B" w:rsidP="00FB035B">
            <w:r w:rsidRPr="008E46CF">
              <w:t>England, UK</w:t>
            </w:r>
          </w:p>
        </w:tc>
        <w:tc>
          <w:tcPr>
            <w:tcW w:w="5871" w:type="dxa"/>
          </w:tcPr>
          <w:p w14:paraId="217A8CAF" w14:textId="77777777" w:rsidR="00FB035B" w:rsidRPr="008E46CF" w:rsidRDefault="00FB035B" w:rsidP="00FB035B">
            <w:r w:rsidRPr="008E46CF">
              <w:t xml:space="preserve">Prepaid card for pregnant women (over 10 weeks gestation) and children aged up to 4 years, which can be spent on fruit, vegetables, cow’s milk, infant formula, pulses and beans. Income assessed and eligible persons receive £4.25 (pregnant women and children aged 1-4 years) or £8.50 (infants aged 0-1 year) per week. </w:t>
            </w:r>
          </w:p>
          <w:p w14:paraId="6675824A" w14:textId="7573E525" w:rsidR="00FB035B" w:rsidRPr="008E46CF" w:rsidRDefault="00FB035B" w:rsidP="00FB035B">
            <w:r w:rsidRPr="008E46CF">
              <w:t>Scheme provides free vitamins, separately to the vouchers</w:t>
            </w:r>
            <w:r w:rsidRPr="008E46CF">
              <w:rPr>
                <w:lang w:eastAsia="en-GB"/>
              </w:rPr>
              <w:t xml:space="preserve">. </w:t>
            </w:r>
          </w:p>
        </w:tc>
      </w:tr>
      <w:tr w:rsidR="008E46CF" w:rsidRPr="008E46CF" w14:paraId="56D732C3" w14:textId="77777777" w:rsidTr="00FB035B">
        <w:tc>
          <w:tcPr>
            <w:tcW w:w="1525" w:type="dxa"/>
          </w:tcPr>
          <w:p w14:paraId="7544AC98" w14:textId="62BCA00E" w:rsidR="00FB035B" w:rsidRPr="008E46CF" w:rsidRDefault="00FB035B" w:rsidP="00FB035B">
            <w:pPr>
              <w:rPr>
                <w:rFonts w:ascii="Calibri" w:eastAsia="Aptos" w:hAnsi="Calibri" w:cs="Calibri"/>
                <w:kern w:val="0"/>
                <w:lang w:eastAsia="en-GB"/>
                <w14:ligatures w14:val="none"/>
              </w:rPr>
            </w:pPr>
            <w:r w:rsidRPr="008E46CF">
              <w:t>Rose Vouchers</w:t>
            </w:r>
            <w:r w:rsidRPr="008E46CF">
              <w:fldChar w:fldCharType="begin"/>
            </w:r>
            <w:r w:rsidRPr="008E46CF">
              <w:instrText xml:space="preserve"> ADDIN EN.CITE &lt;EndNote&gt;&lt;Cite&gt;&lt;Author&gt;Alexandra Rose Charity&lt;/Author&gt;&lt;Year&gt;2023&lt;/Year&gt;&lt;RecNum&gt;6924&lt;/RecNum&gt;&lt;DisplayText&gt;&lt;style face="superscript"&gt;60&lt;/style&gt;&lt;/DisplayText&gt;&lt;record&gt;&lt;rec-number&gt;6924&lt;/rec-number&gt;&lt;foreign-keys&gt;&lt;key app="EN" db-id="vd55r9f5apapzie0fa9vv20f59ptev0vtafs" timestamp="1699980715"&gt;6924&lt;/key&gt;&lt;/foreign-keys&gt;&lt;ref-type name="Web Page"&gt;12&lt;/ref-type&gt;&lt;contributors&gt;&lt;authors&gt;&lt;author&gt;Alexandra Rose Charity,&lt;/author&gt;&lt;/authors&gt;&lt;/contributors&gt;&lt;titles&gt;&lt;title&gt;Rose Vouchers&lt;/title&gt;&lt;/titles&gt;&lt;number&gt;14/11/2023&lt;/number&gt;&lt;dates&gt;&lt;year&gt;2023&lt;/year&gt;&lt;/dates&gt;&lt;urls&gt;&lt;related-urls&gt;&lt;url&gt;https://www.alexandrarose.org.uk/rose-vouchers/&lt;/url&gt;&lt;/related-urls&gt;&lt;/urls&gt;&lt;/record&gt;&lt;/Cite&gt;&lt;/EndNote&gt;</w:instrText>
            </w:r>
            <w:r w:rsidRPr="008E46CF">
              <w:fldChar w:fldCharType="separate"/>
            </w:r>
            <w:r w:rsidRPr="008E46CF">
              <w:rPr>
                <w:noProof/>
                <w:vertAlign w:val="superscript"/>
              </w:rPr>
              <w:t>60</w:t>
            </w:r>
            <w:r w:rsidRPr="008E46CF">
              <w:fldChar w:fldCharType="end"/>
            </w:r>
          </w:p>
        </w:tc>
        <w:tc>
          <w:tcPr>
            <w:tcW w:w="1620" w:type="dxa"/>
          </w:tcPr>
          <w:p w14:paraId="669E35B5" w14:textId="795529C6" w:rsidR="00FB035B" w:rsidRPr="008E46CF" w:rsidRDefault="00FB035B" w:rsidP="00FB035B">
            <w:r w:rsidRPr="008E46CF">
              <w:t>UK</w:t>
            </w:r>
          </w:p>
        </w:tc>
        <w:tc>
          <w:tcPr>
            <w:tcW w:w="5871" w:type="dxa"/>
          </w:tcPr>
          <w:p w14:paraId="6B540C31" w14:textId="77777777" w:rsidR="00FB035B" w:rsidRPr="008E46CF" w:rsidRDefault="00FB035B" w:rsidP="00FB035B">
            <w:r w:rsidRPr="008E46CF">
              <w:t xml:space="preserve">Available in some parts of the UK. </w:t>
            </w:r>
          </w:p>
          <w:p w14:paraId="5E7F5B1C" w14:textId="03C76C98" w:rsidR="00FB035B" w:rsidRPr="008E46CF" w:rsidRDefault="00FB035B" w:rsidP="00EE5B28">
            <w:r w:rsidRPr="008E46CF">
              <w:t xml:space="preserve">Vouchers for fresh </w:t>
            </w:r>
            <w:r w:rsidR="00EE5B28" w:rsidRPr="008E46CF">
              <w:t>fruit and vegetables (</w:t>
            </w:r>
            <w:r w:rsidRPr="008E46CF">
              <w:t>F&amp;V</w:t>
            </w:r>
            <w:r w:rsidR="00EE5B28" w:rsidRPr="008E46CF">
              <w:t>)</w:t>
            </w:r>
            <w:r w:rsidRPr="008E46CF">
              <w:t xml:space="preserve"> for low-income families with children aged 4 and under</w:t>
            </w:r>
            <w:r w:rsidR="00EE5B28" w:rsidRPr="008E46CF">
              <w:t xml:space="preserve"> - </w:t>
            </w:r>
            <w:r w:rsidRPr="008E46CF">
              <w:t>£6/week for children aged 0-1 and £4/week for children aged 1-4.</w:t>
            </w:r>
          </w:p>
        </w:tc>
      </w:tr>
      <w:tr w:rsidR="008E46CF" w:rsidRPr="008E46CF" w14:paraId="49D75226" w14:textId="77777777" w:rsidTr="00FB035B">
        <w:tc>
          <w:tcPr>
            <w:tcW w:w="1525" w:type="dxa"/>
          </w:tcPr>
          <w:p w14:paraId="70DA411E" w14:textId="0A508AB0" w:rsidR="00FB035B" w:rsidRPr="008E46CF" w:rsidRDefault="00FB035B" w:rsidP="00FB035B">
            <w:pPr>
              <w:rPr>
                <w:rFonts w:ascii="Calibri" w:eastAsia="Aptos" w:hAnsi="Calibri" w:cs="Calibri"/>
                <w:kern w:val="0"/>
                <w:lang w:eastAsia="en-GB"/>
                <w14:ligatures w14:val="none"/>
              </w:rPr>
            </w:pPr>
            <w:r w:rsidRPr="008E46CF">
              <w:t>Sainsbury’s top up vouchers</w:t>
            </w:r>
            <w:r w:rsidRPr="008E46CF">
              <w:fldChar w:fldCharType="begin"/>
            </w:r>
            <w:r w:rsidRPr="008E46CF">
              <w:instrText xml:space="preserve"> ADDIN EN.CITE &lt;EndNote&gt;&lt;Cite&gt;&lt;Author&gt;Sainsbury&amp;apos;s&lt;/Author&gt;&lt;Year&gt;2021&lt;/Year&gt;&lt;RecNum&gt;7004&lt;/RecNum&gt;&lt;DisplayText&gt;&lt;style face="superscript"&gt;59&lt;/style&gt;&lt;/DisplayText&gt;&lt;record&gt;&lt;rec-number&gt;7004&lt;/rec-number&gt;&lt;foreign-keys&gt;&lt;key app="EN" db-id="vd55r9f5apapzie0fa9vv20f59ptev0vtafs" timestamp="1715701599"&gt;7004&lt;/key&gt;&lt;/foreign-keys&gt;&lt;ref-type name="Web Page"&gt;12&lt;/ref-type&gt;&lt;contributors&gt;&lt;authors&gt;&lt;author&gt;Sainsbury&amp;apos;s&lt;/author&gt;&lt;/authors&gt;&lt;/contributors&gt;&lt;titles&gt;&lt;title&gt;Sainsbury&amp;apos;s tops up Healthy Start vouchers to help feed over half a million families&lt;/title&gt;&lt;/titles&gt;&lt;number&gt;14/05/2024&lt;/number&gt;&lt;dates&gt;&lt;year&gt;2021&lt;/year&gt;&lt;/dates&gt;&lt;urls&gt;&lt;related-urls&gt;&lt;url&gt;https://www.about.sainsburys.co.uk/news/latest-news/2021/09-02-2021-sainsburys-tops-up-healthy-start-vouchers&lt;/url&gt;&lt;/related-urls&gt;&lt;/urls&gt;&lt;/record&gt;&lt;/Cite&gt;&lt;/EndNote&gt;</w:instrText>
            </w:r>
            <w:r w:rsidRPr="008E46CF">
              <w:fldChar w:fldCharType="separate"/>
            </w:r>
            <w:r w:rsidRPr="008E46CF">
              <w:rPr>
                <w:noProof/>
                <w:vertAlign w:val="superscript"/>
              </w:rPr>
              <w:t>59</w:t>
            </w:r>
            <w:r w:rsidRPr="008E46CF">
              <w:fldChar w:fldCharType="end"/>
            </w:r>
          </w:p>
        </w:tc>
        <w:tc>
          <w:tcPr>
            <w:tcW w:w="1620" w:type="dxa"/>
          </w:tcPr>
          <w:p w14:paraId="00010421" w14:textId="4EE52FF1" w:rsidR="00FB035B" w:rsidRPr="008E46CF" w:rsidRDefault="00FB035B" w:rsidP="00FB035B">
            <w:r w:rsidRPr="008E46CF">
              <w:t>England, UK</w:t>
            </w:r>
          </w:p>
        </w:tc>
        <w:tc>
          <w:tcPr>
            <w:tcW w:w="5871" w:type="dxa"/>
          </w:tcPr>
          <w:p w14:paraId="496D1E9F" w14:textId="3BE3477B" w:rsidR="00FB035B" w:rsidRPr="008E46CF" w:rsidRDefault="00FB035B" w:rsidP="00FB035B">
            <w:pPr>
              <w:pStyle w:val="EndNoteBibliography"/>
              <w:spacing w:before="0" w:after="0"/>
            </w:pPr>
            <w:r w:rsidRPr="008E46CF">
              <w:t>Historic scheme (15</w:t>
            </w:r>
            <w:r w:rsidRPr="008E46CF">
              <w:rPr>
                <w:vertAlign w:val="superscript"/>
              </w:rPr>
              <w:t>th</w:t>
            </w:r>
            <w:r w:rsidRPr="008E46CF">
              <w:t xml:space="preserve"> February 2021- 30</w:t>
            </w:r>
            <w:r w:rsidRPr="008E46CF">
              <w:rPr>
                <w:vertAlign w:val="superscript"/>
              </w:rPr>
              <w:t>th</w:t>
            </w:r>
            <w:r w:rsidRPr="008E46CF">
              <w:t xml:space="preserve"> August 2021)</w:t>
            </w:r>
          </w:p>
          <w:p w14:paraId="42080C94" w14:textId="59ECF45A" w:rsidR="00FB035B" w:rsidRPr="008E46CF" w:rsidRDefault="00FB035B" w:rsidP="00FB035B">
            <w:r w:rsidRPr="008E46CF">
              <w:t xml:space="preserve">Checkout tills automatically printed a voucher for additional £2 to spend in stores on fresh and frozen </w:t>
            </w:r>
            <w:r w:rsidR="00EE5B28" w:rsidRPr="008E46CF">
              <w:t xml:space="preserve">F&amp;V </w:t>
            </w:r>
            <w:r w:rsidRPr="008E46CF">
              <w:t xml:space="preserve">when shoppers redeemed a HS voucher. </w:t>
            </w:r>
          </w:p>
        </w:tc>
      </w:tr>
      <w:tr w:rsidR="008E46CF" w:rsidRPr="008E46CF" w14:paraId="2192A79D" w14:textId="77777777" w:rsidTr="00FB035B">
        <w:tc>
          <w:tcPr>
            <w:tcW w:w="1525" w:type="dxa"/>
          </w:tcPr>
          <w:p w14:paraId="34E1EDC7" w14:textId="7FFD37DD" w:rsidR="00FB035B" w:rsidRPr="008E46CF" w:rsidRDefault="00FB035B" w:rsidP="00FB035B">
            <w:pPr>
              <w:rPr>
                <w:rFonts w:ascii="Calibri" w:eastAsia="Aptos" w:hAnsi="Calibri" w:cs="Calibri"/>
                <w:kern w:val="0"/>
                <w:lang w:eastAsia="en-GB"/>
                <w14:ligatures w14:val="none"/>
              </w:rPr>
            </w:pPr>
            <w:r w:rsidRPr="008E46CF">
              <w:t>Best Start Foods (BSF)</w:t>
            </w:r>
            <w:r w:rsidRPr="008E46CF">
              <w:fldChar w:fldCharType="begin"/>
            </w:r>
            <w:r w:rsidRPr="008E46CF">
              <w:instrText xml:space="preserve"> ADDIN EN.CITE &lt;EndNote&gt;&lt;Cite&gt;&lt;Author&gt;Scottish Government&lt;/Author&gt;&lt;Year&gt;2020&lt;/Year&gt;&lt;RecNum&gt;144&lt;/RecNum&gt;&lt;DisplayText&gt;&lt;style face="superscript"&gt;58&lt;/style&gt;&lt;/DisplayText&gt;&lt;record&gt;&lt;rec-number&gt;144&lt;/rec-number&gt;&lt;foreign-keys&gt;&lt;key app="EN" db-id="vd55r9f5apapzie0fa9vv20f59ptev0vtafs" timestamp="1608049523"&gt;144&lt;/key&gt;&lt;/foreign-keys&gt;&lt;ref-type name="Web Page"&gt;12&lt;/ref-type&gt;&lt;contributors&gt;&lt;authors&gt;&lt;author&gt;Scottish Government,&lt;/author&gt;&lt;/authors&gt;&lt;/contributors&gt;&lt;titles&gt;&lt;title&gt;Best Start Grant and Best Start Foods&lt;/title&gt;&lt;/titles&gt;&lt;number&gt;15/12/2020&lt;/number&gt;&lt;dates&gt;&lt;year&gt;2020&lt;/year&gt;&lt;/dates&gt;&lt;urls&gt;&lt;related-urls&gt;&lt;url&gt;https://www.mygov.scot/best-start-grant-best-start-foods/&lt;/url&gt;&lt;/related-urls&gt;&lt;/urls&gt;&lt;/record&gt;&lt;/Cite&gt;&lt;/EndNote&gt;</w:instrText>
            </w:r>
            <w:r w:rsidRPr="008E46CF">
              <w:fldChar w:fldCharType="separate"/>
            </w:r>
            <w:r w:rsidRPr="008E46CF">
              <w:rPr>
                <w:noProof/>
                <w:vertAlign w:val="superscript"/>
              </w:rPr>
              <w:t>58</w:t>
            </w:r>
            <w:r w:rsidRPr="008E46CF">
              <w:fldChar w:fldCharType="end"/>
            </w:r>
          </w:p>
        </w:tc>
        <w:tc>
          <w:tcPr>
            <w:tcW w:w="1620" w:type="dxa"/>
          </w:tcPr>
          <w:p w14:paraId="5A6BBD90" w14:textId="30552660" w:rsidR="00FB035B" w:rsidRPr="008E46CF" w:rsidRDefault="00FB035B" w:rsidP="00FB035B">
            <w:r w:rsidRPr="008E46CF">
              <w:t>Scotland, UK</w:t>
            </w:r>
          </w:p>
        </w:tc>
        <w:tc>
          <w:tcPr>
            <w:tcW w:w="5871" w:type="dxa"/>
          </w:tcPr>
          <w:p w14:paraId="72542815" w14:textId="726700AD" w:rsidR="00FB035B" w:rsidRPr="008E46CF" w:rsidRDefault="00FB035B" w:rsidP="00FB035B">
            <w:r w:rsidRPr="008E46CF">
              <w:t>Prepaid card for eligible pregnant women and children under 3, which can be used to in store or online to purchase F&amp;V, milk, formula, pulses and eggs. Pregnant women and children aged 1-3 years receive £4.95</w:t>
            </w:r>
            <w:r w:rsidR="00EE5B28" w:rsidRPr="008E46CF">
              <w:t>/</w:t>
            </w:r>
            <w:r w:rsidRPr="008E46CF">
              <w:t>week, and infants from 0-1 receive £9.90</w:t>
            </w:r>
            <w:r w:rsidR="00EE5B28" w:rsidRPr="008E46CF">
              <w:t>/</w:t>
            </w:r>
            <w:r w:rsidRPr="008E46CF">
              <w:t>week.</w:t>
            </w:r>
            <w:r w:rsidRPr="008E46CF" w:rsidDel="005407CF">
              <w:t xml:space="preserve"> </w:t>
            </w:r>
          </w:p>
        </w:tc>
      </w:tr>
      <w:tr w:rsidR="008E46CF" w:rsidRPr="008E46CF" w14:paraId="10081A6A" w14:textId="77777777" w:rsidTr="00FB035B">
        <w:tc>
          <w:tcPr>
            <w:tcW w:w="1525" w:type="dxa"/>
          </w:tcPr>
          <w:p w14:paraId="03FF18F8" w14:textId="290BDE16" w:rsidR="00FB035B" w:rsidRPr="008E46CF" w:rsidRDefault="00FB035B" w:rsidP="00FB035B">
            <w:pPr>
              <w:rPr>
                <w:rFonts w:ascii="Calibri" w:eastAsia="Aptos" w:hAnsi="Calibri" w:cs="Calibri"/>
                <w:kern w:val="0"/>
                <w:lang w:eastAsia="en-GB"/>
                <w14:ligatures w14:val="none"/>
              </w:rPr>
            </w:pPr>
            <w:r w:rsidRPr="008E46CF">
              <w:t>Farmers’ Market Nutrition Programme (FMNP)</w:t>
            </w:r>
            <w:r w:rsidRPr="008E46CF">
              <w:fldChar w:fldCharType="begin"/>
            </w:r>
            <w:r w:rsidRPr="008E46CF">
              <w:instrText xml:space="preserve"> ADDIN EN.CITE &lt;EndNote&gt;&lt;Cite&gt;&lt;Author&gt;Food and nutrition service&lt;/Author&gt;&lt;Year&gt;2023&lt;/Year&gt;&lt;RecNum&gt;6921&lt;/RecNum&gt;&lt;DisplayText&gt;&lt;style face="superscript"&gt;61&lt;/style&gt;&lt;/DisplayText&gt;&lt;record&gt;&lt;rec-number&gt;6921&lt;/rec-number&gt;&lt;foreign-keys&gt;&lt;key app="EN" db-id="vd55r9f5apapzie0fa9vv20f59ptev0vtafs" timestamp="1698855126"&gt;6921&lt;/key&gt;&lt;/foreign-keys&gt;&lt;ref-type name="Web Page"&gt;12&lt;/ref-type&gt;&lt;contributors&gt;&lt;authors&gt;&lt;author&gt;Food and nutrition service, US Department of Agriculture,&lt;/author&gt;&lt;/authors&gt;&lt;/contributors&gt;&lt;titles&gt;&lt;title&gt;Farmers Market Nutrition Program&lt;/title&gt;&lt;/titles&gt;&lt;number&gt;01/11/2023&lt;/number&gt;&lt;dates&gt;&lt;year&gt;2023&lt;/year&gt;&lt;/dates&gt;&lt;urls&gt;&lt;related-urls&gt;&lt;url&gt;https://www.fns.usda.gov/fmnp/wic-farmers-market-nutrition-program&lt;/url&gt;&lt;/related-urls&gt;&lt;/urls&gt;&lt;/record&gt;&lt;/Cite&gt;&lt;/EndNote&gt;</w:instrText>
            </w:r>
            <w:r w:rsidRPr="008E46CF">
              <w:fldChar w:fldCharType="separate"/>
            </w:r>
            <w:r w:rsidRPr="008E46CF">
              <w:rPr>
                <w:noProof/>
                <w:vertAlign w:val="superscript"/>
              </w:rPr>
              <w:t>61</w:t>
            </w:r>
            <w:r w:rsidRPr="008E46CF">
              <w:fldChar w:fldCharType="end"/>
            </w:r>
          </w:p>
        </w:tc>
        <w:tc>
          <w:tcPr>
            <w:tcW w:w="1620" w:type="dxa"/>
          </w:tcPr>
          <w:p w14:paraId="6C6D9DF6" w14:textId="4753AFCF" w:rsidR="00FB035B" w:rsidRPr="008E46CF" w:rsidRDefault="00FB035B" w:rsidP="00FB035B">
            <w:r w:rsidRPr="008E46CF">
              <w:t>USA</w:t>
            </w:r>
          </w:p>
        </w:tc>
        <w:tc>
          <w:tcPr>
            <w:tcW w:w="5871" w:type="dxa"/>
          </w:tcPr>
          <w:p w14:paraId="4451C53A" w14:textId="7491E0D5" w:rsidR="00FB035B" w:rsidRPr="008E46CF" w:rsidRDefault="00FB035B" w:rsidP="00EE5B28">
            <w:r w:rsidRPr="008E46CF">
              <w:t>Special Supplemental Nutrition Program for Women, Infants, and Children (WIC) recipients</w:t>
            </w:r>
            <w:r w:rsidR="00EE5B28" w:rsidRPr="008E46CF">
              <w:t xml:space="preserve"> provided</w:t>
            </w:r>
            <w:r w:rsidRPr="008E46CF">
              <w:t xml:space="preserve"> with additional vouchers that can be used to purchase F&amp;V from farmers’ markets and roadside stalls, exact benefits vary from state to state.  </w:t>
            </w:r>
          </w:p>
        </w:tc>
      </w:tr>
      <w:tr w:rsidR="008E46CF" w:rsidRPr="008E46CF" w14:paraId="137DDC0F" w14:textId="77777777" w:rsidTr="00FB035B">
        <w:tc>
          <w:tcPr>
            <w:tcW w:w="1525" w:type="dxa"/>
          </w:tcPr>
          <w:p w14:paraId="3F3D038A" w14:textId="56282501" w:rsidR="00FB035B" w:rsidRPr="008E46CF" w:rsidRDefault="00FB035B" w:rsidP="00FB035B">
            <w:pPr>
              <w:rPr>
                <w:rFonts w:ascii="Calibri" w:eastAsia="Aptos" w:hAnsi="Calibri" w:cs="Calibri"/>
                <w:kern w:val="0"/>
                <w:lang w:eastAsia="en-GB"/>
                <w14:ligatures w14:val="none"/>
              </w:rPr>
            </w:pPr>
            <w:r w:rsidRPr="008E46CF">
              <w:t>EatSF</w:t>
            </w:r>
            <w:r w:rsidRPr="008E46CF">
              <w:fldChar w:fldCharType="begin"/>
            </w:r>
            <w:r w:rsidRPr="008E46CF">
              <w:instrText xml:space="preserve"> ADDIN EN.CITE &lt;EndNote&gt;&lt;Cite&gt;&lt;Author&gt;Vouchers 4 Veggies&lt;/Author&gt;&lt;Year&gt;2023&lt;/Year&gt;&lt;RecNum&gt;6922&lt;/RecNum&gt;&lt;DisplayText&gt;&lt;style face="superscript"&gt;62&lt;/style&gt;&lt;/DisplayText&gt;&lt;record&gt;&lt;rec-number&gt;6922&lt;/rec-number&gt;&lt;foreign-keys&gt;&lt;key app="EN" db-id="vd55r9f5apapzie0fa9vv20f59ptev0vtafs" timestamp="1698855597"&gt;6922&lt;/key&gt;&lt;/foreign-keys&gt;&lt;ref-type name="Web Page"&gt;12&lt;/ref-type&gt;&lt;contributors&gt;&lt;authors&gt;&lt;author&gt;Vouchers 4 Veggies,&lt;/author&gt;&lt;/authors&gt;&lt;/contributors&gt;&lt;titles&gt;&lt;title&gt;EatSF in San Francisco&lt;/title&gt;&lt;/titles&gt;&lt;number&gt;01/11/2023&lt;/number&gt;&lt;dates&gt;&lt;year&gt;2023&lt;/year&gt;&lt;/dates&gt;&lt;urls&gt;&lt;related-urls&gt;&lt;url&gt;https://eatsfvoucher.org/our-programs/eatsf/&lt;/url&gt;&lt;/related-urls&gt;&lt;/urls&gt;&lt;/record&gt;&lt;/Cite&gt;&lt;/EndNote&gt;</w:instrText>
            </w:r>
            <w:r w:rsidRPr="008E46CF">
              <w:fldChar w:fldCharType="separate"/>
            </w:r>
            <w:r w:rsidRPr="008E46CF">
              <w:rPr>
                <w:noProof/>
                <w:vertAlign w:val="superscript"/>
              </w:rPr>
              <w:t>62</w:t>
            </w:r>
            <w:r w:rsidRPr="008E46CF">
              <w:fldChar w:fldCharType="end"/>
            </w:r>
          </w:p>
        </w:tc>
        <w:tc>
          <w:tcPr>
            <w:tcW w:w="1620" w:type="dxa"/>
          </w:tcPr>
          <w:p w14:paraId="22BDAD96" w14:textId="5D207300" w:rsidR="00FB035B" w:rsidRPr="008E46CF" w:rsidRDefault="00FB035B" w:rsidP="00FB035B">
            <w:r w:rsidRPr="008E46CF">
              <w:t>USA</w:t>
            </w:r>
          </w:p>
        </w:tc>
        <w:tc>
          <w:tcPr>
            <w:tcW w:w="5871" w:type="dxa"/>
          </w:tcPr>
          <w:p w14:paraId="61B90EE9" w14:textId="17D45A35" w:rsidR="00FB035B" w:rsidRPr="008E46CF" w:rsidRDefault="00EE5B28" w:rsidP="00EE5B28">
            <w:r w:rsidRPr="008E46CF">
              <w:t xml:space="preserve">Additional vouchers for </w:t>
            </w:r>
            <w:r w:rsidR="00FB035B" w:rsidRPr="008E46CF">
              <w:t xml:space="preserve">pregnant WIC recipients to spend on </w:t>
            </w:r>
            <w:r w:rsidRPr="008E46CF">
              <w:t>F&amp;V</w:t>
            </w:r>
            <w:r w:rsidR="00FB035B" w:rsidRPr="008E46CF">
              <w:t>, the amount received varies.</w:t>
            </w:r>
          </w:p>
        </w:tc>
      </w:tr>
    </w:tbl>
    <w:p w14:paraId="4FEF873D" w14:textId="77777777" w:rsidR="00EE5B28" w:rsidRPr="008E46CF" w:rsidRDefault="00EE5B28">
      <w:pPr>
        <w:sectPr w:rsidR="00EE5B28" w:rsidRPr="008E46CF" w:rsidSect="00B4632F">
          <w:footerReference w:type="default" r:id="rId11"/>
          <w:pgSz w:w="11906" w:h="16838"/>
          <w:pgMar w:top="1440" w:right="1440" w:bottom="1440" w:left="1440" w:header="708" w:footer="708" w:gutter="0"/>
          <w:lnNumType w:countBy="1" w:restart="continuous"/>
          <w:cols w:space="708"/>
          <w:docGrid w:linePitch="360"/>
        </w:sectPr>
      </w:pPr>
    </w:p>
    <w:p w14:paraId="721B80BD" w14:textId="12CD0E0B" w:rsidR="00BE468B" w:rsidRPr="008E46CF" w:rsidRDefault="00EE5B28" w:rsidP="00BE468B">
      <w:pPr>
        <w:spacing w:after="0"/>
        <w:rPr>
          <w:rFonts w:ascii="Calibri" w:hAnsi="Calibri" w:cs="Calibri"/>
        </w:rPr>
      </w:pPr>
      <w:r w:rsidRPr="008E46CF">
        <w:lastRenderedPageBreak/>
        <w:t xml:space="preserve">Table 2: </w:t>
      </w:r>
      <w:r w:rsidRPr="008E46CF">
        <w:rPr>
          <w:rFonts w:ascii="Calibri" w:hAnsi="Calibri" w:cs="Calibri"/>
        </w:rPr>
        <w:t>Summary of included peer reviewed papers</w:t>
      </w:r>
    </w:p>
    <w:tbl>
      <w:tblPr>
        <w:tblStyle w:val="TableGrid"/>
        <w:tblW w:w="0" w:type="auto"/>
        <w:tblLayout w:type="fixed"/>
        <w:tblLook w:val="04A0" w:firstRow="1" w:lastRow="0" w:firstColumn="1" w:lastColumn="0" w:noHBand="0" w:noVBand="1"/>
      </w:tblPr>
      <w:tblGrid>
        <w:gridCol w:w="1065"/>
        <w:gridCol w:w="1308"/>
        <w:gridCol w:w="1271"/>
        <w:gridCol w:w="941"/>
        <w:gridCol w:w="990"/>
        <w:gridCol w:w="630"/>
        <w:gridCol w:w="630"/>
        <w:gridCol w:w="630"/>
        <w:gridCol w:w="720"/>
        <w:gridCol w:w="1620"/>
        <w:gridCol w:w="1440"/>
        <w:gridCol w:w="2703"/>
      </w:tblGrid>
      <w:tr w:rsidR="008E46CF" w:rsidRPr="008E46CF" w14:paraId="3D16F6C6" w14:textId="77777777">
        <w:tc>
          <w:tcPr>
            <w:tcW w:w="1065" w:type="dxa"/>
          </w:tcPr>
          <w:p w14:paraId="35A34790" w14:textId="37731DF7" w:rsidR="004A5E0B" w:rsidRPr="008E46CF" w:rsidRDefault="004A5E0B" w:rsidP="00BE468B">
            <w:pPr>
              <w:rPr>
                <w:rFonts w:ascii="Calibri" w:hAnsi="Calibri" w:cs="Calibri"/>
                <w:b/>
                <w:bCs/>
              </w:rPr>
            </w:pPr>
            <w:r w:rsidRPr="008E46CF">
              <w:rPr>
                <w:b/>
                <w:bCs/>
              </w:rPr>
              <w:t>Paper ID</w:t>
            </w:r>
          </w:p>
        </w:tc>
        <w:tc>
          <w:tcPr>
            <w:tcW w:w="1308" w:type="dxa"/>
          </w:tcPr>
          <w:p w14:paraId="53FD3BB3" w14:textId="56515782" w:rsidR="004A5E0B" w:rsidRPr="008E46CF" w:rsidRDefault="004A5E0B" w:rsidP="00BE468B">
            <w:pPr>
              <w:rPr>
                <w:rFonts w:ascii="Calibri" w:hAnsi="Calibri" w:cs="Calibri"/>
                <w:b/>
                <w:bCs/>
              </w:rPr>
            </w:pPr>
            <w:r w:rsidRPr="008E46CF">
              <w:rPr>
                <w:b/>
                <w:bCs/>
              </w:rPr>
              <w:t>Study design, location and recruitment period</w:t>
            </w:r>
          </w:p>
        </w:tc>
        <w:tc>
          <w:tcPr>
            <w:tcW w:w="1271" w:type="dxa"/>
          </w:tcPr>
          <w:p w14:paraId="34E81A72" w14:textId="0996FAB6" w:rsidR="004A5E0B" w:rsidRPr="008E46CF" w:rsidRDefault="004A5E0B" w:rsidP="00BE468B">
            <w:pPr>
              <w:rPr>
                <w:rFonts w:ascii="Calibri" w:hAnsi="Calibri" w:cs="Calibri"/>
                <w:b/>
                <w:bCs/>
              </w:rPr>
            </w:pPr>
            <w:r w:rsidRPr="008E46CF">
              <w:rPr>
                <w:b/>
                <w:bCs/>
              </w:rPr>
              <w:t>Study population and sample size</w:t>
            </w:r>
          </w:p>
        </w:tc>
        <w:tc>
          <w:tcPr>
            <w:tcW w:w="4541" w:type="dxa"/>
            <w:gridSpan w:val="6"/>
          </w:tcPr>
          <w:p w14:paraId="71D964ED" w14:textId="13C99E96" w:rsidR="004A5E0B" w:rsidRPr="008E46CF" w:rsidRDefault="004A5E0B" w:rsidP="00BE468B">
            <w:pPr>
              <w:rPr>
                <w:rFonts w:ascii="Calibri" w:hAnsi="Calibri" w:cs="Calibri"/>
                <w:b/>
                <w:bCs/>
              </w:rPr>
            </w:pPr>
            <w:r w:rsidRPr="008E46CF">
              <w:rPr>
                <w:b/>
                <w:bCs/>
              </w:rPr>
              <w:t>Study population summary statistics</w:t>
            </w:r>
          </w:p>
        </w:tc>
        <w:tc>
          <w:tcPr>
            <w:tcW w:w="1620" w:type="dxa"/>
          </w:tcPr>
          <w:p w14:paraId="3C01D24E" w14:textId="6E838073" w:rsidR="004A5E0B" w:rsidRPr="008E46CF" w:rsidRDefault="004A5E0B" w:rsidP="00BE468B">
            <w:pPr>
              <w:rPr>
                <w:rFonts w:ascii="Calibri" w:hAnsi="Calibri" w:cs="Calibri"/>
                <w:b/>
                <w:bCs/>
              </w:rPr>
            </w:pPr>
            <w:r w:rsidRPr="008E46CF">
              <w:rPr>
                <w:b/>
                <w:bCs/>
              </w:rPr>
              <w:t>Intervention</w:t>
            </w:r>
          </w:p>
        </w:tc>
        <w:tc>
          <w:tcPr>
            <w:tcW w:w="1440" w:type="dxa"/>
          </w:tcPr>
          <w:p w14:paraId="2CEDDE11" w14:textId="45E3BFCD" w:rsidR="004A5E0B" w:rsidRPr="008E46CF" w:rsidRDefault="004A5E0B" w:rsidP="00BE468B">
            <w:pPr>
              <w:rPr>
                <w:rFonts w:ascii="Calibri" w:hAnsi="Calibri" w:cs="Calibri"/>
                <w:b/>
                <w:bCs/>
              </w:rPr>
            </w:pPr>
            <w:r w:rsidRPr="008E46CF">
              <w:rPr>
                <w:b/>
                <w:bCs/>
              </w:rPr>
              <w:t>Relevant outcomes included</w:t>
            </w:r>
          </w:p>
        </w:tc>
        <w:tc>
          <w:tcPr>
            <w:tcW w:w="2703" w:type="dxa"/>
          </w:tcPr>
          <w:p w14:paraId="3C6D02F3" w14:textId="4D41F769" w:rsidR="004A5E0B" w:rsidRPr="008E46CF" w:rsidRDefault="004A5E0B" w:rsidP="00BE468B">
            <w:pPr>
              <w:rPr>
                <w:rFonts w:ascii="Calibri" w:hAnsi="Calibri" w:cs="Calibri"/>
                <w:b/>
                <w:bCs/>
              </w:rPr>
            </w:pPr>
            <w:r w:rsidRPr="008E46CF">
              <w:rPr>
                <w:b/>
                <w:bCs/>
              </w:rPr>
              <w:t>Strengths(+) and limitations(-)</w:t>
            </w:r>
          </w:p>
        </w:tc>
      </w:tr>
      <w:tr w:rsidR="008E46CF" w:rsidRPr="008E46CF" w14:paraId="4736E4C2" w14:textId="77777777">
        <w:tc>
          <w:tcPr>
            <w:tcW w:w="13948" w:type="dxa"/>
            <w:gridSpan w:val="12"/>
          </w:tcPr>
          <w:p w14:paraId="37656094" w14:textId="13024CB3" w:rsidR="004A5E0B" w:rsidRPr="008E46CF" w:rsidRDefault="004A5E0B" w:rsidP="00BE468B">
            <w:r w:rsidRPr="008E46CF">
              <w:rPr>
                <w:b/>
                <w:bCs/>
              </w:rPr>
              <w:t>Primarily qua</w:t>
            </w:r>
            <w:r w:rsidR="00604711" w:rsidRPr="008E46CF">
              <w:rPr>
                <w:b/>
                <w:bCs/>
              </w:rPr>
              <w:t>nt</w:t>
            </w:r>
            <w:r w:rsidRPr="008E46CF">
              <w:rPr>
                <w:b/>
                <w:bCs/>
              </w:rPr>
              <w:t>itative studies</w:t>
            </w:r>
          </w:p>
        </w:tc>
      </w:tr>
      <w:tr w:rsidR="008E46CF" w:rsidRPr="008E46CF" w14:paraId="14453A8D" w14:textId="77777777">
        <w:tc>
          <w:tcPr>
            <w:tcW w:w="1065" w:type="dxa"/>
            <w:vMerge w:val="restart"/>
          </w:tcPr>
          <w:p w14:paraId="08315F0A" w14:textId="5B16EC10" w:rsidR="004A5E0B" w:rsidRPr="008E46CF" w:rsidRDefault="004A5E0B" w:rsidP="002B1178">
            <w:pPr>
              <w:rPr>
                <w:b/>
                <w:bCs/>
              </w:rPr>
            </w:pPr>
            <w:r w:rsidRPr="008E46CF">
              <w:rPr>
                <w:b/>
                <w:bCs/>
              </w:rPr>
              <w:t>Herman 2006*</w:t>
            </w:r>
            <w:r w:rsidRPr="008E46CF">
              <w:rPr>
                <w:b/>
                <w:bCs/>
                <w:vertAlign w:val="superscript"/>
              </w:rPr>
              <w:t xml:space="preserve">, </w:t>
            </w:r>
            <w:r w:rsidRPr="008E46CF">
              <w:rPr>
                <w:b/>
                <w:bCs/>
                <w:vertAlign w:val="superscript"/>
              </w:rPr>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rPr>
                <w:b/>
                <w:bCs/>
                <w:vertAlign w:val="superscript"/>
              </w:rPr>
              <w:instrText xml:space="preserve"> ADDIN EN.CITE </w:instrText>
            </w:r>
            <w:r w:rsidRPr="008E46CF">
              <w:rPr>
                <w:b/>
                <w:bCs/>
                <w:vertAlign w:val="superscript"/>
              </w:rPr>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rPr>
                <w:b/>
                <w:bCs/>
                <w:vertAlign w:val="superscript"/>
              </w:rPr>
              <w:instrText xml:space="preserve"> ADDIN EN.CITE.DATA </w:instrText>
            </w:r>
            <w:r w:rsidRPr="008E46CF">
              <w:rPr>
                <w:b/>
                <w:bCs/>
                <w:vertAlign w:val="superscript"/>
              </w:rPr>
            </w:r>
            <w:r w:rsidRPr="008E46CF">
              <w:rPr>
                <w:b/>
                <w:bCs/>
                <w:vertAlign w:val="superscript"/>
              </w:rPr>
              <w:fldChar w:fldCharType="end"/>
            </w:r>
            <w:r w:rsidRPr="008E46CF">
              <w:rPr>
                <w:b/>
                <w:bCs/>
                <w:vertAlign w:val="superscript"/>
              </w:rPr>
            </w:r>
            <w:r w:rsidRPr="008E46CF">
              <w:rPr>
                <w:b/>
                <w:bCs/>
                <w:vertAlign w:val="superscript"/>
              </w:rPr>
              <w:fldChar w:fldCharType="separate"/>
            </w:r>
            <w:r w:rsidRPr="008E46CF">
              <w:rPr>
                <w:b/>
                <w:bCs/>
                <w:noProof/>
                <w:vertAlign w:val="superscript"/>
              </w:rPr>
              <w:t>32</w:t>
            </w:r>
            <w:r w:rsidRPr="008E46CF">
              <w:rPr>
                <w:b/>
                <w:bCs/>
                <w:vertAlign w:val="superscript"/>
              </w:rPr>
              <w:fldChar w:fldCharType="end"/>
            </w:r>
          </w:p>
        </w:tc>
        <w:tc>
          <w:tcPr>
            <w:tcW w:w="1308" w:type="dxa"/>
            <w:vMerge w:val="restart"/>
          </w:tcPr>
          <w:p w14:paraId="196AFF53" w14:textId="77777777" w:rsidR="004A5E0B" w:rsidRPr="008E46CF" w:rsidRDefault="004A5E0B" w:rsidP="002B1178">
            <w:pPr>
              <w:rPr>
                <w:vertAlign w:val="superscript"/>
              </w:rPr>
            </w:pPr>
            <w:r w:rsidRPr="008E46CF">
              <w:t xml:space="preserve">Non randomised </w:t>
            </w:r>
            <w:proofErr w:type="spellStart"/>
            <w:r w:rsidRPr="008E46CF">
              <w:t>trial</w:t>
            </w:r>
            <w:r w:rsidRPr="008E46CF">
              <w:rPr>
                <w:vertAlign w:val="superscript"/>
              </w:rPr>
              <w:t>a</w:t>
            </w:r>
            <w:proofErr w:type="spellEnd"/>
          </w:p>
          <w:p w14:paraId="38D1E101" w14:textId="77777777" w:rsidR="004A5E0B" w:rsidRPr="008E46CF" w:rsidRDefault="004A5E0B" w:rsidP="002B1178">
            <w:r w:rsidRPr="008E46CF">
              <w:t>Repeated interviews.</w:t>
            </w:r>
          </w:p>
          <w:p w14:paraId="66B1B2A3" w14:textId="77777777" w:rsidR="004A5E0B" w:rsidRPr="008E46CF" w:rsidRDefault="004A5E0B" w:rsidP="002B1178"/>
          <w:p w14:paraId="4A1EF7CC" w14:textId="77777777" w:rsidR="004A5E0B" w:rsidRPr="008E46CF" w:rsidRDefault="004A5E0B" w:rsidP="002B1178">
            <w:r w:rsidRPr="008E46CF">
              <w:t>USA</w:t>
            </w:r>
          </w:p>
          <w:p w14:paraId="21152C1F" w14:textId="77777777" w:rsidR="004A5E0B" w:rsidRPr="008E46CF" w:rsidRDefault="004A5E0B" w:rsidP="002B1178"/>
          <w:p w14:paraId="6917C5FE" w14:textId="444A6107" w:rsidR="004A5E0B" w:rsidRPr="008E46CF" w:rsidRDefault="004A5E0B" w:rsidP="002B1178">
            <w:r w:rsidRPr="008E46CF">
              <w:t>February- August 2001</w:t>
            </w:r>
          </w:p>
        </w:tc>
        <w:tc>
          <w:tcPr>
            <w:tcW w:w="1271" w:type="dxa"/>
            <w:vMerge w:val="restart"/>
          </w:tcPr>
          <w:p w14:paraId="7479131F" w14:textId="77777777" w:rsidR="004A5E0B" w:rsidRPr="008E46CF" w:rsidRDefault="004A5E0B" w:rsidP="002B1178">
            <w:pPr>
              <w:rPr>
                <w:rFonts w:cstheme="minorHAnsi"/>
              </w:rPr>
            </w:pPr>
            <w:r w:rsidRPr="008E46CF">
              <w:rPr>
                <w:rFonts w:cstheme="minorHAnsi"/>
              </w:rPr>
              <w:t>Post-partum women on</w:t>
            </w:r>
            <w:r w:rsidRPr="008E46CF">
              <w:t xml:space="preserve"> the </w:t>
            </w:r>
            <w:r w:rsidRPr="008E46CF">
              <w:rPr>
                <w:rFonts w:cstheme="minorHAnsi"/>
              </w:rPr>
              <w:t>Special Supplemental Nutrition Program for Women, Infants, and Children (WIC)</w:t>
            </w:r>
          </w:p>
          <w:p w14:paraId="63DF7456" w14:textId="77777777" w:rsidR="004A5E0B" w:rsidRPr="008E46CF" w:rsidRDefault="004A5E0B" w:rsidP="002B1178">
            <w:pPr>
              <w:rPr>
                <w:rFonts w:cstheme="minorHAnsi"/>
              </w:rPr>
            </w:pPr>
          </w:p>
          <w:p w14:paraId="5013866D" w14:textId="0E7EECA0" w:rsidR="004A5E0B" w:rsidRPr="008E46CF" w:rsidRDefault="004A5E0B" w:rsidP="002B1178">
            <w:r w:rsidRPr="008E46CF">
              <w:rPr>
                <w:rFonts w:cstheme="minorHAnsi"/>
              </w:rPr>
              <w:t>N= 602</w:t>
            </w:r>
          </w:p>
        </w:tc>
        <w:tc>
          <w:tcPr>
            <w:tcW w:w="3191" w:type="dxa"/>
            <w:gridSpan w:val="4"/>
          </w:tcPr>
          <w:p w14:paraId="69C38517" w14:textId="6BA33198" w:rsidR="004A5E0B" w:rsidRPr="008E46CF" w:rsidRDefault="004A5E0B" w:rsidP="002B1178">
            <w:pPr>
              <w:rPr>
                <w:rFonts w:ascii="Calibri" w:hAnsi="Calibri" w:cs="Calibri"/>
              </w:rPr>
            </w:pPr>
            <w:r w:rsidRPr="008E46CF">
              <w:t>Age (years), mean (range)</w:t>
            </w:r>
          </w:p>
        </w:tc>
        <w:tc>
          <w:tcPr>
            <w:tcW w:w="1350" w:type="dxa"/>
            <w:gridSpan w:val="2"/>
          </w:tcPr>
          <w:p w14:paraId="7D0FF566" w14:textId="25441E28" w:rsidR="004A5E0B" w:rsidRPr="008E46CF" w:rsidRDefault="004A5E0B" w:rsidP="004A5E0B">
            <w:pPr>
              <w:jc w:val="center"/>
              <w:rPr>
                <w:rFonts w:ascii="Calibri" w:hAnsi="Calibri" w:cs="Calibri"/>
              </w:rPr>
            </w:pPr>
            <w:r w:rsidRPr="008E46CF">
              <w:rPr>
                <w:rFonts w:cstheme="minorHAnsi"/>
              </w:rPr>
              <w:t>27.2 (17-43)</w:t>
            </w:r>
          </w:p>
        </w:tc>
        <w:tc>
          <w:tcPr>
            <w:tcW w:w="1620" w:type="dxa"/>
            <w:vMerge w:val="restart"/>
          </w:tcPr>
          <w:p w14:paraId="6846392C" w14:textId="3198A453" w:rsidR="004A5E0B" w:rsidRPr="008E46CF" w:rsidRDefault="009926E2" w:rsidP="002B1178">
            <w:r w:rsidRPr="008E46CF">
              <w:rPr>
                <w:b/>
                <w:bCs/>
              </w:rPr>
              <w:t>Intervention</w:t>
            </w:r>
            <w:r w:rsidRPr="008E46CF">
              <w:t xml:space="preserve">: </w:t>
            </w:r>
            <w:r w:rsidR="004A5E0B" w:rsidRPr="008E46CF">
              <w:t>$10/week</w:t>
            </w:r>
            <w:r w:rsidR="00322A8D" w:rsidRPr="008E46CF">
              <w:t xml:space="preserve"> in vouchers</w:t>
            </w:r>
            <w:r w:rsidR="004A5E0B" w:rsidRPr="008E46CF">
              <w:t xml:space="preserve"> to spend on fruit and vegetables (F&amp;V), at a supermarket (SM) or farmer’s market (FM). </w:t>
            </w:r>
            <w:r w:rsidRPr="008E46CF">
              <w:rPr>
                <w:b/>
                <w:bCs/>
              </w:rPr>
              <w:t>Control</w:t>
            </w:r>
            <w:r w:rsidRPr="008E46CF">
              <w:t xml:space="preserve">: </w:t>
            </w:r>
            <w:r w:rsidR="004A5E0B" w:rsidRPr="008E46CF">
              <w:t>$13</w:t>
            </w:r>
            <w:r w:rsidRPr="008E46CF">
              <w:t>/</w:t>
            </w:r>
            <w:r w:rsidR="00322A8D" w:rsidRPr="008E46CF">
              <w:t>month</w:t>
            </w:r>
            <w:r w:rsidR="004A5E0B" w:rsidRPr="008E46CF">
              <w:t xml:space="preserve"> in vouchers to spend on diapers.</w:t>
            </w:r>
          </w:p>
        </w:tc>
        <w:tc>
          <w:tcPr>
            <w:tcW w:w="1440" w:type="dxa"/>
            <w:vMerge w:val="restart"/>
          </w:tcPr>
          <w:p w14:paraId="295D8E70" w14:textId="440017AF" w:rsidR="004A5E0B" w:rsidRPr="008E46CF" w:rsidRDefault="004A5E0B" w:rsidP="00C873F3">
            <w:pPr>
              <w:pStyle w:val="ListParagraph"/>
              <w:numPr>
                <w:ilvl w:val="0"/>
                <w:numId w:val="2"/>
              </w:numPr>
              <w:autoSpaceDE/>
              <w:autoSpaceDN/>
              <w:adjustRightInd/>
              <w:ind w:left="113" w:hanging="113"/>
            </w:pPr>
            <w:r w:rsidRPr="008E46CF">
              <w:t>F&amp;V</w:t>
            </w:r>
            <w:r w:rsidR="00C41833" w:rsidRPr="008E46CF">
              <w:t xml:space="preserve"> </w:t>
            </w:r>
            <w:r w:rsidRPr="008E46CF">
              <w:t xml:space="preserve">purchasing </w:t>
            </w:r>
          </w:p>
          <w:p w14:paraId="690C3535" w14:textId="77777777" w:rsidR="004A5E0B" w:rsidRPr="008E46CF" w:rsidRDefault="004A5E0B" w:rsidP="004C3C20">
            <w:pPr>
              <w:pStyle w:val="ListParagraph"/>
              <w:autoSpaceDE/>
              <w:autoSpaceDN/>
              <w:adjustRightInd/>
              <w:ind w:left="113"/>
            </w:pPr>
          </w:p>
        </w:tc>
        <w:tc>
          <w:tcPr>
            <w:tcW w:w="2703" w:type="dxa"/>
            <w:vMerge w:val="restart"/>
          </w:tcPr>
          <w:p w14:paraId="580D924B" w14:textId="77777777" w:rsidR="004A5E0B" w:rsidRPr="008E46CF" w:rsidRDefault="004A5E0B" w:rsidP="002B1178">
            <w:r w:rsidRPr="008E46CF">
              <w:t>+ Interviews undertaken by trained professionals</w:t>
            </w:r>
          </w:p>
          <w:p w14:paraId="1BB22B5A" w14:textId="77777777" w:rsidR="004A5E0B" w:rsidRPr="008E46CF" w:rsidRDefault="004A5E0B" w:rsidP="002B1178">
            <w:r w:rsidRPr="008E46CF">
              <w:t>+ Followed up over time</w:t>
            </w:r>
          </w:p>
          <w:p w14:paraId="1D35E8F3" w14:textId="77777777" w:rsidR="004A5E0B" w:rsidRPr="008E46CF" w:rsidRDefault="004A5E0B" w:rsidP="002B1178">
            <w:r w:rsidRPr="008E46CF">
              <w:t>+ Collected data on reasons for drop outs and unspent vouchers</w:t>
            </w:r>
          </w:p>
          <w:p w14:paraId="3836702B" w14:textId="77777777" w:rsidR="004A5E0B" w:rsidRPr="008E46CF" w:rsidRDefault="004A5E0B" w:rsidP="002B1178">
            <w:r w:rsidRPr="008E46CF">
              <w:t>- Dropout rate 25% (148/602)</w:t>
            </w:r>
          </w:p>
          <w:p w14:paraId="1B79FCD0" w14:textId="77777777" w:rsidR="004A5E0B" w:rsidRPr="008E46CF" w:rsidRDefault="004A5E0B" w:rsidP="002B1178">
            <w:r w:rsidRPr="008E46CF">
              <w:t>- No individual level analysis</w:t>
            </w:r>
          </w:p>
          <w:p w14:paraId="31E46D36" w14:textId="77777777" w:rsidR="004A5E0B" w:rsidRPr="008E46CF" w:rsidRDefault="004A5E0B" w:rsidP="002B1178">
            <w:r w:rsidRPr="008E46CF">
              <w:t>- No adjustment for confounding</w:t>
            </w:r>
          </w:p>
          <w:p w14:paraId="233E8C8E" w14:textId="77777777" w:rsidR="004A5E0B" w:rsidRPr="008E46CF" w:rsidRDefault="004A5E0B" w:rsidP="002B1178">
            <w:r w:rsidRPr="008E46CF">
              <w:t>- Did not present any data relating to control group</w:t>
            </w:r>
          </w:p>
          <w:p w14:paraId="1462257F" w14:textId="31A2F88E" w:rsidR="004A5E0B" w:rsidRPr="008E46CF" w:rsidRDefault="004A5E0B" w:rsidP="002B1178">
            <w:r w:rsidRPr="008E46CF">
              <w:t>- Differences in some data compared to other paper published using the same cohort</w:t>
            </w:r>
            <w:r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instrText xml:space="preserve"> ADDIN EN.CITE </w:instrText>
            </w:r>
            <w:r w:rsidRPr="008E46CF">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instrText xml:space="preserve"> ADDIN EN.CITE.DATA </w:instrText>
            </w:r>
            <w:r w:rsidRPr="008E46CF">
              <w:fldChar w:fldCharType="end"/>
            </w:r>
            <w:r w:rsidRPr="008E46CF">
              <w:fldChar w:fldCharType="separate"/>
            </w:r>
            <w:r w:rsidRPr="008E46CF">
              <w:rPr>
                <w:noProof/>
                <w:vertAlign w:val="superscript"/>
              </w:rPr>
              <w:t>33</w:t>
            </w:r>
            <w:r w:rsidRPr="008E46CF">
              <w:fldChar w:fldCharType="end"/>
            </w:r>
          </w:p>
        </w:tc>
      </w:tr>
      <w:tr w:rsidR="008E46CF" w:rsidRPr="008E46CF" w14:paraId="3CEFC1AC" w14:textId="77777777">
        <w:tc>
          <w:tcPr>
            <w:tcW w:w="1065" w:type="dxa"/>
            <w:vMerge/>
          </w:tcPr>
          <w:p w14:paraId="65F29883" w14:textId="77777777" w:rsidR="004A5E0B" w:rsidRPr="008E46CF" w:rsidRDefault="004A5E0B" w:rsidP="000946E4">
            <w:pPr>
              <w:rPr>
                <w:b/>
                <w:bCs/>
              </w:rPr>
            </w:pPr>
          </w:p>
        </w:tc>
        <w:tc>
          <w:tcPr>
            <w:tcW w:w="1308" w:type="dxa"/>
            <w:vMerge/>
          </w:tcPr>
          <w:p w14:paraId="26D1D90B" w14:textId="77777777" w:rsidR="004A5E0B" w:rsidRPr="008E46CF" w:rsidRDefault="004A5E0B" w:rsidP="000946E4"/>
        </w:tc>
        <w:tc>
          <w:tcPr>
            <w:tcW w:w="1271" w:type="dxa"/>
            <w:vMerge/>
          </w:tcPr>
          <w:p w14:paraId="5B8053B6" w14:textId="77777777" w:rsidR="004A5E0B" w:rsidRPr="008E46CF" w:rsidRDefault="004A5E0B" w:rsidP="000946E4">
            <w:pPr>
              <w:rPr>
                <w:rFonts w:cstheme="minorHAnsi"/>
              </w:rPr>
            </w:pPr>
          </w:p>
        </w:tc>
        <w:tc>
          <w:tcPr>
            <w:tcW w:w="941" w:type="dxa"/>
            <w:vMerge w:val="restart"/>
          </w:tcPr>
          <w:p w14:paraId="6518495A" w14:textId="6AF50122" w:rsidR="004A5E0B" w:rsidRPr="008E46CF" w:rsidRDefault="004A5E0B" w:rsidP="000946E4">
            <w:r w:rsidRPr="008E46CF">
              <w:t>Ethnic background, %</w:t>
            </w:r>
          </w:p>
        </w:tc>
        <w:tc>
          <w:tcPr>
            <w:tcW w:w="2250" w:type="dxa"/>
            <w:gridSpan w:val="3"/>
          </w:tcPr>
          <w:p w14:paraId="288F0CF3" w14:textId="4651AB45" w:rsidR="004A5E0B" w:rsidRPr="008E46CF" w:rsidRDefault="004A5E0B" w:rsidP="000946E4">
            <w:pPr>
              <w:rPr>
                <w:rFonts w:ascii="Calibri" w:hAnsi="Calibri" w:cs="Calibri"/>
              </w:rPr>
            </w:pPr>
            <w:r w:rsidRPr="008E46CF">
              <w:rPr>
                <w:rFonts w:cstheme="minorHAnsi"/>
              </w:rPr>
              <w:t>Hispanic</w:t>
            </w:r>
          </w:p>
        </w:tc>
        <w:tc>
          <w:tcPr>
            <w:tcW w:w="1350" w:type="dxa"/>
            <w:gridSpan w:val="2"/>
          </w:tcPr>
          <w:p w14:paraId="338658B8" w14:textId="59591D90" w:rsidR="004A5E0B" w:rsidRPr="008E46CF" w:rsidRDefault="004A5E0B" w:rsidP="004A5E0B">
            <w:pPr>
              <w:jc w:val="center"/>
              <w:rPr>
                <w:rFonts w:ascii="Calibri" w:hAnsi="Calibri" w:cs="Calibri"/>
              </w:rPr>
            </w:pPr>
            <w:r w:rsidRPr="008E46CF">
              <w:rPr>
                <w:rFonts w:cstheme="minorHAnsi"/>
              </w:rPr>
              <w:t>86.3</w:t>
            </w:r>
          </w:p>
        </w:tc>
        <w:tc>
          <w:tcPr>
            <w:tcW w:w="1620" w:type="dxa"/>
            <w:vMerge/>
          </w:tcPr>
          <w:p w14:paraId="44065B51" w14:textId="77777777" w:rsidR="004A5E0B" w:rsidRPr="008E46CF" w:rsidRDefault="004A5E0B" w:rsidP="000946E4"/>
        </w:tc>
        <w:tc>
          <w:tcPr>
            <w:tcW w:w="1440" w:type="dxa"/>
            <w:vMerge/>
          </w:tcPr>
          <w:p w14:paraId="42EA0F69" w14:textId="77777777" w:rsidR="004A5E0B" w:rsidRPr="008E46CF" w:rsidRDefault="004A5E0B" w:rsidP="000946E4"/>
        </w:tc>
        <w:tc>
          <w:tcPr>
            <w:tcW w:w="2703" w:type="dxa"/>
            <w:vMerge/>
          </w:tcPr>
          <w:p w14:paraId="285E18F2" w14:textId="77777777" w:rsidR="004A5E0B" w:rsidRPr="008E46CF" w:rsidRDefault="004A5E0B" w:rsidP="000946E4"/>
        </w:tc>
      </w:tr>
      <w:tr w:rsidR="008E46CF" w:rsidRPr="008E46CF" w14:paraId="65C643DB" w14:textId="77777777">
        <w:tc>
          <w:tcPr>
            <w:tcW w:w="1065" w:type="dxa"/>
            <w:vMerge/>
          </w:tcPr>
          <w:p w14:paraId="2AAFA5A7" w14:textId="77777777" w:rsidR="004A5E0B" w:rsidRPr="008E46CF" w:rsidRDefault="004A5E0B" w:rsidP="000946E4">
            <w:pPr>
              <w:rPr>
                <w:b/>
                <w:bCs/>
              </w:rPr>
            </w:pPr>
          </w:p>
        </w:tc>
        <w:tc>
          <w:tcPr>
            <w:tcW w:w="1308" w:type="dxa"/>
            <w:vMerge/>
          </w:tcPr>
          <w:p w14:paraId="2F72C9A4" w14:textId="77777777" w:rsidR="004A5E0B" w:rsidRPr="008E46CF" w:rsidRDefault="004A5E0B" w:rsidP="000946E4"/>
        </w:tc>
        <w:tc>
          <w:tcPr>
            <w:tcW w:w="1271" w:type="dxa"/>
            <w:vMerge/>
          </w:tcPr>
          <w:p w14:paraId="61AE677A" w14:textId="77777777" w:rsidR="004A5E0B" w:rsidRPr="008E46CF" w:rsidRDefault="004A5E0B" w:rsidP="000946E4">
            <w:pPr>
              <w:rPr>
                <w:rFonts w:cstheme="minorHAnsi"/>
              </w:rPr>
            </w:pPr>
          </w:p>
        </w:tc>
        <w:tc>
          <w:tcPr>
            <w:tcW w:w="941" w:type="dxa"/>
            <w:vMerge/>
          </w:tcPr>
          <w:p w14:paraId="7AC4976C" w14:textId="77777777" w:rsidR="004A5E0B" w:rsidRPr="008E46CF" w:rsidRDefault="004A5E0B" w:rsidP="000946E4"/>
        </w:tc>
        <w:tc>
          <w:tcPr>
            <w:tcW w:w="2250" w:type="dxa"/>
            <w:gridSpan w:val="3"/>
          </w:tcPr>
          <w:p w14:paraId="52F0D10D" w14:textId="19070F1A" w:rsidR="004A5E0B" w:rsidRPr="008E46CF" w:rsidRDefault="004A5E0B" w:rsidP="000946E4">
            <w:pPr>
              <w:rPr>
                <w:rFonts w:ascii="Calibri" w:hAnsi="Calibri" w:cs="Calibri"/>
              </w:rPr>
            </w:pPr>
            <w:r w:rsidRPr="008E46CF">
              <w:rPr>
                <w:rFonts w:cstheme="minorHAnsi"/>
              </w:rPr>
              <w:t>Non-Hispanic black</w:t>
            </w:r>
          </w:p>
        </w:tc>
        <w:tc>
          <w:tcPr>
            <w:tcW w:w="1350" w:type="dxa"/>
            <w:gridSpan w:val="2"/>
          </w:tcPr>
          <w:p w14:paraId="79E69E16" w14:textId="27A560B4" w:rsidR="004A5E0B" w:rsidRPr="008E46CF" w:rsidRDefault="004A5E0B" w:rsidP="004A5E0B">
            <w:pPr>
              <w:jc w:val="center"/>
              <w:rPr>
                <w:rFonts w:ascii="Calibri" w:hAnsi="Calibri" w:cs="Calibri"/>
              </w:rPr>
            </w:pPr>
            <w:r w:rsidRPr="008E46CF">
              <w:rPr>
                <w:rFonts w:cstheme="minorHAnsi"/>
              </w:rPr>
              <w:t>6.6</w:t>
            </w:r>
          </w:p>
        </w:tc>
        <w:tc>
          <w:tcPr>
            <w:tcW w:w="1620" w:type="dxa"/>
            <w:vMerge/>
          </w:tcPr>
          <w:p w14:paraId="1F4BA1B6" w14:textId="77777777" w:rsidR="004A5E0B" w:rsidRPr="008E46CF" w:rsidRDefault="004A5E0B" w:rsidP="000946E4"/>
        </w:tc>
        <w:tc>
          <w:tcPr>
            <w:tcW w:w="1440" w:type="dxa"/>
            <w:vMerge/>
          </w:tcPr>
          <w:p w14:paraId="3387965D" w14:textId="77777777" w:rsidR="004A5E0B" w:rsidRPr="008E46CF" w:rsidRDefault="004A5E0B" w:rsidP="000946E4"/>
        </w:tc>
        <w:tc>
          <w:tcPr>
            <w:tcW w:w="2703" w:type="dxa"/>
            <w:vMerge/>
          </w:tcPr>
          <w:p w14:paraId="73A0400E" w14:textId="77777777" w:rsidR="004A5E0B" w:rsidRPr="008E46CF" w:rsidRDefault="004A5E0B" w:rsidP="000946E4"/>
        </w:tc>
      </w:tr>
      <w:tr w:rsidR="008E46CF" w:rsidRPr="008E46CF" w14:paraId="79A700FD" w14:textId="77777777">
        <w:tc>
          <w:tcPr>
            <w:tcW w:w="1065" w:type="dxa"/>
            <w:vMerge/>
          </w:tcPr>
          <w:p w14:paraId="6C7B5F92" w14:textId="77777777" w:rsidR="004A5E0B" w:rsidRPr="008E46CF" w:rsidRDefault="004A5E0B" w:rsidP="000946E4">
            <w:pPr>
              <w:rPr>
                <w:b/>
                <w:bCs/>
              </w:rPr>
            </w:pPr>
          </w:p>
        </w:tc>
        <w:tc>
          <w:tcPr>
            <w:tcW w:w="1308" w:type="dxa"/>
            <w:vMerge/>
          </w:tcPr>
          <w:p w14:paraId="540E5721" w14:textId="77777777" w:rsidR="004A5E0B" w:rsidRPr="008E46CF" w:rsidRDefault="004A5E0B" w:rsidP="000946E4"/>
        </w:tc>
        <w:tc>
          <w:tcPr>
            <w:tcW w:w="1271" w:type="dxa"/>
            <w:vMerge/>
          </w:tcPr>
          <w:p w14:paraId="453166D4" w14:textId="77777777" w:rsidR="004A5E0B" w:rsidRPr="008E46CF" w:rsidRDefault="004A5E0B" w:rsidP="000946E4">
            <w:pPr>
              <w:rPr>
                <w:rFonts w:cstheme="minorHAnsi"/>
              </w:rPr>
            </w:pPr>
          </w:p>
        </w:tc>
        <w:tc>
          <w:tcPr>
            <w:tcW w:w="941" w:type="dxa"/>
            <w:vMerge/>
          </w:tcPr>
          <w:p w14:paraId="1342A4B1" w14:textId="77777777" w:rsidR="004A5E0B" w:rsidRPr="008E46CF" w:rsidRDefault="004A5E0B" w:rsidP="000946E4"/>
        </w:tc>
        <w:tc>
          <w:tcPr>
            <w:tcW w:w="2250" w:type="dxa"/>
            <w:gridSpan w:val="3"/>
          </w:tcPr>
          <w:p w14:paraId="22888DC7" w14:textId="311D2963" w:rsidR="004A5E0B" w:rsidRPr="008E46CF" w:rsidRDefault="004A5E0B" w:rsidP="000946E4">
            <w:pPr>
              <w:rPr>
                <w:rFonts w:ascii="Calibri" w:hAnsi="Calibri" w:cs="Calibri"/>
              </w:rPr>
            </w:pPr>
            <w:r w:rsidRPr="008E46CF">
              <w:rPr>
                <w:rFonts w:cstheme="minorHAnsi"/>
              </w:rPr>
              <w:t>Non-Hispanic white</w:t>
            </w:r>
          </w:p>
        </w:tc>
        <w:tc>
          <w:tcPr>
            <w:tcW w:w="1350" w:type="dxa"/>
            <w:gridSpan w:val="2"/>
          </w:tcPr>
          <w:p w14:paraId="6D5932D1" w14:textId="38028DDA" w:rsidR="004A5E0B" w:rsidRPr="008E46CF" w:rsidRDefault="004A5E0B" w:rsidP="004A5E0B">
            <w:pPr>
              <w:jc w:val="center"/>
              <w:rPr>
                <w:rFonts w:ascii="Calibri" w:hAnsi="Calibri" w:cs="Calibri"/>
              </w:rPr>
            </w:pPr>
            <w:r w:rsidRPr="008E46CF">
              <w:rPr>
                <w:rFonts w:cstheme="minorHAnsi"/>
              </w:rPr>
              <w:t>3.9</w:t>
            </w:r>
          </w:p>
        </w:tc>
        <w:tc>
          <w:tcPr>
            <w:tcW w:w="1620" w:type="dxa"/>
            <w:vMerge/>
          </w:tcPr>
          <w:p w14:paraId="11FF72D7" w14:textId="77777777" w:rsidR="004A5E0B" w:rsidRPr="008E46CF" w:rsidRDefault="004A5E0B" w:rsidP="000946E4"/>
        </w:tc>
        <w:tc>
          <w:tcPr>
            <w:tcW w:w="1440" w:type="dxa"/>
            <w:vMerge/>
          </w:tcPr>
          <w:p w14:paraId="0FE55FC6" w14:textId="77777777" w:rsidR="004A5E0B" w:rsidRPr="008E46CF" w:rsidRDefault="004A5E0B" w:rsidP="000946E4"/>
        </w:tc>
        <w:tc>
          <w:tcPr>
            <w:tcW w:w="2703" w:type="dxa"/>
            <w:vMerge/>
          </w:tcPr>
          <w:p w14:paraId="6D97F536" w14:textId="77777777" w:rsidR="004A5E0B" w:rsidRPr="008E46CF" w:rsidRDefault="004A5E0B" w:rsidP="000946E4"/>
        </w:tc>
      </w:tr>
      <w:tr w:rsidR="008E46CF" w:rsidRPr="008E46CF" w14:paraId="34DD6541" w14:textId="77777777">
        <w:tc>
          <w:tcPr>
            <w:tcW w:w="1065" w:type="dxa"/>
            <w:vMerge/>
          </w:tcPr>
          <w:p w14:paraId="6195B663" w14:textId="77777777" w:rsidR="004A5E0B" w:rsidRPr="008E46CF" w:rsidRDefault="004A5E0B" w:rsidP="000946E4">
            <w:pPr>
              <w:rPr>
                <w:b/>
                <w:bCs/>
              </w:rPr>
            </w:pPr>
          </w:p>
        </w:tc>
        <w:tc>
          <w:tcPr>
            <w:tcW w:w="1308" w:type="dxa"/>
            <w:vMerge/>
          </w:tcPr>
          <w:p w14:paraId="4782D85E" w14:textId="77777777" w:rsidR="004A5E0B" w:rsidRPr="008E46CF" w:rsidRDefault="004A5E0B" w:rsidP="000946E4"/>
        </w:tc>
        <w:tc>
          <w:tcPr>
            <w:tcW w:w="1271" w:type="dxa"/>
            <w:vMerge/>
          </w:tcPr>
          <w:p w14:paraId="01B37747" w14:textId="77777777" w:rsidR="004A5E0B" w:rsidRPr="008E46CF" w:rsidRDefault="004A5E0B" w:rsidP="000946E4">
            <w:pPr>
              <w:rPr>
                <w:rFonts w:cstheme="minorHAnsi"/>
              </w:rPr>
            </w:pPr>
          </w:p>
        </w:tc>
        <w:tc>
          <w:tcPr>
            <w:tcW w:w="941" w:type="dxa"/>
            <w:vMerge/>
          </w:tcPr>
          <w:p w14:paraId="5CF38C33" w14:textId="77777777" w:rsidR="004A5E0B" w:rsidRPr="008E46CF" w:rsidRDefault="004A5E0B" w:rsidP="000946E4"/>
        </w:tc>
        <w:tc>
          <w:tcPr>
            <w:tcW w:w="2250" w:type="dxa"/>
            <w:gridSpan w:val="3"/>
          </w:tcPr>
          <w:p w14:paraId="346116D2" w14:textId="13F2E438" w:rsidR="004A5E0B" w:rsidRPr="008E46CF" w:rsidRDefault="004A5E0B" w:rsidP="000946E4">
            <w:pPr>
              <w:rPr>
                <w:rFonts w:ascii="Calibri" w:hAnsi="Calibri" w:cs="Calibri"/>
              </w:rPr>
            </w:pPr>
            <w:r w:rsidRPr="008E46CF">
              <w:rPr>
                <w:rFonts w:cstheme="minorHAnsi"/>
              </w:rPr>
              <w:t>Asian American</w:t>
            </w:r>
          </w:p>
        </w:tc>
        <w:tc>
          <w:tcPr>
            <w:tcW w:w="1350" w:type="dxa"/>
            <w:gridSpan w:val="2"/>
          </w:tcPr>
          <w:p w14:paraId="46540DB6" w14:textId="49AEC51E" w:rsidR="004A5E0B" w:rsidRPr="008E46CF" w:rsidRDefault="004A5E0B" w:rsidP="004A5E0B">
            <w:pPr>
              <w:jc w:val="center"/>
              <w:rPr>
                <w:rFonts w:ascii="Calibri" w:hAnsi="Calibri" w:cs="Calibri"/>
              </w:rPr>
            </w:pPr>
            <w:r w:rsidRPr="008E46CF">
              <w:rPr>
                <w:rFonts w:cstheme="minorHAnsi"/>
              </w:rPr>
              <w:t>3</w:t>
            </w:r>
          </w:p>
        </w:tc>
        <w:tc>
          <w:tcPr>
            <w:tcW w:w="1620" w:type="dxa"/>
            <w:vMerge/>
          </w:tcPr>
          <w:p w14:paraId="219EDAC2" w14:textId="77777777" w:rsidR="004A5E0B" w:rsidRPr="008E46CF" w:rsidRDefault="004A5E0B" w:rsidP="000946E4"/>
        </w:tc>
        <w:tc>
          <w:tcPr>
            <w:tcW w:w="1440" w:type="dxa"/>
            <w:vMerge/>
          </w:tcPr>
          <w:p w14:paraId="663AFD92" w14:textId="77777777" w:rsidR="004A5E0B" w:rsidRPr="008E46CF" w:rsidRDefault="004A5E0B" w:rsidP="000946E4"/>
        </w:tc>
        <w:tc>
          <w:tcPr>
            <w:tcW w:w="2703" w:type="dxa"/>
            <w:vMerge/>
          </w:tcPr>
          <w:p w14:paraId="001EB39E" w14:textId="77777777" w:rsidR="004A5E0B" w:rsidRPr="008E46CF" w:rsidRDefault="004A5E0B" w:rsidP="000946E4"/>
        </w:tc>
      </w:tr>
      <w:tr w:rsidR="008E46CF" w:rsidRPr="008E46CF" w14:paraId="1E9DFF24" w14:textId="77777777">
        <w:tc>
          <w:tcPr>
            <w:tcW w:w="1065" w:type="dxa"/>
            <w:vMerge/>
          </w:tcPr>
          <w:p w14:paraId="2314508E" w14:textId="77777777" w:rsidR="004A5E0B" w:rsidRPr="008E46CF" w:rsidRDefault="004A5E0B" w:rsidP="000946E4">
            <w:pPr>
              <w:rPr>
                <w:b/>
                <w:bCs/>
              </w:rPr>
            </w:pPr>
          </w:p>
        </w:tc>
        <w:tc>
          <w:tcPr>
            <w:tcW w:w="1308" w:type="dxa"/>
            <w:vMerge/>
          </w:tcPr>
          <w:p w14:paraId="5D632B0E" w14:textId="77777777" w:rsidR="004A5E0B" w:rsidRPr="008E46CF" w:rsidRDefault="004A5E0B" w:rsidP="000946E4"/>
        </w:tc>
        <w:tc>
          <w:tcPr>
            <w:tcW w:w="1271" w:type="dxa"/>
            <w:vMerge/>
          </w:tcPr>
          <w:p w14:paraId="40779F43" w14:textId="77777777" w:rsidR="004A5E0B" w:rsidRPr="008E46CF" w:rsidRDefault="004A5E0B" w:rsidP="000946E4">
            <w:pPr>
              <w:rPr>
                <w:rFonts w:cstheme="minorHAnsi"/>
              </w:rPr>
            </w:pPr>
          </w:p>
        </w:tc>
        <w:tc>
          <w:tcPr>
            <w:tcW w:w="941" w:type="dxa"/>
            <w:vMerge/>
          </w:tcPr>
          <w:p w14:paraId="4825ABC0" w14:textId="77777777" w:rsidR="004A5E0B" w:rsidRPr="008E46CF" w:rsidRDefault="004A5E0B" w:rsidP="000946E4"/>
        </w:tc>
        <w:tc>
          <w:tcPr>
            <w:tcW w:w="2250" w:type="dxa"/>
            <w:gridSpan w:val="3"/>
          </w:tcPr>
          <w:p w14:paraId="659E8BDE" w14:textId="28EE6031" w:rsidR="004A5E0B" w:rsidRPr="008E46CF" w:rsidRDefault="004A5E0B" w:rsidP="000946E4">
            <w:pPr>
              <w:rPr>
                <w:rFonts w:ascii="Calibri" w:hAnsi="Calibri" w:cs="Calibri"/>
              </w:rPr>
            </w:pPr>
            <w:r w:rsidRPr="008E46CF">
              <w:rPr>
                <w:rFonts w:cstheme="minorHAnsi"/>
              </w:rPr>
              <w:t>Native American</w:t>
            </w:r>
          </w:p>
        </w:tc>
        <w:tc>
          <w:tcPr>
            <w:tcW w:w="1350" w:type="dxa"/>
            <w:gridSpan w:val="2"/>
          </w:tcPr>
          <w:p w14:paraId="5E9F73E2" w14:textId="5EBA1A25" w:rsidR="004A5E0B" w:rsidRPr="008E46CF" w:rsidRDefault="004A5E0B" w:rsidP="004A5E0B">
            <w:pPr>
              <w:jc w:val="center"/>
              <w:rPr>
                <w:rFonts w:ascii="Calibri" w:hAnsi="Calibri" w:cs="Calibri"/>
              </w:rPr>
            </w:pPr>
            <w:r w:rsidRPr="008E46CF">
              <w:rPr>
                <w:rFonts w:cstheme="minorHAnsi"/>
              </w:rPr>
              <w:t>0.2</w:t>
            </w:r>
          </w:p>
        </w:tc>
        <w:tc>
          <w:tcPr>
            <w:tcW w:w="1620" w:type="dxa"/>
            <w:vMerge/>
          </w:tcPr>
          <w:p w14:paraId="262D8529" w14:textId="77777777" w:rsidR="004A5E0B" w:rsidRPr="008E46CF" w:rsidRDefault="004A5E0B" w:rsidP="000946E4"/>
        </w:tc>
        <w:tc>
          <w:tcPr>
            <w:tcW w:w="1440" w:type="dxa"/>
            <w:vMerge/>
          </w:tcPr>
          <w:p w14:paraId="3B5A4A7D" w14:textId="77777777" w:rsidR="004A5E0B" w:rsidRPr="008E46CF" w:rsidRDefault="004A5E0B" w:rsidP="000946E4"/>
        </w:tc>
        <w:tc>
          <w:tcPr>
            <w:tcW w:w="2703" w:type="dxa"/>
            <w:vMerge/>
          </w:tcPr>
          <w:p w14:paraId="11E87A06" w14:textId="77777777" w:rsidR="004A5E0B" w:rsidRPr="008E46CF" w:rsidRDefault="004A5E0B" w:rsidP="000946E4"/>
        </w:tc>
      </w:tr>
      <w:tr w:rsidR="008E46CF" w:rsidRPr="008E46CF" w14:paraId="105480DF" w14:textId="77777777">
        <w:tc>
          <w:tcPr>
            <w:tcW w:w="1065" w:type="dxa"/>
            <w:vMerge w:val="restart"/>
          </w:tcPr>
          <w:p w14:paraId="6A38E2B1" w14:textId="52A85E4D" w:rsidR="00091204" w:rsidRPr="008E46CF" w:rsidRDefault="00091204" w:rsidP="00F63FB9">
            <w:pPr>
              <w:rPr>
                <w:b/>
                <w:bCs/>
              </w:rPr>
            </w:pPr>
            <w:r w:rsidRPr="008E46CF">
              <w:rPr>
                <w:b/>
                <w:bCs/>
              </w:rPr>
              <w:t>Herman 2008*</w:t>
            </w:r>
            <w:r w:rsidRPr="008E46CF">
              <w:rPr>
                <w:b/>
                <w:bCs/>
                <w:vertAlign w:val="superscript"/>
              </w:rPr>
              <w:t xml:space="preserve">, </w:t>
            </w:r>
            <w:r w:rsidRPr="008E46CF">
              <w:rPr>
                <w:b/>
                <w:bCs/>
                <w:vertAlign w:val="superscript"/>
              </w:rPr>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rPr>
                <w:b/>
                <w:bCs/>
                <w:vertAlign w:val="superscript"/>
              </w:rPr>
              <w:instrText xml:space="preserve"> ADDIN EN.CITE </w:instrText>
            </w:r>
            <w:r w:rsidRPr="008E46CF">
              <w:rPr>
                <w:b/>
                <w:bCs/>
                <w:vertAlign w:val="superscript"/>
              </w:rPr>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rPr>
                <w:b/>
                <w:bCs/>
                <w:vertAlign w:val="superscript"/>
              </w:rPr>
              <w:instrText xml:space="preserve"> ADDIN EN.CITE.DATA </w:instrText>
            </w:r>
            <w:r w:rsidRPr="008E46CF">
              <w:rPr>
                <w:b/>
                <w:bCs/>
                <w:vertAlign w:val="superscript"/>
              </w:rPr>
            </w:r>
            <w:r w:rsidRPr="008E46CF">
              <w:rPr>
                <w:b/>
                <w:bCs/>
                <w:vertAlign w:val="superscript"/>
              </w:rPr>
              <w:fldChar w:fldCharType="end"/>
            </w:r>
            <w:r w:rsidRPr="008E46CF">
              <w:rPr>
                <w:b/>
                <w:bCs/>
                <w:vertAlign w:val="superscript"/>
              </w:rPr>
            </w:r>
            <w:r w:rsidRPr="008E46CF">
              <w:rPr>
                <w:b/>
                <w:bCs/>
                <w:vertAlign w:val="superscript"/>
              </w:rPr>
              <w:fldChar w:fldCharType="separate"/>
            </w:r>
            <w:r w:rsidRPr="008E46CF">
              <w:rPr>
                <w:b/>
                <w:bCs/>
                <w:noProof/>
                <w:vertAlign w:val="superscript"/>
              </w:rPr>
              <w:t>33</w:t>
            </w:r>
            <w:r w:rsidRPr="008E46CF">
              <w:rPr>
                <w:b/>
                <w:bCs/>
                <w:vertAlign w:val="superscript"/>
              </w:rPr>
              <w:fldChar w:fldCharType="end"/>
            </w:r>
          </w:p>
        </w:tc>
        <w:tc>
          <w:tcPr>
            <w:tcW w:w="1308" w:type="dxa"/>
            <w:vMerge w:val="restart"/>
          </w:tcPr>
          <w:p w14:paraId="20368E03" w14:textId="77777777" w:rsidR="00091204" w:rsidRPr="008E46CF" w:rsidRDefault="00091204" w:rsidP="00F63FB9">
            <w:pPr>
              <w:rPr>
                <w:vertAlign w:val="superscript"/>
              </w:rPr>
            </w:pPr>
            <w:r w:rsidRPr="008E46CF">
              <w:t xml:space="preserve">Non randomised </w:t>
            </w:r>
            <w:proofErr w:type="spellStart"/>
            <w:r w:rsidRPr="008E46CF">
              <w:t>trial</w:t>
            </w:r>
            <w:r w:rsidRPr="008E46CF">
              <w:rPr>
                <w:vertAlign w:val="superscript"/>
              </w:rPr>
              <w:t>a</w:t>
            </w:r>
            <w:proofErr w:type="spellEnd"/>
          </w:p>
          <w:p w14:paraId="67F2BAFD" w14:textId="77777777" w:rsidR="00091204" w:rsidRPr="008E46CF" w:rsidRDefault="00091204" w:rsidP="00F63FB9">
            <w:r w:rsidRPr="008E46CF">
              <w:t>Repeated interviews.</w:t>
            </w:r>
          </w:p>
          <w:p w14:paraId="65FC7B10" w14:textId="77777777" w:rsidR="00091204" w:rsidRPr="008E46CF" w:rsidRDefault="00091204" w:rsidP="00F63FB9"/>
          <w:p w14:paraId="2209F805" w14:textId="77777777" w:rsidR="00091204" w:rsidRPr="008E46CF" w:rsidRDefault="00091204" w:rsidP="00F63FB9">
            <w:r w:rsidRPr="008E46CF">
              <w:t>USA</w:t>
            </w:r>
          </w:p>
          <w:p w14:paraId="737C9E2C" w14:textId="77777777" w:rsidR="00091204" w:rsidRPr="008E46CF" w:rsidRDefault="00091204" w:rsidP="00F63FB9"/>
          <w:p w14:paraId="235D8202" w14:textId="0ECCED55" w:rsidR="00091204" w:rsidRPr="008E46CF" w:rsidRDefault="00091204" w:rsidP="00F63FB9">
            <w:r w:rsidRPr="008E46CF">
              <w:t>February- August 2001</w:t>
            </w:r>
          </w:p>
        </w:tc>
        <w:tc>
          <w:tcPr>
            <w:tcW w:w="1271" w:type="dxa"/>
            <w:vMerge w:val="restart"/>
          </w:tcPr>
          <w:p w14:paraId="66B9865B" w14:textId="77777777" w:rsidR="00091204" w:rsidRPr="008E46CF" w:rsidRDefault="00091204" w:rsidP="00F63FB9">
            <w:pPr>
              <w:rPr>
                <w:rFonts w:cstheme="minorHAnsi"/>
              </w:rPr>
            </w:pPr>
            <w:r w:rsidRPr="008E46CF">
              <w:rPr>
                <w:rFonts w:cstheme="minorHAnsi"/>
              </w:rPr>
              <w:lastRenderedPageBreak/>
              <w:t>Post-partum women receiving WIC</w:t>
            </w:r>
          </w:p>
          <w:p w14:paraId="76643EE7" w14:textId="77777777" w:rsidR="00091204" w:rsidRPr="008E46CF" w:rsidRDefault="00091204" w:rsidP="00F63FB9">
            <w:pPr>
              <w:rPr>
                <w:rFonts w:cstheme="minorHAnsi"/>
              </w:rPr>
            </w:pPr>
          </w:p>
          <w:p w14:paraId="55515B2B" w14:textId="7ECE08B1" w:rsidR="00091204" w:rsidRPr="008E46CF" w:rsidRDefault="00091204" w:rsidP="00F63FB9">
            <w:pPr>
              <w:rPr>
                <w:rFonts w:cstheme="minorHAnsi"/>
              </w:rPr>
            </w:pPr>
            <w:r w:rsidRPr="008E46CF">
              <w:rPr>
                <w:rFonts w:cstheme="minorHAnsi"/>
              </w:rPr>
              <w:t>n = 602</w:t>
            </w:r>
          </w:p>
        </w:tc>
        <w:tc>
          <w:tcPr>
            <w:tcW w:w="3191" w:type="dxa"/>
            <w:gridSpan w:val="4"/>
          </w:tcPr>
          <w:p w14:paraId="1B01E983" w14:textId="578FA41B" w:rsidR="00091204" w:rsidRPr="008E46CF" w:rsidRDefault="00091204" w:rsidP="00F63FB9">
            <w:pPr>
              <w:rPr>
                <w:rFonts w:ascii="Calibri" w:hAnsi="Calibri" w:cs="Calibri"/>
              </w:rPr>
            </w:pPr>
            <w:r w:rsidRPr="008E46CF">
              <w:t>Age (years), mean (range)</w:t>
            </w:r>
          </w:p>
        </w:tc>
        <w:tc>
          <w:tcPr>
            <w:tcW w:w="1350" w:type="dxa"/>
            <w:gridSpan w:val="2"/>
          </w:tcPr>
          <w:p w14:paraId="38BA3B49" w14:textId="64FDB65F" w:rsidR="00091204" w:rsidRPr="008E46CF" w:rsidRDefault="00091204" w:rsidP="00F63FB9">
            <w:pPr>
              <w:rPr>
                <w:rFonts w:ascii="Calibri" w:hAnsi="Calibri" w:cs="Calibri"/>
              </w:rPr>
            </w:pPr>
            <w:r w:rsidRPr="008E46CF">
              <w:rPr>
                <w:rFonts w:cstheme="minorHAnsi"/>
              </w:rPr>
              <w:t>27.5 (17-43)</w:t>
            </w:r>
          </w:p>
        </w:tc>
        <w:tc>
          <w:tcPr>
            <w:tcW w:w="1620" w:type="dxa"/>
            <w:vMerge w:val="restart"/>
          </w:tcPr>
          <w:p w14:paraId="5B8135D6" w14:textId="7CDD09E2" w:rsidR="00091204" w:rsidRPr="008E46CF" w:rsidRDefault="00091204" w:rsidP="00F63FB9">
            <w:r w:rsidRPr="008E46CF">
              <w:t xml:space="preserve">As for Herman </w:t>
            </w:r>
            <w:r w:rsidRPr="008E46CF">
              <w:rPr>
                <w:i/>
                <w:iCs/>
              </w:rPr>
              <w:t>et al</w:t>
            </w:r>
            <w:r w:rsidRPr="008E46CF">
              <w:t xml:space="preserve"> 2006.</w:t>
            </w:r>
          </w:p>
        </w:tc>
        <w:tc>
          <w:tcPr>
            <w:tcW w:w="1440" w:type="dxa"/>
            <w:vMerge w:val="restart"/>
          </w:tcPr>
          <w:p w14:paraId="46D1161E" w14:textId="20B44F54" w:rsidR="00091204" w:rsidRPr="008E46CF" w:rsidRDefault="00DB792E" w:rsidP="00C873F3">
            <w:pPr>
              <w:pStyle w:val="ListParagraph"/>
              <w:numPr>
                <w:ilvl w:val="0"/>
                <w:numId w:val="3"/>
              </w:numPr>
              <w:autoSpaceDE/>
              <w:autoSpaceDN/>
              <w:adjustRightInd/>
              <w:ind w:left="113" w:hanging="113"/>
            </w:pPr>
            <w:r w:rsidRPr="008E46CF">
              <w:t>F&amp;V consumption</w:t>
            </w:r>
          </w:p>
          <w:p w14:paraId="06FB362D" w14:textId="77777777" w:rsidR="00091204" w:rsidRPr="008E46CF" w:rsidRDefault="00091204" w:rsidP="00F63FB9"/>
        </w:tc>
        <w:tc>
          <w:tcPr>
            <w:tcW w:w="2703" w:type="dxa"/>
            <w:vMerge w:val="restart"/>
          </w:tcPr>
          <w:p w14:paraId="5E4A4FD8" w14:textId="77777777" w:rsidR="00091204" w:rsidRPr="008E46CF" w:rsidRDefault="00091204" w:rsidP="00F63FB9">
            <w:r w:rsidRPr="008E46CF">
              <w:t>+Adjusted for multiple comparisons</w:t>
            </w:r>
          </w:p>
          <w:p w14:paraId="63E5EE3A" w14:textId="77777777" w:rsidR="00091204" w:rsidRPr="008E46CF" w:rsidRDefault="00091204" w:rsidP="00F63FB9">
            <w:r w:rsidRPr="008E46CF">
              <w:t>+ Assessed for continued impact after the end of the intervention</w:t>
            </w:r>
          </w:p>
          <w:p w14:paraId="06F12255" w14:textId="77777777" w:rsidR="00091204" w:rsidRPr="008E46CF" w:rsidRDefault="00091204" w:rsidP="00F63FB9">
            <w:r w:rsidRPr="008E46CF">
              <w:t>+ Adjusted for confounders</w:t>
            </w:r>
          </w:p>
          <w:p w14:paraId="6BBEC2A2" w14:textId="77777777" w:rsidR="00091204" w:rsidRPr="008E46CF" w:rsidRDefault="00091204" w:rsidP="00F63FB9">
            <w:r w:rsidRPr="008E46CF">
              <w:lastRenderedPageBreak/>
              <w:t>- Dropout rate 25% (151/602)</w:t>
            </w:r>
          </w:p>
          <w:p w14:paraId="6E5A113F" w14:textId="103DC40E" w:rsidR="00091204" w:rsidRPr="008E46CF" w:rsidRDefault="00091204" w:rsidP="00F63FB9">
            <w:r w:rsidRPr="008E46CF">
              <w:t>- Differences in some data compared to other paper published using the same cohort</w: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 </w:instrTex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32</w:t>
            </w:r>
            <w:r w:rsidRPr="008E46CF">
              <w:fldChar w:fldCharType="end"/>
            </w:r>
          </w:p>
        </w:tc>
      </w:tr>
      <w:tr w:rsidR="008E46CF" w:rsidRPr="008E46CF" w14:paraId="167B5DB8" w14:textId="77777777">
        <w:tc>
          <w:tcPr>
            <w:tcW w:w="1065" w:type="dxa"/>
            <w:vMerge/>
          </w:tcPr>
          <w:p w14:paraId="5DB9373E" w14:textId="77777777" w:rsidR="00091204" w:rsidRPr="008E46CF" w:rsidRDefault="00091204" w:rsidP="00F63FB9">
            <w:pPr>
              <w:rPr>
                <w:b/>
                <w:bCs/>
              </w:rPr>
            </w:pPr>
          </w:p>
        </w:tc>
        <w:tc>
          <w:tcPr>
            <w:tcW w:w="1308" w:type="dxa"/>
            <w:vMerge/>
          </w:tcPr>
          <w:p w14:paraId="25891E2A" w14:textId="77777777" w:rsidR="00091204" w:rsidRPr="008E46CF" w:rsidRDefault="00091204" w:rsidP="00F63FB9"/>
        </w:tc>
        <w:tc>
          <w:tcPr>
            <w:tcW w:w="1271" w:type="dxa"/>
            <w:vMerge/>
          </w:tcPr>
          <w:p w14:paraId="18570687" w14:textId="77777777" w:rsidR="00091204" w:rsidRPr="008E46CF" w:rsidRDefault="00091204" w:rsidP="00F63FB9">
            <w:pPr>
              <w:rPr>
                <w:rFonts w:cstheme="minorHAnsi"/>
              </w:rPr>
            </w:pPr>
          </w:p>
        </w:tc>
        <w:tc>
          <w:tcPr>
            <w:tcW w:w="941" w:type="dxa"/>
            <w:vMerge w:val="restart"/>
          </w:tcPr>
          <w:p w14:paraId="5DA237A4" w14:textId="4D27C7C1" w:rsidR="00091204" w:rsidRPr="008E46CF" w:rsidRDefault="00091204" w:rsidP="00F63FB9">
            <w:r w:rsidRPr="008E46CF">
              <w:t>Ethnic background, %</w:t>
            </w:r>
          </w:p>
        </w:tc>
        <w:tc>
          <w:tcPr>
            <w:tcW w:w="2250" w:type="dxa"/>
            <w:gridSpan w:val="3"/>
          </w:tcPr>
          <w:p w14:paraId="38281B9A" w14:textId="62FBE126" w:rsidR="00091204" w:rsidRPr="008E46CF" w:rsidRDefault="00091204" w:rsidP="00F63FB9">
            <w:pPr>
              <w:rPr>
                <w:rFonts w:ascii="Calibri" w:hAnsi="Calibri" w:cs="Calibri"/>
              </w:rPr>
            </w:pPr>
            <w:r w:rsidRPr="008E46CF">
              <w:rPr>
                <w:rFonts w:cstheme="minorHAnsi"/>
              </w:rPr>
              <w:t>Hispanic</w:t>
            </w:r>
          </w:p>
        </w:tc>
        <w:tc>
          <w:tcPr>
            <w:tcW w:w="1350" w:type="dxa"/>
            <w:gridSpan w:val="2"/>
          </w:tcPr>
          <w:p w14:paraId="2162A444" w14:textId="48588B4E" w:rsidR="00091204" w:rsidRPr="008E46CF" w:rsidRDefault="00091204" w:rsidP="00F63FB9">
            <w:pPr>
              <w:rPr>
                <w:rFonts w:ascii="Calibri" w:hAnsi="Calibri" w:cs="Calibri"/>
              </w:rPr>
            </w:pPr>
            <w:r w:rsidRPr="008E46CF">
              <w:rPr>
                <w:rFonts w:cstheme="minorHAnsi"/>
              </w:rPr>
              <w:t>89.1</w:t>
            </w:r>
          </w:p>
        </w:tc>
        <w:tc>
          <w:tcPr>
            <w:tcW w:w="1620" w:type="dxa"/>
            <w:vMerge/>
          </w:tcPr>
          <w:p w14:paraId="60449925" w14:textId="77777777" w:rsidR="00091204" w:rsidRPr="008E46CF" w:rsidRDefault="00091204" w:rsidP="00F63FB9"/>
        </w:tc>
        <w:tc>
          <w:tcPr>
            <w:tcW w:w="1440" w:type="dxa"/>
            <w:vMerge/>
          </w:tcPr>
          <w:p w14:paraId="42B4157B" w14:textId="77777777" w:rsidR="00091204" w:rsidRPr="008E46CF" w:rsidRDefault="00091204" w:rsidP="00F63FB9"/>
        </w:tc>
        <w:tc>
          <w:tcPr>
            <w:tcW w:w="2703" w:type="dxa"/>
            <w:vMerge/>
          </w:tcPr>
          <w:p w14:paraId="11A8DEE3" w14:textId="77777777" w:rsidR="00091204" w:rsidRPr="008E46CF" w:rsidRDefault="00091204" w:rsidP="00F63FB9"/>
        </w:tc>
      </w:tr>
      <w:tr w:rsidR="008E46CF" w:rsidRPr="008E46CF" w14:paraId="67529C5C" w14:textId="77777777">
        <w:tc>
          <w:tcPr>
            <w:tcW w:w="1065" w:type="dxa"/>
            <w:vMerge/>
          </w:tcPr>
          <w:p w14:paraId="23002FDC" w14:textId="77777777" w:rsidR="00091204" w:rsidRPr="008E46CF" w:rsidRDefault="00091204" w:rsidP="00F63FB9">
            <w:pPr>
              <w:rPr>
                <w:b/>
                <w:bCs/>
              </w:rPr>
            </w:pPr>
          </w:p>
        </w:tc>
        <w:tc>
          <w:tcPr>
            <w:tcW w:w="1308" w:type="dxa"/>
            <w:vMerge/>
          </w:tcPr>
          <w:p w14:paraId="5938E0A3" w14:textId="77777777" w:rsidR="00091204" w:rsidRPr="008E46CF" w:rsidRDefault="00091204" w:rsidP="00F63FB9"/>
        </w:tc>
        <w:tc>
          <w:tcPr>
            <w:tcW w:w="1271" w:type="dxa"/>
            <w:vMerge/>
          </w:tcPr>
          <w:p w14:paraId="760EC59F" w14:textId="77777777" w:rsidR="00091204" w:rsidRPr="008E46CF" w:rsidRDefault="00091204" w:rsidP="00F63FB9">
            <w:pPr>
              <w:rPr>
                <w:rFonts w:cstheme="minorHAnsi"/>
              </w:rPr>
            </w:pPr>
          </w:p>
        </w:tc>
        <w:tc>
          <w:tcPr>
            <w:tcW w:w="941" w:type="dxa"/>
            <w:vMerge/>
          </w:tcPr>
          <w:p w14:paraId="2FC060FF" w14:textId="77777777" w:rsidR="00091204" w:rsidRPr="008E46CF" w:rsidRDefault="00091204" w:rsidP="00F63FB9"/>
        </w:tc>
        <w:tc>
          <w:tcPr>
            <w:tcW w:w="2250" w:type="dxa"/>
            <w:gridSpan w:val="3"/>
          </w:tcPr>
          <w:p w14:paraId="0D256577" w14:textId="5F52F584" w:rsidR="00091204" w:rsidRPr="008E46CF" w:rsidRDefault="00091204" w:rsidP="00F63FB9">
            <w:pPr>
              <w:rPr>
                <w:rFonts w:ascii="Calibri" w:hAnsi="Calibri" w:cs="Calibri"/>
              </w:rPr>
            </w:pPr>
            <w:r w:rsidRPr="008E46CF">
              <w:rPr>
                <w:rFonts w:cstheme="minorHAnsi"/>
              </w:rPr>
              <w:t>African American</w:t>
            </w:r>
          </w:p>
        </w:tc>
        <w:tc>
          <w:tcPr>
            <w:tcW w:w="1350" w:type="dxa"/>
            <w:gridSpan w:val="2"/>
          </w:tcPr>
          <w:p w14:paraId="47091EAB" w14:textId="6BD1E0AD" w:rsidR="00091204" w:rsidRPr="008E46CF" w:rsidRDefault="00091204" w:rsidP="00F63FB9">
            <w:pPr>
              <w:rPr>
                <w:rFonts w:ascii="Calibri" w:hAnsi="Calibri" w:cs="Calibri"/>
              </w:rPr>
            </w:pPr>
            <w:r w:rsidRPr="008E46CF">
              <w:rPr>
                <w:rFonts w:cstheme="minorHAnsi"/>
              </w:rPr>
              <w:t>5.9</w:t>
            </w:r>
          </w:p>
        </w:tc>
        <w:tc>
          <w:tcPr>
            <w:tcW w:w="1620" w:type="dxa"/>
            <w:vMerge/>
          </w:tcPr>
          <w:p w14:paraId="43EA4E94" w14:textId="77777777" w:rsidR="00091204" w:rsidRPr="008E46CF" w:rsidRDefault="00091204" w:rsidP="00F63FB9"/>
        </w:tc>
        <w:tc>
          <w:tcPr>
            <w:tcW w:w="1440" w:type="dxa"/>
            <w:vMerge/>
          </w:tcPr>
          <w:p w14:paraId="0ED5500C" w14:textId="77777777" w:rsidR="00091204" w:rsidRPr="008E46CF" w:rsidRDefault="00091204" w:rsidP="00F63FB9"/>
        </w:tc>
        <w:tc>
          <w:tcPr>
            <w:tcW w:w="2703" w:type="dxa"/>
            <w:vMerge/>
          </w:tcPr>
          <w:p w14:paraId="286C8C64" w14:textId="77777777" w:rsidR="00091204" w:rsidRPr="008E46CF" w:rsidRDefault="00091204" w:rsidP="00F63FB9"/>
        </w:tc>
      </w:tr>
      <w:tr w:rsidR="008E46CF" w:rsidRPr="008E46CF" w14:paraId="759842A2" w14:textId="77777777">
        <w:tc>
          <w:tcPr>
            <w:tcW w:w="1065" w:type="dxa"/>
            <w:vMerge/>
          </w:tcPr>
          <w:p w14:paraId="409D5B36" w14:textId="77777777" w:rsidR="00091204" w:rsidRPr="008E46CF" w:rsidRDefault="00091204" w:rsidP="00F63FB9">
            <w:pPr>
              <w:rPr>
                <w:b/>
                <w:bCs/>
              </w:rPr>
            </w:pPr>
          </w:p>
        </w:tc>
        <w:tc>
          <w:tcPr>
            <w:tcW w:w="1308" w:type="dxa"/>
            <w:vMerge/>
          </w:tcPr>
          <w:p w14:paraId="6FC0FB5C" w14:textId="77777777" w:rsidR="00091204" w:rsidRPr="008E46CF" w:rsidRDefault="00091204" w:rsidP="00F63FB9"/>
        </w:tc>
        <w:tc>
          <w:tcPr>
            <w:tcW w:w="1271" w:type="dxa"/>
            <w:vMerge/>
          </w:tcPr>
          <w:p w14:paraId="5977E2F8" w14:textId="77777777" w:rsidR="00091204" w:rsidRPr="008E46CF" w:rsidRDefault="00091204" w:rsidP="00F63FB9">
            <w:pPr>
              <w:rPr>
                <w:rFonts w:cstheme="minorHAnsi"/>
              </w:rPr>
            </w:pPr>
          </w:p>
        </w:tc>
        <w:tc>
          <w:tcPr>
            <w:tcW w:w="941" w:type="dxa"/>
            <w:vMerge/>
          </w:tcPr>
          <w:p w14:paraId="674B2952" w14:textId="77777777" w:rsidR="00091204" w:rsidRPr="008E46CF" w:rsidRDefault="00091204" w:rsidP="00F63FB9"/>
        </w:tc>
        <w:tc>
          <w:tcPr>
            <w:tcW w:w="2250" w:type="dxa"/>
            <w:gridSpan w:val="3"/>
          </w:tcPr>
          <w:p w14:paraId="5F542816" w14:textId="54D5E571" w:rsidR="00091204" w:rsidRPr="008E46CF" w:rsidRDefault="00091204" w:rsidP="00F63FB9">
            <w:pPr>
              <w:rPr>
                <w:rFonts w:ascii="Calibri" w:hAnsi="Calibri" w:cs="Calibri"/>
              </w:rPr>
            </w:pPr>
            <w:r w:rsidRPr="008E46CF">
              <w:rPr>
                <w:rFonts w:cstheme="minorHAnsi"/>
              </w:rPr>
              <w:t>Non-Hispanic white</w:t>
            </w:r>
          </w:p>
        </w:tc>
        <w:tc>
          <w:tcPr>
            <w:tcW w:w="1350" w:type="dxa"/>
            <w:gridSpan w:val="2"/>
          </w:tcPr>
          <w:p w14:paraId="2C0BE90C" w14:textId="120F5235" w:rsidR="00091204" w:rsidRPr="008E46CF" w:rsidRDefault="00091204" w:rsidP="00F63FB9">
            <w:pPr>
              <w:rPr>
                <w:rFonts w:ascii="Calibri" w:hAnsi="Calibri" w:cs="Calibri"/>
              </w:rPr>
            </w:pPr>
            <w:r w:rsidRPr="008E46CF">
              <w:rPr>
                <w:rFonts w:cstheme="minorHAnsi"/>
              </w:rPr>
              <w:t>2.8</w:t>
            </w:r>
          </w:p>
        </w:tc>
        <w:tc>
          <w:tcPr>
            <w:tcW w:w="1620" w:type="dxa"/>
            <w:vMerge/>
          </w:tcPr>
          <w:p w14:paraId="5FF83C10" w14:textId="77777777" w:rsidR="00091204" w:rsidRPr="008E46CF" w:rsidRDefault="00091204" w:rsidP="00F63FB9"/>
        </w:tc>
        <w:tc>
          <w:tcPr>
            <w:tcW w:w="1440" w:type="dxa"/>
            <w:vMerge/>
          </w:tcPr>
          <w:p w14:paraId="51250F53" w14:textId="77777777" w:rsidR="00091204" w:rsidRPr="008E46CF" w:rsidRDefault="00091204" w:rsidP="00F63FB9"/>
        </w:tc>
        <w:tc>
          <w:tcPr>
            <w:tcW w:w="2703" w:type="dxa"/>
            <w:vMerge/>
          </w:tcPr>
          <w:p w14:paraId="15C9B101" w14:textId="77777777" w:rsidR="00091204" w:rsidRPr="008E46CF" w:rsidRDefault="00091204" w:rsidP="00F63FB9"/>
        </w:tc>
      </w:tr>
      <w:tr w:rsidR="008E46CF" w:rsidRPr="008E46CF" w14:paraId="470CC8BB" w14:textId="77777777">
        <w:tc>
          <w:tcPr>
            <w:tcW w:w="1065" w:type="dxa"/>
            <w:vMerge/>
          </w:tcPr>
          <w:p w14:paraId="5AA17540" w14:textId="77777777" w:rsidR="00091204" w:rsidRPr="008E46CF" w:rsidRDefault="00091204" w:rsidP="00F63FB9">
            <w:pPr>
              <w:rPr>
                <w:b/>
                <w:bCs/>
              </w:rPr>
            </w:pPr>
          </w:p>
        </w:tc>
        <w:tc>
          <w:tcPr>
            <w:tcW w:w="1308" w:type="dxa"/>
            <w:vMerge/>
          </w:tcPr>
          <w:p w14:paraId="7F1BF3BC" w14:textId="77777777" w:rsidR="00091204" w:rsidRPr="008E46CF" w:rsidRDefault="00091204" w:rsidP="00F63FB9"/>
        </w:tc>
        <w:tc>
          <w:tcPr>
            <w:tcW w:w="1271" w:type="dxa"/>
            <w:vMerge/>
          </w:tcPr>
          <w:p w14:paraId="6E626B2E" w14:textId="77777777" w:rsidR="00091204" w:rsidRPr="008E46CF" w:rsidRDefault="00091204" w:rsidP="00F63FB9">
            <w:pPr>
              <w:rPr>
                <w:rFonts w:cstheme="minorHAnsi"/>
              </w:rPr>
            </w:pPr>
          </w:p>
        </w:tc>
        <w:tc>
          <w:tcPr>
            <w:tcW w:w="941" w:type="dxa"/>
            <w:vMerge/>
          </w:tcPr>
          <w:p w14:paraId="50B6B587" w14:textId="77777777" w:rsidR="00091204" w:rsidRPr="008E46CF" w:rsidRDefault="00091204" w:rsidP="00F63FB9"/>
        </w:tc>
        <w:tc>
          <w:tcPr>
            <w:tcW w:w="2250" w:type="dxa"/>
            <w:gridSpan w:val="3"/>
          </w:tcPr>
          <w:p w14:paraId="19B62222" w14:textId="5787E694" w:rsidR="00091204" w:rsidRPr="008E46CF" w:rsidRDefault="00091204" w:rsidP="00F63FB9">
            <w:pPr>
              <w:rPr>
                <w:rFonts w:ascii="Calibri" w:hAnsi="Calibri" w:cs="Calibri"/>
              </w:rPr>
            </w:pPr>
            <w:r w:rsidRPr="008E46CF">
              <w:rPr>
                <w:rFonts w:cstheme="minorHAnsi"/>
              </w:rPr>
              <w:t>Asian American</w:t>
            </w:r>
          </w:p>
        </w:tc>
        <w:tc>
          <w:tcPr>
            <w:tcW w:w="1350" w:type="dxa"/>
            <w:gridSpan w:val="2"/>
          </w:tcPr>
          <w:p w14:paraId="1B69D5F9" w14:textId="51490731" w:rsidR="00091204" w:rsidRPr="008E46CF" w:rsidRDefault="00091204" w:rsidP="00F63FB9">
            <w:pPr>
              <w:rPr>
                <w:rFonts w:ascii="Calibri" w:hAnsi="Calibri" w:cs="Calibri"/>
              </w:rPr>
            </w:pPr>
            <w:r w:rsidRPr="008E46CF">
              <w:rPr>
                <w:rFonts w:cstheme="minorHAnsi"/>
              </w:rPr>
              <w:t>1.9</w:t>
            </w:r>
          </w:p>
        </w:tc>
        <w:tc>
          <w:tcPr>
            <w:tcW w:w="1620" w:type="dxa"/>
            <w:vMerge/>
          </w:tcPr>
          <w:p w14:paraId="46426F6C" w14:textId="77777777" w:rsidR="00091204" w:rsidRPr="008E46CF" w:rsidRDefault="00091204" w:rsidP="00F63FB9"/>
        </w:tc>
        <w:tc>
          <w:tcPr>
            <w:tcW w:w="1440" w:type="dxa"/>
            <w:vMerge/>
          </w:tcPr>
          <w:p w14:paraId="7DB96463" w14:textId="77777777" w:rsidR="00091204" w:rsidRPr="008E46CF" w:rsidRDefault="00091204" w:rsidP="00F63FB9"/>
        </w:tc>
        <w:tc>
          <w:tcPr>
            <w:tcW w:w="2703" w:type="dxa"/>
            <w:vMerge/>
          </w:tcPr>
          <w:p w14:paraId="4C4D2838" w14:textId="77777777" w:rsidR="00091204" w:rsidRPr="008E46CF" w:rsidRDefault="00091204" w:rsidP="00F63FB9"/>
        </w:tc>
      </w:tr>
      <w:tr w:rsidR="008E46CF" w:rsidRPr="008E46CF" w14:paraId="1724765F" w14:textId="77777777">
        <w:tc>
          <w:tcPr>
            <w:tcW w:w="1065" w:type="dxa"/>
            <w:vMerge/>
          </w:tcPr>
          <w:p w14:paraId="329B731E" w14:textId="77777777" w:rsidR="00091204" w:rsidRPr="008E46CF" w:rsidRDefault="00091204" w:rsidP="00F63FB9">
            <w:pPr>
              <w:rPr>
                <w:b/>
                <w:bCs/>
              </w:rPr>
            </w:pPr>
          </w:p>
        </w:tc>
        <w:tc>
          <w:tcPr>
            <w:tcW w:w="1308" w:type="dxa"/>
            <w:vMerge/>
          </w:tcPr>
          <w:p w14:paraId="109C255C" w14:textId="77777777" w:rsidR="00091204" w:rsidRPr="008E46CF" w:rsidRDefault="00091204" w:rsidP="00F63FB9"/>
        </w:tc>
        <w:tc>
          <w:tcPr>
            <w:tcW w:w="1271" w:type="dxa"/>
            <w:vMerge/>
          </w:tcPr>
          <w:p w14:paraId="5151FDA2" w14:textId="77777777" w:rsidR="00091204" w:rsidRPr="008E46CF" w:rsidRDefault="00091204" w:rsidP="00F63FB9">
            <w:pPr>
              <w:rPr>
                <w:rFonts w:cstheme="minorHAnsi"/>
              </w:rPr>
            </w:pPr>
          </w:p>
        </w:tc>
        <w:tc>
          <w:tcPr>
            <w:tcW w:w="941" w:type="dxa"/>
            <w:vMerge/>
          </w:tcPr>
          <w:p w14:paraId="517C0711" w14:textId="77777777" w:rsidR="00091204" w:rsidRPr="008E46CF" w:rsidRDefault="00091204" w:rsidP="00F63FB9"/>
        </w:tc>
        <w:tc>
          <w:tcPr>
            <w:tcW w:w="2250" w:type="dxa"/>
            <w:gridSpan w:val="3"/>
          </w:tcPr>
          <w:p w14:paraId="2A9FBCF6" w14:textId="76AE22B3" w:rsidR="00091204" w:rsidRPr="008E46CF" w:rsidRDefault="00091204" w:rsidP="00F63FB9">
            <w:pPr>
              <w:rPr>
                <w:rFonts w:ascii="Calibri" w:hAnsi="Calibri" w:cs="Calibri"/>
              </w:rPr>
            </w:pPr>
            <w:r w:rsidRPr="008E46CF">
              <w:rPr>
                <w:rFonts w:cstheme="minorHAnsi"/>
              </w:rPr>
              <w:t>Native American</w:t>
            </w:r>
          </w:p>
        </w:tc>
        <w:tc>
          <w:tcPr>
            <w:tcW w:w="1350" w:type="dxa"/>
            <w:gridSpan w:val="2"/>
          </w:tcPr>
          <w:p w14:paraId="05A4A404" w14:textId="1017613F" w:rsidR="00091204" w:rsidRPr="008E46CF" w:rsidRDefault="00091204" w:rsidP="00F63FB9">
            <w:pPr>
              <w:rPr>
                <w:rFonts w:ascii="Calibri" w:hAnsi="Calibri" w:cs="Calibri"/>
              </w:rPr>
            </w:pPr>
            <w:r w:rsidRPr="008E46CF">
              <w:rPr>
                <w:rFonts w:cstheme="minorHAnsi"/>
              </w:rPr>
              <w:t>0.2</w:t>
            </w:r>
          </w:p>
        </w:tc>
        <w:tc>
          <w:tcPr>
            <w:tcW w:w="1620" w:type="dxa"/>
            <w:vMerge/>
          </w:tcPr>
          <w:p w14:paraId="1834EF05" w14:textId="77777777" w:rsidR="00091204" w:rsidRPr="008E46CF" w:rsidRDefault="00091204" w:rsidP="00F63FB9"/>
        </w:tc>
        <w:tc>
          <w:tcPr>
            <w:tcW w:w="1440" w:type="dxa"/>
            <w:vMerge/>
          </w:tcPr>
          <w:p w14:paraId="41C243D2" w14:textId="77777777" w:rsidR="00091204" w:rsidRPr="008E46CF" w:rsidRDefault="00091204" w:rsidP="00F63FB9"/>
        </w:tc>
        <w:tc>
          <w:tcPr>
            <w:tcW w:w="2703" w:type="dxa"/>
            <w:vMerge/>
          </w:tcPr>
          <w:p w14:paraId="54B0A12F" w14:textId="77777777" w:rsidR="00091204" w:rsidRPr="008E46CF" w:rsidRDefault="00091204" w:rsidP="00F63FB9"/>
        </w:tc>
      </w:tr>
      <w:tr w:rsidR="008E46CF" w:rsidRPr="008E46CF" w14:paraId="52D9B534" w14:textId="77777777">
        <w:tc>
          <w:tcPr>
            <w:tcW w:w="1065" w:type="dxa"/>
            <w:vMerge w:val="restart"/>
          </w:tcPr>
          <w:p w14:paraId="27E90D67" w14:textId="639EB9CE" w:rsidR="00091204" w:rsidRPr="008E46CF" w:rsidRDefault="00091204" w:rsidP="00F63FB9">
            <w:pPr>
              <w:rPr>
                <w:b/>
                <w:bCs/>
              </w:rPr>
            </w:pPr>
            <w:proofErr w:type="spellStart"/>
            <w:r w:rsidRPr="008E46CF">
              <w:rPr>
                <w:b/>
                <w:bCs/>
              </w:rPr>
              <w:t>Ridberg</w:t>
            </w:r>
            <w:proofErr w:type="spellEnd"/>
            <w:r w:rsidRPr="008E46CF">
              <w:rPr>
                <w:b/>
                <w:bCs/>
              </w:rPr>
              <w:t xml:space="preserve"> 2020</w:t>
            </w:r>
            <w:r w:rsidRPr="008E46CF">
              <w:rPr>
                <w:rFonts w:ascii="Noto Sans" w:hAnsi="Noto Sans" w:cs="Noto Sans"/>
                <w:shd w:val="clear" w:color="auto" w:fill="FFFFFF"/>
              </w:rPr>
              <w:t>†</w:t>
            </w:r>
            <w:r w:rsidRPr="008E46CF">
              <w:rPr>
                <w:rFonts w:ascii="Noto Sans" w:hAnsi="Noto Sans" w:cs="Noto Sans"/>
                <w:shd w:val="clear" w:color="auto" w:fill="FFFFFF"/>
                <w:vertAlign w:val="superscript"/>
              </w:rPr>
              <w:t xml:space="preserve">, </w:t>
            </w:r>
            <w:r w:rsidRPr="008E46CF">
              <w:rPr>
                <w:b/>
                <w:bCs/>
              </w:rPr>
              <w:fldChar w:fldCharType="begin"/>
            </w:r>
            <w:r w:rsidRPr="008E46CF">
              <w:rPr>
                <w:b/>
                <w:bCs/>
              </w:rPr>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rPr>
                <w:b/>
                <w:bCs/>
              </w:rPr>
              <w:fldChar w:fldCharType="separate"/>
            </w:r>
            <w:r w:rsidRPr="008E46CF">
              <w:rPr>
                <w:b/>
                <w:bCs/>
                <w:noProof/>
                <w:vertAlign w:val="superscript"/>
              </w:rPr>
              <w:t>34</w:t>
            </w:r>
            <w:r w:rsidRPr="008E46CF">
              <w:rPr>
                <w:b/>
                <w:bCs/>
              </w:rPr>
              <w:fldChar w:fldCharType="end"/>
            </w:r>
          </w:p>
        </w:tc>
        <w:tc>
          <w:tcPr>
            <w:tcW w:w="1308" w:type="dxa"/>
            <w:vMerge w:val="restart"/>
          </w:tcPr>
          <w:p w14:paraId="5B4B002E" w14:textId="77777777" w:rsidR="00091204" w:rsidRPr="008E46CF" w:rsidRDefault="00091204" w:rsidP="00F63FB9">
            <w:pPr>
              <w:rPr>
                <w:vertAlign w:val="superscript"/>
              </w:rPr>
            </w:pPr>
            <w:r w:rsidRPr="008E46CF">
              <w:t>Non randomised trial</w:t>
            </w:r>
            <w:r w:rsidRPr="008E46CF">
              <w:rPr>
                <w:vertAlign w:val="superscript"/>
              </w:rPr>
              <w:t xml:space="preserve"> a</w:t>
            </w:r>
          </w:p>
          <w:p w14:paraId="6752D793" w14:textId="267F1F6D" w:rsidR="00091204" w:rsidRPr="008E46CF" w:rsidRDefault="00091204" w:rsidP="00F63FB9">
            <w:r w:rsidRPr="008E46CF">
              <w:t>Self-administered surveys. Taking advantage of</w:t>
            </w:r>
            <w:r w:rsidR="00A85BAC" w:rsidRPr="008E46CF">
              <w:t xml:space="preserve"> </w:t>
            </w:r>
            <w:r w:rsidRPr="008E46CF">
              <w:t>introduction of supplementary voucher</w:t>
            </w:r>
            <w:r w:rsidR="00DF193C" w:rsidRPr="008E46CF">
              <w:t xml:space="preserve"> </w:t>
            </w:r>
            <w:r w:rsidRPr="008E46CF">
              <w:t>for pregnant women receiving WIC.</w:t>
            </w:r>
          </w:p>
          <w:p w14:paraId="70250DB2" w14:textId="77777777" w:rsidR="00091204" w:rsidRPr="008E46CF" w:rsidRDefault="00091204" w:rsidP="00F63FB9"/>
          <w:p w14:paraId="588B6A10" w14:textId="77777777" w:rsidR="00091204" w:rsidRPr="008E46CF" w:rsidRDefault="00091204" w:rsidP="00F63FB9">
            <w:r w:rsidRPr="008E46CF">
              <w:t>USA</w:t>
            </w:r>
          </w:p>
          <w:p w14:paraId="7770C026" w14:textId="77777777" w:rsidR="00091204" w:rsidRPr="008E46CF" w:rsidRDefault="00091204" w:rsidP="00F63FB9"/>
          <w:p w14:paraId="32B3EC4E" w14:textId="3B8877ED" w:rsidR="00091204" w:rsidRPr="008E46CF" w:rsidRDefault="00091204" w:rsidP="00F63FB9">
            <w:r w:rsidRPr="008E46CF">
              <w:t>February – August 2017</w:t>
            </w:r>
          </w:p>
        </w:tc>
        <w:tc>
          <w:tcPr>
            <w:tcW w:w="1271" w:type="dxa"/>
            <w:vMerge w:val="restart"/>
          </w:tcPr>
          <w:p w14:paraId="7D6D9E54" w14:textId="5BDE5BD5" w:rsidR="00091204" w:rsidRPr="008E46CF" w:rsidRDefault="00091204" w:rsidP="00F63FB9">
            <w:r w:rsidRPr="008E46CF">
              <w:rPr>
                <w:b/>
                <w:bCs/>
              </w:rPr>
              <w:t>Intervention</w:t>
            </w:r>
            <w:r w:rsidRPr="008E46CF">
              <w:t xml:space="preserve">: pregnant and </w:t>
            </w:r>
            <w:r w:rsidR="005634F0" w:rsidRPr="008E46CF">
              <w:t xml:space="preserve">(up to 5 months) </w:t>
            </w:r>
            <w:r w:rsidRPr="008E46CF">
              <w:t>postpartum women claiming WIC: n = 592</w:t>
            </w:r>
          </w:p>
          <w:p w14:paraId="715FF78C" w14:textId="50403512" w:rsidR="00091204" w:rsidRPr="008E46CF" w:rsidRDefault="00091204" w:rsidP="00F63FB9">
            <w:r w:rsidRPr="008E46CF">
              <w:rPr>
                <w:b/>
                <w:bCs/>
              </w:rPr>
              <w:t>Control</w:t>
            </w:r>
            <w:r w:rsidRPr="008E46CF">
              <w:t>: non pregnant WIC participants: n = 108</w:t>
            </w:r>
          </w:p>
          <w:p w14:paraId="3B7D358B" w14:textId="06ACB6BD" w:rsidR="00091204" w:rsidRPr="008E46CF" w:rsidRDefault="00091204" w:rsidP="00F63FB9">
            <w:pPr>
              <w:rPr>
                <w:rFonts w:cstheme="minorHAnsi"/>
              </w:rPr>
            </w:pPr>
            <w:r w:rsidRPr="008E46CF">
              <w:t>Preterm birth outcome only: historical control from birth records in the previous year’s WIC cohort</w:t>
            </w:r>
          </w:p>
        </w:tc>
        <w:tc>
          <w:tcPr>
            <w:tcW w:w="4541" w:type="dxa"/>
            <w:gridSpan w:val="6"/>
          </w:tcPr>
          <w:p w14:paraId="5978B04C" w14:textId="5EBEB3A7" w:rsidR="00091204" w:rsidRPr="008E46CF" w:rsidRDefault="00091204" w:rsidP="00F63FB9">
            <w:pPr>
              <w:rPr>
                <w:rFonts w:cstheme="minorHAnsi"/>
              </w:rPr>
            </w:pPr>
            <w:r w:rsidRPr="008E46CF">
              <w:t>Demographics for intervention group only, n= 592</w:t>
            </w:r>
          </w:p>
        </w:tc>
        <w:tc>
          <w:tcPr>
            <w:tcW w:w="1620" w:type="dxa"/>
            <w:vMerge w:val="restart"/>
          </w:tcPr>
          <w:p w14:paraId="05C6EEB4" w14:textId="687A4BE8" w:rsidR="00091204" w:rsidRPr="008E46CF" w:rsidRDefault="00C43355" w:rsidP="00F63FB9">
            <w:r w:rsidRPr="008E46CF">
              <w:rPr>
                <w:b/>
                <w:bCs/>
              </w:rPr>
              <w:t>Intervention</w:t>
            </w:r>
            <w:r w:rsidRPr="008E46CF">
              <w:t xml:space="preserve">: </w:t>
            </w:r>
            <w:proofErr w:type="spellStart"/>
            <w:r w:rsidR="00091204" w:rsidRPr="008E46CF">
              <w:t>EatSF</w:t>
            </w:r>
            <w:proofErr w:type="spellEnd"/>
            <w:r w:rsidR="00091204" w:rsidRPr="008E46CF">
              <w:t xml:space="preserve">. </w:t>
            </w:r>
          </w:p>
          <w:p w14:paraId="3BC01D8C" w14:textId="77777777" w:rsidR="00091204" w:rsidRPr="008E46CF" w:rsidRDefault="00091204" w:rsidP="00F63FB9"/>
          <w:p w14:paraId="061026EF" w14:textId="5391BBCB" w:rsidR="00091204" w:rsidRPr="008E46CF" w:rsidRDefault="00091204" w:rsidP="00F63FB9">
            <w:r w:rsidRPr="008E46CF">
              <w:rPr>
                <w:b/>
                <w:bCs/>
              </w:rPr>
              <w:t>Control</w:t>
            </w:r>
            <w:r w:rsidR="00C43355" w:rsidRPr="008E46CF">
              <w:t>:</w:t>
            </w:r>
            <w:r w:rsidRPr="008E46CF">
              <w:t xml:space="preserve"> normal WIC benefits and $10 drug store voucher.</w:t>
            </w:r>
          </w:p>
        </w:tc>
        <w:tc>
          <w:tcPr>
            <w:tcW w:w="1440" w:type="dxa"/>
            <w:vMerge w:val="restart"/>
          </w:tcPr>
          <w:p w14:paraId="5D8874F1" w14:textId="7E695A91" w:rsidR="00091204" w:rsidRPr="008E46CF" w:rsidRDefault="00F352F7" w:rsidP="00C873F3">
            <w:pPr>
              <w:pStyle w:val="ListParagraph"/>
              <w:numPr>
                <w:ilvl w:val="0"/>
                <w:numId w:val="4"/>
              </w:numPr>
              <w:autoSpaceDE/>
              <w:autoSpaceDN/>
              <w:adjustRightInd/>
              <w:ind w:left="113" w:hanging="113"/>
            </w:pPr>
            <w:r w:rsidRPr="008E46CF">
              <w:t>F&amp;V con</w:t>
            </w:r>
            <w:r w:rsidR="00674E10" w:rsidRPr="008E46CF">
              <w:t>sumption</w:t>
            </w:r>
          </w:p>
          <w:p w14:paraId="56FB1B8A" w14:textId="77777777" w:rsidR="00091204" w:rsidRPr="008E46CF" w:rsidRDefault="00091204" w:rsidP="00C873F3">
            <w:pPr>
              <w:pStyle w:val="ListParagraph"/>
              <w:numPr>
                <w:ilvl w:val="0"/>
                <w:numId w:val="4"/>
              </w:numPr>
              <w:autoSpaceDE/>
              <w:autoSpaceDN/>
              <w:adjustRightInd/>
              <w:ind w:left="113" w:hanging="113"/>
            </w:pPr>
            <w:r w:rsidRPr="008E46CF">
              <w:t xml:space="preserve">Food security (6 item USDA food security survey module) </w:t>
            </w:r>
          </w:p>
          <w:p w14:paraId="34B251B4" w14:textId="7A5C5CBD" w:rsidR="00091204" w:rsidRPr="008E46CF" w:rsidRDefault="00091204" w:rsidP="00C873F3">
            <w:pPr>
              <w:pStyle w:val="ListParagraph"/>
              <w:numPr>
                <w:ilvl w:val="0"/>
                <w:numId w:val="4"/>
              </w:numPr>
              <w:autoSpaceDE/>
              <w:autoSpaceDN/>
              <w:adjustRightInd/>
              <w:ind w:left="113" w:hanging="113"/>
            </w:pPr>
            <w:r w:rsidRPr="008E46CF">
              <w:t>Preterm birth (using historical control group)</w:t>
            </w:r>
          </w:p>
        </w:tc>
        <w:tc>
          <w:tcPr>
            <w:tcW w:w="2703" w:type="dxa"/>
            <w:vMerge w:val="restart"/>
          </w:tcPr>
          <w:p w14:paraId="445EB62C" w14:textId="77777777" w:rsidR="00091204" w:rsidRPr="008E46CF" w:rsidRDefault="00091204" w:rsidP="00F63FB9">
            <w:r w:rsidRPr="008E46CF">
              <w:t>+ Included English, Spanish and Chinese speakers</w:t>
            </w:r>
          </w:p>
          <w:p w14:paraId="007F850A" w14:textId="77777777" w:rsidR="00091204" w:rsidRPr="008E46CF" w:rsidRDefault="00091204" w:rsidP="00F63FB9">
            <w:r w:rsidRPr="008E46CF">
              <w:t>+ Used validated food security measure</w:t>
            </w:r>
          </w:p>
          <w:p w14:paraId="371F75F3" w14:textId="77777777" w:rsidR="00091204" w:rsidRPr="008E46CF" w:rsidRDefault="00091204" w:rsidP="00F63FB9">
            <w:r w:rsidRPr="008E46CF">
              <w:t>+ Takes advantage of natural experiment</w:t>
            </w:r>
          </w:p>
          <w:p w14:paraId="4CFCB049" w14:textId="77777777" w:rsidR="00091204" w:rsidRPr="008E46CF" w:rsidRDefault="00091204" w:rsidP="00F63FB9">
            <w:r w:rsidRPr="008E46CF">
              <w:t>- Differences between intervention and control groups</w:t>
            </w:r>
          </w:p>
          <w:p w14:paraId="1503D0FD" w14:textId="77777777" w:rsidR="00091204" w:rsidRPr="008E46CF" w:rsidRDefault="00091204" w:rsidP="00F63FB9">
            <w:r w:rsidRPr="008E46CF">
              <w:t>- No demographic data for control group</w:t>
            </w:r>
          </w:p>
          <w:p w14:paraId="4E754609" w14:textId="77777777" w:rsidR="00091204" w:rsidRPr="008E46CF" w:rsidRDefault="00091204" w:rsidP="00F63FB9">
            <w:r w:rsidRPr="008E46CF">
              <w:t>- High loss to follow up (32% in intervention group)</w:t>
            </w:r>
          </w:p>
          <w:p w14:paraId="040CB618" w14:textId="77777777" w:rsidR="00091204" w:rsidRPr="008E46CF" w:rsidRDefault="00091204" w:rsidP="00F63FB9">
            <w:r w:rsidRPr="008E46CF">
              <w:t>- Time to follow up different in intervention and control groups</w:t>
            </w:r>
          </w:p>
          <w:p w14:paraId="76B25CA1" w14:textId="77777777" w:rsidR="00091204" w:rsidRPr="008E46CF" w:rsidRDefault="00091204" w:rsidP="00F63FB9"/>
          <w:p w14:paraId="37F526AE" w14:textId="77777777" w:rsidR="00091204" w:rsidRPr="008E46CF" w:rsidRDefault="00091204" w:rsidP="00F63FB9"/>
        </w:tc>
      </w:tr>
      <w:tr w:rsidR="008E46CF" w:rsidRPr="008E46CF" w14:paraId="4C261309" w14:textId="77777777">
        <w:tc>
          <w:tcPr>
            <w:tcW w:w="1065" w:type="dxa"/>
            <w:vMerge/>
          </w:tcPr>
          <w:p w14:paraId="210C852F" w14:textId="77777777" w:rsidR="00091204" w:rsidRPr="008E46CF" w:rsidRDefault="00091204" w:rsidP="00F63FB9">
            <w:pPr>
              <w:rPr>
                <w:b/>
                <w:bCs/>
              </w:rPr>
            </w:pPr>
          </w:p>
        </w:tc>
        <w:tc>
          <w:tcPr>
            <w:tcW w:w="1308" w:type="dxa"/>
            <w:vMerge/>
          </w:tcPr>
          <w:p w14:paraId="785E1877" w14:textId="77777777" w:rsidR="00091204" w:rsidRPr="008E46CF" w:rsidRDefault="00091204" w:rsidP="00F63FB9"/>
        </w:tc>
        <w:tc>
          <w:tcPr>
            <w:tcW w:w="1271" w:type="dxa"/>
            <w:vMerge/>
          </w:tcPr>
          <w:p w14:paraId="4CDD7681" w14:textId="77777777" w:rsidR="00091204" w:rsidRPr="008E46CF" w:rsidRDefault="00091204" w:rsidP="00F63FB9">
            <w:pPr>
              <w:rPr>
                <w:rFonts w:cstheme="minorHAnsi"/>
              </w:rPr>
            </w:pPr>
          </w:p>
        </w:tc>
        <w:tc>
          <w:tcPr>
            <w:tcW w:w="3191" w:type="dxa"/>
            <w:gridSpan w:val="4"/>
          </w:tcPr>
          <w:p w14:paraId="6987509B" w14:textId="52CE8C4A" w:rsidR="00091204" w:rsidRPr="008E46CF" w:rsidRDefault="00091204" w:rsidP="00F63FB9">
            <w:pPr>
              <w:rPr>
                <w:rFonts w:ascii="Calibri" w:hAnsi="Calibri" w:cs="Calibri"/>
              </w:rPr>
            </w:pPr>
            <w:r w:rsidRPr="008E46CF">
              <w:t>Age (years), mean (range)</w:t>
            </w:r>
          </w:p>
        </w:tc>
        <w:tc>
          <w:tcPr>
            <w:tcW w:w="1350" w:type="dxa"/>
            <w:gridSpan w:val="2"/>
          </w:tcPr>
          <w:p w14:paraId="48A39BBA" w14:textId="6CAE255C" w:rsidR="00091204" w:rsidRPr="008E46CF" w:rsidRDefault="00091204" w:rsidP="00091204">
            <w:pPr>
              <w:jc w:val="center"/>
              <w:rPr>
                <w:rFonts w:cstheme="minorHAnsi"/>
              </w:rPr>
            </w:pPr>
            <w:r w:rsidRPr="008E46CF">
              <w:rPr>
                <w:lang w:val="en-US"/>
              </w:rPr>
              <w:t>30 (16-43)</w:t>
            </w:r>
          </w:p>
        </w:tc>
        <w:tc>
          <w:tcPr>
            <w:tcW w:w="1620" w:type="dxa"/>
            <w:vMerge/>
          </w:tcPr>
          <w:p w14:paraId="479A1632" w14:textId="77777777" w:rsidR="00091204" w:rsidRPr="008E46CF" w:rsidRDefault="00091204" w:rsidP="00F63FB9"/>
        </w:tc>
        <w:tc>
          <w:tcPr>
            <w:tcW w:w="1440" w:type="dxa"/>
            <w:vMerge/>
          </w:tcPr>
          <w:p w14:paraId="7D525E04" w14:textId="77777777" w:rsidR="00091204" w:rsidRPr="008E46CF" w:rsidRDefault="00091204" w:rsidP="00F63FB9"/>
        </w:tc>
        <w:tc>
          <w:tcPr>
            <w:tcW w:w="2703" w:type="dxa"/>
            <w:vMerge/>
          </w:tcPr>
          <w:p w14:paraId="5BEDC832" w14:textId="77777777" w:rsidR="00091204" w:rsidRPr="008E46CF" w:rsidRDefault="00091204" w:rsidP="00F63FB9"/>
        </w:tc>
      </w:tr>
      <w:tr w:rsidR="008E46CF" w:rsidRPr="008E46CF" w14:paraId="74B9421A" w14:textId="77777777">
        <w:tc>
          <w:tcPr>
            <w:tcW w:w="1065" w:type="dxa"/>
            <w:vMerge/>
          </w:tcPr>
          <w:p w14:paraId="030FD779" w14:textId="77777777" w:rsidR="00091204" w:rsidRPr="008E46CF" w:rsidRDefault="00091204" w:rsidP="00F63FB9">
            <w:pPr>
              <w:rPr>
                <w:b/>
                <w:bCs/>
              </w:rPr>
            </w:pPr>
          </w:p>
        </w:tc>
        <w:tc>
          <w:tcPr>
            <w:tcW w:w="1308" w:type="dxa"/>
            <w:vMerge/>
          </w:tcPr>
          <w:p w14:paraId="11C9DEE7" w14:textId="77777777" w:rsidR="00091204" w:rsidRPr="008E46CF" w:rsidRDefault="00091204" w:rsidP="00F63FB9"/>
        </w:tc>
        <w:tc>
          <w:tcPr>
            <w:tcW w:w="1271" w:type="dxa"/>
            <w:vMerge/>
          </w:tcPr>
          <w:p w14:paraId="08790244" w14:textId="77777777" w:rsidR="00091204" w:rsidRPr="008E46CF" w:rsidRDefault="00091204" w:rsidP="00F63FB9">
            <w:pPr>
              <w:rPr>
                <w:rFonts w:cstheme="minorHAnsi"/>
              </w:rPr>
            </w:pPr>
          </w:p>
        </w:tc>
        <w:tc>
          <w:tcPr>
            <w:tcW w:w="941" w:type="dxa"/>
            <w:vMerge w:val="restart"/>
          </w:tcPr>
          <w:p w14:paraId="2558939E" w14:textId="59245DB1" w:rsidR="00091204" w:rsidRPr="008E46CF" w:rsidRDefault="00091204" w:rsidP="00F63FB9">
            <w:r w:rsidRPr="008E46CF">
              <w:t>Ethnic background, %</w:t>
            </w:r>
          </w:p>
        </w:tc>
        <w:tc>
          <w:tcPr>
            <w:tcW w:w="2250" w:type="dxa"/>
            <w:gridSpan w:val="3"/>
          </w:tcPr>
          <w:p w14:paraId="035E15EA" w14:textId="7F7A7191" w:rsidR="00091204" w:rsidRPr="008E46CF" w:rsidRDefault="00091204" w:rsidP="00F63FB9">
            <w:pPr>
              <w:rPr>
                <w:rFonts w:ascii="Calibri" w:hAnsi="Calibri" w:cs="Calibri"/>
              </w:rPr>
            </w:pPr>
            <w:r w:rsidRPr="008E46CF">
              <w:t>Asian</w:t>
            </w:r>
          </w:p>
        </w:tc>
        <w:tc>
          <w:tcPr>
            <w:tcW w:w="1350" w:type="dxa"/>
            <w:gridSpan w:val="2"/>
          </w:tcPr>
          <w:p w14:paraId="558153C8" w14:textId="375567DE" w:rsidR="00091204" w:rsidRPr="008E46CF" w:rsidRDefault="00091204" w:rsidP="00091204">
            <w:pPr>
              <w:jc w:val="center"/>
              <w:rPr>
                <w:rFonts w:cstheme="minorHAnsi"/>
              </w:rPr>
            </w:pPr>
            <w:r w:rsidRPr="008E46CF">
              <w:t>278 (55%)</w:t>
            </w:r>
          </w:p>
        </w:tc>
        <w:tc>
          <w:tcPr>
            <w:tcW w:w="1620" w:type="dxa"/>
            <w:vMerge/>
          </w:tcPr>
          <w:p w14:paraId="5D7804F5" w14:textId="77777777" w:rsidR="00091204" w:rsidRPr="008E46CF" w:rsidRDefault="00091204" w:rsidP="00F63FB9"/>
        </w:tc>
        <w:tc>
          <w:tcPr>
            <w:tcW w:w="1440" w:type="dxa"/>
            <w:vMerge/>
          </w:tcPr>
          <w:p w14:paraId="60631B05" w14:textId="77777777" w:rsidR="00091204" w:rsidRPr="008E46CF" w:rsidRDefault="00091204" w:rsidP="00F63FB9"/>
        </w:tc>
        <w:tc>
          <w:tcPr>
            <w:tcW w:w="2703" w:type="dxa"/>
            <w:vMerge/>
          </w:tcPr>
          <w:p w14:paraId="55107DDC" w14:textId="77777777" w:rsidR="00091204" w:rsidRPr="008E46CF" w:rsidRDefault="00091204" w:rsidP="00F63FB9"/>
        </w:tc>
      </w:tr>
      <w:tr w:rsidR="008E46CF" w:rsidRPr="008E46CF" w14:paraId="42C54A79" w14:textId="77777777">
        <w:tc>
          <w:tcPr>
            <w:tcW w:w="1065" w:type="dxa"/>
            <w:vMerge/>
          </w:tcPr>
          <w:p w14:paraId="6EB59773" w14:textId="77777777" w:rsidR="00091204" w:rsidRPr="008E46CF" w:rsidRDefault="00091204" w:rsidP="00F63FB9">
            <w:pPr>
              <w:rPr>
                <w:b/>
                <w:bCs/>
              </w:rPr>
            </w:pPr>
          </w:p>
        </w:tc>
        <w:tc>
          <w:tcPr>
            <w:tcW w:w="1308" w:type="dxa"/>
            <w:vMerge/>
          </w:tcPr>
          <w:p w14:paraId="4780079F" w14:textId="77777777" w:rsidR="00091204" w:rsidRPr="008E46CF" w:rsidRDefault="00091204" w:rsidP="00F63FB9"/>
        </w:tc>
        <w:tc>
          <w:tcPr>
            <w:tcW w:w="1271" w:type="dxa"/>
            <w:vMerge/>
          </w:tcPr>
          <w:p w14:paraId="15B12785" w14:textId="77777777" w:rsidR="00091204" w:rsidRPr="008E46CF" w:rsidRDefault="00091204" w:rsidP="00F63FB9">
            <w:pPr>
              <w:rPr>
                <w:rFonts w:cstheme="minorHAnsi"/>
              </w:rPr>
            </w:pPr>
          </w:p>
        </w:tc>
        <w:tc>
          <w:tcPr>
            <w:tcW w:w="941" w:type="dxa"/>
            <w:vMerge/>
          </w:tcPr>
          <w:p w14:paraId="4845DB1A" w14:textId="77777777" w:rsidR="00091204" w:rsidRPr="008E46CF" w:rsidRDefault="00091204" w:rsidP="00F63FB9"/>
        </w:tc>
        <w:tc>
          <w:tcPr>
            <w:tcW w:w="2250" w:type="dxa"/>
            <w:gridSpan w:val="3"/>
          </w:tcPr>
          <w:p w14:paraId="0CC9AA4C" w14:textId="291CA62A" w:rsidR="00091204" w:rsidRPr="008E46CF" w:rsidRDefault="00091204" w:rsidP="00F63FB9">
            <w:pPr>
              <w:rPr>
                <w:rFonts w:ascii="Calibri" w:hAnsi="Calibri" w:cs="Calibri"/>
              </w:rPr>
            </w:pPr>
            <w:r w:rsidRPr="008E46CF">
              <w:t>Hispanic/ Latino</w:t>
            </w:r>
          </w:p>
        </w:tc>
        <w:tc>
          <w:tcPr>
            <w:tcW w:w="1350" w:type="dxa"/>
            <w:gridSpan w:val="2"/>
          </w:tcPr>
          <w:p w14:paraId="49A58C11" w14:textId="2B1CD5B4" w:rsidR="00091204" w:rsidRPr="008E46CF" w:rsidRDefault="00091204" w:rsidP="00091204">
            <w:pPr>
              <w:jc w:val="center"/>
              <w:rPr>
                <w:rFonts w:cstheme="minorHAnsi"/>
              </w:rPr>
            </w:pPr>
            <w:r w:rsidRPr="008E46CF">
              <w:t>168 (33%)</w:t>
            </w:r>
          </w:p>
        </w:tc>
        <w:tc>
          <w:tcPr>
            <w:tcW w:w="1620" w:type="dxa"/>
            <w:vMerge/>
          </w:tcPr>
          <w:p w14:paraId="6EFB5592" w14:textId="77777777" w:rsidR="00091204" w:rsidRPr="008E46CF" w:rsidRDefault="00091204" w:rsidP="00F63FB9"/>
        </w:tc>
        <w:tc>
          <w:tcPr>
            <w:tcW w:w="1440" w:type="dxa"/>
            <w:vMerge/>
          </w:tcPr>
          <w:p w14:paraId="3B0EA35F" w14:textId="77777777" w:rsidR="00091204" w:rsidRPr="008E46CF" w:rsidRDefault="00091204" w:rsidP="00F63FB9"/>
        </w:tc>
        <w:tc>
          <w:tcPr>
            <w:tcW w:w="2703" w:type="dxa"/>
            <w:vMerge/>
          </w:tcPr>
          <w:p w14:paraId="3B9E4B8E" w14:textId="77777777" w:rsidR="00091204" w:rsidRPr="008E46CF" w:rsidRDefault="00091204" w:rsidP="00F63FB9"/>
        </w:tc>
      </w:tr>
      <w:tr w:rsidR="008E46CF" w:rsidRPr="008E46CF" w14:paraId="05518F85" w14:textId="77777777">
        <w:tc>
          <w:tcPr>
            <w:tcW w:w="1065" w:type="dxa"/>
            <w:vMerge/>
          </w:tcPr>
          <w:p w14:paraId="1CAF2ABE" w14:textId="77777777" w:rsidR="00091204" w:rsidRPr="008E46CF" w:rsidRDefault="00091204" w:rsidP="00F63FB9">
            <w:pPr>
              <w:rPr>
                <w:b/>
                <w:bCs/>
              </w:rPr>
            </w:pPr>
          </w:p>
        </w:tc>
        <w:tc>
          <w:tcPr>
            <w:tcW w:w="1308" w:type="dxa"/>
            <w:vMerge/>
          </w:tcPr>
          <w:p w14:paraId="07076EE1" w14:textId="77777777" w:rsidR="00091204" w:rsidRPr="008E46CF" w:rsidRDefault="00091204" w:rsidP="00F63FB9"/>
        </w:tc>
        <w:tc>
          <w:tcPr>
            <w:tcW w:w="1271" w:type="dxa"/>
            <w:vMerge/>
          </w:tcPr>
          <w:p w14:paraId="43355586" w14:textId="77777777" w:rsidR="00091204" w:rsidRPr="008E46CF" w:rsidRDefault="00091204" w:rsidP="00F63FB9">
            <w:pPr>
              <w:rPr>
                <w:rFonts w:cstheme="minorHAnsi"/>
              </w:rPr>
            </w:pPr>
          </w:p>
        </w:tc>
        <w:tc>
          <w:tcPr>
            <w:tcW w:w="941" w:type="dxa"/>
            <w:vMerge/>
          </w:tcPr>
          <w:p w14:paraId="701EE0D3" w14:textId="77777777" w:rsidR="00091204" w:rsidRPr="008E46CF" w:rsidRDefault="00091204" w:rsidP="00F63FB9"/>
        </w:tc>
        <w:tc>
          <w:tcPr>
            <w:tcW w:w="2250" w:type="dxa"/>
            <w:gridSpan w:val="3"/>
          </w:tcPr>
          <w:p w14:paraId="59656FFB" w14:textId="0D0A8506" w:rsidR="00091204" w:rsidRPr="008E46CF" w:rsidRDefault="00091204" w:rsidP="00F63FB9">
            <w:pPr>
              <w:rPr>
                <w:rFonts w:ascii="Calibri" w:hAnsi="Calibri" w:cs="Calibri"/>
              </w:rPr>
            </w:pPr>
            <w:r w:rsidRPr="008E46CF">
              <w:t>White, not Hispanic</w:t>
            </w:r>
          </w:p>
        </w:tc>
        <w:tc>
          <w:tcPr>
            <w:tcW w:w="1350" w:type="dxa"/>
            <w:gridSpan w:val="2"/>
          </w:tcPr>
          <w:p w14:paraId="6186D89D" w14:textId="6FBDCD5D" w:rsidR="00091204" w:rsidRPr="008E46CF" w:rsidRDefault="00091204" w:rsidP="00091204">
            <w:pPr>
              <w:jc w:val="center"/>
              <w:rPr>
                <w:rFonts w:cstheme="minorHAnsi"/>
              </w:rPr>
            </w:pPr>
            <w:r w:rsidRPr="008E46CF">
              <w:t>18 (4%)</w:t>
            </w:r>
          </w:p>
        </w:tc>
        <w:tc>
          <w:tcPr>
            <w:tcW w:w="1620" w:type="dxa"/>
            <w:vMerge/>
          </w:tcPr>
          <w:p w14:paraId="0D30E77D" w14:textId="77777777" w:rsidR="00091204" w:rsidRPr="008E46CF" w:rsidRDefault="00091204" w:rsidP="00F63FB9"/>
        </w:tc>
        <w:tc>
          <w:tcPr>
            <w:tcW w:w="1440" w:type="dxa"/>
            <w:vMerge/>
          </w:tcPr>
          <w:p w14:paraId="282D61D4" w14:textId="77777777" w:rsidR="00091204" w:rsidRPr="008E46CF" w:rsidRDefault="00091204" w:rsidP="00F63FB9"/>
        </w:tc>
        <w:tc>
          <w:tcPr>
            <w:tcW w:w="2703" w:type="dxa"/>
            <w:vMerge/>
          </w:tcPr>
          <w:p w14:paraId="700EDD6D" w14:textId="77777777" w:rsidR="00091204" w:rsidRPr="008E46CF" w:rsidRDefault="00091204" w:rsidP="00F63FB9"/>
        </w:tc>
      </w:tr>
      <w:tr w:rsidR="008E46CF" w:rsidRPr="008E46CF" w14:paraId="57B7A58B" w14:textId="77777777">
        <w:tc>
          <w:tcPr>
            <w:tcW w:w="1065" w:type="dxa"/>
            <w:vMerge/>
          </w:tcPr>
          <w:p w14:paraId="7F246F20" w14:textId="77777777" w:rsidR="00091204" w:rsidRPr="008E46CF" w:rsidRDefault="00091204" w:rsidP="00F63FB9">
            <w:pPr>
              <w:rPr>
                <w:b/>
                <w:bCs/>
              </w:rPr>
            </w:pPr>
          </w:p>
        </w:tc>
        <w:tc>
          <w:tcPr>
            <w:tcW w:w="1308" w:type="dxa"/>
            <w:vMerge/>
          </w:tcPr>
          <w:p w14:paraId="33C814DD" w14:textId="77777777" w:rsidR="00091204" w:rsidRPr="008E46CF" w:rsidRDefault="00091204" w:rsidP="00F63FB9"/>
        </w:tc>
        <w:tc>
          <w:tcPr>
            <w:tcW w:w="1271" w:type="dxa"/>
            <w:vMerge/>
          </w:tcPr>
          <w:p w14:paraId="1DD52E0A" w14:textId="77777777" w:rsidR="00091204" w:rsidRPr="008E46CF" w:rsidRDefault="00091204" w:rsidP="00F63FB9">
            <w:pPr>
              <w:rPr>
                <w:rFonts w:cstheme="minorHAnsi"/>
              </w:rPr>
            </w:pPr>
          </w:p>
        </w:tc>
        <w:tc>
          <w:tcPr>
            <w:tcW w:w="941" w:type="dxa"/>
            <w:vMerge/>
          </w:tcPr>
          <w:p w14:paraId="1654019D" w14:textId="77777777" w:rsidR="00091204" w:rsidRPr="008E46CF" w:rsidRDefault="00091204" w:rsidP="00F63FB9"/>
        </w:tc>
        <w:tc>
          <w:tcPr>
            <w:tcW w:w="2250" w:type="dxa"/>
            <w:gridSpan w:val="3"/>
          </w:tcPr>
          <w:p w14:paraId="7C7D1B73" w14:textId="2557EE4B" w:rsidR="00091204" w:rsidRPr="008E46CF" w:rsidRDefault="00091204" w:rsidP="00F63FB9">
            <w:pPr>
              <w:rPr>
                <w:rFonts w:ascii="Calibri" w:hAnsi="Calibri" w:cs="Calibri"/>
              </w:rPr>
            </w:pPr>
            <w:r w:rsidRPr="008E46CF">
              <w:t>Black or African American, not Hispanic</w:t>
            </w:r>
          </w:p>
        </w:tc>
        <w:tc>
          <w:tcPr>
            <w:tcW w:w="1350" w:type="dxa"/>
            <w:gridSpan w:val="2"/>
          </w:tcPr>
          <w:p w14:paraId="2FE2CA7C" w14:textId="3E3FB86C" w:rsidR="00091204" w:rsidRPr="008E46CF" w:rsidRDefault="00091204" w:rsidP="00091204">
            <w:pPr>
              <w:jc w:val="center"/>
              <w:rPr>
                <w:rFonts w:cstheme="minorHAnsi"/>
              </w:rPr>
            </w:pPr>
            <w:r w:rsidRPr="008E46CF">
              <w:t>35 (7%)</w:t>
            </w:r>
          </w:p>
        </w:tc>
        <w:tc>
          <w:tcPr>
            <w:tcW w:w="1620" w:type="dxa"/>
            <w:vMerge/>
          </w:tcPr>
          <w:p w14:paraId="2A7EBE3B" w14:textId="77777777" w:rsidR="00091204" w:rsidRPr="008E46CF" w:rsidRDefault="00091204" w:rsidP="00F63FB9"/>
        </w:tc>
        <w:tc>
          <w:tcPr>
            <w:tcW w:w="1440" w:type="dxa"/>
            <w:vMerge/>
          </w:tcPr>
          <w:p w14:paraId="5B54A656" w14:textId="77777777" w:rsidR="00091204" w:rsidRPr="008E46CF" w:rsidRDefault="00091204" w:rsidP="00F63FB9"/>
        </w:tc>
        <w:tc>
          <w:tcPr>
            <w:tcW w:w="2703" w:type="dxa"/>
            <w:vMerge/>
          </w:tcPr>
          <w:p w14:paraId="597E2754" w14:textId="77777777" w:rsidR="00091204" w:rsidRPr="008E46CF" w:rsidRDefault="00091204" w:rsidP="00F63FB9"/>
        </w:tc>
      </w:tr>
      <w:tr w:rsidR="008E46CF" w:rsidRPr="008E46CF" w14:paraId="7E75F1AB" w14:textId="77777777">
        <w:tc>
          <w:tcPr>
            <w:tcW w:w="1065" w:type="dxa"/>
            <w:vMerge/>
          </w:tcPr>
          <w:p w14:paraId="19A9FE59" w14:textId="77777777" w:rsidR="00091204" w:rsidRPr="008E46CF" w:rsidRDefault="00091204" w:rsidP="00F63FB9">
            <w:pPr>
              <w:rPr>
                <w:b/>
                <w:bCs/>
              </w:rPr>
            </w:pPr>
          </w:p>
        </w:tc>
        <w:tc>
          <w:tcPr>
            <w:tcW w:w="1308" w:type="dxa"/>
            <w:vMerge/>
          </w:tcPr>
          <w:p w14:paraId="298F665D" w14:textId="77777777" w:rsidR="00091204" w:rsidRPr="008E46CF" w:rsidRDefault="00091204" w:rsidP="00F63FB9"/>
        </w:tc>
        <w:tc>
          <w:tcPr>
            <w:tcW w:w="1271" w:type="dxa"/>
            <w:vMerge/>
          </w:tcPr>
          <w:p w14:paraId="7D56C2F1" w14:textId="77777777" w:rsidR="00091204" w:rsidRPr="008E46CF" w:rsidRDefault="00091204" w:rsidP="00F63FB9">
            <w:pPr>
              <w:rPr>
                <w:rFonts w:cstheme="minorHAnsi"/>
              </w:rPr>
            </w:pPr>
          </w:p>
        </w:tc>
        <w:tc>
          <w:tcPr>
            <w:tcW w:w="941" w:type="dxa"/>
            <w:vMerge/>
          </w:tcPr>
          <w:p w14:paraId="04818A7F" w14:textId="77777777" w:rsidR="00091204" w:rsidRPr="008E46CF" w:rsidRDefault="00091204" w:rsidP="00F63FB9"/>
        </w:tc>
        <w:tc>
          <w:tcPr>
            <w:tcW w:w="2250" w:type="dxa"/>
            <w:gridSpan w:val="3"/>
          </w:tcPr>
          <w:p w14:paraId="60205A69" w14:textId="2BC23B60" w:rsidR="00091204" w:rsidRPr="008E46CF" w:rsidRDefault="00091204" w:rsidP="00F63FB9">
            <w:pPr>
              <w:rPr>
                <w:rFonts w:ascii="Calibri" w:hAnsi="Calibri" w:cs="Calibri"/>
              </w:rPr>
            </w:pPr>
            <w:r w:rsidRPr="008E46CF">
              <w:t>Multi racial</w:t>
            </w:r>
          </w:p>
        </w:tc>
        <w:tc>
          <w:tcPr>
            <w:tcW w:w="1350" w:type="dxa"/>
            <w:gridSpan w:val="2"/>
          </w:tcPr>
          <w:p w14:paraId="360F6EC3" w14:textId="76CE87B3" w:rsidR="00091204" w:rsidRPr="008E46CF" w:rsidRDefault="00091204" w:rsidP="00091204">
            <w:pPr>
              <w:jc w:val="center"/>
              <w:rPr>
                <w:rFonts w:cstheme="minorHAnsi"/>
              </w:rPr>
            </w:pPr>
            <w:r w:rsidRPr="008E46CF">
              <w:t>6 (1%)</w:t>
            </w:r>
          </w:p>
        </w:tc>
        <w:tc>
          <w:tcPr>
            <w:tcW w:w="1620" w:type="dxa"/>
            <w:vMerge/>
          </w:tcPr>
          <w:p w14:paraId="0918F4FA" w14:textId="77777777" w:rsidR="00091204" w:rsidRPr="008E46CF" w:rsidRDefault="00091204" w:rsidP="00F63FB9"/>
        </w:tc>
        <w:tc>
          <w:tcPr>
            <w:tcW w:w="1440" w:type="dxa"/>
            <w:vMerge/>
          </w:tcPr>
          <w:p w14:paraId="1D7ACEE6" w14:textId="77777777" w:rsidR="00091204" w:rsidRPr="008E46CF" w:rsidRDefault="00091204" w:rsidP="00F63FB9"/>
        </w:tc>
        <w:tc>
          <w:tcPr>
            <w:tcW w:w="2703" w:type="dxa"/>
            <w:vMerge/>
          </w:tcPr>
          <w:p w14:paraId="0B600A40" w14:textId="77777777" w:rsidR="00091204" w:rsidRPr="008E46CF" w:rsidRDefault="00091204" w:rsidP="00F63FB9"/>
        </w:tc>
      </w:tr>
      <w:tr w:rsidR="008E46CF" w:rsidRPr="008E46CF" w14:paraId="6B2D73F3" w14:textId="77777777">
        <w:tc>
          <w:tcPr>
            <w:tcW w:w="1065" w:type="dxa"/>
            <w:vMerge/>
          </w:tcPr>
          <w:p w14:paraId="2B40F225" w14:textId="77777777" w:rsidR="00091204" w:rsidRPr="008E46CF" w:rsidRDefault="00091204" w:rsidP="00F63FB9">
            <w:pPr>
              <w:rPr>
                <w:b/>
                <w:bCs/>
              </w:rPr>
            </w:pPr>
          </w:p>
        </w:tc>
        <w:tc>
          <w:tcPr>
            <w:tcW w:w="1308" w:type="dxa"/>
            <w:vMerge/>
          </w:tcPr>
          <w:p w14:paraId="75962C96" w14:textId="77777777" w:rsidR="00091204" w:rsidRPr="008E46CF" w:rsidRDefault="00091204" w:rsidP="00F63FB9"/>
        </w:tc>
        <w:tc>
          <w:tcPr>
            <w:tcW w:w="1271" w:type="dxa"/>
            <w:vMerge/>
          </w:tcPr>
          <w:p w14:paraId="1D397636" w14:textId="77777777" w:rsidR="00091204" w:rsidRPr="008E46CF" w:rsidRDefault="00091204" w:rsidP="00F63FB9">
            <w:pPr>
              <w:rPr>
                <w:rFonts w:cstheme="minorHAnsi"/>
              </w:rPr>
            </w:pPr>
          </w:p>
        </w:tc>
        <w:tc>
          <w:tcPr>
            <w:tcW w:w="941" w:type="dxa"/>
            <w:vMerge/>
          </w:tcPr>
          <w:p w14:paraId="4078AD4A" w14:textId="77777777" w:rsidR="00091204" w:rsidRPr="008E46CF" w:rsidRDefault="00091204" w:rsidP="00F63FB9"/>
        </w:tc>
        <w:tc>
          <w:tcPr>
            <w:tcW w:w="2250" w:type="dxa"/>
            <w:gridSpan w:val="3"/>
          </w:tcPr>
          <w:p w14:paraId="141CD480" w14:textId="26273CC1" w:rsidR="00091204" w:rsidRPr="008E46CF" w:rsidRDefault="00091204" w:rsidP="00F63FB9">
            <w:pPr>
              <w:rPr>
                <w:rFonts w:ascii="Calibri" w:hAnsi="Calibri" w:cs="Calibri"/>
              </w:rPr>
            </w:pPr>
            <w:r w:rsidRPr="008E46CF">
              <w:t>Native Hawaiian or Other Pacific Islander</w:t>
            </w:r>
          </w:p>
        </w:tc>
        <w:tc>
          <w:tcPr>
            <w:tcW w:w="1350" w:type="dxa"/>
            <w:gridSpan w:val="2"/>
          </w:tcPr>
          <w:p w14:paraId="74332CDF" w14:textId="24C4A08A" w:rsidR="00091204" w:rsidRPr="008E46CF" w:rsidRDefault="00091204" w:rsidP="00091204">
            <w:pPr>
              <w:jc w:val="center"/>
            </w:pPr>
            <w:r w:rsidRPr="008E46CF">
              <w:t>5 (1%)</w:t>
            </w:r>
          </w:p>
        </w:tc>
        <w:tc>
          <w:tcPr>
            <w:tcW w:w="1620" w:type="dxa"/>
            <w:vMerge/>
          </w:tcPr>
          <w:p w14:paraId="6A4D6470" w14:textId="77777777" w:rsidR="00091204" w:rsidRPr="008E46CF" w:rsidRDefault="00091204" w:rsidP="00F63FB9"/>
        </w:tc>
        <w:tc>
          <w:tcPr>
            <w:tcW w:w="1440" w:type="dxa"/>
            <w:vMerge/>
          </w:tcPr>
          <w:p w14:paraId="36131F97" w14:textId="77777777" w:rsidR="00091204" w:rsidRPr="008E46CF" w:rsidRDefault="00091204" w:rsidP="00F63FB9"/>
        </w:tc>
        <w:tc>
          <w:tcPr>
            <w:tcW w:w="2703" w:type="dxa"/>
            <w:vMerge/>
          </w:tcPr>
          <w:p w14:paraId="16AFA3D9" w14:textId="77777777" w:rsidR="00091204" w:rsidRPr="008E46CF" w:rsidRDefault="00091204" w:rsidP="00F63FB9"/>
        </w:tc>
      </w:tr>
      <w:tr w:rsidR="008E46CF" w:rsidRPr="008E46CF" w14:paraId="2D5799F0" w14:textId="77777777" w:rsidTr="008A7F65">
        <w:tc>
          <w:tcPr>
            <w:tcW w:w="1065" w:type="dxa"/>
            <w:vMerge w:val="restart"/>
          </w:tcPr>
          <w:p w14:paraId="05046963" w14:textId="3041558C" w:rsidR="00663D13" w:rsidRPr="008E46CF" w:rsidRDefault="00663D13" w:rsidP="00663D13">
            <w:pPr>
              <w:rPr>
                <w:b/>
                <w:bCs/>
              </w:rPr>
            </w:pPr>
            <w:proofErr w:type="spellStart"/>
            <w:r w:rsidRPr="008E46CF">
              <w:rPr>
                <w:b/>
                <w:bCs/>
              </w:rPr>
              <w:lastRenderedPageBreak/>
              <w:t>Ridberg</w:t>
            </w:r>
            <w:proofErr w:type="spellEnd"/>
            <w:r w:rsidRPr="008E46CF">
              <w:rPr>
                <w:b/>
                <w:bCs/>
              </w:rPr>
              <w:t xml:space="preserve"> 2022</w:t>
            </w:r>
            <w:r w:rsidRPr="008E46CF">
              <w:rPr>
                <w:rFonts w:ascii="Noto Sans" w:hAnsi="Noto Sans" w:cs="Noto Sans"/>
                <w:shd w:val="clear" w:color="auto" w:fill="FFFFFF"/>
              </w:rPr>
              <w:t>†</w:t>
            </w:r>
            <w:r w:rsidRPr="008E46CF">
              <w:rPr>
                <w:rFonts w:ascii="Noto Sans" w:hAnsi="Noto Sans" w:cs="Noto Sans"/>
                <w:shd w:val="clear" w:color="auto" w:fill="FFFFFF"/>
                <w:vertAlign w:val="superscript"/>
              </w:rPr>
              <w:t xml:space="preserve">, </w:t>
            </w:r>
            <w:r w:rsidRPr="008E46CF">
              <w:rPr>
                <w:b/>
                <w:bCs/>
              </w:rPr>
              <w:fldChar w:fldCharType="begin"/>
            </w:r>
            <w:r w:rsidRPr="008E46CF">
              <w:rPr>
                <w:b/>
                <w:bCs/>
              </w:rPr>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rPr>
                <w:b/>
                <w:bCs/>
              </w:rPr>
              <w:fldChar w:fldCharType="separate"/>
            </w:r>
            <w:r w:rsidRPr="008E46CF">
              <w:rPr>
                <w:b/>
                <w:bCs/>
                <w:noProof/>
                <w:vertAlign w:val="superscript"/>
              </w:rPr>
              <w:t>35</w:t>
            </w:r>
            <w:r w:rsidRPr="008E46CF">
              <w:rPr>
                <w:b/>
                <w:bCs/>
              </w:rPr>
              <w:fldChar w:fldCharType="end"/>
            </w:r>
          </w:p>
        </w:tc>
        <w:tc>
          <w:tcPr>
            <w:tcW w:w="1308" w:type="dxa"/>
            <w:vMerge w:val="restart"/>
          </w:tcPr>
          <w:p w14:paraId="557BB7B8" w14:textId="77777777" w:rsidR="00663D13" w:rsidRPr="008E46CF" w:rsidRDefault="00663D13" w:rsidP="00663D13">
            <w:r w:rsidRPr="008E46CF">
              <w:t xml:space="preserve">Non randomised </w:t>
            </w:r>
            <w:proofErr w:type="spellStart"/>
            <w:r w:rsidRPr="008E46CF">
              <w:t>trial</w:t>
            </w:r>
            <w:r w:rsidRPr="008E46CF">
              <w:rPr>
                <w:vertAlign w:val="superscript"/>
              </w:rPr>
              <w:t>a</w:t>
            </w:r>
            <w:proofErr w:type="spellEnd"/>
            <w:r w:rsidRPr="008E46CF">
              <w:t>. Self-administered surveys.</w:t>
            </w:r>
          </w:p>
          <w:p w14:paraId="06440236" w14:textId="77777777" w:rsidR="00663D13" w:rsidRPr="008E46CF" w:rsidRDefault="00663D13" w:rsidP="00663D13"/>
          <w:p w14:paraId="7A158876" w14:textId="77777777" w:rsidR="00663D13" w:rsidRPr="008E46CF" w:rsidRDefault="00663D13" w:rsidP="00663D13">
            <w:r w:rsidRPr="008E46CF">
              <w:t>USA</w:t>
            </w:r>
          </w:p>
          <w:p w14:paraId="27211593" w14:textId="77777777" w:rsidR="00663D13" w:rsidRPr="008E46CF" w:rsidRDefault="00663D13" w:rsidP="00663D13"/>
          <w:p w14:paraId="154BAAFF" w14:textId="3B4561DF" w:rsidR="00663D13" w:rsidRPr="008E46CF" w:rsidRDefault="00663D13" w:rsidP="00663D13">
            <w:r w:rsidRPr="008E46CF">
              <w:t>September 2020- June 2021</w:t>
            </w:r>
          </w:p>
        </w:tc>
        <w:tc>
          <w:tcPr>
            <w:tcW w:w="1271" w:type="dxa"/>
            <w:vMerge w:val="restart"/>
          </w:tcPr>
          <w:p w14:paraId="6FC88E10" w14:textId="4003B658" w:rsidR="00663D13" w:rsidRPr="008E46CF" w:rsidRDefault="00663D13" w:rsidP="00663D13">
            <w:r w:rsidRPr="008E46CF">
              <w:rPr>
                <w:b/>
                <w:bCs/>
              </w:rPr>
              <w:t>Intervention</w:t>
            </w:r>
            <w:r w:rsidRPr="008E46CF">
              <w:t>: pregnant women claiming WIC in San Francisco: n = 304</w:t>
            </w:r>
          </w:p>
          <w:p w14:paraId="7BFEE4C9" w14:textId="77777777" w:rsidR="00663D13" w:rsidRPr="008E46CF" w:rsidRDefault="00663D13" w:rsidP="00663D13"/>
          <w:p w14:paraId="12EBBCAD" w14:textId="40217B42" w:rsidR="00663D13" w:rsidRPr="008E46CF" w:rsidRDefault="00663D13" w:rsidP="00663D13">
            <w:pPr>
              <w:rPr>
                <w:rFonts w:cstheme="minorHAnsi"/>
              </w:rPr>
            </w:pPr>
            <w:r w:rsidRPr="008E46CF">
              <w:rPr>
                <w:b/>
                <w:bCs/>
              </w:rPr>
              <w:t>Control</w:t>
            </w:r>
            <w:r w:rsidRPr="008E46CF">
              <w:t xml:space="preserve">: pregnant </w:t>
            </w:r>
            <w:r w:rsidR="000B123F" w:rsidRPr="008E46CF">
              <w:t xml:space="preserve">women claiming </w:t>
            </w:r>
            <w:r w:rsidRPr="008E46CF">
              <w:t>WIC in neighbouring counties: Alameda n = 226 and San Mateo n = 240</w:t>
            </w:r>
          </w:p>
        </w:tc>
        <w:tc>
          <w:tcPr>
            <w:tcW w:w="941" w:type="dxa"/>
          </w:tcPr>
          <w:p w14:paraId="78B1E99F" w14:textId="77777777" w:rsidR="00663D13" w:rsidRPr="008E46CF" w:rsidRDefault="00663D13" w:rsidP="00663D13"/>
        </w:tc>
        <w:tc>
          <w:tcPr>
            <w:tcW w:w="990" w:type="dxa"/>
          </w:tcPr>
          <w:p w14:paraId="5C5C827B" w14:textId="77777777" w:rsidR="00663D13" w:rsidRPr="008E46CF" w:rsidRDefault="00663D13" w:rsidP="00663D13">
            <w:pPr>
              <w:rPr>
                <w:rFonts w:ascii="Calibri" w:hAnsi="Calibri" w:cs="Calibri"/>
              </w:rPr>
            </w:pPr>
          </w:p>
        </w:tc>
        <w:tc>
          <w:tcPr>
            <w:tcW w:w="1260" w:type="dxa"/>
            <w:gridSpan w:val="2"/>
          </w:tcPr>
          <w:p w14:paraId="4D3CD72D" w14:textId="486F1227" w:rsidR="00663D13" w:rsidRPr="008E46CF" w:rsidRDefault="00663D13" w:rsidP="00603429">
            <w:pPr>
              <w:jc w:val="center"/>
              <w:rPr>
                <w:rFonts w:cstheme="minorHAnsi"/>
              </w:rPr>
            </w:pPr>
            <w:r w:rsidRPr="008E46CF">
              <w:rPr>
                <w:rFonts w:cstheme="minorHAnsi"/>
              </w:rPr>
              <w:t>Intervention</w:t>
            </w:r>
          </w:p>
          <w:p w14:paraId="67FB29A9" w14:textId="4CAFCBD7" w:rsidR="00663D13" w:rsidRPr="008E46CF" w:rsidRDefault="00663D13" w:rsidP="00603429">
            <w:pPr>
              <w:jc w:val="center"/>
              <w:rPr>
                <w:rFonts w:ascii="Calibri" w:hAnsi="Calibri" w:cs="Calibri"/>
              </w:rPr>
            </w:pPr>
            <w:r w:rsidRPr="008E46CF">
              <w:rPr>
                <w:rFonts w:cstheme="minorHAnsi"/>
              </w:rPr>
              <w:t>n=304</w:t>
            </w:r>
          </w:p>
        </w:tc>
        <w:tc>
          <w:tcPr>
            <w:tcW w:w="1350" w:type="dxa"/>
            <w:gridSpan w:val="2"/>
          </w:tcPr>
          <w:p w14:paraId="4F8F6054" w14:textId="77777777" w:rsidR="00663D13" w:rsidRPr="008E46CF" w:rsidRDefault="00663D13" w:rsidP="00603429">
            <w:pPr>
              <w:jc w:val="center"/>
            </w:pPr>
            <w:r w:rsidRPr="008E46CF">
              <w:t>Control</w:t>
            </w:r>
          </w:p>
          <w:p w14:paraId="4F41E99E" w14:textId="68185029" w:rsidR="00663D13" w:rsidRPr="008E46CF" w:rsidRDefault="00663D13" w:rsidP="00603429">
            <w:pPr>
              <w:jc w:val="center"/>
            </w:pPr>
            <w:r w:rsidRPr="008E46CF">
              <w:t>n=466</w:t>
            </w:r>
          </w:p>
        </w:tc>
        <w:tc>
          <w:tcPr>
            <w:tcW w:w="1620" w:type="dxa"/>
            <w:vMerge w:val="restart"/>
          </w:tcPr>
          <w:p w14:paraId="5C7FF4BA" w14:textId="5004F360" w:rsidR="00663D13" w:rsidRPr="008E46CF" w:rsidRDefault="00663D13" w:rsidP="00663D13">
            <w:r w:rsidRPr="008E46CF">
              <w:rPr>
                <w:b/>
                <w:bCs/>
              </w:rPr>
              <w:t>Intervention</w:t>
            </w:r>
            <w:r w:rsidRPr="008E46CF">
              <w:t xml:space="preserve">: </w:t>
            </w:r>
            <w:proofErr w:type="spellStart"/>
            <w:r w:rsidRPr="008E46CF">
              <w:t>EatSF</w:t>
            </w:r>
            <w:proofErr w:type="spellEnd"/>
          </w:p>
          <w:p w14:paraId="33DC6D4C" w14:textId="77777777" w:rsidR="00663D13" w:rsidRPr="008E46CF" w:rsidRDefault="00663D13" w:rsidP="00663D13"/>
          <w:p w14:paraId="063C8AB0" w14:textId="2A59BB67" w:rsidR="00663D13" w:rsidRPr="008E46CF" w:rsidRDefault="00663D13" w:rsidP="00663D13">
            <w:r w:rsidRPr="008E46CF">
              <w:rPr>
                <w:b/>
                <w:bCs/>
              </w:rPr>
              <w:t>Control</w:t>
            </w:r>
            <w:r w:rsidRPr="008E46CF">
              <w:t>: normal WIC benefits.</w:t>
            </w:r>
          </w:p>
          <w:p w14:paraId="5BA12BE5" w14:textId="77777777" w:rsidR="00663D13" w:rsidRPr="008E46CF" w:rsidRDefault="00663D13" w:rsidP="00663D13"/>
          <w:p w14:paraId="2EAC3588" w14:textId="511DE59A" w:rsidR="00663D13" w:rsidRPr="008E46CF" w:rsidRDefault="00663D13" w:rsidP="00663D13">
            <w:r w:rsidRPr="008E46CF">
              <w:t>All participants received a $20-$30 retail voucher per completed survey</w:t>
            </w:r>
          </w:p>
        </w:tc>
        <w:tc>
          <w:tcPr>
            <w:tcW w:w="1440" w:type="dxa"/>
            <w:vMerge w:val="restart"/>
          </w:tcPr>
          <w:p w14:paraId="02FE36FD" w14:textId="53DA66A1" w:rsidR="00663D13" w:rsidRPr="008E46CF" w:rsidRDefault="00AE6DE2" w:rsidP="00C873F3">
            <w:pPr>
              <w:pStyle w:val="ListParagraph"/>
              <w:numPr>
                <w:ilvl w:val="0"/>
                <w:numId w:val="4"/>
              </w:numPr>
              <w:autoSpaceDE/>
              <w:autoSpaceDN/>
              <w:adjustRightInd/>
              <w:spacing w:after="160" w:line="259" w:lineRule="auto"/>
              <w:ind w:left="113" w:hanging="113"/>
            </w:pPr>
            <w:r w:rsidRPr="008E46CF">
              <w:t>F&amp;V consumption</w:t>
            </w:r>
          </w:p>
          <w:p w14:paraId="6D904CEB" w14:textId="77777777" w:rsidR="00663D13" w:rsidRPr="008E46CF" w:rsidRDefault="00663D13" w:rsidP="00C873F3">
            <w:pPr>
              <w:pStyle w:val="ListParagraph"/>
              <w:numPr>
                <w:ilvl w:val="0"/>
                <w:numId w:val="4"/>
              </w:numPr>
              <w:autoSpaceDE/>
              <w:autoSpaceDN/>
              <w:adjustRightInd/>
              <w:spacing w:after="160" w:line="259" w:lineRule="auto"/>
              <w:ind w:left="113" w:hanging="113"/>
            </w:pPr>
            <w:r w:rsidRPr="008E46CF">
              <w:t xml:space="preserve">Food security (6 item USDA food security survey module) </w:t>
            </w:r>
          </w:p>
          <w:p w14:paraId="1F8E61CC" w14:textId="77777777" w:rsidR="00663D13" w:rsidRPr="008E46CF" w:rsidRDefault="00663D13" w:rsidP="00663D13"/>
        </w:tc>
        <w:tc>
          <w:tcPr>
            <w:tcW w:w="2703" w:type="dxa"/>
            <w:vMerge w:val="restart"/>
          </w:tcPr>
          <w:p w14:paraId="53E3B860" w14:textId="77777777" w:rsidR="00663D13" w:rsidRPr="008E46CF" w:rsidRDefault="00663D13" w:rsidP="00663D13">
            <w:r w:rsidRPr="008E46CF">
              <w:t>+ Included English, Spanish and Chinese speakers</w:t>
            </w:r>
          </w:p>
          <w:p w14:paraId="62252618" w14:textId="77777777" w:rsidR="00663D13" w:rsidRPr="008E46CF" w:rsidRDefault="00663D13" w:rsidP="00663D13">
            <w:r w:rsidRPr="008E46CF">
              <w:t>+ Used validated food security measure</w:t>
            </w:r>
          </w:p>
          <w:p w14:paraId="46336426" w14:textId="77777777" w:rsidR="00663D13" w:rsidRPr="008E46CF" w:rsidRDefault="00663D13" w:rsidP="00663D13">
            <w:r w:rsidRPr="008E46CF">
              <w:t>+ Undertook some sensitivity analyses</w:t>
            </w:r>
          </w:p>
          <w:p w14:paraId="3C95E231" w14:textId="3B9740A3" w:rsidR="00663D13" w:rsidRPr="008E46CF" w:rsidRDefault="00663D13" w:rsidP="00663D13">
            <w:r w:rsidRPr="008E46CF">
              <w:t xml:space="preserve">- Some overlap with national policy change that introduced more vouchers for F&amp;V for all WIC </w:t>
            </w:r>
            <w:r w:rsidR="004A7177" w:rsidRPr="008E46CF">
              <w:t>claimants</w:t>
            </w:r>
          </w:p>
          <w:p w14:paraId="5D134A37" w14:textId="77777777" w:rsidR="00663D13" w:rsidRPr="008E46CF" w:rsidRDefault="00663D13" w:rsidP="00663D13">
            <w:r w:rsidRPr="008E46CF">
              <w:t>- Some loss to follow up (21%)</w:t>
            </w:r>
          </w:p>
          <w:p w14:paraId="481306B5" w14:textId="04747554" w:rsidR="00663D13" w:rsidRPr="008E46CF" w:rsidRDefault="00663D13" w:rsidP="00663D13">
            <w:r w:rsidRPr="008E46CF">
              <w:t xml:space="preserve">- Undertaken during COVID pandemic which may have impacted on shopping habits and </w:t>
            </w:r>
            <w:r w:rsidR="00F8564A" w:rsidRPr="008E46CF">
              <w:t xml:space="preserve">ran concurrently with </w:t>
            </w:r>
            <w:r w:rsidRPr="008E46CF">
              <w:t xml:space="preserve">other </w:t>
            </w:r>
            <w:r w:rsidR="00F8564A" w:rsidRPr="008E46CF">
              <w:t xml:space="preserve">pandemic related </w:t>
            </w:r>
            <w:r w:rsidRPr="008E46CF">
              <w:t xml:space="preserve">interventions  </w:t>
            </w:r>
          </w:p>
          <w:p w14:paraId="344A9C36" w14:textId="1CF528B8" w:rsidR="00663D13" w:rsidRPr="008E46CF" w:rsidRDefault="00663D13" w:rsidP="00663D13">
            <w:r w:rsidRPr="008E46CF">
              <w:t>- Differences between groups at baseline not controlled for</w:t>
            </w:r>
          </w:p>
        </w:tc>
      </w:tr>
      <w:tr w:rsidR="008E46CF" w:rsidRPr="008E46CF" w14:paraId="1C099A4A" w14:textId="77777777" w:rsidTr="008A7F65">
        <w:tc>
          <w:tcPr>
            <w:tcW w:w="1065" w:type="dxa"/>
            <w:vMerge/>
          </w:tcPr>
          <w:p w14:paraId="309A1525" w14:textId="77777777" w:rsidR="0043541B" w:rsidRPr="008E46CF" w:rsidRDefault="0043541B" w:rsidP="00663D13">
            <w:pPr>
              <w:rPr>
                <w:b/>
                <w:bCs/>
              </w:rPr>
            </w:pPr>
          </w:p>
        </w:tc>
        <w:tc>
          <w:tcPr>
            <w:tcW w:w="1308" w:type="dxa"/>
            <w:vMerge/>
          </w:tcPr>
          <w:p w14:paraId="222A0502" w14:textId="77777777" w:rsidR="0043541B" w:rsidRPr="008E46CF" w:rsidRDefault="0043541B" w:rsidP="00663D13"/>
        </w:tc>
        <w:tc>
          <w:tcPr>
            <w:tcW w:w="1271" w:type="dxa"/>
            <w:vMerge/>
          </w:tcPr>
          <w:p w14:paraId="410EEC07" w14:textId="77777777" w:rsidR="0043541B" w:rsidRPr="008E46CF" w:rsidRDefault="0043541B" w:rsidP="00663D13">
            <w:pPr>
              <w:rPr>
                <w:rFonts w:cstheme="minorHAnsi"/>
              </w:rPr>
            </w:pPr>
          </w:p>
        </w:tc>
        <w:tc>
          <w:tcPr>
            <w:tcW w:w="941" w:type="dxa"/>
            <w:vMerge w:val="restart"/>
          </w:tcPr>
          <w:p w14:paraId="74819B43" w14:textId="2B4AE628" w:rsidR="0043541B" w:rsidRPr="008E46CF" w:rsidRDefault="0043541B" w:rsidP="00663D13">
            <w:r w:rsidRPr="008E46CF">
              <w:t>Age, years. N (%)</w:t>
            </w:r>
          </w:p>
        </w:tc>
        <w:tc>
          <w:tcPr>
            <w:tcW w:w="990" w:type="dxa"/>
          </w:tcPr>
          <w:p w14:paraId="2B2E4790" w14:textId="736C4686" w:rsidR="0043541B" w:rsidRPr="008E46CF" w:rsidRDefault="0043541B" w:rsidP="00663D13">
            <w:pPr>
              <w:rPr>
                <w:rFonts w:ascii="Calibri" w:hAnsi="Calibri" w:cs="Calibri"/>
              </w:rPr>
            </w:pPr>
            <w:r w:rsidRPr="008E46CF">
              <w:t xml:space="preserve">18–25 </w:t>
            </w:r>
          </w:p>
        </w:tc>
        <w:tc>
          <w:tcPr>
            <w:tcW w:w="1260" w:type="dxa"/>
            <w:gridSpan w:val="2"/>
          </w:tcPr>
          <w:p w14:paraId="19091420" w14:textId="16E4F7C4" w:rsidR="0043541B" w:rsidRPr="008E46CF" w:rsidRDefault="0043541B" w:rsidP="00603429">
            <w:pPr>
              <w:jc w:val="center"/>
              <w:rPr>
                <w:rFonts w:ascii="Calibri" w:hAnsi="Calibri" w:cs="Calibri"/>
              </w:rPr>
            </w:pPr>
            <w:r w:rsidRPr="008E46CF">
              <w:t>68 (22%)</w:t>
            </w:r>
          </w:p>
        </w:tc>
        <w:tc>
          <w:tcPr>
            <w:tcW w:w="1350" w:type="dxa"/>
            <w:gridSpan w:val="2"/>
          </w:tcPr>
          <w:p w14:paraId="5294BDD2" w14:textId="49A4F953" w:rsidR="0043541B" w:rsidRPr="008E46CF" w:rsidRDefault="0043541B" w:rsidP="00603429">
            <w:pPr>
              <w:jc w:val="center"/>
            </w:pPr>
            <w:r w:rsidRPr="008E46CF">
              <w:t>143 (31%)</w:t>
            </w:r>
          </w:p>
        </w:tc>
        <w:tc>
          <w:tcPr>
            <w:tcW w:w="1620" w:type="dxa"/>
            <w:vMerge/>
          </w:tcPr>
          <w:p w14:paraId="2F430C83" w14:textId="77777777" w:rsidR="0043541B" w:rsidRPr="008E46CF" w:rsidRDefault="0043541B" w:rsidP="00663D13"/>
        </w:tc>
        <w:tc>
          <w:tcPr>
            <w:tcW w:w="1440" w:type="dxa"/>
            <w:vMerge/>
          </w:tcPr>
          <w:p w14:paraId="3A43D4A8" w14:textId="77777777" w:rsidR="0043541B" w:rsidRPr="008E46CF" w:rsidRDefault="0043541B" w:rsidP="00663D13"/>
        </w:tc>
        <w:tc>
          <w:tcPr>
            <w:tcW w:w="2703" w:type="dxa"/>
            <w:vMerge/>
          </w:tcPr>
          <w:p w14:paraId="57420D6B" w14:textId="77777777" w:rsidR="0043541B" w:rsidRPr="008E46CF" w:rsidRDefault="0043541B" w:rsidP="00663D13"/>
        </w:tc>
      </w:tr>
      <w:tr w:rsidR="008E46CF" w:rsidRPr="008E46CF" w14:paraId="2528E576" w14:textId="77777777" w:rsidTr="008A7F65">
        <w:tc>
          <w:tcPr>
            <w:tcW w:w="1065" w:type="dxa"/>
            <w:vMerge/>
          </w:tcPr>
          <w:p w14:paraId="066CA2BC" w14:textId="77777777" w:rsidR="0043541B" w:rsidRPr="008E46CF" w:rsidRDefault="0043541B" w:rsidP="00663D13">
            <w:pPr>
              <w:rPr>
                <w:b/>
                <w:bCs/>
              </w:rPr>
            </w:pPr>
          </w:p>
        </w:tc>
        <w:tc>
          <w:tcPr>
            <w:tcW w:w="1308" w:type="dxa"/>
            <w:vMerge/>
          </w:tcPr>
          <w:p w14:paraId="10ABA7F1" w14:textId="77777777" w:rsidR="0043541B" w:rsidRPr="008E46CF" w:rsidRDefault="0043541B" w:rsidP="00663D13"/>
        </w:tc>
        <w:tc>
          <w:tcPr>
            <w:tcW w:w="1271" w:type="dxa"/>
            <w:vMerge/>
          </w:tcPr>
          <w:p w14:paraId="24569162" w14:textId="77777777" w:rsidR="0043541B" w:rsidRPr="008E46CF" w:rsidRDefault="0043541B" w:rsidP="00663D13">
            <w:pPr>
              <w:rPr>
                <w:rFonts w:cstheme="minorHAnsi"/>
              </w:rPr>
            </w:pPr>
          </w:p>
        </w:tc>
        <w:tc>
          <w:tcPr>
            <w:tcW w:w="941" w:type="dxa"/>
            <w:vMerge/>
          </w:tcPr>
          <w:p w14:paraId="2814255C" w14:textId="58FDBBEB" w:rsidR="0043541B" w:rsidRPr="008E46CF" w:rsidRDefault="0043541B" w:rsidP="00663D13"/>
        </w:tc>
        <w:tc>
          <w:tcPr>
            <w:tcW w:w="990" w:type="dxa"/>
          </w:tcPr>
          <w:p w14:paraId="27E9FC36" w14:textId="574C12C9" w:rsidR="0043541B" w:rsidRPr="008E46CF" w:rsidRDefault="0043541B" w:rsidP="00663D13">
            <w:pPr>
              <w:rPr>
                <w:rFonts w:ascii="Calibri" w:hAnsi="Calibri" w:cs="Calibri"/>
              </w:rPr>
            </w:pPr>
            <w:r w:rsidRPr="008E46CF">
              <w:t>26–35</w:t>
            </w:r>
          </w:p>
        </w:tc>
        <w:tc>
          <w:tcPr>
            <w:tcW w:w="1260" w:type="dxa"/>
            <w:gridSpan w:val="2"/>
          </w:tcPr>
          <w:p w14:paraId="24462594" w14:textId="244016BB" w:rsidR="0043541B" w:rsidRPr="008E46CF" w:rsidRDefault="0043541B" w:rsidP="00603429">
            <w:pPr>
              <w:jc w:val="center"/>
              <w:rPr>
                <w:rFonts w:ascii="Calibri" w:hAnsi="Calibri" w:cs="Calibri"/>
              </w:rPr>
            </w:pPr>
            <w:r w:rsidRPr="008E46CF">
              <w:t>177 (58%)</w:t>
            </w:r>
          </w:p>
        </w:tc>
        <w:tc>
          <w:tcPr>
            <w:tcW w:w="1350" w:type="dxa"/>
            <w:gridSpan w:val="2"/>
          </w:tcPr>
          <w:p w14:paraId="06C7C0F4" w14:textId="736C48CA" w:rsidR="0043541B" w:rsidRPr="008E46CF" w:rsidRDefault="0043541B" w:rsidP="00603429">
            <w:pPr>
              <w:jc w:val="center"/>
            </w:pPr>
            <w:r w:rsidRPr="008E46CF">
              <w:t>257 (55%)</w:t>
            </w:r>
          </w:p>
        </w:tc>
        <w:tc>
          <w:tcPr>
            <w:tcW w:w="1620" w:type="dxa"/>
            <w:vMerge/>
          </w:tcPr>
          <w:p w14:paraId="38420611" w14:textId="77777777" w:rsidR="0043541B" w:rsidRPr="008E46CF" w:rsidRDefault="0043541B" w:rsidP="00663D13"/>
        </w:tc>
        <w:tc>
          <w:tcPr>
            <w:tcW w:w="1440" w:type="dxa"/>
            <w:vMerge/>
          </w:tcPr>
          <w:p w14:paraId="57EF8135" w14:textId="77777777" w:rsidR="0043541B" w:rsidRPr="008E46CF" w:rsidRDefault="0043541B" w:rsidP="00663D13"/>
        </w:tc>
        <w:tc>
          <w:tcPr>
            <w:tcW w:w="2703" w:type="dxa"/>
            <w:vMerge/>
          </w:tcPr>
          <w:p w14:paraId="1A3CAF97" w14:textId="77777777" w:rsidR="0043541B" w:rsidRPr="008E46CF" w:rsidRDefault="0043541B" w:rsidP="00663D13"/>
        </w:tc>
      </w:tr>
      <w:tr w:rsidR="008E46CF" w:rsidRPr="008E46CF" w14:paraId="69709879" w14:textId="77777777" w:rsidTr="008A7F65">
        <w:tc>
          <w:tcPr>
            <w:tcW w:w="1065" w:type="dxa"/>
            <w:vMerge/>
          </w:tcPr>
          <w:p w14:paraId="2CD4D5E4" w14:textId="77777777" w:rsidR="0043541B" w:rsidRPr="008E46CF" w:rsidRDefault="0043541B" w:rsidP="00663D13">
            <w:pPr>
              <w:rPr>
                <w:b/>
                <w:bCs/>
              </w:rPr>
            </w:pPr>
          </w:p>
        </w:tc>
        <w:tc>
          <w:tcPr>
            <w:tcW w:w="1308" w:type="dxa"/>
            <w:vMerge/>
          </w:tcPr>
          <w:p w14:paraId="7C1E642A" w14:textId="77777777" w:rsidR="0043541B" w:rsidRPr="008E46CF" w:rsidRDefault="0043541B" w:rsidP="00663D13"/>
        </w:tc>
        <w:tc>
          <w:tcPr>
            <w:tcW w:w="1271" w:type="dxa"/>
            <w:vMerge/>
          </w:tcPr>
          <w:p w14:paraId="34F5A561" w14:textId="77777777" w:rsidR="0043541B" w:rsidRPr="008E46CF" w:rsidRDefault="0043541B" w:rsidP="00663D13">
            <w:pPr>
              <w:rPr>
                <w:rFonts w:cstheme="minorHAnsi"/>
              </w:rPr>
            </w:pPr>
          </w:p>
        </w:tc>
        <w:tc>
          <w:tcPr>
            <w:tcW w:w="941" w:type="dxa"/>
            <w:vMerge/>
          </w:tcPr>
          <w:p w14:paraId="4ED65979" w14:textId="77777777" w:rsidR="0043541B" w:rsidRPr="008E46CF" w:rsidRDefault="0043541B" w:rsidP="00663D13"/>
        </w:tc>
        <w:tc>
          <w:tcPr>
            <w:tcW w:w="990" w:type="dxa"/>
          </w:tcPr>
          <w:p w14:paraId="10334BA1" w14:textId="2E79CE59" w:rsidR="0043541B" w:rsidRPr="008E46CF" w:rsidRDefault="0043541B" w:rsidP="00663D13">
            <w:pPr>
              <w:rPr>
                <w:rFonts w:ascii="Calibri" w:hAnsi="Calibri" w:cs="Calibri"/>
              </w:rPr>
            </w:pPr>
            <w:r w:rsidRPr="008E46CF">
              <w:t>36–45</w:t>
            </w:r>
          </w:p>
        </w:tc>
        <w:tc>
          <w:tcPr>
            <w:tcW w:w="1260" w:type="dxa"/>
            <w:gridSpan w:val="2"/>
          </w:tcPr>
          <w:p w14:paraId="7BFF0E96" w14:textId="0B4B411F" w:rsidR="0043541B" w:rsidRPr="008E46CF" w:rsidRDefault="0043541B" w:rsidP="00603429">
            <w:pPr>
              <w:jc w:val="center"/>
              <w:rPr>
                <w:rFonts w:ascii="Calibri" w:hAnsi="Calibri" w:cs="Calibri"/>
              </w:rPr>
            </w:pPr>
            <w:r w:rsidRPr="008E46CF">
              <w:t>58 (19%)</w:t>
            </w:r>
          </w:p>
        </w:tc>
        <w:tc>
          <w:tcPr>
            <w:tcW w:w="1350" w:type="dxa"/>
            <w:gridSpan w:val="2"/>
          </w:tcPr>
          <w:p w14:paraId="55E14CDC" w14:textId="41300284" w:rsidR="0043541B" w:rsidRPr="008E46CF" w:rsidRDefault="0043541B" w:rsidP="00603429">
            <w:pPr>
              <w:jc w:val="center"/>
            </w:pPr>
            <w:r w:rsidRPr="008E46CF">
              <w:t>60 (13%)</w:t>
            </w:r>
          </w:p>
        </w:tc>
        <w:tc>
          <w:tcPr>
            <w:tcW w:w="1620" w:type="dxa"/>
            <w:vMerge/>
          </w:tcPr>
          <w:p w14:paraId="3F4E6931" w14:textId="77777777" w:rsidR="0043541B" w:rsidRPr="008E46CF" w:rsidRDefault="0043541B" w:rsidP="00663D13"/>
        </w:tc>
        <w:tc>
          <w:tcPr>
            <w:tcW w:w="1440" w:type="dxa"/>
            <w:vMerge/>
          </w:tcPr>
          <w:p w14:paraId="3E266267" w14:textId="77777777" w:rsidR="0043541B" w:rsidRPr="008E46CF" w:rsidRDefault="0043541B" w:rsidP="00663D13"/>
        </w:tc>
        <w:tc>
          <w:tcPr>
            <w:tcW w:w="2703" w:type="dxa"/>
            <w:vMerge/>
          </w:tcPr>
          <w:p w14:paraId="6199EEF2" w14:textId="77777777" w:rsidR="0043541B" w:rsidRPr="008E46CF" w:rsidRDefault="0043541B" w:rsidP="00663D13"/>
        </w:tc>
      </w:tr>
      <w:tr w:rsidR="008E46CF" w:rsidRPr="008E46CF" w14:paraId="34C71500" w14:textId="77777777" w:rsidTr="008A7F65">
        <w:tc>
          <w:tcPr>
            <w:tcW w:w="1065" w:type="dxa"/>
            <w:vMerge/>
          </w:tcPr>
          <w:p w14:paraId="048AFF07" w14:textId="77777777" w:rsidR="0043541B" w:rsidRPr="008E46CF" w:rsidRDefault="0043541B" w:rsidP="00663D13">
            <w:pPr>
              <w:rPr>
                <w:b/>
                <w:bCs/>
              </w:rPr>
            </w:pPr>
          </w:p>
        </w:tc>
        <w:tc>
          <w:tcPr>
            <w:tcW w:w="1308" w:type="dxa"/>
            <w:vMerge/>
          </w:tcPr>
          <w:p w14:paraId="636672C0" w14:textId="77777777" w:rsidR="0043541B" w:rsidRPr="008E46CF" w:rsidRDefault="0043541B" w:rsidP="00663D13"/>
        </w:tc>
        <w:tc>
          <w:tcPr>
            <w:tcW w:w="1271" w:type="dxa"/>
            <w:vMerge/>
          </w:tcPr>
          <w:p w14:paraId="6C4D2D54" w14:textId="77777777" w:rsidR="0043541B" w:rsidRPr="008E46CF" w:rsidRDefault="0043541B" w:rsidP="00663D13">
            <w:pPr>
              <w:rPr>
                <w:rFonts w:cstheme="minorHAnsi"/>
              </w:rPr>
            </w:pPr>
          </w:p>
        </w:tc>
        <w:tc>
          <w:tcPr>
            <w:tcW w:w="941" w:type="dxa"/>
            <w:vMerge/>
          </w:tcPr>
          <w:p w14:paraId="67D0D9D6" w14:textId="77777777" w:rsidR="0043541B" w:rsidRPr="008E46CF" w:rsidRDefault="0043541B" w:rsidP="00663D13"/>
        </w:tc>
        <w:tc>
          <w:tcPr>
            <w:tcW w:w="990" w:type="dxa"/>
          </w:tcPr>
          <w:p w14:paraId="5241DD5A" w14:textId="6A767F2B" w:rsidR="0043541B" w:rsidRPr="008E46CF" w:rsidRDefault="0043541B" w:rsidP="00663D13">
            <w:pPr>
              <w:rPr>
                <w:rFonts w:ascii="Calibri" w:hAnsi="Calibri" w:cs="Calibri"/>
              </w:rPr>
            </w:pPr>
            <w:r w:rsidRPr="008E46CF">
              <w:t>&gt; 45</w:t>
            </w:r>
          </w:p>
        </w:tc>
        <w:tc>
          <w:tcPr>
            <w:tcW w:w="1260" w:type="dxa"/>
            <w:gridSpan w:val="2"/>
          </w:tcPr>
          <w:p w14:paraId="786C98E0" w14:textId="1CDCA811" w:rsidR="0043541B" w:rsidRPr="008E46CF" w:rsidRDefault="0043541B" w:rsidP="00603429">
            <w:pPr>
              <w:jc w:val="center"/>
              <w:rPr>
                <w:rFonts w:ascii="Calibri" w:hAnsi="Calibri" w:cs="Calibri"/>
              </w:rPr>
            </w:pPr>
            <w:r w:rsidRPr="008E46CF">
              <w:t>1 (0%)</w:t>
            </w:r>
          </w:p>
        </w:tc>
        <w:tc>
          <w:tcPr>
            <w:tcW w:w="1350" w:type="dxa"/>
            <w:gridSpan w:val="2"/>
          </w:tcPr>
          <w:p w14:paraId="02E1890A" w14:textId="5BC11E81" w:rsidR="0043541B" w:rsidRPr="008E46CF" w:rsidRDefault="0043541B" w:rsidP="00603429">
            <w:pPr>
              <w:jc w:val="center"/>
            </w:pPr>
            <w:r w:rsidRPr="008E46CF">
              <w:t>0 (0%)</w:t>
            </w:r>
          </w:p>
        </w:tc>
        <w:tc>
          <w:tcPr>
            <w:tcW w:w="1620" w:type="dxa"/>
            <w:vMerge/>
          </w:tcPr>
          <w:p w14:paraId="21530719" w14:textId="77777777" w:rsidR="0043541B" w:rsidRPr="008E46CF" w:rsidRDefault="0043541B" w:rsidP="00663D13"/>
        </w:tc>
        <w:tc>
          <w:tcPr>
            <w:tcW w:w="1440" w:type="dxa"/>
            <w:vMerge/>
          </w:tcPr>
          <w:p w14:paraId="094401FC" w14:textId="77777777" w:rsidR="0043541B" w:rsidRPr="008E46CF" w:rsidRDefault="0043541B" w:rsidP="00663D13"/>
        </w:tc>
        <w:tc>
          <w:tcPr>
            <w:tcW w:w="2703" w:type="dxa"/>
            <w:vMerge/>
          </w:tcPr>
          <w:p w14:paraId="110CD7FF" w14:textId="77777777" w:rsidR="0043541B" w:rsidRPr="008E46CF" w:rsidRDefault="0043541B" w:rsidP="00663D13"/>
        </w:tc>
      </w:tr>
      <w:tr w:rsidR="008E46CF" w:rsidRPr="008E46CF" w14:paraId="1C2E1577" w14:textId="77777777" w:rsidTr="008A7F65">
        <w:tc>
          <w:tcPr>
            <w:tcW w:w="1065" w:type="dxa"/>
            <w:vMerge/>
          </w:tcPr>
          <w:p w14:paraId="4571354B" w14:textId="77777777" w:rsidR="0043541B" w:rsidRPr="008E46CF" w:rsidRDefault="0043541B" w:rsidP="00663D13">
            <w:pPr>
              <w:rPr>
                <w:b/>
                <w:bCs/>
              </w:rPr>
            </w:pPr>
          </w:p>
        </w:tc>
        <w:tc>
          <w:tcPr>
            <w:tcW w:w="1308" w:type="dxa"/>
            <w:vMerge/>
          </w:tcPr>
          <w:p w14:paraId="2316455B" w14:textId="77777777" w:rsidR="0043541B" w:rsidRPr="008E46CF" w:rsidRDefault="0043541B" w:rsidP="00663D13"/>
        </w:tc>
        <w:tc>
          <w:tcPr>
            <w:tcW w:w="1271" w:type="dxa"/>
            <w:vMerge/>
          </w:tcPr>
          <w:p w14:paraId="286F75FF" w14:textId="77777777" w:rsidR="0043541B" w:rsidRPr="008E46CF" w:rsidRDefault="0043541B" w:rsidP="00663D13">
            <w:pPr>
              <w:rPr>
                <w:rFonts w:cstheme="minorHAnsi"/>
              </w:rPr>
            </w:pPr>
          </w:p>
        </w:tc>
        <w:tc>
          <w:tcPr>
            <w:tcW w:w="941" w:type="dxa"/>
            <w:vMerge/>
          </w:tcPr>
          <w:p w14:paraId="570E8B7B" w14:textId="77777777" w:rsidR="0043541B" w:rsidRPr="008E46CF" w:rsidRDefault="0043541B" w:rsidP="00663D13"/>
        </w:tc>
        <w:tc>
          <w:tcPr>
            <w:tcW w:w="990" w:type="dxa"/>
          </w:tcPr>
          <w:p w14:paraId="6409D156" w14:textId="3D0B6835" w:rsidR="0043541B" w:rsidRPr="008E46CF" w:rsidRDefault="0043541B" w:rsidP="00663D13">
            <w:pPr>
              <w:rPr>
                <w:rFonts w:ascii="Calibri" w:hAnsi="Calibri" w:cs="Calibri"/>
              </w:rPr>
            </w:pPr>
            <w:r w:rsidRPr="008E46CF">
              <w:t>Prefer not to answer</w:t>
            </w:r>
          </w:p>
        </w:tc>
        <w:tc>
          <w:tcPr>
            <w:tcW w:w="1260" w:type="dxa"/>
            <w:gridSpan w:val="2"/>
          </w:tcPr>
          <w:p w14:paraId="02D252C4" w14:textId="07C8279D" w:rsidR="0043541B" w:rsidRPr="008E46CF" w:rsidRDefault="0043541B" w:rsidP="00603429">
            <w:pPr>
              <w:jc w:val="center"/>
              <w:rPr>
                <w:rFonts w:ascii="Calibri" w:hAnsi="Calibri" w:cs="Calibri"/>
              </w:rPr>
            </w:pPr>
            <w:r w:rsidRPr="008E46CF">
              <w:t>0 (0%)</w:t>
            </w:r>
          </w:p>
        </w:tc>
        <w:tc>
          <w:tcPr>
            <w:tcW w:w="1350" w:type="dxa"/>
            <w:gridSpan w:val="2"/>
          </w:tcPr>
          <w:p w14:paraId="63A5526F" w14:textId="003609A3" w:rsidR="0043541B" w:rsidRPr="008E46CF" w:rsidRDefault="0043541B" w:rsidP="00603429">
            <w:pPr>
              <w:jc w:val="center"/>
            </w:pPr>
            <w:r w:rsidRPr="008E46CF">
              <w:t>6 (1%)</w:t>
            </w:r>
          </w:p>
        </w:tc>
        <w:tc>
          <w:tcPr>
            <w:tcW w:w="1620" w:type="dxa"/>
            <w:vMerge/>
          </w:tcPr>
          <w:p w14:paraId="585867CE" w14:textId="77777777" w:rsidR="0043541B" w:rsidRPr="008E46CF" w:rsidRDefault="0043541B" w:rsidP="00663D13"/>
        </w:tc>
        <w:tc>
          <w:tcPr>
            <w:tcW w:w="1440" w:type="dxa"/>
            <w:vMerge/>
          </w:tcPr>
          <w:p w14:paraId="529330DD" w14:textId="77777777" w:rsidR="0043541B" w:rsidRPr="008E46CF" w:rsidRDefault="0043541B" w:rsidP="00663D13"/>
        </w:tc>
        <w:tc>
          <w:tcPr>
            <w:tcW w:w="2703" w:type="dxa"/>
            <w:vMerge/>
          </w:tcPr>
          <w:p w14:paraId="73C65EC1" w14:textId="77777777" w:rsidR="0043541B" w:rsidRPr="008E46CF" w:rsidRDefault="0043541B" w:rsidP="00663D13"/>
        </w:tc>
      </w:tr>
      <w:tr w:rsidR="008E46CF" w:rsidRPr="008E46CF" w14:paraId="4549573D" w14:textId="77777777" w:rsidTr="008A7F65">
        <w:tc>
          <w:tcPr>
            <w:tcW w:w="1065" w:type="dxa"/>
            <w:vMerge/>
          </w:tcPr>
          <w:p w14:paraId="42719559" w14:textId="77777777" w:rsidR="0043541B" w:rsidRPr="008E46CF" w:rsidRDefault="0043541B" w:rsidP="00663D13">
            <w:pPr>
              <w:rPr>
                <w:b/>
                <w:bCs/>
              </w:rPr>
            </w:pPr>
          </w:p>
        </w:tc>
        <w:tc>
          <w:tcPr>
            <w:tcW w:w="1308" w:type="dxa"/>
            <w:vMerge/>
          </w:tcPr>
          <w:p w14:paraId="1A7B4EB3" w14:textId="77777777" w:rsidR="0043541B" w:rsidRPr="008E46CF" w:rsidRDefault="0043541B" w:rsidP="00663D13"/>
        </w:tc>
        <w:tc>
          <w:tcPr>
            <w:tcW w:w="1271" w:type="dxa"/>
            <w:vMerge/>
          </w:tcPr>
          <w:p w14:paraId="0786FAEE" w14:textId="77777777" w:rsidR="0043541B" w:rsidRPr="008E46CF" w:rsidRDefault="0043541B" w:rsidP="00663D13">
            <w:pPr>
              <w:rPr>
                <w:rFonts w:cstheme="minorHAnsi"/>
              </w:rPr>
            </w:pPr>
          </w:p>
        </w:tc>
        <w:tc>
          <w:tcPr>
            <w:tcW w:w="941" w:type="dxa"/>
            <w:vMerge w:val="restart"/>
          </w:tcPr>
          <w:p w14:paraId="60551E07" w14:textId="4FF61BEA" w:rsidR="0043541B" w:rsidRPr="008E46CF" w:rsidRDefault="0043541B" w:rsidP="00663D13">
            <w:r w:rsidRPr="008E46CF">
              <w:t>Ethnic background, n(%)</w:t>
            </w:r>
          </w:p>
        </w:tc>
        <w:tc>
          <w:tcPr>
            <w:tcW w:w="990" w:type="dxa"/>
          </w:tcPr>
          <w:p w14:paraId="3C6DDAC5" w14:textId="4B0CBF3A" w:rsidR="0043541B" w:rsidRPr="008E46CF" w:rsidRDefault="0043541B" w:rsidP="00663D13">
            <w:pPr>
              <w:rPr>
                <w:rFonts w:ascii="Calibri" w:hAnsi="Calibri" w:cs="Calibri"/>
              </w:rPr>
            </w:pPr>
            <w:r w:rsidRPr="008E46CF">
              <w:t xml:space="preserve">Black </w:t>
            </w:r>
            <w:r w:rsidR="00855A64" w:rsidRPr="008E46CF">
              <w:t>/</w:t>
            </w:r>
            <w:r w:rsidRPr="008E46CF">
              <w:t xml:space="preserve"> African American</w:t>
            </w:r>
          </w:p>
        </w:tc>
        <w:tc>
          <w:tcPr>
            <w:tcW w:w="1260" w:type="dxa"/>
            <w:gridSpan w:val="2"/>
          </w:tcPr>
          <w:p w14:paraId="73DBCAD3" w14:textId="539F9881" w:rsidR="0043541B" w:rsidRPr="008E46CF" w:rsidRDefault="0043541B" w:rsidP="00603429">
            <w:pPr>
              <w:jc w:val="center"/>
              <w:rPr>
                <w:rFonts w:ascii="Calibri" w:hAnsi="Calibri" w:cs="Calibri"/>
              </w:rPr>
            </w:pPr>
            <w:r w:rsidRPr="008E46CF">
              <w:t>31 (11%)</w:t>
            </w:r>
          </w:p>
        </w:tc>
        <w:tc>
          <w:tcPr>
            <w:tcW w:w="1350" w:type="dxa"/>
            <w:gridSpan w:val="2"/>
          </w:tcPr>
          <w:p w14:paraId="75E5A2F0" w14:textId="77777777" w:rsidR="0043541B" w:rsidRPr="008E46CF" w:rsidRDefault="0043541B" w:rsidP="00603429">
            <w:pPr>
              <w:jc w:val="center"/>
            </w:pPr>
            <w:r w:rsidRPr="008E46CF">
              <w:t>55 (12%)</w:t>
            </w:r>
          </w:p>
          <w:p w14:paraId="09151F8E" w14:textId="0CB4246A" w:rsidR="0043541B" w:rsidRPr="008E46CF" w:rsidRDefault="0043541B" w:rsidP="00603429">
            <w:pPr>
              <w:jc w:val="center"/>
            </w:pPr>
          </w:p>
        </w:tc>
        <w:tc>
          <w:tcPr>
            <w:tcW w:w="1620" w:type="dxa"/>
            <w:vMerge/>
          </w:tcPr>
          <w:p w14:paraId="0A6851C5" w14:textId="77777777" w:rsidR="0043541B" w:rsidRPr="008E46CF" w:rsidRDefault="0043541B" w:rsidP="00663D13"/>
        </w:tc>
        <w:tc>
          <w:tcPr>
            <w:tcW w:w="1440" w:type="dxa"/>
            <w:vMerge/>
          </w:tcPr>
          <w:p w14:paraId="5F15BB78" w14:textId="77777777" w:rsidR="0043541B" w:rsidRPr="008E46CF" w:rsidRDefault="0043541B" w:rsidP="00663D13"/>
        </w:tc>
        <w:tc>
          <w:tcPr>
            <w:tcW w:w="2703" w:type="dxa"/>
            <w:vMerge/>
          </w:tcPr>
          <w:p w14:paraId="5FC5E0AE" w14:textId="77777777" w:rsidR="0043541B" w:rsidRPr="008E46CF" w:rsidRDefault="0043541B" w:rsidP="00663D13"/>
        </w:tc>
      </w:tr>
      <w:tr w:rsidR="008E46CF" w:rsidRPr="008E46CF" w14:paraId="0CE644A3" w14:textId="77777777" w:rsidTr="008A7F65">
        <w:tc>
          <w:tcPr>
            <w:tcW w:w="1065" w:type="dxa"/>
            <w:vMerge/>
          </w:tcPr>
          <w:p w14:paraId="70955E6E" w14:textId="77777777" w:rsidR="0043541B" w:rsidRPr="008E46CF" w:rsidRDefault="0043541B" w:rsidP="00663D13">
            <w:pPr>
              <w:rPr>
                <w:b/>
                <w:bCs/>
              </w:rPr>
            </w:pPr>
          </w:p>
        </w:tc>
        <w:tc>
          <w:tcPr>
            <w:tcW w:w="1308" w:type="dxa"/>
            <w:vMerge/>
          </w:tcPr>
          <w:p w14:paraId="2D54889D" w14:textId="77777777" w:rsidR="0043541B" w:rsidRPr="008E46CF" w:rsidRDefault="0043541B" w:rsidP="00663D13"/>
        </w:tc>
        <w:tc>
          <w:tcPr>
            <w:tcW w:w="1271" w:type="dxa"/>
            <w:vMerge/>
          </w:tcPr>
          <w:p w14:paraId="1F09C32F" w14:textId="77777777" w:rsidR="0043541B" w:rsidRPr="008E46CF" w:rsidRDefault="0043541B" w:rsidP="00663D13">
            <w:pPr>
              <w:rPr>
                <w:rFonts w:cstheme="minorHAnsi"/>
              </w:rPr>
            </w:pPr>
          </w:p>
        </w:tc>
        <w:tc>
          <w:tcPr>
            <w:tcW w:w="941" w:type="dxa"/>
            <w:vMerge/>
          </w:tcPr>
          <w:p w14:paraId="549194E0" w14:textId="11AC086C" w:rsidR="0043541B" w:rsidRPr="008E46CF" w:rsidRDefault="0043541B" w:rsidP="00663D13"/>
        </w:tc>
        <w:tc>
          <w:tcPr>
            <w:tcW w:w="990" w:type="dxa"/>
          </w:tcPr>
          <w:p w14:paraId="7009350E" w14:textId="4FF859F4" w:rsidR="0043541B" w:rsidRPr="008E46CF" w:rsidRDefault="0043541B" w:rsidP="00663D13">
            <w:pPr>
              <w:rPr>
                <w:rFonts w:ascii="Calibri" w:hAnsi="Calibri" w:cs="Calibri"/>
              </w:rPr>
            </w:pPr>
            <w:r w:rsidRPr="008E46CF">
              <w:t xml:space="preserve">Asian </w:t>
            </w:r>
            <w:r w:rsidR="00855A64" w:rsidRPr="008E46CF">
              <w:t>/</w:t>
            </w:r>
            <w:r w:rsidRPr="008E46CF">
              <w:t xml:space="preserve"> Pacific Islander</w:t>
            </w:r>
          </w:p>
        </w:tc>
        <w:tc>
          <w:tcPr>
            <w:tcW w:w="1260" w:type="dxa"/>
            <w:gridSpan w:val="2"/>
          </w:tcPr>
          <w:p w14:paraId="7B637D87" w14:textId="5FB353AD" w:rsidR="0043541B" w:rsidRPr="008E46CF" w:rsidRDefault="0043541B" w:rsidP="00603429">
            <w:pPr>
              <w:jc w:val="center"/>
              <w:rPr>
                <w:rFonts w:ascii="Calibri" w:hAnsi="Calibri" w:cs="Calibri"/>
              </w:rPr>
            </w:pPr>
            <w:r w:rsidRPr="008E46CF">
              <w:t>106 (36%)</w:t>
            </w:r>
          </w:p>
        </w:tc>
        <w:tc>
          <w:tcPr>
            <w:tcW w:w="1350" w:type="dxa"/>
            <w:gridSpan w:val="2"/>
          </w:tcPr>
          <w:p w14:paraId="1B8AD219" w14:textId="77777777" w:rsidR="0043541B" w:rsidRPr="008E46CF" w:rsidRDefault="0043541B" w:rsidP="00603429">
            <w:pPr>
              <w:jc w:val="center"/>
            </w:pPr>
            <w:r w:rsidRPr="008E46CF">
              <w:t>58 (13%)</w:t>
            </w:r>
          </w:p>
          <w:p w14:paraId="79349A87" w14:textId="77777777" w:rsidR="0043541B" w:rsidRPr="008E46CF" w:rsidRDefault="0043541B" w:rsidP="00603429">
            <w:pPr>
              <w:jc w:val="center"/>
            </w:pPr>
          </w:p>
        </w:tc>
        <w:tc>
          <w:tcPr>
            <w:tcW w:w="1620" w:type="dxa"/>
            <w:vMerge/>
          </w:tcPr>
          <w:p w14:paraId="7219315D" w14:textId="77777777" w:rsidR="0043541B" w:rsidRPr="008E46CF" w:rsidRDefault="0043541B" w:rsidP="00663D13"/>
        </w:tc>
        <w:tc>
          <w:tcPr>
            <w:tcW w:w="1440" w:type="dxa"/>
            <w:vMerge/>
          </w:tcPr>
          <w:p w14:paraId="4B87B498" w14:textId="77777777" w:rsidR="0043541B" w:rsidRPr="008E46CF" w:rsidRDefault="0043541B" w:rsidP="00663D13"/>
        </w:tc>
        <w:tc>
          <w:tcPr>
            <w:tcW w:w="2703" w:type="dxa"/>
            <w:vMerge/>
          </w:tcPr>
          <w:p w14:paraId="30281625" w14:textId="77777777" w:rsidR="0043541B" w:rsidRPr="008E46CF" w:rsidRDefault="0043541B" w:rsidP="00663D13"/>
        </w:tc>
      </w:tr>
      <w:tr w:rsidR="008E46CF" w:rsidRPr="008E46CF" w14:paraId="3FAC0453" w14:textId="77777777" w:rsidTr="008A7F65">
        <w:tc>
          <w:tcPr>
            <w:tcW w:w="1065" w:type="dxa"/>
            <w:vMerge/>
          </w:tcPr>
          <w:p w14:paraId="51D54EB1" w14:textId="77777777" w:rsidR="0043541B" w:rsidRPr="008E46CF" w:rsidRDefault="0043541B" w:rsidP="00663D13">
            <w:pPr>
              <w:rPr>
                <w:b/>
                <w:bCs/>
              </w:rPr>
            </w:pPr>
          </w:p>
        </w:tc>
        <w:tc>
          <w:tcPr>
            <w:tcW w:w="1308" w:type="dxa"/>
            <w:vMerge/>
          </w:tcPr>
          <w:p w14:paraId="7F38C559" w14:textId="77777777" w:rsidR="0043541B" w:rsidRPr="008E46CF" w:rsidRDefault="0043541B" w:rsidP="00663D13"/>
        </w:tc>
        <w:tc>
          <w:tcPr>
            <w:tcW w:w="1271" w:type="dxa"/>
            <w:vMerge/>
          </w:tcPr>
          <w:p w14:paraId="3FF7DA7F" w14:textId="77777777" w:rsidR="0043541B" w:rsidRPr="008E46CF" w:rsidRDefault="0043541B" w:rsidP="00663D13">
            <w:pPr>
              <w:rPr>
                <w:rFonts w:cstheme="minorHAnsi"/>
              </w:rPr>
            </w:pPr>
          </w:p>
        </w:tc>
        <w:tc>
          <w:tcPr>
            <w:tcW w:w="941" w:type="dxa"/>
            <w:vMerge/>
          </w:tcPr>
          <w:p w14:paraId="22861B05" w14:textId="77777777" w:rsidR="0043541B" w:rsidRPr="008E46CF" w:rsidRDefault="0043541B" w:rsidP="00663D13"/>
        </w:tc>
        <w:tc>
          <w:tcPr>
            <w:tcW w:w="990" w:type="dxa"/>
          </w:tcPr>
          <w:p w14:paraId="0DC76357" w14:textId="2981D15D" w:rsidR="0043541B" w:rsidRPr="008E46CF" w:rsidRDefault="0043541B" w:rsidP="00663D13">
            <w:pPr>
              <w:rPr>
                <w:rFonts w:ascii="Calibri" w:hAnsi="Calibri" w:cs="Calibri"/>
              </w:rPr>
            </w:pPr>
            <w:r w:rsidRPr="008E46CF">
              <w:t xml:space="preserve">White </w:t>
            </w:r>
            <w:r w:rsidR="00855A64" w:rsidRPr="008E46CF">
              <w:t xml:space="preserve">/ </w:t>
            </w:r>
            <w:r w:rsidRPr="008E46CF">
              <w:t>Caucasian</w:t>
            </w:r>
          </w:p>
        </w:tc>
        <w:tc>
          <w:tcPr>
            <w:tcW w:w="1260" w:type="dxa"/>
            <w:gridSpan w:val="2"/>
          </w:tcPr>
          <w:p w14:paraId="277A628B" w14:textId="698393DD" w:rsidR="0043541B" w:rsidRPr="008E46CF" w:rsidRDefault="0043541B" w:rsidP="00603429">
            <w:pPr>
              <w:jc w:val="center"/>
              <w:rPr>
                <w:rFonts w:ascii="Calibri" w:hAnsi="Calibri" w:cs="Calibri"/>
              </w:rPr>
            </w:pPr>
            <w:r w:rsidRPr="008E46CF">
              <w:t>15 (5%)</w:t>
            </w:r>
          </w:p>
        </w:tc>
        <w:tc>
          <w:tcPr>
            <w:tcW w:w="1350" w:type="dxa"/>
            <w:gridSpan w:val="2"/>
          </w:tcPr>
          <w:p w14:paraId="6DA09CA7" w14:textId="64F5889E" w:rsidR="0043541B" w:rsidRPr="008E46CF" w:rsidRDefault="0043541B" w:rsidP="00603429">
            <w:pPr>
              <w:jc w:val="center"/>
            </w:pPr>
            <w:r w:rsidRPr="008E46CF">
              <w:t>31 (7%)</w:t>
            </w:r>
          </w:p>
        </w:tc>
        <w:tc>
          <w:tcPr>
            <w:tcW w:w="1620" w:type="dxa"/>
            <w:vMerge/>
          </w:tcPr>
          <w:p w14:paraId="45A6AA2E" w14:textId="77777777" w:rsidR="0043541B" w:rsidRPr="008E46CF" w:rsidRDefault="0043541B" w:rsidP="00663D13"/>
        </w:tc>
        <w:tc>
          <w:tcPr>
            <w:tcW w:w="1440" w:type="dxa"/>
            <w:vMerge/>
          </w:tcPr>
          <w:p w14:paraId="25DB75C3" w14:textId="77777777" w:rsidR="0043541B" w:rsidRPr="008E46CF" w:rsidRDefault="0043541B" w:rsidP="00663D13"/>
        </w:tc>
        <w:tc>
          <w:tcPr>
            <w:tcW w:w="2703" w:type="dxa"/>
            <w:vMerge/>
          </w:tcPr>
          <w:p w14:paraId="6F418584" w14:textId="77777777" w:rsidR="0043541B" w:rsidRPr="008E46CF" w:rsidRDefault="0043541B" w:rsidP="00663D13"/>
        </w:tc>
      </w:tr>
      <w:tr w:rsidR="008E46CF" w:rsidRPr="008E46CF" w14:paraId="2FD2708A" w14:textId="77777777" w:rsidTr="008A7F65">
        <w:tc>
          <w:tcPr>
            <w:tcW w:w="1065" w:type="dxa"/>
            <w:vMerge/>
          </w:tcPr>
          <w:p w14:paraId="03A67AED" w14:textId="77777777" w:rsidR="0043541B" w:rsidRPr="008E46CF" w:rsidRDefault="0043541B" w:rsidP="00663D13">
            <w:pPr>
              <w:rPr>
                <w:b/>
                <w:bCs/>
              </w:rPr>
            </w:pPr>
          </w:p>
        </w:tc>
        <w:tc>
          <w:tcPr>
            <w:tcW w:w="1308" w:type="dxa"/>
            <w:vMerge/>
          </w:tcPr>
          <w:p w14:paraId="24C68215" w14:textId="77777777" w:rsidR="0043541B" w:rsidRPr="008E46CF" w:rsidRDefault="0043541B" w:rsidP="00663D13"/>
        </w:tc>
        <w:tc>
          <w:tcPr>
            <w:tcW w:w="1271" w:type="dxa"/>
            <w:vMerge/>
          </w:tcPr>
          <w:p w14:paraId="6E792B01" w14:textId="77777777" w:rsidR="0043541B" w:rsidRPr="008E46CF" w:rsidRDefault="0043541B" w:rsidP="00663D13">
            <w:pPr>
              <w:rPr>
                <w:rFonts w:cstheme="minorHAnsi"/>
              </w:rPr>
            </w:pPr>
          </w:p>
        </w:tc>
        <w:tc>
          <w:tcPr>
            <w:tcW w:w="941" w:type="dxa"/>
            <w:vMerge/>
          </w:tcPr>
          <w:p w14:paraId="3973BB3A" w14:textId="77777777" w:rsidR="0043541B" w:rsidRPr="008E46CF" w:rsidRDefault="0043541B" w:rsidP="00663D13"/>
        </w:tc>
        <w:tc>
          <w:tcPr>
            <w:tcW w:w="990" w:type="dxa"/>
          </w:tcPr>
          <w:p w14:paraId="27E26F45" w14:textId="411ED52F" w:rsidR="0043541B" w:rsidRPr="008E46CF" w:rsidRDefault="0043541B" w:rsidP="00663D13">
            <w:pPr>
              <w:rPr>
                <w:rFonts w:ascii="Calibri" w:hAnsi="Calibri" w:cs="Calibri"/>
              </w:rPr>
            </w:pPr>
            <w:r w:rsidRPr="008E46CF">
              <w:t>Native American</w:t>
            </w:r>
            <w:r w:rsidR="00603429" w:rsidRPr="008E46CF">
              <w:t xml:space="preserve"> </w:t>
            </w:r>
            <w:r w:rsidR="00855A64" w:rsidRPr="008E46CF">
              <w:t xml:space="preserve">/ </w:t>
            </w:r>
            <w:r w:rsidRPr="008E46CF">
              <w:t>American Indian</w:t>
            </w:r>
          </w:p>
        </w:tc>
        <w:tc>
          <w:tcPr>
            <w:tcW w:w="1260" w:type="dxa"/>
            <w:gridSpan w:val="2"/>
          </w:tcPr>
          <w:p w14:paraId="316F8D58" w14:textId="0FD2143D" w:rsidR="0043541B" w:rsidRPr="008E46CF" w:rsidRDefault="0043541B" w:rsidP="009E4441">
            <w:pPr>
              <w:jc w:val="center"/>
            </w:pPr>
            <w:r w:rsidRPr="008E46CF">
              <w:t>0 (0%)</w:t>
            </w:r>
          </w:p>
        </w:tc>
        <w:tc>
          <w:tcPr>
            <w:tcW w:w="1350" w:type="dxa"/>
            <w:gridSpan w:val="2"/>
          </w:tcPr>
          <w:p w14:paraId="2BAF1E86" w14:textId="57D3A4CB" w:rsidR="0043541B" w:rsidRPr="008E46CF" w:rsidRDefault="0043541B" w:rsidP="009E4441">
            <w:pPr>
              <w:jc w:val="center"/>
            </w:pPr>
            <w:r w:rsidRPr="008E46CF">
              <w:t>4 (&lt;1%)</w:t>
            </w:r>
          </w:p>
        </w:tc>
        <w:tc>
          <w:tcPr>
            <w:tcW w:w="1620" w:type="dxa"/>
            <w:vMerge/>
          </w:tcPr>
          <w:p w14:paraId="7832D0FE" w14:textId="77777777" w:rsidR="0043541B" w:rsidRPr="008E46CF" w:rsidRDefault="0043541B" w:rsidP="00663D13"/>
        </w:tc>
        <w:tc>
          <w:tcPr>
            <w:tcW w:w="1440" w:type="dxa"/>
            <w:vMerge/>
          </w:tcPr>
          <w:p w14:paraId="5088AA11" w14:textId="77777777" w:rsidR="0043541B" w:rsidRPr="008E46CF" w:rsidRDefault="0043541B" w:rsidP="00663D13"/>
        </w:tc>
        <w:tc>
          <w:tcPr>
            <w:tcW w:w="2703" w:type="dxa"/>
            <w:vMerge/>
          </w:tcPr>
          <w:p w14:paraId="25F12984" w14:textId="77777777" w:rsidR="0043541B" w:rsidRPr="008E46CF" w:rsidRDefault="0043541B" w:rsidP="00663D13"/>
        </w:tc>
      </w:tr>
      <w:tr w:rsidR="008E46CF" w:rsidRPr="008E46CF" w14:paraId="0EFDF7A6" w14:textId="77777777" w:rsidTr="008A7F65">
        <w:tc>
          <w:tcPr>
            <w:tcW w:w="1065" w:type="dxa"/>
            <w:vMerge/>
          </w:tcPr>
          <w:p w14:paraId="67917AFA" w14:textId="77777777" w:rsidR="0043541B" w:rsidRPr="008E46CF" w:rsidRDefault="0043541B" w:rsidP="00663D13">
            <w:pPr>
              <w:rPr>
                <w:b/>
                <w:bCs/>
              </w:rPr>
            </w:pPr>
          </w:p>
        </w:tc>
        <w:tc>
          <w:tcPr>
            <w:tcW w:w="1308" w:type="dxa"/>
            <w:vMerge/>
          </w:tcPr>
          <w:p w14:paraId="5327AF65" w14:textId="77777777" w:rsidR="0043541B" w:rsidRPr="008E46CF" w:rsidRDefault="0043541B" w:rsidP="00663D13"/>
        </w:tc>
        <w:tc>
          <w:tcPr>
            <w:tcW w:w="1271" w:type="dxa"/>
            <w:vMerge/>
          </w:tcPr>
          <w:p w14:paraId="3480A915" w14:textId="77777777" w:rsidR="0043541B" w:rsidRPr="008E46CF" w:rsidRDefault="0043541B" w:rsidP="00663D13">
            <w:pPr>
              <w:rPr>
                <w:rFonts w:cstheme="minorHAnsi"/>
              </w:rPr>
            </w:pPr>
          </w:p>
        </w:tc>
        <w:tc>
          <w:tcPr>
            <w:tcW w:w="941" w:type="dxa"/>
            <w:vMerge/>
          </w:tcPr>
          <w:p w14:paraId="46E359FA" w14:textId="77777777" w:rsidR="0043541B" w:rsidRPr="008E46CF" w:rsidRDefault="0043541B" w:rsidP="00663D13"/>
        </w:tc>
        <w:tc>
          <w:tcPr>
            <w:tcW w:w="990" w:type="dxa"/>
          </w:tcPr>
          <w:p w14:paraId="1AFFB360" w14:textId="57FA6597" w:rsidR="0043541B" w:rsidRPr="008E46CF" w:rsidRDefault="0043541B" w:rsidP="00663D13">
            <w:pPr>
              <w:rPr>
                <w:rFonts w:ascii="Calibri" w:hAnsi="Calibri" w:cs="Calibri"/>
              </w:rPr>
            </w:pPr>
            <w:r w:rsidRPr="008E46CF">
              <w:t xml:space="preserve">Other </w:t>
            </w:r>
          </w:p>
        </w:tc>
        <w:tc>
          <w:tcPr>
            <w:tcW w:w="1260" w:type="dxa"/>
            <w:gridSpan w:val="2"/>
          </w:tcPr>
          <w:p w14:paraId="00481590" w14:textId="4E505970" w:rsidR="0043541B" w:rsidRPr="008E46CF" w:rsidRDefault="0043541B" w:rsidP="00603429">
            <w:pPr>
              <w:jc w:val="center"/>
              <w:rPr>
                <w:rFonts w:ascii="Calibri" w:hAnsi="Calibri" w:cs="Calibri"/>
              </w:rPr>
            </w:pPr>
            <w:r w:rsidRPr="008E46CF">
              <w:t>2 (1%)</w:t>
            </w:r>
          </w:p>
        </w:tc>
        <w:tc>
          <w:tcPr>
            <w:tcW w:w="1350" w:type="dxa"/>
            <w:gridSpan w:val="2"/>
          </w:tcPr>
          <w:p w14:paraId="254B8133" w14:textId="58973795" w:rsidR="0043541B" w:rsidRPr="008E46CF" w:rsidRDefault="0043541B" w:rsidP="009E4441">
            <w:pPr>
              <w:jc w:val="center"/>
            </w:pPr>
            <w:r w:rsidRPr="008E46CF">
              <w:t>6 (1%)</w:t>
            </w:r>
          </w:p>
        </w:tc>
        <w:tc>
          <w:tcPr>
            <w:tcW w:w="1620" w:type="dxa"/>
            <w:vMerge/>
          </w:tcPr>
          <w:p w14:paraId="5CA850BA" w14:textId="77777777" w:rsidR="0043541B" w:rsidRPr="008E46CF" w:rsidRDefault="0043541B" w:rsidP="00663D13"/>
        </w:tc>
        <w:tc>
          <w:tcPr>
            <w:tcW w:w="1440" w:type="dxa"/>
            <w:vMerge/>
          </w:tcPr>
          <w:p w14:paraId="402DC92F" w14:textId="77777777" w:rsidR="0043541B" w:rsidRPr="008E46CF" w:rsidRDefault="0043541B" w:rsidP="00663D13"/>
        </w:tc>
        <w:tc>
          <w:tcPr>
            <w:tcW w:w="2703" w:type="dxa"/>
            <w:vMerge/>
          </w:tcPr>
          <w:p w14:paraId="378BF335" w14:textId="77777777" w:rsidR="0043541B" w:rsidRPr="008E46CF" w:rsidRDefault="0043541B" w:rsidP="00663D13"/>
        </w:tc>
      </w:tr>
      <w:tr w:rsidR="008E46CF" w:rsidRPr="008E46CF" w14:paraId="600E6B11" w14:textId="77777777" w:rsidTr="008A7F65">
        <w:tc>
          <w:tcPr>
            <w:tcW w:w="1065" w:type="dxa"/>
            <w:vMerge/>
          </w:tcPr>
          <w:p w14:paraId="61EC7287" w14:textId="77777777" w:rsidR="0043541B" w:rsidRPr="008E46CF" w:rsidRDefault="0043541B" w:rsidP="00663D13">
            <w:pPr>
              <w:rPr>
                <w:b/>
                <w:bCs/>
              </w:rPr>
            </w:pPr>
          </w:p>
        </w:tc>
        <w:tc>
          <w:tcPr>
            <w:tcW w:w="1308" w:type="dxa"/>
            <w:vMerge/>
          </w:tcPr>
          <w:p w14:paraId="46F28986" w14:textId="77777777" w:rsidR="0043541B" w:rsidRPr="008E46CF" w:rsidRDefault="0043541B" w:rsidP="00663D13"/>
        </w:tc>
        <w:tc>
          <w:tcPr>
            <w:tcW w:w="1271" w:type="dxa"/>
            <w:vMerge/>
          </w:tcPr>
          <w:p w14:paraId="6192A368" w14:textId="77777777" w:rsidR="0043541B" w:rsidRPr="008E46CF" w:rsidRDefault="0043541B" w:rsidP="00663D13">
            <w:pPr>
              <w:rPr>
                <w:rFonts w:cstheme="minorHAnsi"/>
              </w:rPr>
            </w:pPr>
          </w:p>
        </w:tc>
        <w:tc>
          <w:tcPr>
            <w:tcW w:w="941" w:type="dxa"/>
            <w:vMerge/>
          </w:tcPr>
          <w:p w14:paraId="5193C2CB" w14:textId="77777777" w:rsidR="0043541B" w:rsidRPr="008E46CF" w:rsidRDefault="0043541B" w:rsidP="00663D13"/>
        </w:tc>
        <w:tc>
          <w:tcPr>
            <w:tcW w:w="990" w:type="dxa"/>
          </w:tcPr>
          <w:p w14:paraId="2CA4C2CF" w14:textId="684DEC12" w:rsidR="0043541B" w:rsidRPr="008E46CF" w:rsidRDefault="0043541B" w:rsidP="00663D13">
            <w:pPr>
              <w:rPr>
                <w:rFonts w:ascii="Calibri" w:hAnsi="Calibri" w:cs="Calibri"/>
              </w:rPr>
            </w:pPr>
            <w:r w:rsidRPr="008E46CF">
              <w:t>Prefer not to answer</w:t>
            </w:r>
          </w:p>
        </w:tc>
        <w:tc>
          <w:tcPr>
            <w:tcW w:w="1260" w:type="dxa"/>
            <w:gridSpan w:val="2"/>
          </w:tcPr>
          <w:p w14:paraId="695E80F2" w14:textId="6369A393" w:rsidR="0043541B" w:rsidRPr="008E46CF" w:rsidRDefault="0043541B" w:rsidP="00603429">
            <w:pPr>
              <w:jc w:val="center"/>
              <w:rPr>
                <w:rFonts w:ascii="Calibri" w:hAnsi="Calibri" w:cs="Calibri"/>
              </w:rPr>
            </w:pPr>
            <w:r w:rsidRPr="008E46CF">
              <w:t>4 (1%)</w:t>
            </w:r>
          </w:p>
        </w:tc>
        <w:tc>
          <w:tcPr>
            <w:tcW w:w="1350" w:type="dxa"/>
            <w:gridSpan w:val="2"/>
          </w:tcPr>
          <w:p w14:paraId="46AE3F07" w14:textId="209AA7E3" w:rsidR="0043541B" w:rsidRPr="008E46CF" w:rsidRDefault="0043541B" w:rsidP="00603429">
            <w:pPr>
              <w:jc w:val="center"/>
            </w:pPr>
            <w:r w:rsidRPr="008E46CF">
              <w:t>16 (4%)</w:t>
            </w:r>
          </w:p>
        </w:tc>
        <w:tc>
          <w:tcPr>
            <w:tcW w:w="1620" w:type="dxa"/>
            <w:vMerge/>
          </w:tcPr>
          <w:p w14:paraId="25B4B7DA" w14:textId="77777777" w:rsidR="0043541B" w:rsidRPr="008E46CF" w:rsidRDefault="0043541B" w:rsidP="00663D13"/>
        </w:tc>
        <w:tc>
          <w:tcPr>
            <w:tcW w:w="1440" w:type="dxa"/>
            <w:vMerge/>
          </w:tcPr>
          <w:p w14:paraId="20FDE48A" w14:textId="77777777" w:rsidR="0043541B" w:rsidRPr="008E46CF" w:rsidRDefault="0043541B" w:rsidP="00663D13"/>
        </w:tc>
        <w:tc>
          <w:tcPr>
            <w:tcW w:w="2703" w:type="dxa"/>
            <w:vMerge/>
          </w:tcPr>
          <w:p w14:paraId="47353A67" w14:textId="77777777" w:rsidR="0043541B" w:rsidRPr="008E46CF" w:rsidRDefault="0043541B" w:rsidP="00663D13"/>
        </w:tc>
      </w:tr>
      <w:tr w:rsidR="008E46CF" w:rsidRPr="008E46CF" w14:paraId="3C0AE952" w14:textId="77777777" w:rsidTr="008A7F65">
        <w:tc>
          <w:tcPr>
            <w:tcW w:w="1065" w:type="dxa"/>
            <w:vMerge w:val="restart"/>
          </w:tcPr>
          <w:p w14:paraId="05EA8CFB" w14:textId="0B410839" w:rsidR="00611B08" w:rsidRPr="008E46CF" w:rsidRDefault="00611B08" w:rsidP="00F63FB9">
            <w:pPr>
              <w:rPr>
                <w:b/>
                <w:bCs/>
              </w:rPr>
            </w:pPr>
            <w:r w:rsidRPr="008E46CF">
              <w:rPr>
                <w:b/>
                <w:bCs/>
              </w:rPr>
              <w:t>Wang 2022</w:t>
            </w:r>
            <w:r w:rsidRPr="008E46CF">
              <w:rPr>
                <w:rFonts w:ascii="Noto Sans" w:hAnsi="Noto Sans" w:cs="Noto Sans"/>
                <w:shd w:val="clear" w:color="auto" w:fill="FFFFFF"/>
              </w:rPr>
              <w:t>†</w:t>
            </w:r>
            <w:r w:rsidRPr="008E46CF">
              <w:rPr>
                <w:b/>
                <w:bCs/>
              </w:rPr>
              <w:fldChar w:fldCharType="begin"/>
            </w:r>
            <w:r w:rsidRPr="008E46CF">
              <w:rPr>
                <w:b/>
                <w:bCs/>
              </w:rPr>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rPr>
                <w:b/>
                <w:bCs/>
              </w:rPr>
              <w:fldChar w:fldCharType="separate"/>
            </w:r>
            <w:r w:rsidRPr="008E46CF">
              <w:rPr>
                <w:b/>
                <w:bCs/>
                <w:noProof/>
                <w:vertAlign w:val="superscript"/>
              </w:rPr>
              <w:t>36</w:t>
            </w:r>
            <w:r w:rsidRPr="008E46CF">
              <w:rPr>
                <w:b/>
                <w:bCs/>
              </w:rPr>
              <w:fldChar w:fldCharType="end"/>
            </w:r>
          </w:p>
        </w:tc>
        <w:tc>
          <w:tcPr>
            <w:tcW w:w="1308" w:type="dxa"/>
            <w:vMerge w:val="restart"/>
          </w:tcPr>
          <w:p w14:paraId="58E53BB0" w14:textId="77777777" w:rsidR="00611B08" w:rsidRPr="008E46CF" w:rsidRDefault="00611B08" w:rsidP="00F63FB9">
            <w:proofErr w:type="spellStart"/>
            <w:r w:rsidRPr="008E46CF">
              <w:t>Cohort</w:t>
            </w:r>
            <w:r w:rsidRPr="008E46CF">
              <w:rPr>
                <w:vertAlign w:val="superscript"/>
              </w:rPr>
              <w:t>a</w:t>
            </w:r>
            <w:proofErr w:type="spellEnd"/>
            <w:r w:rsidRPr="008E46CF">
              <w:t xml:space="preserve">. Secondary data analysis of </w:t>
            </w:r>
            <w:r w:rsidRPr="008E46CF">
              <w:lastRenderedPageBreak/>
              <w:t xml:space="preserve">birth records. </w:t>
            </w:r>
          </w:p>
          <w:p w14:paraId="6D2FA5A1" w14:textId="77777777" w:rsidR="00611B08" w:rsidRPr="008E46CF" w:rsidRDefault="00611B08" w:rsidP="00F63FB9"/>
          <w:p w14:paraId="57F1F165" w14:textId="77777777" w:rsidR="00611B08" w:rsidRPr="008E46CF" w:rsidRDefault="00611B08" w:rsidP="00F63FB9">
            <w:r w:rsidRPr="008E46CF">
              <w:t>USA</w:t>
            </w:r>
          </w:p>
          <w:p w14:paraId="77C69CB6" w14:textId="77777777" w:rsidR="00611B08" w:rsidRPr="008E46CF" w:rsidRDefault="00611B08" w:rsidP="00F63FB9"/>
          <w:p w14:paraId="122F2DF0" w14:textId="1976D6F9" w:rsidR="00611B08" w:rsidRPr="008E46CF" w:rsidRDefault="00611B08" w:rsidP="00F63FB9">
            <w:r w:rsidRPr="008E46CF">
              <w:t>2009-2019</w:t>
            </w:r>
          </w:p>
        </w:tc>
        <w:tc>
          <w:tcPr>
            <w:tcW w:w="1271" w:type="dxa"/>
            <w:vMerge w:val="restart"/>
          </w:tcPr>
          <w:p w14:paraId="7F21D4D0" w14:textId="77777777" w:rsidR="00611B08" w:rsidRPr="008E46CF" w:rsidRDefault="00611B08" w:rsidP="00F63FB9">
            <w:r w:rsidRPr="008E46CF">
              <w:lastRenderedPageBreak/>
              <w:t xml:space="preserve">Total sample: </w:t>
            </w:r>
          </w:p>
          <w:p w14:paraId="4FEE1EE8" w14:textId="77777777" w:rsidR="00611B08" w:rsidRPr="008E46CF" w:rsidRDefault="00611B08" w:rsidP="00F63FB9">
            <w:r w:rsidRPr="008E46CF">
              <w:lastRenderedPageBreak/>
              <w:t>n = 1, 831, 649 records.</w:t>
            </w:r>
          </w:p>
          <w:p w14:paraId="7D24811F" w14:textId="77777777" w:rsidR="00611B08" w:rsidRPr="008E46CF" w:rsidRDefault="00611B08" w:rsidP="00F63FB9"/>
          <w:p w14:paraId="7C7A701A" w14:textId="0D498027" w:rsidR="00611B08" w:rsidRPr="008E46CF" w:rsidRDefault="00611B08" w:rsidP="00F63FB9">
            <w:r w:rsidRPr="008E46CF">
              <w:t xml:space="preserve">Sample in intervention county n = 19, 861 (approximately 2, 200 of these enrolled in programme) </w:t>
            </w:r>
          </w:p>
          <w:p w14:paraId="002BA0BE" w14:textId="77777777" w:rsidR="00611B08" w:rsidRPr="008E46CF" w:rsidRDefault="00611B08" w:rsidP="00F63FB9"/>
          <w:p w14:paraId="3701FEDE" w14:textId="24C23FEA" w:rsidR="00611B08" w:rsidRPr="008E46CF" w:rsidRDefault="00611B08" w:rsidP="00F63FB9">
            <w:pPr>
              <w:rPr>
                <w:rFonts w:cstheme="minorHAnsi"/>
              </w:rPr>
            </w:pPr>
            <w:r w:rsidRPr="008E46CF">
              <w:t>Sample in control counties n = 1,811, 788</w:t>
            </w:r>
          </w:p>
        </w:tc>
        <w:tc>
          <w:tcPr>
            <w:tcW w:w="1931" w:type="dxa"/>
            <w:gridSpan w:val="2"/>
          </w:tcPr>
          <w:p w14:paraId="7F597658" w14:textId="77777777" w:rsidR="00611B08" w:rsidRPr="008E46CF" w:rsidRDefault="00611B08" w:rsidP="00F63FB9">
            <w:pPr>
              <w:rPr>
                <w:rFonts w:ascii="Calibri" w:hAnsi="Calibri" w:cs="Calibri"/>
              </w:rPr>
            </w:pPr>
          </w:p>
        </w:tc>
        <w:tc>
          <w:tcPr>
            <w:tcW w:w="1260" w:type="dxa"/>
            <w:gridSpan w:val="2"/>
          </w:tcPr>
          <w:p w14:paraId="2DFC0BC5" w14:textId="77777777" w:rsidR="00F73873" w:rsidRPr="008E46CF" w:rsidRDefault="00611B08" w:rsidP="00F63FB9">
            <w:r w:rsidRPr="008E46CF">
              <w:t xml:space="preserve">Intervention </w:t>
            </w:r>
          </w:p>
          <w:p w14:paraId="6A7CDADE" w14:textId="1863212A" w:rsidR="00611B08" w:rsidRPr="008E46CF" w:rsidRDefault="00611B08" w:rsidP="00F63FB9">
            <w:pPr>
              <w:rPr>
                <w:rFonts w:ascii="Calibri" w:hAnsi="Calibri" w:cs="Calibri"/>
              </w:rPr>
            </w:pPr>
            <w:r w:rsidRPr="008E46CF">
              <w:t xml:space="preserve">n = 19, 861 (~2, 200 </w:t>
            </w:r>
            <w:r w:rsidRPr="008E46CF">
              <w:lastRenderedPageBreak/>
              <w:t>enrolled in programme)</w:t>
            </w:r>
          </w:p>
        </w:tc>
        <w:tc>
          <w:tcPr>
            <w:tcW w:w="1350" w:type="dxa"/>
            <w:gridSpan w:val="2"/>
          </w:tcPr>
          <w:p w14:paraId="12210901" w14:textId="77777777" w:rsidR="00F73873" w:rsidRPr="008E46CF" w:rsidRDefault="00611B08" w:rsidP="00F63FB9">
            <w:r w:rsidRPr="008E46CF">
              <w:lastRenderedPageBreak/>
              <w:t xml:space="preserve">Control </w:t>
            </w:r>
          </w:p>
          <w:p w14:paraId="482179F6" w14:textId="5C0049EE" w:rsidR="00611B08" w:rsidRPr="008E46CF" w:rsidRDefault="00611B08" w:rsidP="00F63FB9">
            <w:r w:rsidRPr="008E46CF">
              <w:t>n = 1,811, 788</w:t>
            </w:r>
          </w:p>
        </w:tc>
        <w:tc>
          <w:tcPr>
            <w:tcW w:w="1620" w:type="dxa"/>
            <w:vMerge w:val="restart"/>
          </w:tcPr>
          <w:p w14:paraId="4750B546" w14:textId="1062A3FF" w:rsidR="00611B08" w:rsidRPr="008E46CF" w:rsidRDefault="00611B08" w:rsidP="00F63FB9">
            <w:proofErr w:type="spellStart"/>
            <w:r w:rsidRPr="008E46CF">
              <w:t>EatSF</w:t>
            </w:r>
            <w:proofErr w:type="spellEnd"/>
            <w:r w:rsidRPr="008E46CF">
              <w:t xml:space="preserve">. </w:t>
            </w:r>
          </w:p>
        </w:tc>
        <w:tc>
          <w:tcPr>
            <w:tcW w:w="1440" w:type="dxa"/>
            <w:vMerge w:val="restart"/>
          </w:tcPr>
          <w:p w14:paraId="333A2BD4" w14:textId="77777777" w:rsidR="00611B08" w:rsidRPr="008E46CF" w:rsidRDefault="00611B08" w:rsidP="00C873F3">
            <w:pPr>
              <w:pStyle w:val="ListParagraph"/>
              <w:numPr>
                <w:ilvl w:val="0"/>
                <w:numId w:val="5"/>
              </w:numPr>
              <w:autoSpaceDE/>
              <w:autoSpaceDN/>
              <w:adjustRightInd/>
              <w:spacing w:after="160" w:line="259" w:lineRule="auto"/>
              <w:ind w:left="113" w:hanging="113"/>
            </w:pPr>
            <w:r w:rsidRPr="008E46CF">
              <w:t>Low birth weight (&lt;2500g)</w:t>
            </w:r>
          </w:p>
          <w:p w14:paraId="59B034B6" w14:textId="77777777" w:rsidR="00611B08" w:rsidRPr="008E46CF" w:rsidRDefault="00611B08" w:rsidP="00C873F3">
            <w:pPr>
              <w:pStyle w:val="ListParagraph"/>
              <w:numPr>
                <w:ilvl w:val="0"/>
                <w:numId w:val="5"/>
              </w:numPr>
              <w:autoSpaceDE/>
              <w:autoSpaceDN/>
              <w:adjustRightInd/>
              <w:spacing w:after="160" w:line="259" w:lineRule="auto"/>
              <w:ind w:left="113" w:hanging="113"/>
            </w:pPr>
            <w:r w:rsidRPr="008E46CF">
              <w:lastRenderedPageBreak/>
              <w:t>Preterm (&lt;37 weeks)</w:t>
            </w:r>
          </w:p>
          <w:p w14:paraId="57E31C02" w14:textId="77777777" w:rsidR="00611B08" w:rsidRPr="008E46CF" w:rsidRDefault="00611B08" w:rsidP="00C873F3">
            <w:pPr>
              <w:pStyle w:val="ListParagraph"/>
              <w:numPr>
                <w:ilvl w:val="0"/>
                <w:numId w:val="5"/>
              </w:numPr>
              <w:autoSpaceDE/>
              <w:autoSpaceDN/>
              <w:adjustRightInd/>
              <w:spacing w:after="160" w:line="259" w:lineRule="auto"/>
              <w:ind w:left="113" w:hanging="113"/>
            </w:pPr>
            <w:r w:rsidRPr="008E46CF">
              <w:t>Small for Gestational Age (SGA)</w:t>
            </w:r>
          </w:p>
          <w:p w14:paraId="3EB6562A" w14:textId="77777777" w:rsidR="00611B08" w:rsidRPr="008E46CF" w:rsidRDefault="00611B08" w:rsidP="00C873F3">
            <w:pPr>
              <w:pStyle w:val="ListParagraph"/>
              <w:numPr>
                <w:ilvl w:val="0"/>
                <w:numId w:val="5"/>
              </w:numPr>
              <w:autoSpaceDE/>
              <w:autoSpaceDN/>
              <w:adjustRightInd/>
              <w:spacing w:line="259" w:lineRule="auto"/>
              <w:ind w:left="115" w:hanging="115"/>
            </w:pPr>
            <w:r w:rsidRPr="008E46CF">
              <w:t>Maternal Gestational Diabetes Mellitus (GDM)</w:t>
            </w:r>
          </w:p>
          <w:p w14:paraId="7E470F46" w14:textId="74145023" w:rsidR="00611B08" w:rsidRPr="008E46CF" w:rsidRDefault="00611B08" w:rsidP="00C873F3">
            <w:pPr>
              <w:pStyle w:val="ListParagraph"/>
              <w:numPr>
                <w:ilvl w:val="0"/>
                <w:numId w:val="5"/>
              </w:numPr>
              <w:autoSpaceDE/>
              <w:autoSpaceDN/>
              <w:adjustRightInd/>
              <w:ind w:left="113" w:hanging="113"/>
            </w:pPr>
            <w:r w:rsidRPr="008E46CF">
              <w:t>Weight gain (within, above or below guidelines)</w:t>
            </w:r>
          </w:p>
        </w:tc>
        <w:tc>
          <w:tcPr>
            <w:tcW w:w="2703" w:type="dxa"/>
            <w:vMerge w:val="restart"/>
          </w:tcPr>
          <w:p w14:paraId="4A534879" w14:textId="77777777" w:rsidR="00611B08" w:rsidRPr="008E46CF" w:rsidRDefault="00611B08" w:rsidP="00F63FB9">
            <w:r w:rsidRPr="008E46CF">
              <w:lastRenderedPageBreak/>
              <w:t>+ Adjusted for confounders where possible</w:t>
            </w:r>
          </w:p>
          <w:p w14:paraId="78102A3D" w14:textId="77777777" w:rsidR="00611B08" w:rsidRPr="008E46CF" w:rsidRDefault="00611B08" w:rsidP="00F63FB9">
            <w:r w:rsidRPr="008E46CF">
              <w:t>+ Used synthetic control group</w:t>
            </w:r>
          </w:p>
          <w:p w14:paraId="1F314FA9" w14:textId="77777777" w:rsidR="00611B08" w:rsidRPr="008E46CF" w:rsidRDefault="00611B08" w:rsidP="00F63FB9">
            <w:r w:rsidRPr="008E46CF">
              <w:lastRenderedPageBreak/>
              <w:t>+ Large study making use of available data</w:t>
            </w:r>
          </w:p>
          <w:p w14:paraId="41C9D6A5" w14:textId="77777777" w:rsidR="00611B08" w:rsidRPr="008E46CF" w:rsidRDefault="00611B08" w:rsidP="00F63FB9">
            <w:r w:rsidRPr="008E46CF">
              <w:t xml:space="preserve">- Only a small proportion (~11%) of the intervention sample were likely to have actually received the intervention, this could not be verified. </w:t>
            </w:r>
          </w:p>
          <w:p w14:paraId="773C4005" w14:textId="77777777" w:rsidR="00611B08" w:rsidRPr="008E46CF" w:rsidRDefault="00611B08" w:rsidP="00F63FB9">
            <w:r w:rsidRPr="008E46CF">
              <w:t>- Data error in dataset meant that some participants were mis-classified, which lead to large number of records being removed from the dataset</w:t>
            </w:r>
          </w:p>
          <w:p w14:paraId="0721F043" w14:textId="5D70F5FA" w:rsidR="00611B08" w:rsidRPr="008E46CF" w:rsidRDefault="00611B08" w:rsidP="00F63FB9">
            <w:r w:rsidRPr="008E46CF">
              <w:t xml:space="preserve">- Some missing data </w:t>
            </w:r>
          </w:p>
        </w:tc>
      </w:tr>
      <w:tr w:rsidR="008E46CF" w:rsidRPr="008E46CF" w14:paraId="75266C1B" w14:textId="77777777" w:rsidTr="008A7F65">
        <w:tc>
          <w:tcPr>
            <w:tcW w:w="1065" w:type="dxa"/>
            <w:vMerge/>
          </w:tcPr>
          <w:p w14:paraId="568A93A8" w14:textId="77777777" w:rsidR="00611B08" w:rsidRPr="008E46CF" w:rsidRDefault="00611B08" w:rsidP="00F63FB9">
            <w:pPr>
              <w:rPr>
                <w:b/>
                <w:bCs/>
              </w:rPr>
            </w:pPr>
          </w:p>
        </w:tc>
        <w:tc>
          <w:tcPr>
            <w:tcW w:w="1308" w:type="dxa"/>
            <w:vMerge/>
          </w:tcPr>
          <w:p w14:paraId="1D4F7930" w14:textId="77777777" w:rsidR="00611B08" w:rsidRPr="008E46CF" w:rsidRDefault="00611B08" w:rsidP="00F63FB9"/>
        </w:tc>
        <w:tc>
          <w:tcPr>
            <w:tcW w:w="1271" w:type="dxa"/>
            <w:vMerge/>
          </w:tcPr>
          <w:p w14:paraId="0CE8E229" w14:textId="77777777" w:rsidR="00611B08" w:rsidRPr="008E46CF" w:rsidRDefault="00611B08" w:rsidP="00F63FB9">
            <w:pPr>
              <w:rPr>
                <w:rFonts w:cstheme="minorHAnsi"/>
              </w:rPr>
            </w:pPr>
          </w:p>
        </w:tc>
        <w:tc>
          <w:tcPr>
            <w:tcW w:w="1931" w:type="dxa"/>
            <w:gridSpan w:val="2"/>
          </w:tcPr>
          <w:p w14:paraId="6B60E792" w14:textId="77777777" w:rsidR="00611B08" w:rsidRPr="008E46CF" w:rsidRDefault="00611B08" w:rsidP="00F63FB9">
            <w:pPr>
              <w:rPr>
                <w:rFonts w:ascii="Calibri" w:hAnsi="Calibri" w:cs="Calibri"/>
              </w:rPr>
            </w:pPr>
          </w:p>
        </w:tc>
        <w:tc>
          <w:tcPr>
            <w:tcW w:w="630" w:type="dxa"/>
          </w:tcPr>
          <w:p w14:paraId="7FA0C379" w14:textId="69338DCE" w:rsidR="00611B08" w:rsidRPr="008E46CF" w:rsidRDefault="00611B08" w:rsidP="00F63FB9">
            <w:pPr>
              <w:rPr>
                <w:rFonts w:ascii="Calibri" w:hAnsi="Calibri" w:cs="Calibri"/>
              </w:rPr>
            </w:pPr>
            <w:r w:rsidRPr="008E46CF">
              <w:t>Pre n=15,503</w:t>
            </w:r>
          </w:p>
        </w:tc>
        <w:tc>
          <w:tcPr>
            <w:tcW w:w="630" w:type="dxa"/>
          </w:tcPr>
          <w:p w14:paraId="5577E77A" w14:textId="79D3FEA2" w:rsidR="00611B08" w:rsidRPr="008E46CF" w:rsidRDefault="00611B08" w:rsidP="00F63FB9">
            <w:pPr>
              <w:rPr>
                <w:rFonts w:ascii="Calibri" w:hAnsi="Calibri" w:cs="Calibri"/>
              </w:rPr>
            </w:pPr>
            <w:r w:rsidRPr="008E46CF">
              <w:t>Post n=4,358</w:t>
            </w:r>
          </w:p>
        </w:tc>
        <w:tc>
          <w:tcPr>
            <w:tcW w:w="630" w:type="dxa"/>
          </w:tcPr>
          <w:p w14:paraId="73F80A29" w14:textId="54DC9525" w:rsidR="00611B08" w:rsidRPr="008E46CF" w:rsidRDefault="00611B08" w:rsidP="00F63FB9">
            <w:r w:rsidRPr="008E46CF">
              <w:t>Pre n=1,374,512</w:t>
            </w:r>
          </w:p>
        </w:tc>
        <w:tc>
          <w:tcPr>
            <w:tcW w:w="720" w:type="dxa"/>
          </w:tcPr>
          <w:p w14:paraId="0DAAB4BE" w14:textId="2D5295DE" w:rsidR="00611B08" w:rsidRPr="008E46CF" w:rsidRDefault="00611B08" w:rsidP="00F63FB9">
            <w:r w:rsidRPr="008E46CF">
              <w:t>Post n=437,276</w:t>
            </w:r>
          </w:p>
        </w:tc>
        <w:tc>
          <w:tcPr>
            <w:tcW w:w="1620" w:type="dxa"/>
            <w:vMerge/>
          </w:tcPr>
          <w:p w14:paraId="68E49B96" w14:textId="77777777" w:rsidR="00611B08" w:rsidRPr="008E46CF" w:rsidRDefault="00611B08" w:rsidP="00F63FB9"/>
        </w:tc>
        <w:tc>
          <w:tcPr>
            <w:tcW w:w="1440" w:type="dxa"/>
            <w:vMerge/>
          </w:tcPr>
          <w:p w14:paraId="2531BD09" w14:textId="77777777" w:rsidR="00611B08" w:rsidRPr="008E46CF" w:rsidRDefault="00611B08" w:rsidP="00F63FB9"/>
        </w:tc>
        <w:tc>
          <w:tcPr>
            <w:tcW w:w="2703" w:type="dxa"/>
            <w:vMerge/>
          </w:tcPr>
          <w:p w14:paraId="002DB932" w14:textId="77777777" w:rsidR="00611B08" w:rsidRPr="008E46CF" w:rsidRDefault="00611B08" w:rsidP="00F63FB9"/>
        </w:tc>
      </w:tr>
      <w:tr w:rsidR="008E46CF" w:rsidRPr="008E46CF" w14:paraId="3B534CF4" w14:textId="77777777" w:rsidTr="008A7F65">
        <w:tc>
          <w:tcPr>
            <w:tcW w:w="1065" w:type="dxa"/>
            <w:vMerge/>
          </w:tcPr>
          <w:p w14:paraId="0AA40DA4" w14:textId="77777777" w:rsidR="00611B08" w:rsidRPr="008E46CF" w:rsidRDefault="00611B08" w:rsidP="00F63FB9">
            <w:pPr>
              <w:rPr>
                <w:b/>
                <w:bCs/>
              </w:rPr>
            </w:pPr>
          </w:p>
        </w:tc>
        <w:tc>
          <w:tcPr>
            <w:tcW w:w="1308" w:type="dxa"/>
            <w:vMerge/>
          </w:tcPr>
          <w:p w14:paraId="52AC00CD" w14:textId="77777777" w:rsidR="00611B08" w:rsidRPr="008E46CF" w:rsidRDefault="00611B08" w:rsidP="00F63FB9"/>
        </w:tc>
        <w:tc>
          <w:tcPr>
            <w:tcW w:w="1271" w:type="dxa"/>
            <w:vMerge/>
          </w:tcPr>
          <w:p w14:paraId="2BA7A977" w14:textId="77777777" w:rsidR="00611B08" w:rsidRPr="008E46CF" w:rsidRDefault="00611B08" w:rsidP="00F63FB9">
            <w:pPr>
              <w:rPr>
                <w:rFonts w:cstheme="minorHAnsi"/>
              </w:rPr>
            </w:pPr>
          </w:p>
        </w:tc>
        <w:tc>
          <w:tcPr>
            <w:tcW w:w="1931" w:type="dxa"/>
            <w:gridSpan w:val="2"/>
          </w:tcPr>
          <w:p w14:paraId="28194DE7" w14:textId="0A300DC2" w:rsidR="00611B08" w:rsidRPr="008E46CF" w:rsidRDefault="00611B08" w:rsidP="00F63FB9">
            <w:pPr>
              <w:rPr>
                <w:rFonts w:ascii="Calibri" w:hAnsi="Calibri" w:cs="Calibri"/>
              </w:rPr>
            </w:pPr>
            <w:r w:rsidRPr="008E46CF">
              <w:t>Age (years), mean</w:t>
            </w:r>
          </w:p>
        </w:tc>
        <w:tc>
          <w:tcPr>
            <w:tcW w:w="630" w:type="dxa"/>
          </w:tcPr>
          <w:p w14:paraId="6DCE65D1" w14:textId="039B449F" w:rsidR="00611B08" w:rsidRPr="008E46CF" w:rsidRDefault="00611B08" w:rsidP="00611B08">
            <w:pPr>
              <w:jc w:val="center"/>
              <w:rPr>
                <w:rFonts w:ascii="Calibri" w:hAnsi="Calibri" w:cs="Calibri"/>
              </w:rPr>
            </w:pPr>
            <w:r w:rsidRPr="008E46CF">
              <w:t>28.6</w:t>
            </w:r>
          </w:p>
        </w:tc>
        <w:tc>
          <w:tcPr>
            <w:tcW w:w="630" w:type="dxa"/>
          </w:tcPr>
          <w:p w14:paraId="2224E708" w14:textId="76A4420E" w:rsidR="00611B08" w:rsidRPr="008E46CF" w:rsidRDefault="00611B08" w:rsidP="00611B08">
            <w:pPr>
              <w:jc w:val="center"/>
              <w:rPr>
                <w:rFonts w:ascii="Calibri" w:hAnsi="Calibri" w:cs="Calibri"/>
              </w:rPr>
            </w:pPr>
            <w:r w:rsidRPr="008E46CF">
              <w:t>29.4</w:t>
            </w:r>
          </w:p>
        </w:tc>
        <w:tc>
          <w:tcPr>
            <w:tcW w:w="630" w:type="dxa"/>
          </w:tcPr>
          <w:p w14:paraId="7CBFEB27" w14:textId="1686F911" w:rsidR="00611B08" w:rsidRPr="008E46CF" w:rsidRDefault="00611B08" w:rsidP="00611B08">
            <w:pPr>
              <w:jc w:val="center"/>
            </w:pPr>
            <w:r w:rsidRPr="008E46CF">
              <w:t>26.7</w:t>
            </w:r>
          </w:p>
        </w:tc>
        <w:tc>
          <w:tcPr>
            <w:tcW w:w="720" w:type="dxa"/>
          </w:tcPr>
          <w:p w14:paraId="69AD41C8" w14:textId="530DBCE5" w:rsidR="00611B08" w:rsidRPr="008E46CF" w:rsidRDefault="00611B08" w:rsidP="00611B08">
            <w:pPr>
              <w:jc w:val="center"/>
            </w:pPr>
            <w:r w:rsidRPr="008E46CF">
              <w:t>27.7</w:t>
            </w:r>
          </w:p>
        </w:tc>
        <w:tc>
          <w:tcPr>
            <w:tcW w:w="1620" w:type="dxa"/>
            <w:vMerge/>
          </w:tcPr>
          <w:p w14:paraId="36C1975C" w14:textId="77777777" w:rsidR="00611B08" w:rsidRPr="008E46CF" w:rsidRDefault="00611B08" w:rsidP="00F63FB9"/>
        </w:tc>
        <w:tc>
          <w:tcPr>
            <w:tcW w:w="1440" w:type="dxa"/>
            <w:vMerge/>
          </w:tcPr>
          <w:p w14:paraId="3BD86802" w14:textId="77777777" w:rsidR="00611B08" w:rsidRPr="008E46CF" w:rsidRDefault="00611B08" w:rsidP="00F63FB9"/>
        </w:tc>
        <w:tc>
          <w:tcPr>
            <w:tcW w:w="2703" w:type="dxa"/>
            <w:vMerge/>
          </w:tcPr>
          <w:p w14:paraId="781AE86B" w14:textId="77777777" w:rsidR="00611B08" w:rsidRPr="008E46CF" w:rsidRDefault="00611B08" w:rsidP="00F63FB9"/>
        </w:tc>
      </w:tr>
      <w:tr w:rsidR="008E46CF" w:rsidRPr="008E46CF" w14:paraId="49377255" w14:textId="77777777" w:rsidTr="008A7F65">
        <w:tc>
          <w:tcPr>
            <w:tcW w:w="1065" w:type="dxa"/>
            <w:vMerge/>
          </w:tcPr>
          <w:p w14:paraId="0FB64E1A" w14:textId="77777777" w:rsidR="008A12CF" w:rsidRPr="008E46CF" w:rsidRDefault="008A12CF" w:rsidP="00F63FB9">
            <w:pPr>
              <w:rPr>
                <w:b/>
                <w:bCs/>
              </w:rPr>
            </w:pPr>
          </w:p>
        </w:tc>
        <w:tc>
          <w:tcPr>
            <w:tcW w:w="1308" w:type="dxa"/>
            <w:vMerge/>
          </w:tcPr>
          <w:p w14:paraId="5FDEEB06" w14:textId="77777777" w:rsidR="008A12CF" w:rsidRPr="008E46CF" w:rsidRDefault="008A12CF" w:rsidP="00F63FB9"/>
        </w:tc>
        <w:tc>
          <w:tcPr>
            <w:tcW w:w="1271" w:type="dxa"/>
            <w:vMerge/>
          </w:tcPr>
          <w:p w14:paraId="05EB2C23" w14:textId="77777777" w:rsidR="008A12CF" w:rsidRPr="008E46CF" w:rsidRDefault="008A12CF" w:rsidP="00F63FB9">
            <w:pPr>
              <w:rPr>
                <w:rFonts w:cstheme="minorHAnsi"/>
              </w:rPr>
            </w:pPr>
          </w:p>
        </w:tc>
        <w:tc>
          <w:tcPr>
            <w:tcW w:w="941" w:type="dxa"/>
            <w:vMerge w:val="restart"/>
          </w:tcPr>
          <w:p w14:paraId="2A08DDDC" w14:textId="675DAA80" w:rsidR="008A12CF" w:rsidRPr="008E46CF" w:rsidRDefault="008A12CF" w:rsidP="00F63FB9">
            <w:r w:rsidRPr="008E46CF">
              <w:t>Ethnic background, n</w:t>
            </w:r>
          </w:p>
        </w:tc>
        <w:tc>
          <w:tcPr>
            <w:tcW w:w="990" w:type="dxa"/>
          </w:tcPr>
          <w:p w14:paraId="3133FBAB" w14:textId="0F62D7E8" w:rsidR="008A12CF" w:rsidRPr="008E46CF" w:rsidRDefault="008A12CF" w:rsidP="00F63FB9">
            <w:pPr>
              <w:rPr>
                <w:rFonts w:ascii="Calibri" w:hAnsi="Calibri" w:cs="Calibri"/>
              </w:rPr>
            </w:pPr>
            <w:r w:rsidRPr="008E46CF">
              <w:t>Non-Hispanic White</w:t>
            </w:r>
          </w:p>
        </w:tc>
        <w:tc>
          <w:tcPr>
            <w:tcW w:w="630" w:type="dxa"/>
          </w:tcPr>
          <w:p w14:paraId="324A922F" w14:textId="51146E1D" w:rsidR="008A12CF" w:rsidRPr="008E46CF" w:rsidRDefault="008A12CF" w:rsidP="00611B08">
            <w:pPr>
              <w:jc w:val="center"/>
              <w:rPr>
                <w:rFonts w:ascii="Calibri" w:hAnsi="Calibri" w:cs="Calibri"/>
              </w:rPr>
            </w:pPr>
            <w:r w:rsidRPr="008E46CF">
              <w:t>7.6</w:t>
            </w:r>
          </w:p>
        </w:tc>
        <w:tc>
          <w:tcPr>
            <w:tcW w:w="630" w:type="dxa"/>
          </w:tcPr>
          <w:p w14:paraId="71D6DE5A" w14:textId="17D12EF8" w:rsidR="008A12CF" w:rsidRPr="008E46CF" w:rsidRDefault="008A12CF" w:rsidP="00611B08">
            <w:pPr>
              <w:jc w:val="center"/>
              <w:rPr>
                <w:rFonts w:ascii="Calibri" w:hAnsi="Calibri" w:cs="Calibri"/>
              </w:rPr>
            </w:pPr>
            <w:r w:rsidRPr="008E46CF">
              <w:t>5.8</w:t>
            </w:r>
          </w:p>
        </w:tc>
        <w:tc>
          <w:tcPr>
            <w:tcW w:w="630" w:type="dxa"/>
          </w:tcPr>
          <w:p w14:paraId="5B1D1542" w14:textId="4F03B12A" w:rsidR="008A12CF" w:rsidRPr="008E46CF" w:rsidRDefault="008A12CF" w:rsidP="00611B08">
            <w:pPr>
              <w:jc w:val="center"/>
            </w:pPr>
            <w:r w:rsidRPr="008E46CF">
              <w:t>12.6</w:t>
            </w:r>
          </w:p>
        </w:tc>
        <w:tc>
          <w:tcPr>
            <w:tcW w:w="720" w:type="dxa"/>
          </w:tcPr>
          <w:p w14:paraId="05C57AD8" w14:textId="5BB086A0" w:rsidR="008A12CF" w:rsidRPr="008E46CF" w:rsidRDefault="008A12CF" w:rsidP="00611B08">
            <w:pPr>
              <w:jc w:val="center"/>
            </w:pPr>
            <w:r w:rsidRPr="008E46CF">
              <w:t>11.6</w:t>
            </w:r>
          </w:p>
        </w:tc>
        <w:tc>
          <w:tcPr>
            <w:tcW w:w="1620" w:type="dxa"/>
            <w:vMerge/>
          </w:tcPr>
          <w:p w14:paraId="0406593C" w14:textId="77777777" w:rsidR="008A12CF" w:rsidRPr="008E46CF" w:rsidRDefault="008A12CF" w:rsidP="00F63FB9"/>
        </w:tc>
        <w:tc>
          <w:tcPr>
            <w:tcW w:w="1440" w:type="dxa"/>
            <w:vMerge/>
          </w:tcPr>
          <w:p w14:paraId="0299FF15" w14:textId="77777777" w:rsidR="008A12CF" w:rsidRPr="008E46CF" w:rsidRDefault="008A12CF" w:rsidP="00F63FB9"/>
        </w:tc>
        <w:tc>
          <w:tcPr>
            <w:tcW w:w="2703" w:type="dxa"/>
            <w:vMerge/>
          </w:tcPr>
          <w:p w14:paraId="68DB8984" w14:textId="77777777" w:rsidR="008A12CF" w:rsidRPr="008E46CF" w:rsidRDefault="008A12CF" w:rsidP="00F63FB9"/>
        </w:tc>
      </w:tr>
      <w:tr w:rsidR="008E46CF" w:rsidRPr="008E46CF" w14:paraId="192202AE" w14:textId="77777777" w:rsidTr="008A7F65">
        <w:tc>
          <w:tcPr>
            <w:tcW w:w="1065" w:type="dxa"/>
            <w:vMerge/>
          </w:tcPr>
          <w:p w14:paraId="26444C54" w14:textId="77777777" w:rsidR="008A12CF" w:rsidRPr="008E46CF" w:rsidRDefault="008A12CF" w:rsidP="00F63FB9">
            <w:pPr>
              <w:rPr>
                <w:b/>
                <w:bCs/>
              </w:rPr>
            </w:pPr>
          </w:p>
        </w:tc>
        <w:tc>
          <w:tcPr>
            <w:tcW w:w="1308" w:type="dxa"/>
            <w:vMerge/>
          </w:tcPr>
          <w:p w14:paraId="2530FA73" w14:textId="77777777" w:rsidR="008A12CF" w:rsidRPr="008E46CF" w:rsidRDefault="008A12CF" w:rsidP="00F63FB9"/>
        </w:tc>
        <w:tc>
          <w:tcPr>
            <w:tcW w:w="1271" w:type="dxa"/>
            <w:vMerge/>
          </w:tcPr>
          <w:p w14:paraId="6304CFA3" w14:textId="77777777" w:rsidR="008A12CF" w:rsidRPr="008E46CF" w:rsidRDefault="008A12CF" w:rsidP="00F63FB9">
            <w:pPr>
              <w:rPr>
                <w:rFonts w:cstheme="minorHAnsi"/>
              </w:rPr>
            </w:pPr>
          </w:p>
        </w:tc>
        <w:tc>
          <w:tcPr>
            <w:tcW w:w="941" w:type="dxa"/>
            <w:vMerge/>
          </w:tcPr>
          <w:p w14:paraId="4A9E9374" w14:textId="77777777" w:rsidR="008A12CF" w:rsidRPr="008E46CF" w:rsidRDefault="008A12CF" w:rsidP="00F63FB9"/>
        </w:tc>
        <w:tc>
          <w:tcPr>
            <w:tcW w:w="990" w:type="dxa"/>
          </w:tcPr>
          <w:p w14:paraId="408BB0EB" w14:textId="5E0185DE" w:rsidR="008A12CF" w:rsidRPr="008E46CF" w:rsidRDefault="008A12CF" w:rsidP="00F63FB9">
            <w:pPr>
              <w:rPr>
                <w:rFonts w:ascii="Calibri" w:hAnsi="Calibri" w:cs="Calibri"/>
              </w:rPr>
            </w:pPr>
            <w:r w:rsidRPr="008E46CF">
              <w:t>Non-Hispanic Black</w:t>
            </w:r>
          </w:p>
        </w:tc>
        <w:tc>
          <w:tcPr>
            <w:tcW w:w="630" w:type="dxa"/>
          </w:tcPr>
          <w:p w14:paraId="4A0EF0CD" w14:textId="1E299752" w:rsidR="008A12CF" w:rsidRPr="008E46CF" w:rsidRDefault="008A12CF" w:rsidP="00611B08">
            <w:pPr>
              <w:jc w:val="center"/>
              <w:rPr>
                <w:rFonts w:ascii="Calibri" w:hAnsi="Calibri" w:cs="Calibri"/>
              </w:rPr>
            </w:pPr>
            <w:r w:rsidRPr="008E46CF">
              <w:t>10.4</w:t>
            </w:r>
          </w:p>
        </w:tc>
        <w:tc>
          <w:tcPr>
            <w:tcW w:w="630" w:type="dxa"/>
          </w:tcPr>
          <w:p w14:paraId="3A38C29D" w14:textId="3C9EED8C" w:rsidR="008A12CF" w:rsidRPr="008E46CF" w:rsidRDefault="008A12CF" w:rsidP="00611B08">
            <w:pPr>
              <w:jc w:val="center"/>
              <w:rPr>
                <w:rFonts w:ascii="Calibri" w:hAnsi="Calibri" w:cs="Calibri"/>
              </w:rPr>
            </w:pPr>
            <w:r w:rsidRPr="008E46CF">
              <w:t>9.0</w:t>
            </w:r>
          </w:p>
        </w:tc>
        <w:tc>
          <w:tcPr>
            <w:tcW w:w="630" w:type="dxa"/>
          </w:tcPr>
          <w:p w14:paraId="2E8EC838" w14:textId="380BD5A6" w:rsidR="008A12CF" w:rsidRPr="008E46CF" w:rsidRDefault="008A12CF" w:rsidP="00611B08">
            <w:pPr>
              <w:jc w:val="center"/>
            </w:pPr>
            <w:r w:rsidRPr="008E46CF">
              <w:t>7.1</w:t>
            </w:r>
          </w:p>
        </w:tc>
        <w:tc>
          <w:tcPr>
            <w:tcW w:w="720" w:type="dxa"/>
          </w:tcPr>
          <w:p w14:paraId="36A3D540" w14:textId="39100737" w:rsidR="008A12CF" w:rsidRPr="008E46CF" w:rsidRDefault="008A12CF" w:rsidP="00611B08">
            <w:pPr>
              <w:jc w:val="center"/>
            </w:pPr>
            <w:r w:rsidRPr="008E46CF">
              <w:t>6.6</w:t>
            </w:r>
          </w:p>
        </w:tc>
        <w:tc>
          <w:tcPr>
            <w:tcW w:w="1620" w:type="dxa"/>
            <w:vMerge/>
          </w:tcPr>
          <w:p w14:paraId="4638C7F9" w14:textId="77777777" w:rsidR="008A12CF" w:rsidRPr="008E46CF" w:rsidRDefault="008A12CF" w:rsidP="00F63FB9"/>
        </w:tc>
        <w:tc>
          <w:tcPr>
            <w:tcW w:w="1440" w:type="dxa"/>
            <w:vMerge/>
          </w:tcPr>
          <w:p w14:paraId="0B5C7F7D" w14:textId="77777777" w:rsidR="008A12CF" w:rsidRPr="008E46CF" w:rsidRDefault="008A12CF" w:rsidP="00F63FB9"/>
        </w:tc>
        <w:tc>
          <w:tcPr>
            <w:tcW w:w="2703" w:type="dxa"/>
            <w:vMerge/>
          </w:tcPr>
          <w:p w14:paraId="7693A4B1" w14:textId="77777777" w:rsidR="008A12CF" w:rsidRPr="008E46CF" w:rsidRDefault="008A12CF" w:rsidP="00F63FB9"/>
        </w:tc>
      </w:tr>
      <w:tr w:rsidR="008E46CF" w:rsidRPr="008E46CF" w14:paraId="37263540" w14:textId="77777777" w:rsidTr="008A7F65">
        <w:tc>
          <w:tcPr>
            <w:tcW w:w="1065" w:type="dxa"/>
            <w:vMerge/>
          </w:tcPr>
          <w:p w14:paraId="3C70DEE6" w14:textId="77777777" w:rsidR="008A12CF" w:rsidRPr="008E46CF" w:rsidRDefault="008A12CF" w:rsidP="00F63FB9">
            <w:pPr>
              <w:rPr>
                <w:b/>
                <w:bCs/>
              </w:rPr>
            </w:pPr>
          </w:p>
        </w:tc>
        <w:tc>
          <w:tcPr>
            <w:tcW w:w="1308" w:type="dxa"/>
            <w:vMerge/>
          </w:tcPr>
          <w:p w14:paraId="5123F60B" w14:textId="77777777" w:rsidR="008A12CF" w:rsidRPr="008E46CF" w:rsidRDefault="008A12CF" w:rsidP="00F63FB9"/>
        </w:tc>
        <w:tc>
          <w:tcPr>
            <w:tcW w:w="1271" w:type="dxa"/>
            <w:vMerge/>
          </w:tcPr>
          <w:p w14:paraId="6BA2F1B0" w14:textId="77777777" w:rsidR="008A12CF" w:rsidRPr="008E46CF" w:rsidRDefault="008A12CF" w:rsidP="00F63FB9">
            <w:pPr>
              <w:rPr>
                <w:rFonts w:cstheme="minorHAnsi"/>
              </w:rPr>
            </w:pPr>
          </w:p>
        </w:tc>
        <w:tc>
          <w:tcPr>
            <w:tcW w:w="941" w:type="dxa"/>
            <w:vMerge/>
          </w:tcPr>
          <w:p w14:paraId="651EEA24" w14:textId="77777777" w:rsidR="008A12CF" w:rsidRPr="008E46CF" w:rsidRDefault="008A12CF" w:rsidP="00F63FB9"/>
        </w:tc>
        <w:tc>
          <w:tcPr>
            <w:tcW w:w="990" w:type="dxa"/>
          </w:tcPr>
          <w:p w14:paraId="6E0954FF" w14:textId="7B798464" w:rsidR="008A12CF" w:rsidRPr="008E46CF" w:rsidRDefault="008A12CF" w:rsidP="00F63FB9">
            <w:pPr>
              <w:rPr>
                <w:rFonts w:ascii="Calibri" w:hAnsi="Calibri" w:cs="Calibri"/>
              </w:rPr>
            </w:pPr>
            <w:r w:rsidRPr="008E46CF">
              <w:t>Hispanic</w:t>
            </w:r>
          </w:p>
        </w:tc>
        <w:tc>
          <w:tcPr>
            <w:tcW w:w="630" w:type="dxa"/>
          </w:tcPr>
          <w:p w14:paraId="770EA661" w14:textId="36F18E84" w:rsidR="008A12CF" w:rsidRPr="008E46CF" w:rsidRDefault="008A12CF" w:rsidP="00611B08">
            <w:pPr>
              <w:jc w:val="center"/>
              <w:rPr>
                <w:rFonts w:ascii="Calibri" w:hAnsi="Calibri" w:cs="Calibri"/>
              </w:rPr>
            </w:pPr>
            <w:r w:rsidRPr="008E46CF">
              <w:t>49.3</w:t>
            </w:r>
          </w:p>
        </w:tc>
        <w:tc>
          <w:tcPr>
            <w:tcW w:w="630" w:type="dxa"/>
          </w:tcPr>
          <w:p w14:paraId="0811DF3D" w14:textId="6BF52701" w:rsidR="008A12CF" w:rsidRPr="008E46CF" w:rsidRDefault="008A12CF" w:rsidP="00611B08">
            <w:pPr>
              <w:jc w:val="center"/>
              <w:rPr>
                <w:rFonts w:ascii="Calibri" w:hAnsi="Calibri" w:cs="Calibri"/>
              </w:rPr>
            </w:pPr>
            <w:r w:rsidRPr="008E46CF">
              <w:t>51.9</w:t>
            </w:r>
          </w:p>
        </w:tc>
        <w:tc>
          <w:tcPr>
            <w:tcW w:w="630" w:type="dxa"/>
          </w:tcPr>
          <w:p w14:paraId="30ADCE59" w14:textId="36E65563" w:rsidR="008A12CF" w:rsidRPr="008E46CF" w:rsidRDefault="008A12CF" w:rsidP="00611B08">
            <w:pPr>
              <w:jc w:val="center"/>
            </w:pPr>
            <w:r w:rsidRPr="008E46CF">
              <w:t>73.4</w:t>
            </w:r>
          </w:p>
        </w:tc>
        <w:tc>
          <w:tcPr>
            <w:tcW w:w="720" w:type="dxa"/>
          </w:tcPr>
          <w:p w14:paraId="16D20619" w14:textId="3D6692E7" w:rsidR="008A12CF" w:rsidRPr="008E46CF" w:rsidRDefault="008A12CF" w:rsidP="00611B08">
            <w:pPr>
              <w:jc w:val="center"/>
            </w:pPr>
            <w:r w:rsidRPr="008E46CF">
              <w:t>74.0</w:t>
            </w:r>
          </w:p>
        </w:tc>
        <w:tc>
          <w:tcPr>
            <w:tcW w:w="1620" w:type="dxa"/>
            <w:vMerge/>
          </w:tcPr>
          <w:p w14:paraId="1240B7CA" w14:textId="77777777" w:rsidR="008A12CF" w:rsidRPr="008E46CF" w:rsidRDefault="008A12CF" w:rsidP="00F63FB9"/>
        </w:tc>
        <w:tc>
          <w:tcPr>
            <w:tcW w:w="1440" w:type="dxa"/>
            <w:vMerge/>
          </w:tcPr>
          <w:p w14:paraId="57D77787" w14:textId="77777777" w:rsidR="008A12CF" w:rsidRPr="008E46CF" w:rsidRDefault="008A12CF" w:rsidP="00F63FB9"/>
        </w:tc>
        <w:tc>
          <w:tcPr>
            <w:tcW w:w="2703" w:type="dxa"/>
            <w:vMerge/>
          </w:tcPr>
          <w:p w14:paraId="00116A43" w14:textId="77777777" w:rsidR="008A12CF" w:rsidRPr="008E46CF" w:rsidRDefault="008A12CF" w:rsidP="00F63FB9"/>
        </w:tc>
      </w:tr>
      <w:tr w:rsidR="008E46CF" w:rsidRPr="008E46CF" w14:paraId="41FD1C52" w14:textId="77777777" w:rsidTr="008A7F65">
        <w:tc>
          <w:tcPr>
            <w:tcW w:w="1065" w:type="dxa"/>
            <w:vMerge/>
          </w:tcPr>
          <w:p w14:paraId="44F2E97B" w14:textId="77777777" w:rsidR="008A12CF" w:rsidRPr="008E46CF" w:rsidRDefault="008A12CF" w:rsidP="00F63FB9">
            <w:pPr>
              <w:rPr>
                <w:b/>
                <w:bCs/>
              </w:rPr>
            </w:pPr>
          </w:p>
        </w:tc>
        <w:tc>
          <w:tcPr>
            <w:tcW w:w="1308" w:type="dxa"/>
            <w:vMerge/>
          </w:tcPr>
          <w:p w14:paraId="35F3F40B" w14:textId="77777777" w:rsidR="008A12CF" w:rsidRPr="008E46CF" w:rsidRDefault="008A12CF" w:rsidP="00F63FB9"/>
        </w:tc>
        <w:tc>
          <w:tcPr>
            <w:tcW w:w="1271" w:type="dxa"/>
            <w:vMerge/>
          </w:tcPr>
          <w:p w14:paraId="6AE61419" w14:textId="77777777" w:rsidR="008A12CF" w:rsidRPr="008E46CF" w:rsidRDefault="008A12CF" w:rsidP="00F63FB9">
            <w:pPr>
              <w:rPr>
                <w:rFonts w:cstheme="minorHAnsi"/>
              </w:rPr>
            </w:pPr>
          </w:p>
        </w:tc>
        <w:tc>
          <w:tcPr>
            <w:tcW w:w="941" w:type="dxa"/>
            <w:vMerge/>
          </w:tcPr>
          <w:p w14:paraId="179DF593" w14:textId="77777777" w:rsidR="008A12CF" w:rsidRPr="008E46CF" w:rsidRDefault="008A12CF" w:rsidP="00F63FB9"/>
        </w:tc>
        <w:tc>
          <w:tcPr>
            <w:tcW w:w="990" w:type="dxa"/>
          </w:tcPr>
          <w:p w14:paraId="21E2D0DC" w14:textId="7FD8DBFF" w:rsidR="008A12CF" w:rsidRPr="008E46CF" w:rsidRDefault="008A12CF" w:rsidP="00F63FB9">
            <w:pPr>
              <w:rPr>
                <w:rFonts w:ascii="Calibri" w:hAnsi="Calibri" w:cs="Calibri"/>
              </w:rPr>
            </w:pPr>
            <w:r w:rsidRPr="008E46CF">
              <w:t>Other non-Hispanics</w:t>
            </w:r>
          </w:p>
        </w:tc>
        <w:tc>
          <w:tcPr>
            <w:tcW w:w="630" w:type="dxa"/>
          </w:tcPr>
          <w:p w14:paraId="15735434" w14:textId="231E7CE4" w:rsidR="008A12CF" w:rsidRPr="008E46CF" w:rsidRDefault="008A12CF" w:rsidP="00611B08">
            <w:pPr>
              <w:jc w:val="center"/>
              <w:rPr>
                <w:rFonts w:ascii="Calibri" w:hAnsi="Calibri" w:cs="Calibri"/>
              </w:rPr>
            </w:pPr>
            <w:r w:rsidRPr="008E46CF">
              <w:t>32.7</w:t>
            </w:r>
          </w:p>
        </w:tc>
        <w:tc>
          <w:tcPr>
            <w:tcW w:w="630" w:type="dxa"/>
          </w:tcPr>
          <w:p w14:paraId="0471FEEC" w14:textId="63A9E98D" w:rsidR="008A12CF" w:rsidRPr="008E46CF" w:rsidRDefault="008A12CF" w:rsidP="00611B08">
            <w:pPr>
              <w:jc w:val="center"/>
              <w:rPr>
                <w:rFonts w:ascii="Calibri" w:hAnsi="Calibri" w:cs="Calibri"/>
              </w:rPr>
            </w:pPr>
            <w:r w:rsidRPr="008E46CF">
              <w:t>33.4</w:t>
            </w:r>
          </w:p>
        </w:tc>
        <w:tc>
          <w:tcPr>
            <w:tcW w:w="630" w:type="dxa"/>
          </w:tcPr>
          <w:p w14:paraId="244D67C5" w14:textId="0871C54E" w:rsidR="008A12CF" w:rsidRPr="008E46CF" w:rsidRDefault="008A12CF" w:rsidP="00611B08">
            <w:pPr>
              <w:jc w:val="center"/>
            </w:pPr>
            <w:r w:rsidRPr="008E46CF">
              <w:t>7.0</w:t>
            </w:r>
          </w:p>
        </w:tc>
        <w:tc>
          <w:tcPr>
            <w:tcW w:w="720" w:type="dxa"/>
          </w:tcPr>
          <w:p w14:paraId="4892C7B5" w14:textId="0FAAF736" w:rsidR="008A12CF" w:rsidRPr="008E46CF" w:rsidRDefault="008A12CF" w:rsidP="00611B08">
            <w:pPr>
              <w:jc w:val="center"/>
            </w:pPr>
            <w:r w:rsidRPr="008E46CF">
              <w:t>7.9</w:t>
            </w:r>
          </w:p>
        </w:tc>
        <w:tc>
          <w:tcPr>
            <w:tcW w:w="1620" w:type="dxa"/>
            <w:vMerge/>
          </w:tcPr>
          <w:p w14:paraId="42044E1C" w14:textId="77777777" w:rsidR="008A12CF" w:rsidRPr="008E46CF" w:rsidRDefault="008A12CF" w:rsidP="00F63FB9"/>
        </w:tc>
        <w:tc>
          <w:tcPr>
            <w:tcW w:w="1440" w:type="dxa"/>
            <w:vMerge/>
          </w:tcPr>
          <w:p w14:paraId="3A355C78" w14:textId="77777777" w:rsidR="008A12CF" w:rsidRPr="008E46CF" w:rsidRDefault="008A12CF" w:rsidP="00F63FB9"/>
        </w:tc>
        <w:tc>
          <w:tcPr>
            <w:tcW w:w="2703" w:type="dxa"/>
            <w:vMerge/>
          </w:tcPr>
          <w:p w14:paraId="2C292855" w14:textId="77777777" w:rsidR="008A12CF" w:rsidRPr="008E46CF" w:rsidRDefault="008A12CF" w:rsidP="00F63FB9"/>
        </w:tc>
      </w:tr>
      <w:tr w:rsidR="008E46CF" w:rsidRPr="008E46CF" w14:paraId="329CBB3E" w14:textId="77777777">
        <w:tc>
          <w:tcPr>
            <w:tcW w:w="1065" w:type="dxa"/>
            <w:vMerge w:val="restart"/>
          </w:tcPr>
          <w:p w14:paraId="0C2D5DDD" w14:textId="50555D88" w:rsidR="00987928" w:rsidRPr="008E46CF" w:rsidRDefault="00987928" w:rsidP="00F63FB9">
            <w:pPr>
              <w:rPr>
                <w:b/>
                <w:bCs/>
              </w:rPr>
            </w:pPr>
            <w:r w:rsidRPr="008E46CF">
              <w:rPr>
                <w:b/>
                <w:bCs/>
              </w:rPr>
              <w:t>Blumberg 2022</w:t>
            </w:r>
            <w:r w:rsidRPr="008E46CF">
              <w:rPr>
                <w:b/>
                <w:bCs/>
              </w:rPr>
              <w:fldChar w:fldCharType="begin"/>
            </w:r>
            <w:r w:rsidRPr="008E46CF">
              <w:rPr>
                <w:b/>
                <w:bCs/>
              </w:rPr>
              <w:instrText xml:space="preserve"> ADDIN EN.CITE &lt;EndNote&gt;&lt;Cite&gt;&lt;Author&gt;Blumberg&lt;/Author&gt;&lt;Year&gt;2022&lt;/Year&gt;&lt;RecNum&gt;6901&lt;/RecNum&gt;&lt;DisplayText&gt;&lt;style face="superscript"&gt;37&lt;/style&gt;&lt;/DisplayText&gt;&lt;record&gt;&lt;rec-number&gt;6901&lt;/rec-number&gt;&lt;foreign-keys&gt;&lt;key app="EN" db-id="vd55r9f5apapzie0fa9vv20f59ptev0vtafs" timestamp="1696426600"&gt;6901&lt;/key&gt;&lt;/foreign-keys&gt;&lt;ref-type name="Journal Article"&gt;17&lt;/ref-type&gt;&lt;contributors&gt;&lt;authors&gt;&lt;author&gt;Blumberg, R.&lt;/author&gt;&lt;author&gt;Fowler, E.&lt;/author&gt;&lt;author&gt;Bai, Y.&lt;/author&gt;&lt;author&gt;Lal, P.&lt;/author&gt;&lt;author&gt;Smolen, A.&lt;/author&gt;&lt;author&gt;Dubrovsky, I.&lt;/author&gt;&lt;/authors&gt;&lt;/contributors&gt;&lt;titles&gt;&lt;title&gt;An Investigation of Social Ecological Barriers to and Facilitators of WIC Farmers Market Nutrition Program Voucher Redemption&lt;/title&gt;&lt;secondary-title&gt;NUTRIENTS&lt;/secondary-title&gt;&lt;/titles&gt;&lt;periodical&gt;&lt;full-title&gt;Nutrients&lt;/full-title&gt;&lt;/periodical&gt;&lt;volume&gt;14&lt;/volume&gt;&lt;number&gt;9&lt;/number&gt;&lt;keywords&gt;&lt;keyword&gt;social ecological model&lt;/keyword&gt;&lt;keyword&gt;Farmers Market Nutrition Program&lt;/keyword&gt;&lt;keyword&gt;food access&lt;/keyword&gt;&lt;keyword&gt;farmers&amp;apos; markets&lt;/keyword&gt;&lt;keyword&gt;local food&lt;/keyword&gt;&lt;keyword&gt;LOW-INCOME FAMILIES&lt;/keyword&gt;&lt;keyword&gt;VEGETABLE INTAKE&lt;/keyword&gt;&lt;keyword&gt;FOOD SECURITY&lt;/keyword&gt;&lt;keyword&gt;UNITED-STATES&lt;/keyword&gt;&lt;keyword&gt;FRUIT&lt;/keyword&gt;&lt;keyword&gt;WOMEN&lt;/keyword&gt;&lt;keyword&gt;CONSUMPTION&lt;/keyword&gt;&lt;keyword&gt;BEHAVIORS&lt;/keyword&gt;&lt;keyword&gt;ENVIRONMENT&lt;/keyword&gt;&lt;keyword&gt;ATTITUDES&lt;/keyword&gt;&lt;/keywords&gt;&lt;dates&gt;&lt;year&gt;2022&lt;/year&gt;&lt;pub-dates&gt;&lt;date&gt;2022-5&lt;/date&gt;&lt;/pub-dates&gt;&lt;/dates&gt;&lt;isbn&gt;2072-6643 J9 - NUTRIENTS&lt;/isbn&gt;&lt;accession-num&gt;rayyan-950438666&lt;/accession-num&gt;&lt;urls&gt;&lt;/urls&gt;&lt;custom1&gt;Times Cited in Web of Science Core Collection: 0 Total Times Cited: 0 Cited Reference Count: 67 | 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10.3390/nu14091871&lt;/electronic-resource-num&gt;&lt;language&gt;English&lt;/language&gt;&lt;/record&gt;&lt;/Cite&gt;&lt;/EndNote&gt;</w:instrText>
            </w:r>
            <w:r w:rsidRPr="008E46CF">
              <w:rPr>
                <w:b/>
                <w:bCs/>
              </w:rPr>
              <w:fldChar w:fldCharType="separate"/>
            </w:r>
            <w:r w:rsidRPr="008E46CF">
              <w:rPr>
                <w:b/>
                <w:bCs/>
                <w:noProof/>
                <w:vertAlign w:val="superscript"/>
              </w:rPr>
              <w:t>37</w:t>
            </w:r>
            <w:r w:rsidRPr="008E46CF">
              <w:rPr>
                <w:b/>
                <w:bCs/>
              </w:rPr>
              <w:fldChar w:fldCharType="end"/>
            </w:r>
          </w:p>
        </w:tc>
        <w:tc>
          <w:tcPr>
            <w:tcW w:w="1308" w:type="dxa"/>
            <w:vMerge w:val="restart"/>
          </w:tcPr>
          <w:p w14:paraId="75F21088" w14:textId="77777777" w:rsidR="00987928" w:rsidRPr="008E46CF" w:rsidRDefault="00987928" w:rsidP="00F63FB9">
            <w:r w:rsidRPr="008E46CF">
              <w:t>Cross-</w:t>
            </w:r>
            <w:proofErr w:type="spellStart"/>
            <w:r w:rsidRPr="008E46CF">
              <w:t>sectional</w:t>
            </w:r>
            <w:r w:rsidRPr="008E46CF">
              <w:rPr>
                <w:vertAlign w:val="superscript"/>
              </w:rPr>
              <w:t>b</w:t>
            </w:r>
            <w:proofErr w:type="spellEnd"/>
            <w:r w:rsidRPr="008E46CF">
              <w:t>. In person survey data collected from WIC offices.</w:t>
            </w:r>
          </w:p>
          <w:p w14:paraId="62712159" w14:textId="77777777" w:rsidR="00987928" w:rsidRPr="008E46CF" w:rsidRDefault="00987928" w:rsidP="00F63FB9"/>
          <w:p w14:paraId="29193B8F" w14:textId="77777777" w:rsidR="00987928" w:rsidRPr="008E46CF" w:rsidRDefault="00987928" w:rsidP="00F63FB9">
            <w:r w:rsidRPr="008E46CF">
              <w:t>USA</w:t>
            </w:r>
          </w:p>
          <w:p w14:paraId="480EA9D3" w14:textId="77777777" w:rsidR="00987928" w:rsidRPr="008E46CF" w:rsidRDefault="00987928" w:rsidP="00F63FB9"/>
          <w:p w14:paraId="4376A3E7" w14:textId="7595EB6D" w:rsidR="00987928" w:rsidRPr="008E46CF" w:rsidRDefault="00987928" w:rsidP="00F63FB9">
            <w:r w:rsidRPr="008E46CF">
              <w:t>October 2017-</w:t>
            </w:r>
            <w:r w:rsidRPr="008E46CF">
              <w:lastRenderedPageBreak/>
              <w:t>January 2018</w:t>
            </w:r>
          </w:p>
        </w:tc>
        <w:tc>
          <w:tcPr>
            <w:tcW w:w="1271" w:type="dxa"/>
            <w:vMerge w:val="restart"/>
          </w:tcPr>
          <w:p w14:paraId="1375A465" w14:textId="6BD04CC2" w:rsidR="00987928" w:rsidRPr="008E46CF" w:rsidRDefault="00987928" w:rsidP="00F63FB9">
            <w:r w:rsidRPr="008E46CF">
              <w:lastRenderedPageBreak/>
              <w:t xml:space="preserve">WIC </w:t>
            </w:r>
            <w:r w:rsidR="00EC0721" w:rsidRPr="008E46CF">
              <w:t>claiman</w:t>
            </w:r>
            <w:r w:rsidRPr="008E46CF">
              <w:t>ts who also received Farmers’ Market Nutrition Program (FMNP) vouchers.</w:t>
            </w:r>
          </w:p>
          <w:p w14:paraId="23306A78" w14:textId="77777777" w:rsidR="00987928" w:rsidRPr="008E46CF" w:rsidRDefault="00987928" w:rsidP="00F63FB9"/>
          <w:p w14:paraId="137144C7" w14:textId="77777777" w:rsidR="00987928" w:rsidRPr="008E46CF" w:rsidRDefault="00987928" w:rsidP="00F63FB9">
            <w:r w:rsidRPr="008E46CF">
              <w:t>N= 329</w:t>
            </w:r>
          </w:p>
          <w:p w14:paraId="397AACBC" w14:textId="77777777" w:rsidR="00987928" w:rsidRPr="008E46CF" w:rsidRDefault="00987928" w:rsidP="00F63FB9">
            <w:pPr>
              <w:rPr>
                <w:rFonts w:cstheme="minorHAnsi"/>
              </w:rPr>
            </w:pPr>
          </w:p>
        </w:tc>
        <w:tc>
          <w:tcPr>
            <w:tcW w:w="941" w:type="dxa"/>
            <w:vMerge w:val="restart"/>
          </w:tcPr>
          <w:p w14:paraId="32417DA4" w14:textId="7B684F32" w:rsidR="00987928" w:rsidRPr="008E46CF" w:rsidRDefault="00987928" w:rsidP="00F63FB9">
            <w:r w:rsidRPr="008E46CF">
              <w:rPr>
                <w:rFonts w:eastAsia="Calibri" w:cs="Times New Roman"/>
              </w:rPr>
              <w:t>Age, n (%)</w:t>
            </w:r>
          </w:p>
        </w:tc>
        <w:tc>
          <w:tcPr>
            <w:tcW w:w="2250" w:type="dxa"/>
            <w:gridSpan w:val="3"/>
          </w:tcPr>
          <w:p w14:paraId="2016521F" w14:textId="2180375B" w:rsidR="00987928" w:rsidRPr="008E46CF" w:rsidRDefault="00987928" w:rsidP="00F63FB9">
            <w:r w:rsidRPr="008E46CF">
              <w:rPr>
                <w:rFonts w:eastAsia="Calibri" w:cs="Times New Roman"/>
              </w:rPr>
              <w:t>&lt;24</w:t>
            </w:r>
          </w:p>
        </w:tc>
        <w:tc>
          <w:tcPr>
            <w:tcW w:w="1350" w:type="dxa"/>
            <w:gridSpan w:val="2"/>
          </w:tcPr>
          <w:p w14:paraId="5E657505" w14:textId="09908F3C" w:rsidR="00987928" w:rsidRPr="008E46CF" w:rsidRDefault="00987928" w:rsidP="00F63FB9">
            <w:r w:rsidRPr="008E46CF">
              <w:rPr>
                <w:rFonts w:eastAsia="Calibri" w:cs="Times New Roman"/>
              </w:rPr>
              <w:t>62 (18.9)</w:t>
            </w:r>
          </w:p>
        </w:tc>
        <w:tc>
          <w:tcPr>
            <w:tcW w:w="1620" w:type="dxa"/>
            <w:vMerge w:val="restart"/>
          </w:tcPr>
          <w:p w14:paraId="75472465" w14:textId="565A69D2" w:rsidR="00987928" w:rsidRPr="008E46CF" w:rsidRDefault="00987928" w:rsidP="00F63FB9">
            <w:r w:rsidRPr="008E46CF">
              <w:t>FMNP $20 in coupons for F&amp;V</w:t>
            </w:r>
            <w:r w:rsidR="00EC0721" w:rsidRPr="008E46CF">
              <w:t xml:space="preserve">/claimant/ </w:t>
            </w:r>
            <w:r w:rsidRPr="008E46CF">
              <w:t>season.</w:t>
            </w:r>
          </w:p>
        </w:tc>
        <w:tc>
          <w:tcPr>
            <w:tcW w:w="1440" w:type="dxa"/>
            <w:vMerge w:val="restart"/>
          </w:tcPr>
          <w:p w14:paraId="568B62A0" w14:textId="4927A3FB" w:rsidR="00987928" w:rsidRPr="008E46CF" w:rsidRDefault="00987928" w:rsidP="00C873F3">
            <w:pPr>
              <w:pStyle w:val="ListParagraph"/>
              <w:numPr>
                <w:ilvl w:val="0"/>
                <w:numId w:val="6"/>
              </w:numPr>
              <w:autoSpaceDE/>
              <w:autoSpaceDN/>
              <w:adjustRightInd/>
              <w:ind w:left="113" w:hanging="113"/>
            </w:pPr>
            <w:r w:rsidRPr="008E46CF">
              <w:t>F&amp;V consumption</w:t>
            </w:r>
          </w:p>
          <w:p w14:paraId="3C536C52" w14:textId="74DC51D2" w:rsidR="00987928" w:rsidRPr="008E46CF" w:rsidRDefault="00987928" w:rsidP="00C873F3">
            <w:pPr>
              <w:pStyle w:val="ListParagraph"/>
              <w:numPr>
                <w:ilvl w:val="0"/>
                <w:numId w:val="6"/>
              </w:numPr>
              <w:autoSpaceDE/>
              <w:autoSpaceDN/>
              <w:adjustRightInd/>
              <w:ind w:left="113" w:hanging="113"/>
            </w:pPr>
            <w:r w:rsidRPr="008E46CF">
              <w:t>Barriers and facilitators to FM use (</w:t>
            </w:r>
            <w:r w:rsidR="00A0453E" w:rsidRPr="008E46CF">
              <w:t>o</w:t>
            </w:r>
            <w:r w:rsidRPr="008E46CF">
              <w:t>pen question survey data)</w:t>
            </w:r>
          </w:p>
          <w:p w14:paraId="454C1FE4" w14:textId="433BE08C" w:rsidR="00987928" w:rsidRPr="008E46CF" w:rsidRDefault="00987928" w:rsidP="00C873F3">
            <w:pPr>
              <w:pStyle w:val="ListParagraph"/>
              <w:numPr>
                <w:ilvl w:val="0"/>
                <w:numId w:val="6"/>
              </w:numPr>
              <w:autoSpaceDE/>
              <w:autoSpaceDN/>
              <w:adjustRightInd/>
              <w:ind w:left="113" w:hanging="113"/>
            </w:pPr>
            <w:r w:rsidRPr="008E46CF">
              <w:t xml:space="preserve">Food purchasing habits (open </w:t>
            </w:r>
            <w:r w:rsidRPr="008E46CF">
              <w:lastRenderedPageBreak/>
              <w:t>question survey data)</w:t>
            </w:r>
          </w:p>
        </w:tc>
        <w:tc>
          <w:tcPr>
            <w:tcW w:w="2703" w:type="dxa"/>
            <w:vMerge w:val="restart"/>
          </w:tcPr>
          <w:p w14:paraId="33339D83" w14:textId="77777777" w:rsidR="00987928" w:rsidRPr="008E46CF" w:rsidRDefault="00987928" w:rsidP="00F63FB9">
            <w:r w:rsidRPr="008E46CF">
              <w:lastRenderedPageBreak/>
              <w:t>+Population of confirmed FMNP recipients</w:t>
            </w:r>
          </w:p>
          <w:p w14:paraId="5E2E7165" w14:textId="77777777" w:rsidR="00987928" w:rsidRPr="008E46CF" w:rsidRDefault="00987928" w:rsidP="00F63FB9">
            <w:r w:rsidRPr="008E46CF">
              <w:t>+ Included non-redeemers</w:t>
            </w:r>
          </w:p>
          <w:p w14:paraId="36C1227C" w14:textId="77777777" w:rsidR="00987928" w:rsidRPr="008E46CF" w:rsidRDefault="00987928" w:rsidP="00F63FB9">
            <w:r w:rsidRPr="008E46CF">
              <w:t>- Self-reported and recall data</w:t>
            </w:r>
          </w:p>
          <w:p w14:paraId="2A54AD04" w14:textId="77777777" w:rsidR="00987928" w:rsidRPr="008E46CF" w:rsidRDefault="00987928" w:rsidP="00F63FB9">
            <w:r w:rsidRPr="008E46CF">
              <w:t>- Convenience sampling</w:t>
            </w:r>
          </w:p>
          <w:p w14:paraId="0D7E2E40" w14:textId="77777777" w:rsidR="00987928" w:rsidRPr="008E46CF" w:rsidRDefault="00987928" w:rsidP="00F63FB9">
            <w:r w:rsidRPr="008E46CF">
              <w:t>- No adjustment for confounders</w:t>
            </w:r>
          </w:p>
          <w:p w14:paraId="3CC0FEC7" w14:textId="77777777" w:rsidR="00987928" w:rsidRPr="008E46CF" w:rsidRDefault="00987928" w:rsidP="00F63FB9"/>
          <w:p w14:paraId="14704892" w14:textId="77777777" w:rsidR="00987928" w:rsidRPr="008E46CF" w:rsidRDefault="00987928" w:rsidP="00F63FB9"/>
        </w:tc>
      </w:tr>
      <w:tr w:rsidR="008E46CF" w:rsidRPr="008E46CF" w14:paraId="7E8D0D0C" w14:textId="77777777">
        <w:tc>
          <w:tcPr>
            <w:tcW w:w="1065" w:type="dxa"/>
            <w:vMerge/>
          </w:tcPr>
          <w:p w14:paraId="036DE16D" w14:textId="77777777" w:rsidR="00987928" w:rsidRPr="008E46CF" w:rsidRDefault="00987928" w:rsidP="008A12CF">
            <w:pPr>
              <w:rPr>
                <w:b/>
                <w:bCs/>
              </w:rPr>
            </w:pPr>
          </w:p>
        </w:tc>
        <w:tc>
          <w:tcPr>
            <w:tcW w:w="1308" w:type="dxa"/>
            <w:vMerge/>
          </w:tcPr>
          <w:p w14:paraId="296DBEA9" w14:textId="77777777" w:rsidR="00987928" w:rsidRPr="008E46CF" w:rsidRDefault="00987928" w:rsidP="008A12CF"/>
        </w:tc>
        <w:tc>
          <w:tcPr>
            <w:tcW w:w="1271" w:type="dxa"/>
            <w:vMerge/>
          </w:tcPr>
          <w:p w14:paraId="723810DF" w14:textId="77777777" w:rsidR="00987928" w:rsidRPr="008E46CF" w:rsidRDefault="00987928" w:rsidP="008A12CF">
            <w:pPr>
              <w:rPr>
                <w:rFonts w:cstheme="minorHAnsi"/>
              </w:rPr>
            </w:pPr>
          </w:p>
        </w:tc>
        <w:tc>
          <w:tcPr>
            <w:tcW w:w="941" w:type="dxa"/>
            <w:vMerge/>
          </w:tcPr>
          <w:p w14:paraId="6BEC33C2" w14:textId="77777777" w:rsidR="00987928" w:rsidRPr="008E46CF" w:rsidRDefault="00987928" w:rsidP="008A12CF"/>
        </w:tc>
        <w:tc>
          <w:tcPr>
            <w:tcW w:w="2250" w:type="dxa"/>
            <w:gridSpan w:val="3"/>
          </w:tcPr>
          <w:p w14:paraId="115F4451" w14:textId="32B84317" w:rsidR="00987928" w:rsidRPr="008E46CF" w:rsidRDefault="00987928" w:rsidP="008A12CF">
            <w:r w:rsidRPr="008E46CF">
              <w:t>25-34</w:t>
            </w:r>
          </w:p>
        </w:tc>
        <w:tc>
          <w:tcPr>
            <w:tcW w:w="1350" w:type="dxa"/>
            <w:gridSpan w:val="2"/>
          </w:tcPr>
          <w:p w14:paraId="5BCAE59E" w14:textId="184BF7DA" w:rsidR="00987928" w:rsidRPr="008E46CF" w:rsidRDefault="00987928" w:rsidP="008A12CF">
            <w:r w:rsidRPr="008E46CF">
              <w:t>155 (47.1)</w:t>
            </w:r>
          </w:p>
        </w:tc>
        <w:tc>
          <w:tcPr>
            <w:tcW w:w="1620" w:type="dxa"/>
            <w:vMerge/>
          </w:tcPr>
          <w:p w14:paraId="11D7CA13" w14:textId="77777777" w:rsidR="00987928" w:rsidRPr="008E46CF" w:rsidRDefault="00987928" w:rsidP="008A12CF"/>
        </w:tc>
        <w:tc>
          <w:tcPr>
            <w:tcW w:w="1440" w:type="dxa"/>
            <w:vMerge/>
          </w:tcPr>
          <w:p w14:paraId="1E6FEF0E" w14:textId="77777777" w:rsidR="00987928" w:rsidRPr="008E46CF" w:rsidRDefault="00987928" w:rsidP="008A12CF"/>
        </w:tc>
        <w:tc>
          <w:tcPr>
            <w:tcW w:w="2703" w:type="dxa"/>
            <w:vMerge/>
          </w:tcPr>
          <w:p w14:paraId="4732AFBF" w14:textId="77777777" w:rsidR="00987928" w:rsidRPr="008E46CF" w:rsidRDefault="00987928" w:rsidP="008A12CF"/>
        </w:tc>
      </w:tr>
      <w:tr w:rsidR="008E46CF" w:rsidRPr="008E46CF" w14:paraId="22142F3C" w14:textId="77777777">
        <w:tc>
          <w:tcPr>
            <w:tcW w:w="1065" w:type="dxa"/>
            <w:vMerge/>
          </w:tcPr>
          <w:p w14:paraId="7305BB10" w14:textId="77777777" w:rsidR="00987928" w:rsidRPr="008E46CF" w:rsidRDefault="00987928" w:rsidP="008A12CF">
            <w:pPr>
              <w:rPr>
                <w:b/>
                <w:bCs/>
              </w:rPr>
            </w:pPr>
          </w:p>
        </w:tc>
        <w:tc>
          <w:tcPr>
            <w:tcW w:w="1308" w:type="dxa"/>
            <w:vMerge/>
          </w:tcPr>
          <w:p w14:paraId="3DE6485A" w14:textId="77777777" w:rsidR="00987928" w:rsidRPr="008E46CF" w:rsidRDefault="00987928" w:rsidP="008A12CF"/>
        </w:tc>
        <w:tc>
          <w:tcPr>
            <w:tcW w:w="1271" w:type="dxa"/>
            <w:vMerge/>
          </w:tcPr>
          <w:p w14:paraId="46728221" w14:textId="77777777" w:rsidR="00987928" w:rsidRPr="008E46CF" w:rsidRDefault="00987928" w:rsidP="008A12CF">
            <w:pPr>
              <w:rPr>
                <w:rFonts w:cstheme="minorHAnsi"/>
              </w:rPr>
            </w:pPr>
          </w:p>
        </w:tc>
        <w:tc>
          <w:tcPr>
            <w:tcW w:w="941" w:type="dxa"/>
            <w:vMerge/>
          </w:tcPr>
          <w:p w14:paraId="31F7193C" w14:textId="77777777" w:rsidR="00987928" w:rsidRPr="008E46CF" w:rsidRDefault="00987928" w:rsidP="008A12CF"/>
        </w:tc>
        <w:tc>
          <w:tcPr>
            <w:tcW w:w="2250" w:type="dxa"/>
            <w:gridSpan w:val="3"/>
          </w:tcPr>
          <w:p w14:paraId="607F1D41" w14:textId="5DFC1F8B" w:rsidR="00987928" w:rsidRPr="008E46CF" w:rsidRDefault="00987928" w:rsidP="008A12CF">
            <w:r w:rsidRPr="008E46CF">
              <w:t>&gt;35</w:t>
            </w:r>
          </w:p>
        </w:tc>
        <w:tc>
          <w:tcPr>
            <w:tcW w:w="1350" w:type="dxa"/>
            <w:gridSpan w:val="2"/>
          </w:tcPr>
          <w:p w14:paraId="10E49AEA" w14:textId="2C47629C" w:rsidR="00987928" w:rsidRPr="008E46CF" w:rsidRDefault="00987928" w:rsidP="008A12CF">
            <w:r w:rsidRPr="008E46CF">
              <w:t>100 (30.4)</w:t>
            </w:r>
          </w:p>
        </w:tc>
        <w:tc>
          <w:tcPr>
            <w:tcW w:w="1620" w:type="dxa"/>
            <w:vMerge/>
          </w:tcPr>
          <w:p w14:paraId="2D17ABD8" w14:textId="77777777" w:rsidR="00987928" w:rsidRPr="008E46CF" w:rsidRDefault="00987928" w:rsidP="008A12CF"/>
        </w:tc>
        <w:tc>
          <w:tcPr>
            <w:tcW w:w="1440" w:type="dxa"/>
            <w:vMerge/>
          </w:tcPr>
          <w:p w14:paraId="00285716" w14:textId="77777777" w:rsidR="00987928" w:rsidRPr="008E46CF" w:rsidRDefault="00987928" w:rsidP="008A12CF"/>
        </w:tc>
        <w:tc>
          <w:tcPr>
            <w:tcW w:w="2703" w:type="dxa"/>
            <w:vMerge/>
          </w:tcPr>
          <w:p w14:paraId="26A1A3C3" w14:textId="77777777" w:rsidR="00987928" w:rsidRPr="008E46CF" w:rsidRDefault="00987928" w:rsidP="008A12CF"/>
        </w:tc>
      </w:tr>
      <w:tr w:rsidR="008E46CF" w:rsidRPr="008E46CF" w14:paraId="6A8EB7C8" w14:textId="77777777">
        <w:tc>
          <w:tcPr>
            <w:tcW w:w="1065" w:type="dxa"/>
            <w:vMerge/>
          </w:tcPr>
          <w:p w14:paraId="2FFEA547" w14:textId="77777777" w:rsidR="00987928" w:rsidRPr="008E46CF" w:rsidRDefault="00987928" w:rsidP="008A12CF">
            <w:pPr>
              <w:rPr>
                <w:b/>
                <w:bCs/>
              </w:rPr>
            </w:pPr>
          </w:p>
        </w:tc>
        <w:tc>
          <w:tcPr>
            <w:tcW w:w="1308" w:type="dxa"/>
            <w:vMerge/>
          </w:tcPr>
          <w:p w14:paraId="571757ED" w14:textId="77777777" w:rsidR="00987928" w:rsidRPr="008E46CF" w:rsidRDefault="00987928" w:rsidP="008A12CF"/>
        </w:tc>
        <w:tc>
          <w:tcPr>
            <w:tcW w:w="1271" w:type="dxa"/>
            <w:vMerge/>
          </w:tcPr>
          <w:p w14:paraId="359515B6" w14:textId="77777777" w:rsidR="00987928" w:rsidRPr="008E46CF" w:rsidRDefault="00987928" w:rsidP="008A12CF">
            <w:pPr>
              <w:rPr>
                <w:rFonts w:cstheme="minorHAnsi"/>
              </w:rPr>
            </w:pPr>
          </w:p>
        </w:tc>
        <w:tc>
          <w:tcPr>
            <w:tcW w:w="941" w:type="dxa"/>
            <w:vMerge/>
          </w:tcPr>
          <w:p w14:paraId="336EAF33" w14:textId="77777777" w:rsidR="00987928" w:rsidRPr="008E46CF" w:rsidRDefault="00987928" w:rsidP="008A12CF"/>
        </w:tc>
        <w:tc>
          <w:tcPr>
            <w:tcW w:w="2250" w:type="dxa"/>
            <w:gridSpan w:val="3"/>
          </w:tcPr>
          <w:p w14:paraId="565F2854" w14:textId="45535B71" w:rsidR="00987928" w:rsidRPr="008E46CF" w:rsidRDefault="00987928" w:rsidP="008A12CF">
            <w:r w:rsidRPr="008E46CF">
              <w:t>Missing</w:t>
            </w:r>
          </w:p>
        </w:tc>
        <w:tc>
          <w:tcPr>
            <w:tcW w:w="1350" w:type="dxa"/>
            <w:gridSpan w:val="2"/>
          </w:tcPr>
          <w:p w14:paraId="257292FF" w14:textId="6B432EAB" w:rsidR="00987928" w:rsidRPr="008E46CF" w:rsidRDefault="00987928" w:rsidP="008A12CF">
            <w:r w:rsidRPr="008E46CF">
              <w:t>12 (3.7)</w:t>
            </w:r>
          </w:p>
        </w:tc>
        <w:tc>
          <w:tcPr>
            <w:tcW w:w="1620" w:type="dxa"/>
            <w:vMerge/>
          </w:tcPr>
          <w:p w14:paraId="377E0B91" w14:textId="77777777" w:rsidR="00987928" w:rsidRPr="008E46CF" w:rsidRDefault="00987928" w:rsidP="008A12CF"/>
        </w:tc>
        <w:tc>
          <w:tcPr>
            <w:tcW w:w="1440" w:type="dxa"/>
            <w:vMerge/>
          </w:tcPr>
          <w:p w14:paraId="798E85BA" w14:textId="77777777" w:rsidR="00987928" w:rsidRPr="008E46CF" w:rsidRDefault="00987928" w:rsidP="008A12CF"/>
        </w:tc>
        <w:tc>
          <w:tcPr>
            <w:tcW w:w="2703" w:type="dxa"/>
            <w:vMerge/>
          </w:tcPr>
          <w:p w14:paraId="6BAD186B" w14:textId="77777777" w:rsidR="00987928" w:rsidRPr="008E46CF" w:rsidRDefault="00987928" w:rsidP="008A12CF"/>
        </w:tc>
      </w:tr>
      <w:tr w:rsidR="008E46CF" w:rsidRPr="008E46CF" w14:paraId="77B76DFF" w14:textId="77777777">
        <w:tc>
          <w:tcPr>
            <w:tcW w:w="1065" w:type="dxa"/>
            <w:vMerge/>
          </w:tcPr>
          <w:p w14:paraId="62371C95" w14:textId="77777777" w:rsidR="00987928" w:rsidRPr="008E46CF" w:rsidRDefault="00987928" w:rsidP="00F63FB9">
            <w:pPr>
              <w:rPr>
                <w:b/>
                <w:bCs/>
              </w:rPr>
            </w:pPr>
          </w:p>
        </w:tc>
        <w:tc>
          <w:tcPr>
            <w:tcW w:w="1308" w:type="dxa"/>
            <w:vMerge/>
          </w:tcPr>
          <w:p w14:paraId="77506EDF" w14:textId="77777777" w:rsidR="00987928" w:rsidRPr="008E46CF" w:rsidRDefault="00987928" w:rsidP="00F63FB9"/>
        </w:tc>
        <w:tc>
          <w:tcPr>
            <w:tcW w:w="1271" w:type="dxa"/>
            <w:vMerge/>
          </w:tcPr>
          <w:p w14:paraId="63BA4CAF" w14:textId="77777777" w:rsidR="00987928" w:rsidRPr="008E46CF" w:rsidRDefault="00987928" w:rsidP="00F63FB9">
            <w:pPr>
              <w:rPr>
                <w:rFonts w:cstheme="minorHAnsi"/>
              </w:rPr>
            </w:pPr>
          </w:p>
        </w:tc>
        <w:tc>
          <w:tcPr>
            <w:tcW w:w="941" w:type="dxa"/>
            <w:vMerge w:val="restart"/>
          </w:tcPr>
          <w:p w14:paraId="7D1CB029" w14:textId="4F36A561" w:rsidR="00987928" w:rsidRPr="008E46CF" w:rsidRDefault="00987928" w:rsidP="00F63FB9">
            <w:r w:rsidRPr="008E46CF">
              <w:t>Ethnic background, n (%)</w:t>
            </w:r>
          </w:p>
        </w:tc>
        <w:tc>
          <w:tcPr>
            <w:tcW w:w="2250" w:type="dxa"/>
            <w:gridSpan w:val="3"/>
          </w:tcPr>
          <w:p w14:paraId="5E209AB2" w14:textId="20881090" w:rsidR="00987928" w:rsidRPr="008E46CF" w:rsidRDefault="00987928" w:rsidP="00F63FB9">
            <w:r w:rsidRPr="008E46CF">
              <w:t>Asian/pacific islander</w:t>
            </w:r>
          </w:p>
        </w:tc>
        <w:tc>
          <w:tcPr>
            <w:tcW w:w="1350" w:type="dxa"/>
            <w:gridSpan w:val="2"/>
          </w:tcPr>
          <w:p w14:paraId="39CC8EF2" w14:textId="53520575" w:rsidR="00987928" w:rsidRPr="008E46CF" w:rsidRDefault="00987928" w:rsidP="00F63FB9">
            <w:r w:rsidRPr="008E46CF">
              <w:t>5 (1.5)</w:t>
            </w:r>
          </w:p>
        </w:tc>
        <w:tc>
          <w:tcPr>
            <w:tcW w:w="1620" w:type="dxa"/>
            <w:vMerge/>
          </w:tcPr>
          <w:p w14:paraId="77949EEC" w14:textId="77777777" w:rsidR="00987928" w:rsidRPr="008E46CF" w:rsidRDefault="00987928" w:rsidP="00F63FB9"/>
        </w:tc>
        <w:tc>
          <w:tcPr>
            <w:tcW w:w="1440" w:type="dxa"/>
            <w:vMerge/>
          </w:tcPr>
          <w:p w14:paraId="1BA1A8BE" w14:textId="77777777" w:rsidR="00987928" w:rsidRPr="008E46CF" w:rsidRDefault="00987928" w:rsidP="00F63FB9"/>
        </w:tc>
        <w:tc>
          <w:tcPr>
            <w:tcW w:w="2703" w:type="dxa"/>
            <w:vMerge/>
          </w:tcPr>
          <w:p w14:paraId="23D32ECF" w14:textId="77777777" w:rsidR="00987928" w:rsidRPr="008E46CF" w:rsidRDefault="00987928" w:rsidP="00F63FB9"/>
        </w:tc>
      </w:tr>
      <w:tr w:rsidR="008E46CF" w:rsidRPr="008E46CF" w14:paraId="7C48D8E9" w14:textId="77777777">
        <w:tc>
          <w:tcPr>
            <w:tcW w:w="1065" w:type="dxa"/>
            <w:vMerge/>
          </w:tcPr>
          <w:p w14:paraId="04203F10" w14:textId="77777777" w:rsidR="00987928" w:rsidRPr="008E46CF" w:rsidRDefault="00987928" w:rsidP="00F63FB9">
            <w:pPr>
              <w:rPr>
                <w:b/>
                <w:bCs/>
              </w:rPr>
            </w:pPr>
          </w:p>
        </w:tc>
        <w:tc>
          <w:tcPr>
            <w:tcW w:w="1308" w:type="dxa"/>
            <w:vMerge/>
          </w:tcPr>
          <w:p w14:paraId="64200AE6" w14:textId="77777777" w:rsidR="00987928" w:rsidRPr="008E46CF" w:rsidRDefault="00987928" w:rsidP="00F63FB9"/>
        </w:tc>
        <w:tc>
          <w:tcPr>
            <w:tcW w:w="1271" w:type="dxa"/>
            <w:vMerge/>
          </w:tcPr>
          <w:p w14:paraId="3C4EFB56" w14:textId="77777777" w:rsidR="00987928" w:rsidRPr="008E46CF" w:rsidRDefault="00987928" w:rsidP="00F63FB9">
            <w:pPr>
              <w:rPr>
                <w:rFonts w:cstheme="minorHAnsi"/>
              </w:rPr>
            </w:pPr>
          </w:p>
        </w:tc>
        <w:tc>
          <w:tcPr>
            <w:tcW w:w="941" w:type="dxa"/>
            <w:vMerge/>
          </w:tcPr>
          <w:p w14:paraId="3D0CEDA8" w14:textId="77777777" w:rsidR="00987928" w:rsidRPr="008E46CF" w:rsidRDefault="00987928" w:rsidP="00F63FB9"/>
        </w:tc>
        <w:tc>
          <w:tcPr>
            <w:tcW w:w="2250" w:type="dxa"/>
            <w:gridSpan w:val="3"/>
          </w:tcPr>
          <w:p w14:paraId="766FD444" w14:textId="08D0B597" w:rsidR="00987928" w:rsidRPr="008E46CF" w:rsidRDefault="00987928" w:rsidP="00F63FB9">
            <w:r w:rsidRPr="008E46CF">
              <w:t xml:space="preserve">Black or African American </w:t>
            </w:r>
          </w:p>
        </w:tc>
        <w:tc>
          <w:tcPr>
            <w:tcW w:w="1350" w:type="dxa"/>
            <w:gridSpan w:val="2"/>
          </w:tcPr>
          <w:p w14:paraId="1B5B6D7C" w14:textId="2D339838" w:rsidR="00987928" w:rsidRPr="008E46CF" w:rsidRDefault="00987928" w:rsidP="00F63FB9">
            <w:r w:rsidRPr="008E46CF">
              <w:t>50 (15.2)</w:t>
            </w:r>
          </w:p>
        </w:tc>
        <w:tc>
          <w:tcPr>
            <w:tcW w:w="1620" w:type="dxa"/>
            <w:vMerge/>
          </w:tcPr>
          <w:p w14:paraId="1D83E98B" w14:textId="77777777" w:rsidR="00987928" w:rsidRPr="008E46CF" w:rsidRDefault="00987928" w:rsidP="00F63FB9"/>
        </w:tc>
        <w:tc>
          <w:tcPr>
            <w:tcW w:w="1440" w:type="dxa"/>
            <w:vMerge/>
          </w:tcPr>
          <w:p w14:paraId="68A33583" w14:textId="77777777" w:rsidR="00987928" w:rsidRPr="008E46CF" w:rsidRDefault="00987928" w:rsidP="00F63FB9"/>
        </w:tc>
        <w:tc>
          <w:tcPr>
            <w:tcW w:w="2703" w:type="dxa"/>
            <w:vMerge/>
          </w:tcPr>
          <w:p w14:paraId="5848CF62" w14:textId="77777777" w:rsidR="00987928" w:rsidRPr="008E46CF" w:rsidRDefault="00987928" w:rsidP="00F63FB9"/>
        </w:tc>
      </w:tr>
      <w:tr w:rsidR="008E46CF" w:rsidRPr="008E46CF" w14:paraId="6FCCF130" w14:textId="77777777">
        <w:tc>
          <w:tcPr>
            <w:tcW w:w="1065" w:type="dxa"/>
            <w:vMerge/>
          </w:tcPr>
          <w:p w14:paraId="07EF2683" w14:textId="77777777" w:rsidR="00987928" w:rsidRPr="008E46CF" w:rsidRDefault="00987928" w:rsidP="00F63FB9">
            <w:pPr>
              <w:rPr>
                <w:b/>
                <w:bCs/>
              </w:rPr>
            </w:pPr>
          </w:p>
        </w:tc>
        <w:tc>
          <w:tcPr>
            <w:tcW w:w="1308" w:type="dxa"/>
            <w:vMerge/>
          </w:tcPr>
          <w:p w14:paraId="7CA52DC7" w14:textId="77777777" w:rsidR="00987928" w:rsidRPr="008E46CF" w:rsidRDefault="00987928" w:rsidP="00F63FB9"/>
        </w:tc>
        <w:tc>
          <w:tcPr>
            <w:tcW w:w="1271" w:type="dxa"/>
            <w:vMerge/>
          </w:tcPr>
          <w:p w14:paraId="67DA2DDA" w14:textId="77777777" w:rsidR="00987928" w:rsidRPr="008E46CF" w:rsidRDefault="00987928" w:rsidP="00F63FB9">
            <w:pPr>
              <w:rPr>
                <w:rFonts w:cstheme="minorHAnsi"/>
              </w:rPr>
            </w:pPr>
          </w:p>
        </w:tc>
        <w:tc>
          <w:tcPr>
            <w:tcW w:w="941" w:type="dxa"/>
            <w:vMerge/>
          </w:tcPr>
          <w:p w14:paraId="381E04D9" w14:textId="77777777" w:rsidR="00987928" w:rsidRPr="008E46CF" w:rsidRDefault="00987928" w:rsidP="00F63FB9"/>
        </w:tc>
        <w:tc>
          <w:tcPr>
            <w:tcW w:w="2250" w:type="dxa"/>
            <w:gridSpan w:val="3"/>
          </w:tcPr>
          <w:p w14:paraId="5E0EE2E2" w14:textId="42DAC9DF" w:rsidR="00987928" w:rsidRPr="008E46CF" w:rsidRDefault="00987928" w:rsidP="00F63FB9">
            <w:r w:rsidRPr="008E46CF">
              <w:t>Hispanic or Latino</w:t>
            </w:r>
          </w:p>
        </w:tc>
        <w:tc>
          <w:tcPr>
            <w:tcW w:w="1350" w:type="dxa"/>
            <w:gridSpan w:val="2"/>
          </w:tcPr>
          <w:p w14:paraId="6060EAC3" w14:textId="11F6C613" w:rsidR="00987928" w:rsidRPr="008E46CF" w:rsidRDefault="00987928" w:rsidP="00F63FB9">
            <w:r w:rsidRPr="008E46CF">
              <w:t>239 (72.6)</w:t>
            </w:r>
          </w:p>
        </w:tc>
        <w:tc>
          <w:tcPr>
            <w:tcW w:w="1620" w:type="dxa"/>
            <w:vMerge/>
          </w:tcPr>
          <w:p w14:paraId="011B276A" w14:textId="77777777" w:rsidR="00987928" w:rsidRPr="008E46CF" w:rsidRDefault="00987928" w:rsidP="00F63FB9"/>
        </w:tc>
        <w:tc>
          <w:tcPr>
            <w:tcW w:w="1440" w:type="dxa"/>
            <w:vMerge/>
          </w:tcPr>
          <w:p w14:paraId="09C3C88E" w14:textId="77777777" w:rsidR="00987928" w:rsidRPr="008E46CF" w:rsidRDefault="00987928" w:rsidP="00F63FB9"/>
        </w:tc>
        <w:tc>
          <w:tcPr>
            <w:tcW w:w="2703" w:type="dxa"/>
            <w:vMerge/>
          </w:tcPr>
          <w:p w14:paraId="36F1A829" w14:textId="77777777" w:rsidR="00987928" w:rsidRPr="008E46CF" w:rsidRDefault="00987928" w:rsidP="00F63FB9"/>
        </w:tc>
      </w:tr>
      <w:tr w:rsidR="008E46CF" w:rsidRPr="008E46CF" w14:paraId="70A31361" w14:textId="77777777">
        <w:tc>
          <w:tcPr>
            <w:tcW w:w="1065" w:type="dxa"/>
            <w:vMerge/>
          </w:tcPr>
          <w:p w14:paraId="27294796" w14:textId="77777777" w:rsidR="00987928" w:rsidRPr="008E46CF" w:rsidRDefault="00987928" w:rsidP="00F63FB9">
            <w:pPr>
              <w:rPr>
                <w:b/>
                <w:bCs/>
              </w:rPr>
            </w:pPr>
          </w:p>
        </w:tc>
        <w:tc>
          <w:tcPr>
            <w:tcW w:w="1308" w:type="dxa"/>
            <w:vMerge/>
          </w:tcPr>
          <w:p w14:paraId="75AC0CF9" w14:textId="77777777" w:rsidR="00987928" w:rsidRPr="008E46CF" w:rsidRDefault="00987928" w:rsidP="00F63FB9"/>
        </w:tc>
        <w:tc>
          <w:tcPr>
            <w:tcW w:w="1271" w:type="dxa"/>
            <w:vMerge/>
          </w:tcPr>
          <w:p w14:paraId="647A913C" w14:textId="77777777" w:rsidR="00987928" w:rsidRPr="008E46CF" w:rsidRDefault="00987928" w:rsidP="00F63FB9">
            <w:pPr>
              <w:rPr>
                <w:rFonts w:cstheme="minorHAnsi"/>
              </w:rPr>
            </w:pPr>
          </w:p>
        </w:tc>
        <w:tc>
          <w:tcPr>
            <w:tcW w:w="941" w:type="dxa"/>
            <w:vMerge/>
          </w:tcPr>
          <w:p w14:paraId="4D229079" w14:textId="77777777" w:rsidR="00987928" w:rsidRPr="008E46CF" w:rsidRDefault="00987928" w:rsidP="00F63FB9"/>
        </w:tc>
        <w:tc>
          <w:tcPr>
            <w:tcW w:w="2250" w:type="dxa"/>
            <w:gridSpan w:val="3"/>
          </w:tcPr>
          <w:p w14:paraId="4EEBAAD2" w14:textId="2AF74ECE" w:rsidR="00987928" w:rsidRPr="008E46CF" w:rsidRDefault="00987928" w:rsidP="00F63FB9">
            <w:r w:rsidRPr="008E46CF">
              <w:t>Native American</w:t>
            </w:r>
          </w:p>
        </w:tc>
        <w:tc>
          <w:tcPr>
            <w:tcW w:w="1350" w:type="dxa"/>
            <w:gridSpan w:val="2"/>
          </w:tcPr>
          <w:p w14:paraId="589FBF20" w14:textId="5960F1DA" w:rsidR="00987928" w:rsidRPr="008E46CF" w:rsidRDefault="00987928" w:rsidP="00F63FB9">
            <w:r w:rsidRPr="008E46CF">
              <w:t>1 (0.3)</w:t>
            </w:r>
          </w:p>
        </w:tc>
        <w:tc>
          <w:tcPr>
            <w:tcW w:w="1620" w:type="dxa"/>
            <w:vMerge/>
          </w:tcPr>
          <w:p w14:paraId="03740492" w14:textId="77777777" w:rsidR="00987928" w:rsidRPr="008E46CF" w:rsidRDefault="00987928" w:rsidP="00F63FB9"/>
        </w:tc>
        <w:tc>
          <w:tcPr>
            <w:tcW w:w="1440" w:type="dxa"/>
            <w:vMerge/>
          </w:tcPr>
          <w:p w14:paraId="14E015A1" w14:textId="77777777" w:rsidR="00987928" w:rsidRPr="008E46CF" w:rsidRDefault="00987928" w:rsidP="00F63FB9"/>
        </w:tc>
        <w:tc>
          <w:tcPr>
            <w:tcW w:w="2703" w:type="dxa"/>
            <w:vMerge/>
          </w:tcPr>
          <w:p w14:paraId="73AA8AFD" w14:textId="77777777" w:rsidR="00987928" w:rsidRPr="008E46CF" w:rsidRDefault="00987928" w:rsidP="00F63FB9"/>
        </w:tc>
      </w:tr>
      <w:tr w:rsidR="008E46CF" w:rsidRPr="008E46CF" w14:paraId="5C27B695" w14:textId="77777777">
        <w:tc>
          <w:tcPr>
            <w:tcW w:w="1065" w:type="dxa"/>
            <w:vMerge/>
          </w:tcPr>
          <w:p w14:paraId="7F62FA5D" w14:textId="77777777" w:rsidR="00987928" w:rsidRPr="008E46CF" w:rsidRDefault="00987928" w:rsidP="00F63FB9">
            <w:pPr>
              <w:rPr>
                <w:b/>
                <w:bCs/>
              </w:rPr>
            </w:pPr>
          </w:p>
        </w:tc>
        <w:tc>
          <w:tcPr>
            <w:tcW w:w="1308" w:type="dxa"/>
            <w:vMerge/>
          </w:tcPr>
          <w:p w14:paraId="132BBBC5" w14:textId="77777777" w:rsidR="00987928" w:rsidRPr="008E46CF" w:rsidRDefault="00987928" w:rsidP="00F63FB9"/>
        </w:tc>
        <w:tc>
          <w:tcPr>
            <w:tcW w:w="1271" w:type="dxa"/>
            <w:vMerge/>
          </w:tcPr>
          <w:p w14:paraId="0FCF4352" w14:textId="77777777" w:rsidR="00987928" w:rsidRPr="008E46CF" w:rsidRDefault="00987928" w:rsidP="00F63FB9">
            <w:pPr>
              <w:rPr>
                <w:rFonts w:cstheme="minorHAnsi"/>
              </w:rPr>
            </w:pPr>
          </w:p>
        </w:tc>
        <w:tc>
          <w:tcPr>
            <w:tcW w:w="941" w:type="dxa"/>
            <w:vMerge/>
          </w:tcPr>
          <w:p w14:paraId="1D565099" w14:textId="77777777" w:rsidR="00987928" w:rsidRPr="008E46CF" w:rsidRDefault="00987928" w:rsidP="00F63FB9"/>
        </w:tc>
        <w:tc>
          <w:tcPr>
            <w:tcW w:w="2250" w:type="dxa"/>
            <w:gridSpan w:val="3"/>
          </w:tcPr>
          <w:p w14:paraId="5D22A6FE" w14:textId="02553087" w:rsidR="00987928" w:rsidRPr="008E46CF" w:rsidRDefault="00987928" w:rsidP="00F63FB9">
            <w:r w:rsidRPr="008E46CF">
              <w:t xml:space="preserve">White </w:t>
            </w:r>
          </w:p>
        </w:tc>
        <w:tc>
          <w:tcPr>
            <w:tcW w:w="1350" w:type="dxa"/>
            <w:gridSpan w:val="2"/>
          </w:tcPr>
          <w:p w14:paraId="1ACF198B" w14:textId="4A6B346C" w:rsidR="00987928" w:rsidRPr="008E46CF" w:rsidRDefault="00987928" w:rsidP="00F63FB9">
            <w:r w:rsidRPr="008E46CF">
              <w:t>13 (4.0)</w:t>
            </w:r>
          </w:p>
        </w:tc>
        <w:tc>
          <w:tcPr>
            <w:tcW w:w="1620" w:type="dxa"/>
            <w:vMerge/>
          </w:tcPr>
          <w:p w14:paraId="1613BB52" w14:textId="77777777" w:rsidR="00987928" w:rsidRPr="008E46CF" w:rsidRDefault="00987928" w:rsidP="00F63FB9"/>
        </w:tc>
        <w:tc>
          <w:tcPr>
            <w:tcW w:w="1440" w:type="dxa"/>
            <w:vMerge/>
          </w:tcPr>
          <w:p w14:paraId="0E05F9C1" w14:textId="77777777" w:rsidR="00987928" w:rsidRPr="008E46CF" w:rsidRDefault="00987928" w:rsidP="00F63FB9"/>
        </w:tc>
        <w:tc>
          <w:tcPr>
            <w:tcW w:w="2703" w:type="dxa"/>
            <w:vMerge/>
          </w:tcPr>
          <w:p w14:paraId="164B2719" w14:textId="77777777" w:rsidR="00987928" w:rsidRPr="008E46CF" w:rsidRDefault="00987928" w:rsidP="00F63FB9"/>
        </w:tc>
      </w:tr>
      <w:tr w:rsidR="008E46CF" w:rsidRPr="008E46CF" w14:paraId="4E408706" w14:textId="77777777">
        <w:tc>
          <w:tcPr>
            <w:tcW w:w="1065" w:type="dxa"/>
            <w:vMerge/>
          </w:tcPr>
          <w:p w14:paraId="62294A1C" w14:textId="77777777" w:rsidR="00987928" w:rsidRPr="008E46CF" w:rsidRDefault="00987928" w:rsidP="00F63FB9">
            <w:pPr>
              <w:rPr>
                <w:b/>
                <w:bCs/>
              </w:rPr>
            </w:pPr>
          </w:p>
        </w:tc>
        <w:tc>
          <w:tcPr>
            <w:tcW w:w="1308" w:type="dxa"/>
            <w:vMerge/>
          </w:tcPr>
          <w:p w14:paraId="650CF1E8" w14:textId="77777777" w:rsidR="00987928" w:rsidRPr="008E46CF" w:rsidRDefault="00987928" w:rsidP="00F63FB9"/>
        </w:tc>
        <w:tc>
          <w:tcPr>
            <w:tcW w:w="1271" w:type="dxa"/>
            <w:vMerge/>
          </w:tcPr>
          <w:p w14:paraId="3CA9340A" w14:textId="77777777" w:rsidR="00987928" w:rsidRPr="008E46CF" w:rsidRDefault="00987928" w:rsidP="00F63FB9">
            <w:pPr>
              <w:rPr>
                <w:rFonts w:cstheme="minorHAnsi"/>
              </w:rPr>
            </w:pPr>
          </w:p>
        </w:tc>
        <w:tc>
          <w:tcPr>
            <w:tcW w:w="941" w:type="dxa"/>
            <w:vMerge/>
          </w:tcPr>
          <w:p w14:paraId="423E268B" w14:textId="77777777" w:rsidR="00987928" w:rsidRPr="008E46CF" w:rsidRDefault="00987928" w:rsidP="00F63FB9"/>
        </w:tc>
        <w:tc>
          <w:tcPr>
            <w:tcW w:w="2250" w:type="dxa"/>
            <w:gridSpan w:val="3"/>
          </w:tcPr>
          <w:p w14:paraId="26EE18EB" w14:textId="369F6102" w:rsidR="00987928" w:rsidRPr="008E46CF" w:rsidRDefault="00987928" w:rsidP="00F63FB9">
            <w:r w:rsidRPr="008E46CF">
              <w:t xml:space="preserve">Other </w:t>
            </w:r>
          </w:p>
        </w:tc>
        <w:tc>
          <w:tcPr>
            <w:tcW w:w="1350" w:type="dxa"/>
            <w:gridSpan w:val="2"/>
          </w:tcPr>
          <w:p w14:paraId="5D21C0A7" w14:textId="26BD9E55" w:rsidR="00987928" w:rsidRPr="008E46CF" w:rsidRDefault="00987928" w:rsidP="00F63FB9">
            <w:r w:rsidRPr="008E46CF">
              <w:t>6 (1.8)</w:t>
            </w:r>
          </w:p>
        </w:tc>
        <w:tc>
          <w:tcPr>
            <w:tcW w:w="1620" w:type="dxa"/>
            <w:vMerge/>
          </w:tcPr>
          <w:p w14:paraId="72E8A9CC" w14:textId="77777777" w:rsidR="00987928" w:rsidRPr="008E46CF" w:rsidRDefault="00987928" w:rsidP="00F63FB9"/>
        </w:tc>
        <w:tc>
          <w:tcPr>
            <w:tcW w:w="1440" w:type="dxa"/>
            <w:vMerge/>
          </w:tcPr>
          <w:p w14:paraId="62C6DCDC" w14:textId="77777777" w:rsidR="00987928" w:rsidRPr="008E46CF" w:rsidRDefault="00987928" w:rsidP="00F63FB9"/>
        </w:tc>
        <w:tc>
          <w:tcPr>
            <w:tcW w:w="2703" w:type="dxa"/>
            <w:vMerge/>
          </w:tcPr>
          <w:p w14:paraId="0213D78A" w14:textId="77777777" w:rsidR="00987928" w:rsidRPr="008E46CF" w:rsidRDefault="00987928" w:rsidP="00F63FB9"/>
        </w:tc>
      </w:tr>
      <w:tr w:rsidR="008E46CF" w:rsidRPr="008E46CF" w14:paraId="48351B60" w14:textId="77777777">
        <w:tc>
          <w:tcPr>
            <w:tcW w:w="1065" w:type="dxa"/>
            <w:vMerge/>
          </w:tcPr>
          <w:p w14:paraId="72C03038" w14:textId="77777777" w:rsidR="00987928" w:rsidRPr="008E46CF" w:rsidRDefault="00987928" w:rsidP="00F63FB9">
            <w:pPr>
              <w:rPr>
                <w:b/>
                <w:bCs/>
              </w:rPr>
            </w:pPr>
          </w:p>
        </w:tc>
        <w:tc>
          <w:tcPr>
            <w:tcW w:w="1308" w:type="dxa"/>
            <w:vMerge/>
          </w:tcPr>
          <w:p w14:paraId="5206BCA5" w14:textId="77777777" w:rsidR="00987928" w:rsidRPr="008E46CF" w:rsidRDefault="00987928" w:rsidP="00F63FB9"/>
        </w:tc>
        <w:tc>
          <w:tcPr>
            <w:tcW w:w="1271" w:type="dxa"/>
            <w:vMerge/>
          </w:tcPr>
          <w:p w14:paraId="677FD9C9" w14:textId="77777777" w:rsidR="00987928" w:rsidRPr="008E46CF" w:rsidRDefault="00987928" w:rsidP="00F63FB9">
            <w:pPr>
              <w:rPr>
                <w:rFonts w:cstheme="minorHAnsi"/>
              </w:rPr>
            </w:pPr>
          </w:p>
        </w:tc>
        <w:tc>
          <w:tcPr>
            <w:tcW w:w="941" w:type="dxa"/>
            <w:vMerge/>
          </w:tcPr>
          <w:p w14:paraId="2ED2D7AD" w14:textId="77777777" w:rsidR="00987928" w:rsidRPr="008E46CF" w:rsidRDefault="00987928" w:rsidP="00F63FB9"/>
        </w:tc>
        <w:tc>
          <w:tcPr>
            <w:tcW w:w="2250" w:type="dxa"/>
            <w:gridSpan w:val="3"/>
          </w:tcPr>
          <w:p w14:paraId="1D802B76" w14:textId="61B9F601" w:rsidR="00987928" w:rsidRPr="008E46CF" w:rsidRDefault="00987928" w:rsidP="00F63FB9">
            <w:r w:rsidRPr="008E46CF">
              <w:rPr>
                <w:lang w:val="en-US"/>
              </w:rPr>
              <w:t>Missing</w:t>
            </w:r>
          </w:p>
        </w:tc>
        <w:tc>
          <w:tcPr>
            <w:tcW w:w="1350" w:type="dxa"/>
            <w:gridSpan w:val="2"/>
          </w:tcPr>
          <w:p w14:paraId="598E566B" w14:textId="2625372D" w:rsidR="00987928" w:rsidRPr="008E46CF" w:rsidRDefault="00987928" w:rsidP="00F63FB9">
            <w:r w:rsidRPr="008E46CF">
              <w:rPr>
                <w:lang w:val="en-US"/>
              </w:rPr>
              <w:t>15 (4.6)</w:t>
            </w:r>
          </w:p>
        </w:tc>
        <w:tc>
          <w:tcPr>
            <w:tcW w:w="1620" w:type="dxa"/>
            <w:vMerge/>
          </w:tcPr>
          <w:p w14:paraId="449636F7" w14:textId="77777777" w:rsidR="00987928" w:rsidRPr="008E46CF" w:rsidRDefault="00987928" w:rsidP="00F63FB9"/>
        </w:tc>
        <w:tc>
          <w:tcPr>
            <w:tcW w:w="1440" w:type="dxa"/>
            <w:vMerge/>
          </w:tcPr>
          <w:p w14:paraId="51C77161" w14:textId="77777777" w:rsidR="00987928" w:rsidRPr="008E46CF" w:rsidRDefault="00987928" w:rsidP="00F63FB9"/>
        </w:tc>
        <w:tc>
          <w:tcPr>
            <w:tcW w:w="2703" w:type="dxa"/>
            <w:vMerge/>
          </w:tcPr>
          <w:p w14:paraId="6B55734C" w14:textId="77777777" w:rsidR="00987928" w:rsidRPr="008E46CF" w:rsidRDefault="00987928" w:rsidP="00F63FB9"/>
        </w:tc>
      </w:tr>
      <w:tr w:rsidR="008E46CF" w:rsidRPr="008E46CF" w14:paraId="22470924" w14:textId="77777777">
        <w:tc>
          <w:tcPr>
            <w:tcW w:w="1065" w:type="dxa"/>
          </w:tcPr>
          <w:p w14:paraId="2195ADC9" w14:textId="402FB1F6" w:rsidR="00445095" w:rsidRPr="008E46CF" w:rsidRDefault="00445095" w:rsidP="00F63FB9">
            <w:pPr>
              <w:rPr>
                <w:b/>
                <w:bCs/>
              </w:rPr>
            </w:pPr>
            <w:r w:rsidRPr="008E46CF">
              <w:rPr>
                <w:b/>
                <w:bCs/>
              </w:rPr>
              <w:t>Kropf 2007</w: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 </w:instrTex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38</w:t>
            </w:r>
            <w:r w:rsidRPr="008E46CF">
              <w:rPr>
                <w:b/>
                <w:bCs/>
              </w:rPr>
              <w:fldChar w:fldCharType="end"/>
            </w:r>
          </w:p>
        </w:tc>
        <w:tc>
          <w:tcPr>
            <w:tcW w:w="1308" w:type="dxa"/>
          </w:tcPr>
          <w:p w14:paraId="00CB0A5B" w14:textId="4FDE4324" w:rsidR="00445095" w:rsidRPr="008E46CF" w:rsidRDefault="00445095" w:rsidP="00F63FB9">
            <w:r w:rsidRPr="008E46CF">
              <w:t>Cross-</w:t>
            </w:r>
            <w:proofErr w:type="spellStart"/>
            <w:r w:rsidRPr="008E46CF">
              <w:t>sectional</w:t>
            </w:r>
            <w:r w:rsidRPr="008E46CF">
              <w:rPr>
                <w:vertAlign w:val="superscript"/>
              </w:rPr>
              <w:t>b</w:t>
            </w:r>
            <w:proofErr w:type="spellEnd"/>
            <w:r w:rsidRPr="008E46CF">
              <w:t xml:space="preserve">. Postal survey for WIC </w:t>
            </w:r>
            <w:r w:rsidR="00BE6C5A" w:rsidRPr="008E46CF">
              <w:t>claimant</w:t>
            </w:r>
            <w:r w:rsidRPr="008E46CF">
              <w:t>s, some of whom were receiving FMNP in addition to WIC.</w:t>
            </w:r>
          </w:p>
          <w:p w14:paraId="0858EC53" w14:textId="77777777" w:rsidR="00445095" w:rsidRPr="008E46CF" w:rsidRDefault="00445095" w:rsidP="00F63FB9"/>
          <w:p w14:paraId="566EE686" w14:textId="77777777" w:rsidR="00445095" w:rsidRPr="008E46CF" w:rsidRDefault="00445095" w:rsidP="00F63FB9">
            <w:r w:rsidRPr="008E46CF">
              <w:t>USA</w:t>
            </w:r>
          </w:p>
          <w:p w14:paraId="778E74C3" w14:textId="77777777" w:rsidR="00445095" w:rsidRPr="008E46CF" w:rsidRDefault="00445095" w:rsidP="00F63FB9"/>
          <w:p w14:paraId="0638BAEF" w14:textId="2F224956" w:rsidR="00445095" w:rsidRPr="008E46CF" w:rsidRDefault="00445095" w:rsidP="00F63FB9">
            <w:r w:rsidRPr="008E46CF">
              <w:t>November 2005</w:t>
            </w:r>
          </w:p>
        </w:tc>
        <w:tc>
          <w:tcPr>
            <w:tcW w:w="1271" w:type="dxa"/>
          </w:tcPr>
          <w:p w14:paraId="516442AE" w14:textId="70E41FB2" w:rsidR="00445095" w:rsidRPr="008E46CF" w:rsidRDefault="00445095" w:rsidP="00F63FB9">
            <w:r w:rsidRPr="008E46CF">
              <w:t xml:space="preserve">Female household contact for WIC receiving </w:t>
            </w:r>
            <w:r w:rsidR="00BE6C5A" w:rsidRPr="008E46CF">
              <w:t>e</w:t>
            </w:r>
            <w:r w:rsidRPr="008E46CF">
              <w:t xml:space="preserve">ither WIC alone, or WIC plus FMNP. </w:t>
            </w:r>
          </w:p>
          <w:p w14:paraId="0E5EF045" w14:textId="77777777" w:rsidR="00445095" w:rsidRPr="008E46CF" w:rsidRDefault="00445095" w:rsidP="00F63FB9"/>
          <w:p w14:paraId="6B343F7C" w14:textId="77777777" w:rsidR="00445095" w:rsidRPr="008E46CF" w:rsidRDefault="00445095" w:rsidP="00F63FB9">
            <w:r w:rsidRPr="008E46CF">
              <w:t xml:space="preserve">WIC alone: n=170, </w:t>
            </w:r>
          </w:p>
          <w:p w14:paraId="49681E2B" w14:textId="4E746FA2" w:rsidR="00445095" w:rsidRPr="008E46CF" w:rsidRDefault="00445095" w:rsidP="00F63FB9">
            <w:pPr>
              <w:rPr>
                <w:rFonts w:cstheme="minorHAnsi"/>
              </w:rPr>
            </w:pPr>
            <w:r w:rsidRPr="008E46CF">
              <w:t xml:space="preserve">WIC plus FMNP: n=65 </w:t>
            </w:r>
          </w:p>
        </w:tc>
        <w:tc>
          <w:tcPr>
            <w:tcW w:w="4541" w:type="dxa"/>
            <w:gridSpan w:val="6"/>
          </w:tcPr>
          <w:p w14:paraId="569F95FB" w14:textId="5CA337C5" w:rsidR="00445095" w:rsidRPr="008E46CF" w:rsidRDefault="00445095" w:rsidP="00F63FB9">
            <w:pPr>
              <w:rPr>
                <w:lang w:val="en-US"/>
              </w:rPr>
            </w:pPr>
            <w:r w:rsidRPr="008E46CF">
              <w:t>Age and ethnic background not reported</w:t>
            </w:r>
          </w:p>
        </w:tc>
        <w:tc>
          <w:tcPr>
            <w:tcW w:w="1620" w:type="dxa"/>
          </w:tcPr>
          <w:p w14:paraId="4349B1A6" w14:textId="0134AAB9" w:rsidR="00445095" w:rsidRPr="008E46CF" w:rsidRDefault="00445095" w:rsidP="00F63FB9">
            <w:r w:rsidRPr="008E46CF">
              <w:t>FMNP $18 in coupons for F&amp;V</w:t>
            </w:r>
            <w:r w:rsidR="00BE6C5A" w:rsidRPr="008E46CF">
              <w:t>/claimant/</w:t>
            </w:r>
            <w:r w:rsidRPr="008E46CF">
              <w:t xml:space="preserve"> season.</w:t>
            </w:r>
          </w:p>
        </w:tc>
        <w:tc>
          <w:tcPr>
            <w:tcW w:w="1440" w:type="dxa"/>
          </w:tcPr>
          <w:p w14:paraId="0B1F99F0" w14:textId="5838A3DC" w:rsidR="00445095" w:rsidRPr="008E46CF" w:rsidRDefault="00445095" w:rsidP="00C873F3">
            <w:pPr>
              <w:pStyle w:val="ListParagraph"/>
              <w:numPr>
                <w:ilvl w:val="0"/>
                <w:numId w:val="7"/>
              </w:numPr>
              <w:autoSpaceDE/>
              <w:autoSpaceDN/>
              <w:adjustRightInd/>
              <w:ind w:left="113" w:hanging="113"/>
            </w:pPr>
            <w:r w:rsidRPr="008E46CF">
              <w:t xml:space="preserve">F&amp;V </w:t>
            </w:r>
            <w:r w:rsidR="00A0453E" w:rsidRPr="008E46CF">
              <w:t>consumption</w:t>
            </w:r>
          </w:p>
          <w:p w14:paraId="56614595" w14:textId="77777777" w:rsidR="00445095" w:rsidRPr="008E46CF" w:rsidRDefault="00445095" w:rsidP="00C873F3">
            <w:pPr>
              <w:pStyle w:val="ListParagraph"/>
              <w:numPr>
                <w:ilvl w:val="0"/>
                <w:numId w:val="7"/>
              </w:numPr>
              <w:autoSpaceDE/>
              <w:autoSpaceDN/>
              <w:adjustRightInd/>
              <w:ind w:left="113" w:hanging="113"/>
            </w:pPr>
            <w:r w:rsidRPr="008E46CF">
              <w:t>Food security</w:t>
            </w:r>
          </w:p>
          <w:p w14:paraId="7D31039E" w14:textId="6CB74436" w:rsidR="00445095" w:rsidRPr="008E46CF" w:rsidRDefault="00445095" w:rsidP="00C873F3">
            <w:pPr>
              <w:pStyle w:val="ListParagraph"/>
              <w:numPr>
                <w:ilvl w:val="0"/>
                <w:numId w:val="7"/>
              </w:numPr>
              <w:autoSpaceDE/>
              <w:autoSpaceDN/>
              <w:adjustRightInd/>
              <w:ind w:left="113" w:hanging="113"/>
            </w:pPr>
            <w:r w:rsidRPr="008E46CF">
              <w:t>FMNP participation, satisfaction and behaviour (closed question survey data)</w:t>
            </w:r>
          </w:p>
        </w:tc>
        <w:tc>
          <w:tcPr>
            <w:tcW w:w="2703" w:type="dxa"/>
          </w:tcPr>
          <w:p w14:paraId="4DC0B8B6" w14:textId="77777777" w:rsidR="00445095" w:rsidRPr="008E46CF" w:rsidRDefault="00445095" w:rsidP="00F63FB9">
            <w:r w:rsidRPr="008E46CF">
              <w:t>+Population of confirmed WIC/FMNP recipients</w:t>
            </w:r>
          </w:p>
          <w:p w14:paraId="757B09F0" w14:textId="77777777" w:rsidR="00445095" w:rsidRPr="008E46CF" w:rsidRDefault="00445095" w:rsidP="00F63FB9">
            <w:r w:rsidRPr="008E46CF">
              <w:t>+ Had comparator group</w:t>
            </w:r>
          </w:p>
          <w:p w14:paraId="0C3924A4" w14:textId="77777777" w:rsidR="00445095" w:rsidRPr="008E46CF" w:rsidRDefault="00445095" w:rsidP="00F63FB9">
            <w:r w:rsidRPr="008E46CF">
              <w:t>- Low response rate (WIC= 20.4%, WIC+FMNP = 26.4%)</w:t>
            </w:r>
          </w:p>
          <w:p w14:paraId="073F6326" w14:textId="77777777" w:rsidR="00445095" w:rsidRPr="008E46CF" w:rsidRDefault="00445095" w:rsidP="00F63FB9">
            <w:r w:rsidRPr="008E46CF">
              <w:t>- No adjustment for confounding</w:t>
            </w:r>
          </w:p>
          <w:p w14:paraId="25CB6BCB" w14:textId="77777777" w:rsidR="00445095" w:rsidRPr="008E46CF" w:rsidRDefault="00445095" w:rsidP="00F63FB9">
            <w:r w:rsidRPr="008E46CF">
              <w:t>- Limited demographic data for participants</w:t>
            </w:r>
          </w:p>
          <w:p w14:paraId="5C64CE31" w14:textId="07F30D10" w:rsidR="00445095" w:rsidRPr="008E46CF" w:rsidRDefault="00445095" w:rsidP="00F63FB9">
            <w:r w:rsidRPr="008E46CF">
              <w:t>- Participants self- selected</w:t>
            </w:r>
          </w:p>
        </w:tc>
      </w:tr>
      <w:tr w:rsidR="008E46CF" w:rsidRPr="008E46CF" w14:paraId="2A3462B4" w14:textId="77777777">
        <w:tc>
          <w:tcPr>
            <w:tcW w:w="1065" w:type="dxa"/>
            <w:vMerge w:val="restart"/>
          </w:tcPr>
          <w:p w14:paraId="5C4EC24A" w14:textId="1D941638" w:rsidR="00445095" w:rsidRPr="008E46CF" w:rsidRDefault="00445095" w:rsidP="00F63FB9">
            <w:pPr>
              <w:rPr>
                <w:b/>
                <w:bCs/>
              </w:rPr>
            </w:pPr>
            <w:r w:rsidRPr="008E46CF">
              <w:rPr>
                <w:b/>
                <w:bCs/>
              </w:rPr>
              <w:t>Parnham 2021</w:t>
            </w:r>
            <w:r w:rsidRPr="008E46CF">
              <w:rPr>
                <w:b/>
                <w:bCs/>
              </w:rPr>
              <w:fldChar w:fldCharType="begin"/>
            </w:r>
            <w:r w:rsidRPr="008E46CF">
              <w:rPr>
                <w:b/>
                <w:bCs/>
              </w:rPr>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Pr="008E46CF">
              <w:rPr>
                <w:b/>
                <w:bCs/>
              </w:rPr>
              <w:fldChar w:fldCharType="separate"/>
            </w:r>
            <w:r w:rsidRPr="008E46CF">
              <w:rPr>
                <w:b/>
                <w:bCs/>
                <w:noProof/>
                <w:vertAlign w:val="superscript"/>
              </w:rPr>
              <w:t>20</w:t>
            </w:r>
            <w:r w:rsidRPr="008E46CF">
              <w:rPr>
                <w:b/>
                <w:bCs/>
              </w:rPr>
              <w:fldChar w:fldCharType="end"/>
            </w:r>
          </w:p>
        </w:tc>
        <w:tc>
          <w:tcPr>
            <w:tcW w:w="1308" w:type="dxa"/>
            <w:vMerge w:val="restart"/>
          </w:tcPr>
          <w:p w14:paraId="55252D45" w14:textId="77777777" w:rsidR="00445095" w:rsidRPr="008E46CF" w:rsidRDefault="00445095" w:rsidP="00F63FB9">
            <w:r w:rsidRPr="008E46CF">
              <w:t>Cross-</w:t>
            </w:r>
            <w:proofErr w:type="spellStart"/>
            <w:r w:rsidRPr="008E46CF">
              <w:t>sectional</w:t>
            </w:r>
            <w:r w:rsidRPr="008E46CF">
              <w:rPr>
                <w:vertAlign w:val="superscript"/>
              </w:rPr>
              <w:t>b</w:t>
            </w:r>
            <w:proofErr w:type="spellEnd"/>
            <w:r w:rsidRPr="008E46CF">
              <w:t xml:space="preserve">. Secondary data analysis of Households (HH) that were eligible or non-eligible for Healthy Start (HS), using annual </w:t>
            </w:r>
            <w:r w:rsidRPr="008E46CF">
              <w:lastRenderedPageBreak/>
              <w:t xml:space="preserve">Living Costs and Food Survey.  </w:t>
            </w:r>
          </w:p>
          <w:p w14:paraId="0E46A27C" w14:textId="77777777" w:rsidR="00445095" w:rsidRPr="008E46CF" w:rsidRDefault="00445095" w:rsidP="00F63FB9"/>
          <w:p w14:paraId="46D43089" w14:textId="77777777" w:rsidR="00445095" w:rsidRPr="008E46CF" w:rsidRDefault="00445095" w:rsidP="00F63FB9">
            <w:r w:rsidRPr="008E46CF">
              <w:t>England, UK</w:t>
            </w:r>
          </w:p>
          <w:p w14:paraId="5556C82B" w14:textId="77777777" w:rsidR="00445095" w:rsidRPr="008E46CF" w:rsidRDefault="00445095" w:rsidP="00F63FB9"/>
          <w:p w14:paraId="54807F2D" w14:textId="7D49EFA3" w:rsidR="00445095" w:rsidRPr="008E46CF" w:rsidRDefault="00445095" w:rsidP="00F63FB9">
            <w:r w:rsidRPr="008E46CF">
              <w:t>2012-2017</w:t>
            </w:r>
          </w:p>
        </w:tc>
        <w:tc>
          <w:tcPr>
            <w:tcW w:w="1271" w:type="dxa"/>
            <w:vMerge w:val="restart"/>
          </w:tcPr>
          <w:p w14:paraId="187B2E23" w14:textId="485B55E0" w:rsidR="00445095" w:rsidRPr="008E46CF" w:rsidRDefault="00445095" w:rsidP="00F63FB9">
            <w:r w:rsidRPr="008E46CF">
              <w:lastRenderedPageBreak/>
              <w:t xml:space="preserve">HH with a pregnant women or child aged 0-3, in four groups, eligible </w:t>
            </w:r>
            <w:r w:rsidR="00026FD7" w:rsidRPr="008E46CF">
              <w:t>(EP)</w:t>
            </w:r>
            <w:r w:rsidRPr="008E46CF">
              <w:t xml:space="preserve">, eligible non </w:t>
            </w:r>
            <w:r w:rsidR="00026FD7" w:rsidRPr="008E46CF">
              <w:t>(ENP)</w:t>
            </w:r>
            <w:r w:rsidRPr="008E46CF">
              <w:t xml:space="preserve">, nearly eligible </w:t>
            </w:r>
            <w:r w:rsidR="00026FD7" w:rsidRPr="008E46CF">
              <w:t xml:space="preserve">(NE) </w:t>
            </w:r>
            <w:r w:rsidRPr="008E46CF">
              <w:t xml:space="preserve">and </w:t>
            </w:r>
            <w:r w:rsidRPr="008E46CF">
              <w:lastRenderedPageBreak/>
              <w:t xml:space="preserve">ineligible </w:t>
            </w:r>
            <w:r w:rsidR="00026FD7" w:rsidRPr="008E46CF">
              <w:t xml:space="preserve">(I) </w:t>
            </w:r>
            <w:r w:rsidRPr="008E46CF">
              <w:t xml:space="preserve">HH </w:t>
            </w:r>
          </w:p>
          <w:p w14:paraId="48A5BA2C" w14:textId="77777777" w:rsidR="00445095" w:rsidRPr="008E46CF" w:rsidRDefault="00445095" w:rsidP="00F63FB9"/>
          <w:p w14:paraId="609BC992" w14:textId="18E41270" w:rsidR="00445095" w:rsidRPr="008E46CF" w:rsidRDefault="00445095" w:rsidP="00F63FB9">
            <w:r w:rsidRPr="008E46CF">
              <w:t>n=4869</w:t>
            </w:r>
          </w:p>
        </w:tc>
        <w:tc>
          <w:tcPr>
            <w:tcW w:w="4541" w:type="dxa"/>
            <w:gridSpan w:val="6"/>
          </w:tcPr>
          <w:p w14:paraId="729F6D96" w14:textId="18A62399" w:rsidR="00445095" w:rsidRPr="008E46CF" w:rsidRDefault="00445095" w:rsidP="00F63FB9">
            <w:pPr>
              <w:rPr>
                <w:lang w:val="en-US"/>
              </w:rPr>
            </w:pPr>
            <w:r w:rsidRPr="008E46CF">
              <w:lastRenderedPageBreak/>
              <w:t>All demographics for the HH representative</w:t>
            </w:r>
          </w:p>
        </w:tc>
        <w:tc>
          <w:tcPr>
            <w:tcW w:w="1620" w:type="dxa"/>
            <w:vMerge w:val="restart"/>
          </w:tcPr>
          <w:p w14:paraId="693C0994" w14:textId="40B8028F" w:rsidR="00445095" w:rsidRPr="008E46CF" w:rsidRDefault="00445095" w:rsidP="00F63FB9">
            <w:r w:rsidRPr="008E46CF">
              <w:t>Paper-based HS</w:t>
            </w:r>
          </w:p>
        </w:tc>
        <w:tc>
          <w:tcPr>
            <w:tcW w:w="1440" w:type="dxa"/>
            <w:vMerge w:val="restart"/>
          </w:tcPr>
          <w:p w14:paraId="6E46EFF4" w14:textId="77777777" w:rsidR="00445095" w:rsidRPr="008E46CF" w:rsidRDefault="00445095" w:rsidP="00C873F3">
            <w:pPr>
              <w:pStyle w:val="ListParagraph"/>
              <w:numPr>
                <w:ilvl w:val="0"/>
                <w:numId w:val="8"/>
              </w:numPr>
              <w:autoSpaceDE/>
              <w:autoSpaceDN/>
              <w:adjustRightInd/>
              <w:ind w:left="113" w:hanging="113"/>
            </w:pPr>
            <w:r w:rsidRPr="008E46CF">
              <w:t>F&amp;V expenditure and quantity</w:t>
            </w:r>
          </w:p>
          <w:p w14:paraId="327052D6" w14:textId="77777777" w:rsidR="00445095" w:rsidRPr="008E46CF" w:rsidRDefault="00445095" w:rsidP="00C873F3">
            <w:pPr>
              <w:pStyle w:val="ListParagraph"/>
              <w:numPr>
                <w:ilvl w:val="0"/>
                <w:numId w:val="8"/>
              </w:numPr>
              <w:autoSpaceDE/>
              <w:autoSpaceDN/>
              <w:adjustRightInd/>
              <w:ind w:left="113" w:hanging="113"/>
            </w:pPr>
            <w:r w:rsidRPr="008E46CF">
              <w:t>HS foods expenditure and quantity</w:t>
            </w:r>
          </w:p>
          <w:p w14:paraId="1A26A480" w14:textId="77777777" w:rsidR="00445095" w:rsidRPr="008E46CF" w:rsidRDefault="00445095" w:rsidP="00C873F3">
            <w:pPr>
              <w:pStyle w:val="ListParagraph"/>
              <w:numPr>
                <w:ilvl w:val="0"/>
                <w:numId w:val="8"/>
              </w:numPr>
              <w:autoSpaceDE/>
              <w:autoSpaceDN/>
              <w:adjustRightInd/>
              <w:ind w:left="113" w:hanging="113"/>
            </w:pPr>
            <w:r w:rsidRPr="008E46CF">
              <w:t>Infant formula expenditure</w:t>
            </w:r>
          </w:p>
          <w:p w14:paraId="3F4856CC" w14:textId="57818449" w:rsidR="00445095" w:rsidRPr="008E46CF" w:rsidRDefault="00445095" w:rsidP="00C873F3">
            <w:pPr>
              <w:pStyle w:val="ListParagraph"/>
              <w:numPr>
                <w:ilvl w:val="0"/>
                <w:numId w:val="7"/>
              </w:numPr>
              <w:autoSpaceDE/>
              <w:autoSpaceDN/>
              <w:adjustRightInd/>
              <w:ind w:left="113" w:hanging="113"/>
            </w:pPr>
            <w:r w:rsidRPr="008E46CF">
              <w:t>Total food expenditure</w:t>
            </w:r>
          </w:p>
        </w:tc>
        <w:tc>
          <w:tcPr>
            <w:tcW w:w="2703" w:type="dxa"/>
            <w:vMerge w:val="restart"/>
          </w:tcPr>
          <w:p w14:paraId="1EBCD0CB" w14:textId="77777777" w:rsidR="00445095" w:rsidRPr="008E46CF" w:rsidRDefault="00445095" w:rsidP="00F63FB9">
            <w:r w:rsidRPr="008E46CF">
              <w:t>+Detailed expenditure data (2 weeks)</w:t>
            </w:r>
          </w:p>
          <w:p w14:paraId="4CA2C147" w14:textId="77777777" w:rsidR="00445095" w:rsidRPr="008E46CF" w:rsidRDefault="00445095" w:rsidP="00F63FB9">
            <w:r w:rsidRPr="008E46CF">
              <w:t>+ Income and expenditure data confirmed with supporting documents</w:t>
            </w:r>
          </w:p>
          <w:p w14:paraId="1ADDB037" w14:textId="77777777" w:rsidR="00445095" w:rsidRPr="008E46CF" w:rsidRDefault="00445095" w:rsidP="00F63FB9">
            <w:r w:rsidRPr="008E46CF">
              <w:t>+ Appropriate analysis and adjusted for confounders</w:t>
            </w:r>
          </w:p>
          <w:p w14:paraId="45BDE547" w14:textId="77777777" w:rsidR="00445095" w:rsidRPr="008E46CF" w:rsidRDefault="00445095" w:rsidP="00F63FB9">
            <w:r w:rsidRPr="008E46CF">
              <w:t xml:space="preserve">- </w:t>
            </w:r>
          </w:p>
          <w:p w14:paraId="2111B095" w14:textId="77777777" w:rsidR="00445095" w:rsidRPr="008E46CF" w:rsidRDefault="00445095" w:rsidP="00F63FB9">
            <w:r w:rsidRPr="008E46CF">
              <w:t xml:space="preserve">- Small number of participants eligible for HS </w:t>
            </w:r>
          </w:p>
          <w:p w14:paraId="55369664" w14:textId="3EB00B29" w:rsidR="00445095" w:rsidRPr="008E46CF" w:rsidRDefault="00445095" w:rsidP="00F63FB9">
            <w:r w:rsidRPr="008E46CF">
              <w:t>- Response rate &lt;50%</w:t>
            </w:r>
          </w:p>
        </w:tc>
      </w:tr>
      <w:tr w:rsidR="008E46CF" w:rsidRPr="008E46CF" w14:paraId="53809758" w14:textId="77777777">
        <w:tc>
          <w:tcPr>
            <w:tcW w:w="1065" w:type="dxa"/>
            <w:vMerge/>
          </w:tcPr>
          <w:p w14:paraId="3DE66B4A" w14:textId="77777777" w:rsidR="00F76F29" w:rsidRPr="008E46CF" w:rsidRDefault="00F76F29" w:rsidP="00F63FB9">
            <w:pPr>
              <w:rPr>
                <w:b/>
                <w:bCs/>
              </w:rPr>
            </w:pPr>
          </w:p>
        </w:tc>
        <w:tc>
          <w:tcPr>
            <w:tcW w:w="1308" w:type="dxa"/>
            <w:vMerge/>
          </w:tcPr>
          <w:p w14:paraId="4BAEC7B4" w14:textId="77777777" w:rsidR="00F76F29" w:rsidRPr="008E46CF" w:rsidRDefault="00F76F29" w:rsidP="00F63FB9"/>
        </w:tc>
        <w:tc>
          <w:tcPr>
            <w:tcW w:w="1271" w:type="dxa"/>
            <w:vMerge/>
          </w:tcPr>
          <w:p w14:paraId="0B302BB8" w14:textId="77777777" w:rsidR="00F76F29" w:rsidRPr="008E46CF" w:rsidRDefault="00F76F29" w:rsidP="00F63FB9"/>
        </w:tc>
        <w:tc>
          <w:tcPr>
            <w:tcW w:w="1931" w:type="dxa"/>
            <w:gridSpan w:val="2"/>
          </w:tcPr>
          <w:p w14:paraId="63754C84" w14:textId="277A007F" w:rsidR="00F76F29" w:rsidRPr="008E46CF" w:rsidRDefault="00F76F29" w:rsidP="00F63FB9">
            <w:pPr>
              <w:rPr>
                <w:rFonts w:ascii="Calibri" w:hAnsi="Calibri" w:cs="Calibri"/>
              </w:rPr>
            </w:pPr>
          </w:p>
        </w:tc>
        <w:tc>
          <w:tcPr>
            <w:tcW w:w="630" w:type="dxa"/>
          </w:tcPr>
          <w:p w14:paraId="26054F41" w14:textId="11DF6B11" w:rsidR="00F76F29" w:rsidRPr="008E46CF" w:rsidRDefault="00F76F29" w:rsidP="00F63FB9">
            <w:r w:rsidRPr="008E46CF">
              <w:t>EP (n=475)</w:t>
            </w:r>
          </w:p>
        </w:tc>
        <w:tc>
          <w:tcPr>
            <w:tcW w:w="630" w:type="dxa"/>
          </w:tcPr>
          <w:p w14:paraId="34BE2849" w14:textId="0498C5A4" w:rsidR="00F76F29" w:rsidRPr="008E46CF" w:rsidRDefault="00F76F29" w:rsidP="00F63FB9">
            <w:r w:rsidRPr="008E46CF">
              <w:t>ENP (n=401)</w:t>
            </w:r>
          </w:p>
        </w:tc>
        <w:tc>
          <w:tcPr>
            <w:tcW w:w="630" w:type="dxa"/>
          </w:tcPr>
          <w:p w14:paraId="7E1C50C8" w14:textId="633C2397" w:rsidR="00F76F29" w:rsidRPr="008E46CF" w:rsidRDefault="00F76F29" w:rsidP="00F63FB9">
            <w:pPr>
              <w:rPr>
                <w:lang w:val="en-US"/>
              </w:rPr>
            </w:pPr>
            <w:r w:rsidRPr="008E46CF">
              <w:t>NE (n=428)</w:t>
            </w:r>
          </w:p>
        </w:tc>
        <w:tc>
          <w:tcPr>
            <w:tcW w:w="720" w:type="dxa"/>
          </w:tcPr>
          <w:p w14:paraId="1F5407D0" w14:textId="152E3598" w:rsidR="00F76F29" w:rsidRPr="008E46CF" w:rsidRDefault="00F76F29" w:rsidP="00F63FB9">
            <w:pPr>
              <w:rPr>
                <w:lang w:val="en-US"/>
              </w:rPr>
            </w:pPr>
            <w:r w:rsidRPr="008E46CF">
              <w:t>I (n=3,565)</w:t>
            </w:r>
          </w:p>
        </w:tc>
        <w:tc>
          <w:tcPr>
            <w:tcW w:w="1620" w:type="dxa"/>
            <w:vMerge/>
          </w:tcPr>
          <w:p w14:paraId="75BC737A" w14:textId="77777777" w:rsidR="00F76F29" w:rsidRPr="008E46CF" w:rsidRDefault="00F76F29" w:rsidP="00F63FB9"/>
        </w:tc>
        <w:tc>
          <w:tcPr>
            <w:tcW w:w="1440" w:type="dxa"/>
            <w:vMerge/>
          </w:tcPr>
          <w:p w14:paraId="59A70302" w14:textId="77777777" w:rsidR="00F76F29" w:rsidRPr="008E46CF" w:rsidRDefault="00F76F29" w:rsidP="00C873F3">
            <w:pPr>
              <w:pStyle w:val="ListParagraph"/>
              <w:numPr>
                <w:ilvl w:val="0"/>
                <w:numId w:val="7"/>
              </w:numPr>
              <w:autoSpaceDE/>
              <w:autoSpaceDN/>
              <w:adjustRightInd/>
              <w:ind w:left="113" w:hanging="113"/>
            </w:pPr>
          </w:p>
        </w:tc>
        <w:tc>
          <w:tcPr>
            <w:tcW w:w="2703" w:type="dxa"/>
            <w:vMerge/>
          </w:tcPr>
          <w:p w14:paraId="772B4EF2" w14:textId="77777777" w:rsidR="00F76F29" w:rsidRPr="008E46CF" w:rsidRDefault="00F76F29" w:rsidP="00F63FB9"/>
        </w:tc>
      </w:tr>
      <w:tr w:rsidR="008E46CF" w:rsidRPr="008E46CF" w14:paraId="7F034FD0" w14:textId="77777777">
        <w:tc>
          <w:tcPr>
            <w:tcW w:w="1065" w:type="dxa"/>
            <w:vMerge/>
          </w:tcPr>
          <w:p w14:paraId="132BCD10" w14:textId="77777777" w:rsidR="00F76F29" w:rsidRPr="008E46CF" w:rsidRDefault="00F76F29" w:rsidP="00F63FB9">
            <w:pPr>
              <w:rPr>
                <w:b/>
                <w:bCs/>
              </w:rPr>
            </w:pPr>
          </w:p>
        </w:tc>
        <w:tc>
          <w:tcPr>
            <w:tcW w:w="1308" w:type="dxa"/>
            <w:vMerge/>
          </w:tcPr>
          <w:p w14:paraId="12668D6C" w14:textId="77777777" w:rsidR="00F76F29" w:rsidRPr="008E46CF" w:rsidRDefault="00F76F29" w:rsidP="00F63FB9"/>
        </w:tc>
        <w:tc>
          <w:tcPr>
            <w:tcW w:w="1271" w:type="dxa"/>
            <w:vMerge/>
          </w:tcPr>
          <w:p w14:paraId="034C1AF7" w14:textId="77777777" w:rsidR="00F76F29" w:rsidRPr="008E46CF" w:rsidRDefault="00F76F29" w:rsidP="00F63FB9"/>
        </w:tc>
        <w:tc>
          <w:tcPr>
            <w:tcW w:w="1931" w:type="dxa"/>
            <w:gridSpan w:val="2"/>
          </w:tcPr>
          <w:p w14:paraId="091589DF" w14:textId="0857FA4A" w:rsidR="00F76F29" w:rsidRPr="008E46CF" w:rsidRDefault="00F76F29" w:rsidP="00F63FB9">
            <w:pPr>
              <w:rPr>
                <w:rFonts w:ascii="Calibri" w:hAnsi="Calibri" w:cs="Calibri"/>
              </w:rPr>
            </w:pPr>
            <w:r w:rsidRPr="008E46CF">
              <w:t>Age, years</w:t>
            </w:r>
          </w:p>
        </w:tc>
        <w:tc>
          <w:tcPr>
            <w:tcW w:w="630" w:type="dxa"/>
          </w:tcPr>
          <w:p w14:paraId="1A56EB22" w14:textId="05E57DF3" w:rsidR="00F76F29" w:rsidRPr="008E46CF" w:rsidRDefault="00F76F29" w:rsidP="00F63FB9">
            <w:r w:rsidRPr="008E46CF">
              <w:t>31.1</w:t>
            </w:r>
          </w:p>
        </w:tc>
        <w:tc>
          <w:tcPr>
            <w:tcW w:w="630" w:type="dxa"/>
          </w:tcPr>
          <w:p w14:paraId="138736E5" w14:textId="18F53E35" w:rsidR="00F76F29" w:rsidRPr="008E46CF" w:rsidRDefault="00F76F29" w:rsidP="00F63FB9">
            <w:r w:rsidRPr="008E46CF">
              <w:t>32.8</w:t>
            </w:r>
          </w:p>
        </w:tc>
        <w:tc>
          <w:tcPr>
            <w:tcW w:w="630" w:type="dxa"/>
          </w:tcPr>
          <w:p w14:paraId="4551A3DE" w14:textId="6F678AA8" w:rsidR="00F76F29" w:rsidRPr="008E46CF" w:rsidRDefault="00F76F29" w:rsidP="00F63FB9">
            <w:pPr>
              <w:rPr>
                <w:lang w:val="en-US"/>
              </w:rPr>
            </w:pPr>
            <w:r w:rsidRPr="008E46CF">
              <w:rPr>
                <w:lang w:val="en-US"/>
              </w:rPr>
              <w:t>33.3</w:t>
            </w:r>
          </w:p>
        </w:tc>
        <w:tc>
          <w:tcPr>
            <w:tcW w:w="720" w:type="dxa"/>
          </w:tcPr>
          <w:p w14:paraId="680849B9" w14:textId="01C6E2DC" w:rsidR="00F76F29" w:rsidRPr="008E46CF" w:rsidRDefault="00F76F29" w:rsidP="00F63FB9">
            <w:pPr>
              <w:rPr>
                <w:lang w:val="en-US"/>
              </w:rPr>
            </w:pPr>
            <w:r w:rsidRPr="008E46CF">
              <w:t>35.8</w:t>
            </w:r>
          </w:p>
        </w:tc>
        <w:tc>
          <w:tcPr>
            <w:tcW w:w="1620" w:type="dxa"/>
            <w:vMerge/>
          </w:tcPr>
          <w:p w14:paraId="21012263" w14:textId="77777777" w:rsidR="00F76F29" w:rsidRPr="008E46CF" w:rsidRDefault="00F76F29" w:rsidP="00F63FB9"/>
        </w:tc>
        <w:tc>
          <w:tcPr>
            <w:tcW w:w="1440" w:type="dxa"/>
            <w:vMerge/>
          </w:tcPr>
          <w:p w14:paraId="4391042F" w14:textId="77777777" w:rsidR="00F76F29" w:rsidRPr="008E46CF" w:rsidRDefault="00F76F29" w:rsidP="00C873F3">
            <w:pPr>
              <w:pStyle w:val="ListParagraph"/>
              <w:numPr>
                <w:ilvl w:val="0"/>
                <w:numId w:val="9"/>
              </w:numPr>
              <w:autoSpaceDE/>
              <w:autoSpaceDN/>
              <w:adjustRightInd/>
              <w:ind w:left="113" w:hanging="113"/>
              <w:contextualSpacing w:val="0"/>
            </w:pPr>
          </w:p>
        </w:tc>
        <w:tc>
          <w:tcPr>
            <w:tcW w:w="2703" w:type="dxa"/>
            <w:vMerge/>
          </w:tcPr>
          <w:p w14:paraId="2D5A5F35" w14:textId="77777777" w:rsidR="00F76F29" w:rsidRPr="008E46CF" w:rsidRDefault="00F76F29" w:rsidP="00F63FB9"/>
        </w:tc>
      </w:tr>
      <w:tr w:rsidR="008E46CF" w:rsidRPr="008E46CF" w14:paraId="1A2504E7" w14:textId="77777777" w:rsidTr="008A7F65">
        <w:tc>
          <w:tcPr>
            <w:tcW w:w="1065" w:type="dxa"/>
            <w:vMerge/>
          </w:tcPr>
          <w:p w14:paraId="497D0C7F" w14:textId="77777777" w:rsidR="001208D5" w:rsidRPr="008E46CF" w:rsidRDefault="001208D5" w:rsidP="00F63FB9">
            <w:pPr>
              <w:rPr>
                <w:b/>
                <w:bCs/>
              </w:rPr>
            </w:pPr>
          </w:p>
        </w:tc>
        <w:tc>
          <w:tcPr>
            <w:tcW w:w="1308" w:type="dxa"/>
            <w:vMerge/>
          </w:tcPr>
          <w:p w14:paraId="5D5550C8" w14:textId="77777777" w:rsidR="001208D5" w:rsidRPr="008E46CF" w:rsidRDefault="001208D5" w:rsidP="00F63FB9"/>
        </w:tc>
        <w:tc>
          <w:tcPr>
            <w:tcW w:w="1271" w:type="dxa"/>
            <w:vMerge/>
          </w:tcPr>
          <w:p w14:paraId="2D08F108" w14:textId="77777777" w:rsidR="001208D5" w:rsidRPr="008E46CF" w:rsidRDefault="001208D5" w:rsidP="00F63FB9"/>
        </w:tc>
        <w:tc>
          <w:tcPr>
            <w:tcW w:w="941" w:type="dxa"/>
            <w:vMerge w:val="restart"/>
          </w:tcPr>
          <w:p w14:paraId="4B139AB8" w14:textId="3C662A98" w:rsidR="001208D5" w:rsidRPr="008E46CF" w:rsidRDefault="001208D5" w:rsidP="00F63FB9">
            <w:r w:rsidRPr="008E46CF">
              <w:t>Ethnic background, n (%)</w:t>
            </w:r>
          </w:p>
        </w:tc>
        <w:tc>
          <w:tcPr>
            <w:tcW w:w="990" w:type="dxa"/>
          </w:tcPr>
          <w:p w14:paraId="4A236461" w14:textId="6897CAFE" w:rsidR="001208D5" w:rsidRPr="008E46CF" w:rsidRDefault="001208D5" w:rsidP="00F63FB9">
            <w:pPr>
              <w:rPr>
                <w:rFonts w:ascii="Calibri" w:hAnsi="Calibri" w:cs="Calibri"/>
              </w:rPr>
            </w:pPr>
            <w:r w:rsidRPr="008E46CF">
              <w:t>White</w:t>
            </w:r>
          </w:p>
        </w:tc>
        <w:tc>
          <w:tcPr>
            <w:tcW w:w="630" w:type="dxa"/>
          </w:tcPr>
          <w:p w14:paraId="4ACEA76B" w14:textId="1BE2970A" w:rsidR="001208D5" w:rsidRPr="008E46CF" w:rsidRDefault="001208D5" w:rsidP="00F63FB9">
            <w:r w:rsidRPr="008E46CF">
              <w:t>400 (84)</w:t>
            </w:r>
          </w:p>
        </w:tc>
        <w:tc>
          <w:tcPr>
            <w:tcW w:w="630" w:type="dxa"/>
          </w:tcPr>
          <w:p w14:paraId="74F986F7" w14:textId="647C5F54" w:rsidR="001208D5" w:rsidRPr="008E46CF" w:rsidRDefault="001208D5" w:rsidP="00F63FB9">
            <w:r w:rsidRPr="008E46CF">
              <w:t>340 (84.8)</w:t>
            </w:r>
          </w:p>
        </w:tc>
        <w:tc>
          <w:tcPr>
            <w:tcW w:w="630" w:type="dxa"/>
          </w:tcPr>
          <w:p w14:paraId="23BB9C6E" w14:textId="58509BB7" w:rsidR="001208D5" w:rsidRPr="008E46CF" w:rsidRDefault="001208D5" w:rsidP="00F63FB9">
            <w:pPr>
              <w:rPr>
                <w:lang w:val="en-US"/>
              </w:rPr>
            </w:pPr>
            <w:r w:rsidRPr="008E46CF">
              <w:t>313 (73.1)</w:t>
            </w:r>
          </w:p>
        </w:tc>
        <w:tc>
          <w:tcPr>
            <w:tcW w:w="720" w:type="dxa"/>
          </w:tcPr>
          <w:p w14:paraId="6F6CF49C" w14:textId="70C628BF" w:rsidR="001208D5" w:rsidRPr="008E46CF" w:rsidRDefault="001208D5" w:rsidP="00F63FB9">
            <w:pPr>
              <w:rPr>
                <w:lang w:val="en-US"/>
              </w:rPr>
            </w:pPr>
            <w:r w:rsidRPr="008E46CF">
              <w:t>3047 (85.5)</w:t>
            </w:r>
          </w:p>
        </w:tc>
        <w:tc>
          <w:tcPr>
            <w:tcW w:w="1620" w:type="dxa"/>
            <w:vMerge/>
          </w:tcPr>
          <w:p w14:paraId="41F0FDE8" w14:textId="77777777" w:rsidR="001208D5" w:rsidRPr="008E46CF" w:rsidRDefault="001208D5" w:rsidP="00F63FB9"/>
        </w:tc>
        <w:tc>
          <w:tcPr>
            <w:tcW w:w="1440" w:type="dxa"/>
            <w:vMerge/>
          </w:tcPr>
          <w:p w14:paraId="55498339" w14:textId="77777777" w:rsidR="001208D5" w:rsidRPr="008E46CF" w:rsidRDefault="001208D5" w:rsidP="00C873F3">
            <w:pPr>
              <w:pStyle w:val="ListParagraph"/>
              <w:numPr>
                <w:ilvl w:val="0"/>
                <w:numId w:val="9"/>
              </w:numPr>
              <w:autoSpaceDE/>
              <w:autoSpaceDN/>
              <w:adjustRightInd/>
              <w:ind w:left="113" w:hanging="113"/>
              <w:contextualSpacing w:val="0"/>
            </w:pPr>
          </w:p>
        </w:tc>
        <w:tc>
          <w:tcPr>
            <w:tcW w:w="2703" w:type="dxa"/>
            <w:vMerge/>
          </w:tcPr>
          <w:p w14:paraId="003C08AA" w14:textId="77777777" w:rsidR="001208D5" w:rsidRPr="008E46CF" w:rsidRDefault="001208D5" w:rsidP="00F63FB9"/>
        </w:tc>
      </w:tr>
      <w:tr w:rsidR="008E46CF" w:rsidRPr="008E46CF" w14:paraId="1E11F6B1" w14:textId="77777777" w:rsidTr="008A7F65">
        <w:tc>
          <w:tcPr>
            <w:tcW w:w="1065" w:type="dxa"/>
            <w:vMerge/>
          </w:tcPr>
          <w:p w14:paraId="123DB728" w14:textId="77777777" w:rsidR="001208D5" w:rsidRPr="008E46CF" w:rsidRDefault="001208D5" w:rsidP="00F63FB9">
            <w:pPr>
              <w:rPr>
                <w:b/>
                <w:bCs/>
              </w:rPr>
            </w:pPr>
          </w:p>
        </w:tc>
        <w:tc>
          <w:tcPr>
            <w:tcW w:w="1308" w:type="dxa"/>
            <w:vMerge/>
          </w:tcPr>
          <w:p w14:paraId="64A833AC" w14:textId="77777777" w:rsidR="001208D5" w:rsidRPr="008E46CF" w:rsidRDefault="001208D5" w:rsidP="00F63FB9"/>
        </w:tc>
        <w:tc>
          <w:tcPr>
            <w:tcW w:w="1271" w:type="dxa"/>
            <w:vMerge/>
          </w:tcPr>
          <w:p w14:paraId="23D34BE4" w14:textId="77777777" w:rsidR="001208D5" w:rsidRPr="008E46CF" w:rsidRDefault="001208D5" w:rsidP="00F63FB9"/>
        </w:tc>
        <w:tc>
          <w:tcPr>
            <w:tcW w:w="941" w:type="dxa"/>
            <w:vMerge/>
          </w:tcPr>
          <w:p w14:paraId="7C132DB6" w14:textId="45E07377" w:rsidR="001208D5" w:rsidRPr="008E46CF" w:rsidRDefault="001208D5" w:rsidP="00F63FB9"/>
        </w:tc>
        <w:tc>
          <w:tcPr>
            <w:tcW w:w="990" w:type="dxa"/>
          </w:tcPr>
          <w:p w14:paraId="06CD8EB0" w14:textId="31E981D6" w:rsidR="001208D5" w:rsidRPr="008E46CF" w:rsidRDefault="001208D5" w:rsidP="00F63FB9">
            <w:pPr>
              <w:rPr>
                <w:rFonts w:ascii="Calibri" w:hAnsi="Calibri" w:cs="Calibri"/>
              </w:rPr>
            </w:pPr>
            <w:r w:rsidRPr="008E46CF">
              <w:t>Ethnic minority</w:t>
            </w:r>
          </w:p>
        </w:tc>
        <w:tc>
          <w:tcPr>
            <w:tcW w:w="630" w:type="dxa"/>
          </w:tcPr>
          <w:p w14:paraId="16E7BB40" w14:textId="51567317" w:rsidR="001208D5" w:rsidRPr="008E46CF" w:rsidRDefault="001208D5" w:rsidP="00F63FB9">
            <w:r w:rsidRPr="008E46CF">
              <w:t>76 (16)</w:t>
            </w:r>
          </w:p>
        </w:tc>
        <w:tc>
          <w:tcPr>
            <w:tcW w:w="630" w:type="dxa"/>
          </w:tcPr>
          <w:p w14:paraId="53073A66" w14:textId="56714975" w:rsidR="001208D5" w:rsidRPr="008E46CF" w:rsidRDefault="001208D5" w:rsidP="00F63FB9">
            <w:r w:rsidRPr="008E46CF">
              <w:t>61 (15.2)</w:t>
            </w:r>
          </w:p>
        </w:tc>
        <w:tc>
          <w:tcPr>
            <w:tcW w:w="630" w:type="dxa"/>
          </w:tcPr>
          <w:p w14:paraId="57584514" w14:textId="732D4E1E" w:rsidR="001208D5" w:rsidRPr="008E46CF" w:rsidRDefault="001208D5" w:rsidP="00F63FB9">
            <w:pPr>
              <w:rPr>
                <w:lang w:val="en-US"/>
              </w:rPr>
            </w:pPr>
            <w:r w:rsidRPr="008E46CF">
              <w:t>115 (26.8)</w:t>
            </w:r>
          </w:p>
        </w:tc>
        <w:tc>
          <w:tcPr>
            <w:tcW w:w="720" w:type="dxa"/>
          </w:tcPr>
          <w:p w14:paraId="705EEAED" w14:textId="1A577040" w:rsidR="001208D5" w:rsidRPr="008E46CF" w:rsidRDefault="001208D5" w:rsidP="00F63FB9">
            <w:pPr>
              <w:rPr>
                <w:lang w:val="en-US"/>
              </w:rPr>
            </w:pPr>
            <w:r w:rsidRPr="008E46CF">
              <w:t>518 (14.5)</w:t>
            </w:r>
          </w:p>
        </w:tc>
        <w:tc>
          <w:tcPr>
            <w:tcW w:w="1620" w:type="dxa"/>
            <w:vMerge/>
          </w:tcPr>
          <w:p w14:paraId="04677E10" w14:textId="77777777" w:rsidR="001208D5" w:rsidRPr="008E46CF" w:rsidRDefault="001208D5" w:rsidP="00F63FB9"/>
        </w:tc>
        <w:tc>
          <w:tcPr>
            <w:tcW w:w="1440" w:type="dxa"/>
            <w:vMerge/>
          </w:tcPr>
          <w:p w14:paraId="115BD7F3" w14:textId="77777777" w:rsidR="001208D5" w:rsidRPr="008E46CF" w:rsidRDefault="001208D5" w:rsidP="00C873F3">
            <w:pPr>
              <w:pStyle w:val="ListParagraph"/>
              <w:numPr>
                <w:ilvl w:val="0"/>
                <w:numId w:val="7"/>
              </w:numPr>
              <w:autoSpaceDE/>
              <w:autoSpaceDN/>
              <w:adjustRightInd/>
              <w:ind w:left="113" w:hanging="113"/>
            </w:pPr>
          </w:p>
        </w:tc>
        <w:tc>
          <w:tcPr>
            <w:tcW w:w="2703" w:type="dxa"/>
            <w:vMerge/>
          </w:tcPr>
          <w:p w14:paraId="0B78383B" w14:textId="77777777" w:rsidR="001208D5" w:rsidRPr="008E46CF" w:rsidRDefault="001208D5" w:rsidP="00F63FB9"/>
        </w:tc>
      </w:tr>
      <w:tr w:rsidR="008E46CF" w:rsidRPr="008E46CF" w14:paraId="39E65CE4" w14:textId="77777777">
        <w:tc>
          <w:tcPr>
            <w:tcW w:w="1065" w:type="dxa"/>
            <w:vMerge w:val="restart"/>
          </w:tcPr>
          <w:p w14:paraId="2CDEFC15" w14:textId="58CDA209" w:rsidR="003542FF" w:rsidRPr="008E46CF" w:rsidRDefault="003542FF" w:rsidP="00F63FB9">
            <w:pPr>
              <w:rPr>
                <w:b/>
                <w:bCs/>
              </w:rPr>
            </w:pPr>
            <w:r w:rsidRPr="008E46CF">
              <w:rPr>
                <w:b/>
                <w:bCs/>
              </w:rPr>
              <w:t>Ford 2008</w:t>
            </w:r>
            <w:r w:rsidRPr="008E46CF">
              <w:rPr>
                <w:rFonts w:ascii="Noto Sans" w:hAnsi="Noto Sans" w:cs="Noto Sans"/>
                <w:shd w:val="clear" w:color="auto" w:fill="FFFFFF"/>
              </w:rPr>
              <w:t>‡</w:t>
            </w:r>
            <w:r w:rsidRPr="008E46CF">
              <w:rPr>
                <w:rFonts w:ascii="Noto Sans" w:hAnsi="Noto Sans" w:cs="Noto Sans"/>
                <w:shd w:val="clear" w:color="auto" w:fill="FFFFFF"/>
                <w:vertAlign w:val="superscript"/>
              </w:rPr>
              <w:t xml:space="preserve">, </w:t>
            </w:r>
            <w:r w:rsidRPr="008E46CF">
              <w:rPr>
                <w:b/>
                <w:bCs/>
              </w:rPr>
              <w:fldChar w:fldCharType="begin"/>
            </w:r>
            <w:r w:rsidRPr="008E46CF">
              <w:rPr>
                <w:b/>
                <w:bCs/>
              </w:rPr>
              <w:instrText xml:space="preserve"> ADDIN EN.CITE &lt;EndNote&gt;&lt;Cite&gt;&lt;Author&gt;Ford&lt;/Author&gt;&lt;Year&gt;2008&lt;/Year&gt;&lt;RecNum&gt;63&lt;/RecNum&gt;&lt;DisplayText&gt;&lt;style face="superscript"&gt;39&lt;/style&gt;&lt;/DisplayText&gt;&lt;record&gt;&lt;rec-number&gt;63&lt;/rec-number&gt;&lt;foreign-keys&gt;&lt;key app="EN" db-id="vd55r9f5apapzie0fa9vv20f59ptev0vtafs" timestamp="1575990359"&gt;63&lt;/key&gt;&lt;/foreign-keys&gt;&lt;ref-type name="Journal Article"&gt;17&lt;/ref-type&gt;&lt;contributors&gt;&lt;authors&gt;&lt;author&gt;Ford, Fiona A.&lt;/author&gt;&lt;author&gt;Mouratidou, Theodora&lt;/author&gt;&lt;author&gt;Wademan, Sarah E.&lt;/author&gt;&lt;author&gt;Fraser, Robert B.&lt;/author&gt;&lt;/authors&gt;&lt;/contributors&gt;&lt;titles&gt;&lt;title&gt;Effect of the introduction of ‘Healthy Start’ on dietary behaviour during and after pregnancy: early results from the ‘before and after’ Sheffield study&lt;/title&gt;&lt;secondary-title&gt;British Journal of Nutrition&lt;/secondary-title&gt;&lt;/titles&gt;&lt;periodical&gt;&lt;full-title&gt;British Journal of Nutrition&lt;/full-title&gt;&lt;/periodical&gt;&lt;pages&gt;1828-1836&lt;/pages&gt;&lt;volume&gt;101&lt;/volume&gt;&lt;number&gt;12&lt;/number&gt;&lt;edition&gt;2008/11/19&lt;/edition&gt;&lt;keywords&gt;&lt;keyword&gt;Dietary behaviour&lt;/keyword&gt;&lt;keyword&gt;Healthy Start&lt;/keyword&gt;&lt;keyword&gt;Maternal nutrition&lt;/keyword&gt;&lt;/keywords&gt;&lt;dates&gt;&lt;year&gt;2008&lt;/year&gt;&lt;/dates&gt;&lt;publisher&gt;Cambridge University Press&lt;/publisher&gt;&lt;isbn&gt;0007-1145&lt;/isbn&gt;&lt;urls&gt;&lt;related-urls&gt;&lt;url&gt;https://www.cambridge.org/core/article/effect-of-the-introduction-of-healthy-start-on-dietary-behaviour-during-and-after-pregnancy-early-results-from-the-before-and-after-sheffield-study/9AD4D221543D00E33BDE56DF00A7EC31&lt;/url&gt;&lt;/related-urls&gt;&lt;/urls&gt;&lt;electronic-resource-num&gt;10.1017/S0007114508135899&lt;/electronic-resource-num&gt;&lt;remote-database-name&gt;Cambridge Core&lt;/remote-database-name&gt;&lt;remote-database-provider&gt;Cambridge University Press&lt;/remote-database-provider&gt;&lt;/record&gt;&lt;/Cite&gt;&lt;/EndNote&gt;</w:instrText>
            </w:r>
            <w:r w:rsidRPr="008E46CF">
              <w:rPr>
                <w:b/>
                <w:bCs/>
              </w:rPr>
              <w:fldChar w:fldCharType="separate"/>
            </w:r>
            <w:r w:rsidRPr="008E46CF">
              <w:rPr>
                <w:b/>
                <w:bCs/>
                <w:noProof/>
                <w:vertAlign w:val="superscript"/>
              </w:rPr>
              <w:t>39</w:t>
            </w:r>
            <w:r w:rsidRPr="008E46CF">
              <w:rPr>
                <w:b/>
                <w:bCs/>
              </w:rPr>
              <w:fldChar w:fldCharType="end"/>
            </w:r>
          </w:p>
        </w:tc>
        <w:tc>
          <w:tcPr>
            <w:tcW w:w="1308" w:type="dxa"/>
            <w:vMerge w:val="restart"/>
          </w:tcPr>
          <w:p w14:paraId="63CE0C82" w14:textId="521D3D83" w:rsidR="003542FF" w:rsidRPr="008E46CF" w:rsidRDefault="003542FF" w:rsidP="00F63FB9">
            <w:r w:rsidRPr="008E46CF">
              <w:t xml:space="preserve">Before and </w:t>
            </w:r>
            <w:proofErr w:type="spellStart"/>
            <w:r w:rsidRPr="008E46CF">
              <w:t>after</w:t>
            </w:r>
            <w:r w:rsidRPr="008E46CF">
              <w:rPr>
                <w:vertAlign w:val="superscript"/>
              </w:rPr>
              <w:t>a</w:t>
            </w:r>
            <w:proofErr w:type="spellEnd"/>
            <w:r w:rsidRPr="008E46CF">
              <w:t>. Natural experiment investigating</w:t>
            </w:r>
            <w:r w:rsidR="00026FD7" w:rsidRPr="008E46CF">
              <w:t xml:space="preserve"> </w:t>
            </w:r>
            <w:r w:rsidRPr="008E46CF">
              <w:t>impact of policy change, removal of welfare food scheme (WFS) and introduction of HS. Data collect</w:t>
            </w:r>
            <w:r w:rsidR="000C261D" w:rsidRPr="008E46CF">
              <w:t>ion</w:t>
            </w:r>
            <w:r w:rsidRPr="008E46CF">
              <w:t xml:space="preserve"> by trained </w:t>
            </w:r>
            <w:r w:rsidR="000C261D" w:rsidRPr="008E46CF">
              <w:t>interviewers</w:t>
            </w:r>
          </w:p>
          <w:p w14:paraId="72C2BDE0" w14:textId="77777777" w:rsidR="003542FF" w:rsidRPr="008E46CF" w:rsidRDefault="003542FF" w:rsidP="00F63FB9"/>
          <w:p w14:paraId="33FB34BC" w14:textId="77777777" w:rsidR="003542FF" w:rsidRPr="008E46CF" w:rsidRDefault="003542FF" w:rsidP="00F63FB9">
            <w:r w:rsidRPr="008E46CF">
              <w:t>England, UK</w:t>
            </w:r>
          </w:p>
          <w:p w14:paraId="4722DB9A" w14:textId="77777777" w:rsidR="003542FF" w:rsidRPr="008E46CF" w:rsidRDefault="003542FF" w:rsidP="00F63FB9"/>
          <w:p w14:paraId="1F4F6B7A" w14:textId="77777777" w:rsidR="003542FF" w:rsidRPr="008E46CF" w:rsidRDefault="003542FF" w:rsidP="00F63FB9">
            <w:r w:rsidRPr="008E46CF">
              <w:t>WFS: November 2005-06</w:t>
            </w:r>
          </w:p>
          <w:p w14:paraId="01798C4C" w14:textId="44DAFA91" w:rsidR="003542FF" w:rsidRPr="008E46CF" w:rsidRDefault="003542FF" w:rsidP="00F63FB9">
            <w:r w:rsidRPr="008E46CF">
              <w:lastRenderedPageBreak/>
              <w:t>HS: April-November 2007</w:t>
            </w:r>
          </w:p>
        </w:tc>
        <w:tc>
          <w:tcPr>
            <w:tcW w:w="1271" w:type="dxa"/>
            <w:vMerge w:val="restart"/>
          </w:tcPr>
          <w:p w14:paraId="1FCB5EF3" w14:textId="296EB13B" w:rsidR="003542FF" w:rsidRPr="008E46CF" w:rsidRDefault="003542FF" w:rsidP="00F63FB9">
            <w:r w:rsidRPr="008E46CF">
              <w:lastRenderedPageBreak/>
              <w:t xml:space="preserve">Caucasian pregnant </w:t>
            </w:r>
            <w:r w:rsidR="00D871F5" w:rsidRPr="008E46CF">
              <w:t xml:space="preserve">(P) </w:t>
            </w:r>
            <w:r w:rsidRPr="008E46CF">
              <w:t>and postpartum (</w:t>
            </w:r>
            <w:r w:rsidR="000C261D" w:rsidRPr="008E46CF">
              <w:t>PP</w:t>
            </w:r>
            <w:r w:rsidRPr="008E46CF">
              <w:t>) women who may have been eligible for WFS or HS (determined using proxy measures).</w:t>
            </w:r>
          </w:p>
          <w:p w14:paraId="580654B0" w14:textId="77777777" w:rsidR="003542FF" w:rsidRPr="008E46CF" w:rsidRDefault="003542FF" w:rsidP="00F63FB9"/>
          <w:p w14:paraId="474BDFEF" w14:textId="77777777" w:rsidR="00D871F5" w:rsidRPr="008E46CF" w:rsidRDefault="003542FF" w:rsidP="00F63FB9">
            <w:pPr>
              <w:rPr>
                <w:lang w:val="fr-FR"/>
              </w:rPr>
            </w:pPr>
            <w:r w:rsidRPr="008E46CF">
              <w:rPr>
                <w:lang w:val="fr-FR"/>
              </w:rPr>
              <w:t xml:space="preserve">WFS: </w:t>
            </w:r>
            <w:proofErr w:type="spellStart"/>
            <w:r w:rsidRPr="008E46CF">
              <w:rPr>
                <w:lang w:val="fr-FR"/>
              </w:rPr>
              <w:t>Pregnant</w:t>
            </w:r>
            <w:proofErr w:type="spellEnd"/>
            <w:r w:rsidRPr="008E46CF">
              <w:rPr>
                <w:lang w:val="fr-FR"/>
              </w:rPr>
              <w:t xml:space="preserve">: n= 90, </w:t>
            </w:r>
          </w:p>
          <w:p w14:paraId="05EBB790" w14:textId="1CFA3EE7" w:rsidR="003542FF" w:rsidRPr="008E46CF" w:rsidRDefault="000C261D" w:rsidP="00F63FB9">
            <w:pPr>
              <w:rPr>
                <w:lang w:val="fr-FR"/>
              </w:rPr>
            </w:pPr>
            <w:r w:rsidRPr="008E46CF">
              <w:rPr>
                <w:lang w:val="fr-FR"/>
              </w:rPr>
              <w:t>PP</w:t>
            </w:r>
            <w:r w:rsidR="003542FF" w:rsidRPr="008E46CF">
              <w:rPr>
                <w:lang w:val="fr-FR"/>
              </w:rPr>
              <w:t>: n= 86</w:t>
            </w:r>
          </w:p>
          <w:p w14:paraId="538D36EE" w14:textId="77777777" w:rsidR="00D871F5" w:rsidRPr="008E46CF" w:rsidRDefault="003542FF" w:rsidP="00F63FB9">
            <w:pPr>
              <w:rPr>
                <w:lang w:val="fr-FR"/>
              </w:rPr>
            </w:pPr>
            <w:r w:rsidRPr="008E46CF">
              <w:rPr>
                <w:lang w:val="fr-FR"/>
              </w:rPr>
              <w:t xml:space="preserve">HS: </w:t>
            </w:r>
            <w:proofErr w:type="spellStart"/>
            <w:r w:rsidRPr="008E46CF">
              <w:rPr>
                <w:lang w:val="fr-FR"/>
              </w:rPr>
              <w:t>Pregnant</w:t>
            </w:r>
            <w:proofErr w:type="spellEnd"/>
            <w:r w:rsidRPr="008E46CF">
              <w:rPr>
                <w:lang w:val="fr-FR"/>
              </w:rPr>
              <w:t xml:space="preserve">: n= 96, </w:t>
            </w:r>
          </w:p>
          <w:p w14:paraId="3EEDB7B3" w14:textId="14747A87" w:rsidR="003542FF" w:rsidRPr="008E46CF" w:rsidRDefault="00D871F5" w:rsidP="00F63FB9">
            <w:pPr>
              <w:rPr>
                <w:lang w:val="fr-FR"/>
              </w:rPr>
            </w:pPr>
            <w:r w:rsidRPr="008E46CF">
              <w:rPr>
                <w:lang w:val="fr-FR"/>
              </w:rPr>
              <w:t>PP</w:t>
            </w:r>
            <w:r w:rsidR="003542FF" w:rsidRPr="008E46CF">
              <w:rPr>
                <w:lang w:val="fr-FR"/>
              </w:rPr>
              <w:t>: n= 64</w:t>
            </w:r>
          </w:p>
          <w:p w14:paraId="40AD2432" w14:textId="77777777" w:rsidR="003542FF" w:rsidRPr="008E46CF" w:rsidRDefault="003542FF" w:rsidP="00F63FB9">
            <w:pPr>
              <w:rPr>
                <w:lang w:val="fr-FR"/>
              </w:rPr>
            </w:pPr>
          </w:p>
          <w:p w14:paraId="2F07EAD8" w14:textId="4D5267A8" w:rsidR="003542FF" w:rsidRPr="008E46CF" w:rsidRDefault="003542FF" w:rsidP="00F63FB9">
            <w:pPr>
              <w:rPr>
                <w:lang w:val="fr-FR"/>
              </w:rPr>
            </w:pPr>
            <w:r w:rsidRPr="008E46CF">
              <w:rPr>
                <w:lang w:val="fr-FR"/>
              </w:rPr>
              <w:t>Total n= 336</w:t>
            </w:r>
          </w:p>
        </w:tc>
        <w:tc>
          <w:tcPr>
            <w:tcW w:w="1931" w:type="dxa"/>
            <w:gridSpan w:val="2"/>
          </w:tcPr>
          <w:p w14:paraId="0AB232AE" w14:textId="77777777" w:rsidR="003542FF" w:rsidRPr="008E46CF" w:rsidRDefault="003542FF" w:rsidP="00F63FB9">
            <w:pPr>
              <w:rPr>
                <w:rFonts w:ascii="Calibri" w:hAnsi="Calibri" w:cs="Calibri"/>
                <w:lang w:val="fr-FR"/>
              </w:rPr>
            </w:pPr>
          </w:p>
        </w:tc>
        <w:tc>
          <w:tcPr>
            <w:tcW w:w="630" w:type="dxa"/>
          </w:tcPr>
          <w:p w14:paraId="714EF0E9" w14:textId="1691E327" w:rsidR="003542FF" w:rsidRPr="008E46CF" w:rsidRDefault="003542FF" w:rsidP="00F63FB9">
            <w:r w:rsidRPr="008E46CF">
              <w:t>WFS P (n= 90)</w:t>
            </w:r>
          </w:p>
        </w:tc>
        <w:tc>
          <w:tcPr>
            <w:tcW w:w="630" w:type="dxa"/>
          </w:tcPr>
          <w:p w14:paraId="5B6DEFF6" w14:textId="75C403EA" w:rsidR="003542FF" w:rsidRPr="008E46CF" w:rsidRDefault="003542FF" w:rsidP="00F63FB9">
            <w:r w:rsidRPr="008E46CF">
              <w:t xml:space="preserve">HS P </w:t>
            </w:r>
          </w:p>
          <w:p w14:paraId="7C7D0138" w14:textId="239B8EDB" w:rsidR="003542FF" w:rsidRPr="008E46CF" w:rsidRDefault="003542FF" w:rsidP="00F63FB9">
            <w:r w:rsidRPr="008E46CF">
              <w:t>(n= 96)</w:t>
            </w:r>
          </w:p>
        </w:tc>
        <w:tc>
          <w:tcPr>
            <w:tcW w:w="630" w:type="dxa"/>
          </w:tcPr>
          <w:p w14:paraId="21C41CE9" w14:textId="77777777" w:rsidR="003542FF" w:rsidRPr="008E46CF" w:rsidRDefault="003542FF" w:rsidP="00F63FB9">
            <w:r w:rsidRPr="008E46CF">
              <w:t xml:space="preserve">WFS PP </w:t>
            </w:r>
          </w:p>
          <w:p w14:paraId="62A4B4CE" w14:textId="7B95D6B4" w:rsidR="003542FF" w:rsidRPr="008E46CF" w:rsidRDefault="003542FF" w:rsidP="00F63FB9">
            <w:pPr>
              <w:rPr>
                <w:lang w:val="en-US"/>
              </w:rPr>
            </w:pPr>
            <w:r w:rsidRPr="008E46CF">
              <w:t>(n= 86)</w:t>
            </w:r>
          </w:p>
        </w:tc>
        <w:tc>
          <w:tcPr>
            <w:tcW w:w="720" w:type="dxa"/>
          </w:tcPr>
          <w:p w14:paraId="3E5AC335" w14:textId="77777777" w:rsidR="003542FF" w:rsidRPr="008E46CF" w:rsidRDefault="003542FF" w:rsidP="00F63FB9">
            <w:r w:rsidRPr="008E46CF">
              <w:t xml:space="preserve">HS PP </w:t>
            </w:r>
          </w:p>
          <w:p w14:paraId="63B93F97" w14:textId="3AFF9FFF" w:rsidR="003542FF" w:rsidRPr="008E46CF" w:rsidRDefault="003542FF" w:rsidP="00F63FB9">
            <w:pPr>
              <w:rPr>
                <w:lang w:val="en-US"/>
              </w:rPr>
            </w:pPr>
            <w:r w:rsidRPr="008E46CF">
              <w:t>(n= 86)</w:t>
            </w:r>
          </w:p>
        </w:tc>
        <w:tc>
          <w:tcPr>
            <w:tcW w:w="1620" w:type="dxa"/>
            <w:vMerge w:val="restart"/>
          </w:tcPr>
          <w:p w14:paraId="54C96E41" w14:textId="15C9D34D" w:rsidR="003542FF" w:rsidRPr="008E46CF" w:rsidRDefault="003542FF" w:rsidP="00F63FB9">
            <w:r w:rsidRPr="008E46CF">
              <w:t>WFS and paper-based HS scheme</w:t>
            </w:r>
          </w:p>
        </w:tc>
        <w:tc>
          <w:tcPr>
            <w:tcW w:w="1440" w:type="dxa"/>
            <w:vMerge w:val="restart"/>
          </w:tcPr>
          <w:p w14:paraId="7ABBFF7F" w14:textId="6BDC32D9" w:rsidR="003542FF" w:rsidRPr="008E46CF" w:rsidRDefault="002179A9" w:rsidP="00C873F3">
            <w:pPr>
              <w:pStyle w:val="ListParagraph"/>
              <w:numPr>
                <w:ilvl w:val="0"/>
                <w:numId w:val="9"/>
              </w:numPr>
              <w:autoSpaceDE/>
              <w:autoSpaceDN/>
              <w:adjustRightInd/>
              <w:ind w:left="113" w:hanging="113"/>
            </w:pPr>
            <w:r w:rsidRPr="008E46CF">
              <w:t>Food</w:t>
            </w:r>
            <w:r w:rsidR="003542FF" w:rsidRPr="008E46CF">
              <w:t xml:space="preserve"> </w:t>
            </w:r>
            <w:r w:rsidRPr="008E46CF">
              <w:t>consumption</w:t>
            </w:r>
            <w:r w:rsidR="003542FF" w:rsidRPr="008E46CF">
              <w:t xml:space="preserve"> </w:t>
            </w:r>
            <w:r w:rsidRPr="008E46CF">
              <w:t>including F&amp;V</w:t>
            </w:r>
          </w:p>
          <w:p w14:paraId="4E978AC1" w14:textId="3CEA413F" w:rsidR="003542FF" w:rsidRPr="008E46CF" w:rsidRDefault="003542FF" w:rsidP="00C873F3">
            <w:pPr>
              <w:pStyle w:val="ListParagraph"/>
              <w:numPr>
                <w:ilvl w:val="0"/>
                <w:numId w:val="7"/>
              </w:numPr>
              <w:autoSpaceDE/>
              <w:autoSpaceDN/>
              <w:adjustRightInd/>
              <w:ind w:left="113" w:hanging="113"/>
            </w:pPr>
            <w:r w:rsidRPr="008E46CF">
              <w:t>Nutrient intake</w:t>
            </w:r>
          </w:p>
        </w:tc>
        <w:tc>
          <w:tcPr>
            <w:tcW w:w="2703" w:type="dxa"/>
            <w:vMerge w:val="restart"/>
          </w:tcPr>
          <w:p w14:paraId="1D1C24C6" w14:textId="77777777" w:rsidR="003542FF" w:rsidRPr="008E46CF" w:rsidRDefault="003542FF" w:rsidP="00F63FB9">
            <w:r w:rsidRPr="008E46CF">
              <w:t>+ Takes advantage of natural experiment</w:t>
            </w:r>
          </w:p>
          <w:p w14:paraId="5BBB82EA" w14:textId="77777777" w:rsidR="003542FF" w:rsidRPr="008E46CF" w:rsidRDefault="003542FF" w:rsidP="00F63FB9">
            <w:r w:rsidRPr="008E46CF">
              <w:t>+ Data collected by trained interviewer</w:t>
            </w:r>
          </w:p>
          <w:p w14:paraId="439A33AF" w14:textId="77777777" w:rsidR="003542FF" w:rsidRPr="008E46CF" w:rsidRDefault="003542FF" w:rsidP="00F63FB9">
            <w:r w:rsidRPr="008E46CF">
              <w:t>+ Adjustment for some confounding</w:t>
            </w:r>
          </w:p>
          <w:p w14:paraId="0DBD90E7" w14:textId="77777777" w:rsidR="003542FF" w:rsidRPr="008E46CF" w:rsidRDefault="003542FF" w:rsidP="00F63FB9">
            <w:r w:rsidRPr="008E46CF">
              <w:t>- Large differences in under/over reporting between groups</w:t>
            </w:r>
          </w:p>
          <w:p w14:paraId="3C6C969B" w14:textId="77777777" w:rsidR="003542FF" w:rsidRPr="008E46CF" w:rsidRDefault="003542FF" w:rsidP="00F63FB9">
            <w:r w:rsidRPr="008E46CF">
              <w:t>- Used FFQ rather than weighted food diary</w:t>
            </w:r>
          </w:p>
          <w:p w14:paraId="26B2F178" w14:textId="2CDA83FD" w:rsidR="003542FF" w:rsidRPr="008E46CF" w:rsidRDefault="003542FF" w:rsidP="00F63FB9">
            <w:r w:rsidRPr="008E46CF">
              <w:t>- Excludes non-Caucasian, non-English speaking women</w:t>
            </w:r>
          </w:p>
        </w:tc>
      </w:tr>
      <w:tr w:rsidR="008E46CF" w:rsidRPr="008E46CF" w14:paraId="29FF6D80" w14:textId="77777777">
        <w:tc>
          <w:tcPr>
            <w:tcW w:w="1065" w:type="dxa"/>
            <w:vMerge/>
          </w:tcPr>
          <w:p w14:paraId="6B48EAA5" w14:textId="77777777" w:rsidR="003542FF" w:rsidRPr="008E46CF" w:rsidRDefault="003542FF" w:rsidP="00F63FB9">
            <w:pPr>
              <w:rPr>
                <w:b/>
                <w:bCs/>
              </w:rPr>
            </w:pPr>
          </w:p>
        </w:tc>
        <w:tc>
          <w:tcPr>
            <w:tcW w:w="1308" w:type="dxa"/>
            <w:vMerge/>
          </w:tcPr>
          <w:p w14:paraId="675E9C72" w14:textId="77777777" w:rsidR="003542FF" w:rsidRPr="008E46CF" w:rsidRDefault="003542FF" w:rsidP="00F63FB9"/>
        </w:tc>
        <w:tc>
          <w:tcPr>
            <w:tcW w:w="1271" w:type="dxa"/>
            <w:vMerge/>
          </w:tcPr>
          <w:p w14:paraId="33A4BFD2" w14:textId="77777777" w:rsidR="003542FF" w:rsidRPr="008E46CF" w:rsidRDefault="003542FF" w:rsidP="00F63FB9"/>
        </w:tc>
        <w:tc>
          <w:tcPr>
            <w:tcW w:w="1931" w:type="dxa"/>
            <w:gridSpan w:val="2"/>
          </w:tcPr>
          <w:p w14:paraId="396A4A8E" w14:textId="76478B24" w:rsidR="003542FF" w:rsidRPr="008E46CF" w:rsidRDefault="003542FF" w:rsidP="00F63FB9">
            <w:pPr>
              <w:rPr>
                <w:rFonts w:ascii="Calibri" w:hAnsi="Calibri" w:cs="Calibri"/>
              </w:rPr>
            </w:pPr>
            <w:r w:rsidRPr="008E46CF">
              <w:t>Age, years</w:t>
            </w:r>
          </w:p>
        </w:tc>
        <w:tc>
          <w:tcPr>
            <w:tcW w:w="630" w:type="dxa"/>
          </w:tcPr>
          <w:p w14:paraId="3DBAEED2" w14:textId="383C4C04" w:rsidR="003542FF" w:rsidRPr="008E46CF" w:rsidRDefault="003542FF" w:rsidP="00F63FB9">
            <w:r w:rsidRPr="008E46CF">
              <w:t>22</w:t>
            </w:r>
          </w:p>
        </w:tc>
        <w:tc>
          <w:tcPr>
            <w:tcW w:w="630" w:type="dxa"/>
          </w:tcPr>
          <w:p w14:paraId="4768C1D5" w14:textId="7C3CFA9C" w:rsidR="003542FF" w:rsidRPr="008E46CF" w:rsidRDefault="003542FF" w:rsidP="00F63FB9">
            <w:r w:rsidRPr="008E46CF">
              <w:t>21.5</w:t>
            </w:r>
          </w:p>
        </w:tc>
        <w:tc>
          <w:tcPr>
            <w:tcW w:w="630" w:type="dxa"/>
          </w:tcPr>
          <w:p w14:paraId="18E0F687" w14:textId="4A67259D" w:rsidR="003542FF" w:rsidRPr="008E46CF" w:rsidRDefault="003542FF" w:rsidP="00F63FB9">
            <w:pPr>
              <w:rPr>
                <w:lang w:val="en-US"/>
              </w:rPr>
            </w:pPr>
            <w:r w:rsidRPr="008E46CF">
              <w:t>25</w:t>
            </w:r>
          </w:p>
        </w:tc>
        <w:tc>
          <w:tcPr>
            <w:tcW w:w="720" w:type="dxa"/>
          </w:tcPr>
          <w:p w14:paraId="095E4CF9" w14:textId="721AC416" w:rsidR="003542FF" w:rsidRPr="008E46CF" w:rsidRDefault="003542FF" w:rsidP="00F63FB9">
            <w:pPr>
              <w:rPr>
                <w:lang w:val="en-US"/>
              </w:rPr>
            </w:pPr>
            <w:r w:rsidRPr="008E46CF">
              <w:t>22</w:t>
            </w:r>
          </w:p>
        </w:tc>
        <w:tc>
          <w:tcPr>
            <w:tcW w:w="1620" w:type="dxa"/>
            <w:vMerge/>
          </w:tcPr>
          <w:p w14:paraId="01BB9B37" w14:textId="77777777" w:rsidR="003542FF" w:rsidRPr="008E46CF" w:rsidRDefault="003542FF" w:rsidP="00F63FB9"/>
        </w:tc>
        <w:tc>
          <w:tcPr>
            <w:tcW w:w="1440" w:type="dxa"/>
            <w:vMerge/>
          </w:tcPr>
          <w:p w14:paraId="153E4DA6" w14:textId="77777777" w:rsidR="003542FF" w:rsidRPr="008E46CF" w:rsidRDefault="003542FF" w:rsidP="00C873F3">
            <w:pPr>
              <w:pStyle w:val="ListParagraph"/>
              <w:numPr>
                <w:ilvl w:val="0"/>
                <w:numId w:val="7"/>
              </w:numPr>
              <w:autoSpaceDE/>
              <w:autoSpaceDN/>
              <w:adjustRightInd/>
              <w:ind w:left="113" w:hanging="113"/>
            </w:pPr>
          </w:p>
        </w:tc>
        <w:tc>
          <w:tcPr>
            <w:tcW w:w="2703" w:type="dxa"/>
            <w:vMerge/>
          </w:tcPr>
          <w:p w14:paraId="1235836B" w14:textId="77777777" w:rsidR="003542FF" w:rsidRPr="008E46CF" w:rsidRDefault="003542FF" w:rsidP="00F63FB9"/>
        </w:tc>
      </w:tr>
      <w:tr w:rsidR="008E46CF" w:rsidRPr="008E46CF" w14:paraId="5047F40C" w14:textId="77777777" w:rsidTr="008A7F65">
        <w:tc>
          <w:tcPr>
            <w:tcW w:w="1065" w:type="dxa"/>
            <w:vMerge/>
          </w:tcPr>
          <w:p w14:paraId="034FC5B9" w14:textId="77777777" w:rsidR="001208D5" w:rsidRPr="008E46CF" w:rsidRDefault="001208D5" w:rsidP="00F63FB9">
            <w:pPr>
              <w:rPr>
                <w:b/>
                <w:bCs/>
              </w:rPr>
            </w:pPr>
          </w:p>
        </w:tc>
        <w:tc>
          <w:tcPr>
            <w:tcW w:w="1308" w:type="dxa"/>
            <w:vMerge/>
          </w:tcPr>
          <w:p w14:paraId="2660E987" w14:textId="77777777" w:rsidR="001208D5" w:rsidRPr="008E46CF" w:rsidRDefault="001208D5" w:rsidP="00F63FB9"/>
        </w:tc>
        <w:tc>
          <w:tcPr>
            <w:tcW w:w="1271" w:type="dxa"/>
            <w:vMerge/>
          </w:tcPr>
          <w:p w14:paraId="6EEBB709" w14:textId="77777777" w:rsidR="001208D5" w:rsidRPr="008E46CF" w:rsidRDefault="001208D5" w:rsidP="00F63FB9"/>
        </w:tc>
        <w:tc>
          <w:tcPr>
            <w:tcW w:w="941" w:type="dxa"/>
          </w:tcPr>
          <w:p w14:paraId="63D9C0B0" w14:textId="05C3BFA9" w:rsidR="001208D5" w:rsidRPr="008E46CF" w:rsidRDefault="001208D5" w:rsidP="00F63FB9">
            <w:r w:rsidRPr="008E46CF">
              <w:t>Ethnic background, (%)</w:t>
            </w:r>
          </w:p>
        </w:tc>
        <w:tc>
          <w:tcPr>
            <w:tcW w:w="990" w:type="dxa"/>
          </w:tcPr>
          <w:p w14:paraId="33C219D9" w14:textId="29CF3DF5" w:rsidR="001208D5" w:rsidRPr="008E46CF" w:rsidRDefault="001208D5" w:rsidP="00F63FB9">
            <w:pPr>
              <w:rPr>
                <w:rFonts w:ascii="Calibri" w:hAnsi="Calibri" w:cs="Calibri"/>
              </w:rPr>
            </w:pPr>
            <w:r w:rsidRPr="008E46CF">
              <w:t>Caucasian</w:t>
            </w:r>
          </w:p>
        </w:tc>
        <w:tc>
          <w:tcPr>
            <w:tcW w:w="630" w:type="dxa"/>
          </w:tcPr>
          <w:p w14:paraId="3866619D" w14:textId="6D599A04" w:rsidR="001208D5" w:rsidRPr="008E46CF" w:rsidRDefault="001208D5" w:rsidP="00F63FB9">
            <w:r w:rsidRPr="008E46CF">
              <w:t>100</w:t>
            </w:r>
          </w:p>
        </w:tc>
        <w:tc>
          <w:tcPr>
            <w:tcW w:w="630" w:type="dxa"/>
          </w:tcPr>
          <w:p w14:paraId="4ABB9E53" w14:textId="21766F69" w:rsidR="001208D5" w:rsidRPr="008E46CF" w:rsidRDefault="001208D5" w:rsidP="00F63FB9">
            <w:r w:rsidRPr="008E46CF">
              <w:t>100</w:t>
            </w:r>
          </w:p>
        </w:tc>
        <w:tc>
          <w:tcPr>
            <w:tcW w:w="630" w:type="dxa"/>
          </w:tcPr>
          <w:p w14:paraId="1AB5AB46" w14:textId="579CCE9C" w:rsidR="001208D5" w:rsidRPr="008E46CF" w:rsidRDefault="001208D5" w:rsidP="00F63FB9">
            <w:pPr>
              <w:rPr>
                <w:lang w:val="en-US"/>
              </w:rPr>
            </w:pPr>
            <w:r w:rsidRPr="008E46CF">
              <w:t>100</w:t>
            </w:r>
          </w:p>
        </w:tc>
        <w:tc>
          <w:tcPr>
            <w:tcW w:w="720" w:type="dxa"/>
          </w:tcPr>
          <w:p w14:paraId="46785D18" w14:textId="35AF0ABE" w:rsidR="001208D5" w:rsidRPr="008E46CF" w:rsidRDefault="001208D5" w:rsidP="00F63FB9">
            <w:pPr>
              <w:rPr>
                <w:lang w:val="en-US"/>
              </w:rPr>
            </w:pPr>
            <w:r w:rsidRPr="008E46CF">
              <w:t>100</w:t>
            </w:r>
          </w:p>
        </w:tc>
        <w:tc>
          <w:tcPr>
            <w:tcW w:w="1620" w:type="dxa"/>
            <w:vMerge/>
          </w:tcPr>
          <w:p w14:paraId="12983232" w14:textId="77777777" w:rsidR="001208D5" w:rsidRPr="008E46CF" w:rsidRDefault="001208D5" w:rsidP="00F63FB9"/>
        </w:tc>
        <w:tc>
          <w:tcPr>
            <w:tcW w:w="1440" w:type="dxa"/>
            <w:vMerge/>
          </w:tcPr>
          <w:p w14:paraId="73CA5EC9" w14:textId="77777777" w:rsidR="001208D5" w:rsidRPr="008E46CF" w:rsidRDefault="001208D5" w:rsidP="00C873F3">
            <w:pPr>
              <w:pStyle w:val="ListParagraph"/>
              <w:numPr>
                <w:ilvl w:val="0"/>
                <w:numId w:val="7"/>
              </w:numPr>
              <w:autoSpaceDE/>
              <w:autoSpaceDN/>
              <w:adjustRightInd/>
              <w:ind w:left="113" w:hanging="113"/>
            </w:pPr>
          </w:p>
        </w:tc>
        <w:tc>
          <w:tcPr>
            <w:tcW w:w="2703" w:type="dxa"/>
            <w:vMerge/>
          </w:tcPr>
          <w:p w14:paraId="35A32ED2" w14:textId="77777777" w:rsidR="001208D5" w:rsidRPr="008E46CF" w:rsidRDefault="001208D5" w:rsidP="00F63FB9"/>
        </w:tc>
      </w:tr>
      <w:tr w:rsidR="008E46CF" w:rsidRPr="008E46CF" w14:paraId="44EDD46E" w14:textId="77777777">
        <w:tc>
          <w:tcPr>
            <w:tcW w:w="1065" w:type="dxa"/>
          </w:tcPr>
          <w:p w14:paraId="014AED76" w14:textId="3FD42CFE" w:rsidR="003542FF" w:rsidRPr="008E46CF" w:rsidRDefault="003542FF" w:rsidP="00F63FB9">
            <w:pPr>
              <w:rPr>
                <w:b/>
                <w:bCs/>
              </w:rPr>
            </w:pPr>
            <w:r w:rsidRPr="008E46CF">
              <w:rPr>
                <w:b/>
                <w:bCs/>
              </w:rPr>
              <w:t>Griffith 2018</w:t>
            </w:r>
            <w:r w:rsidRPr="008E46CF">
              <w:rPr>
                <w:b/>
                <w:bCs/>
              </w:rPr>
              <w:fldChar w:fldCharType="begin"/>
            </w:r>
            <w:r w:rsidRPr="008E46CF">
              <w:rPr>
                <w:b/>
                <w:bCs/>
              </w:rPr>
              <w:instrText xml:space="preserve"> ADDIN EN.CITE &lt;EndNote&gt;&lt;Cite&gt;&lt;Author&gt;Griffith&lt;/Author&gt;&lt;Year&gt;2018&lt;/Year&gt;&lt;RecNum&gt;65&lt;/RecNum&gt;&lt;DisplayText&gt;&lt;style face="superscript"&gt;40&lt;/style&gt;&lt;/DisplayText&gt;&lt;record&gt;&lt;rec-number&gt;65&lt;/rec-number&gt;&lt;foreign-keys&gt;&lt;key app="EN" db-id="vd55r9f5apapzie0fa9vv20f59ptev0vtafs" timestamp="1575990359"&gt;6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www.sciencedirect.com/science/article/pii/S0167629616302533&lt;/url&gt;&lt;/related-urls&gt;&lt;/urls&gt;&lt;electronic-resource-num&gt;https://doi.org/10.1016/j.jhealeco.2018.02.009&lt;/electronic-resource-num&gt;&lt;/record&gt;&lt;/Cite&gt;&lt;/EndNote&gt;</w:instrText>
            </w:r>
            <w:r w:rsidRPr="008E46CF">
              <w:rPr>
                <w:b/>
                <w:bCs/>
              </w:rPr>
              <w:fldChar w:fldCharType="separate"/>
            </w:r>
            <w:r w:rsidRPr="008E46CF">
              <w:rPr>
                <w:b/>
                <w:bCs/>
                <w:noProof/>
                <w:vertAlign w:val="superscript"/>
              </w:rPr>
              <w:t>40</w:t>
            </w:r>
            <w:r w:rsidRPr="008E46CF">
              <w:rPr>
                <w:b/>
                <w:bCs/>
              </w:rPr>
              <w:fldChar w:fldCharType="end"/>
            </w:r>
          </w:p>
        </w:tc>
        <w:tc>
          <w:tcPr>
            <w:tcW w:w="1308" w:type="dxa"/>
          </w:tcPr>
          <w:p w14:paraId="49CEF2A0" w14:textId="76F3A81B" w:rsidR="003542FF" w:rsidRPr="008E46CF" w:rsidRDefault="003542FF" w:rsidP="00F63FB9">
            <w:r w:rsidRPr="008E46CF">
              <w:t xml:space="preserve">Before and </w:t>
            </w:r>
            <w:proofErr w:type="spellStart"/>
            <w:r w:rsidRPr="008E46CF">
              <w:t>after</w:t>
            </w:r>
            <w:r w:rsidRPr="008E46CF">
              <w:rPr>
                <w:vertAlign w:val="superscript"/>
              </w:rPr>
              <w:t>a</w:t>
            </w:r>
            <w:proofErr w:type="spellEnd"/>
            <w:r w:rsidRPr="008E46CF">
              <w:t xml:space="preserve">. Secondary data analysis of UK shopping data (Kantar) before and after </w:t>
            </w:r>
            <w:r w:rsidR="00BC751E" w:rsidRPr="008E46CF">
              <w:t xml:space="preserve">HS </w:t>
            </w:r>
            <w:r w:rsidRPr="008E46CF">
              <w:t>introduction.</w:t>
            </w:r>
          </w:p>
          <w:p w14:paraId="233EC29D" w14:textId="77777777" w:rsidR="003542FF" w:rsidRPr="008E46CF" w:rsidRDefault="003542FF" w:rsidP="00F63FB9"/>
          <w:p w14:paraId="39BCB663" w14:textId="77777777" w:rsidR="003542FF" w:rsidRPr="008E46CF" w:rsidRDefault="003542FF" w:rsidP="00F63FB9">
            <w:r w:rsidRPr="008E46CF">
              <w:t>England, UK</w:t>
            </w:r>
            <w:r w:rsidRPr="008E46CF">
              <w:br/>
            </w:r>
          </w:p>
          <w:p w14:paraId="3284828A" w14:textId="17ADB408" w:rsidR="003542FF" w:rsidRPr="008E46CF" w:rsidRDefault="003542FF" w:rsidP="00F63FB9">
            <w:r w:rsidRPr="008E46CF">
              <w:t>December 2004-November 2008</w:t>
            </w:r>
          </w:p>
        </w:tc>
        <w:tc>
          <w:tcPr>
            <w:tcW w:w="1271" w:type="dxa"/>
          </w:tcPr>
          <w:p w14:paraId="7DE055FE" w14:textId="77777777" w:rsidR="003542FF" w:rsidRPr="008E46CF" w:rsidRDefault="003542FF" w:rsidP="00F63FB9">
            <w:r w:rsidRPr="008E46CF">
              <w:t>Low-income HHs, split into likely eligible for HS (determined using proxy measures) and non-eligible (children aged 4-8, women prior to a pregnancy)</w:t>
            </w:r>
          </w:p>
          <w:p w14:paraId="224FEF3B" w14:textId="77777777" w:rsidR="003542FF" w:rsidRPr="008E46CF" w:rsidRDefault="003542FF" w:rsidP="00F63FB9"/>
          <w:p w14:paraId="2090A43B" w14:textId="16132339" w:rsidR="003542FF" w:rsidRPr="008E46CF" w:rsidRDefault="00BC751E" w:rsidP="00F63FB9">
            <w:r w:rsidRPr="008E46CF">
              <w:t>n</w:t>
            </w:r>
            <w:r w:rsidR="003542FF" w:rsidRPr="008E46CF">
              <w:t>= 296 HH</w:t>
            </w:r>
          </w:p>
        </w:tc>
        <w:tc>
          <w:tcPr>
            <w:tcW w:w="4541" w:type="dxa"/>
            <w:gridSpan w:val="6"/>
          </w:tcPr>
          <w:p w14:paraId="726A426D" w14:textId="51F2E665" w:rsidR="003542FF" w:rsidRPr="008E46CF" w:rsidRDefault="003542FF" w:rsidP="00F63FB9">
            <w:pPr>
              <w:rPr>
                <w:lang w:val="en-US"/>
              </w:rPr>
            </w:pPr>
            <w:r w:rsidRPr="008E46CF">
              <w:t>Demographic data not available</w:t>
            </w:r>
          </w:p>
        </w:tc>
        <w:tc>
          <w:tcPr>
            <w:tcW w:w="1620" w:type="dxa"/>
          </w:tcPr>
          <w:p w14:paraId="71834F1F" w14:textId="3337EB83" w:rsidR="003542FF" w:rsidRPr="008E46CF" w:rsidRDefault="003542FF" w:rsidP="00F63FB9">
            <w:r w:rsidRPr="008E46CF">
              <w:t xml:space="preserve">Paper-based HS </w:t>
            </w:r>
          </w:p>
        </w:tc>
        <w:tc>
          <w:tcPr>
            <w:tcW w:w="1440" w:type="dxa"/>
          </w:tcPr>
          <w:p w14:paraId="0352D736" w14:textId="773AF87A" w:rsidR="003542FF" w:rsidRPr="008E46CF" w:rsidRDefault="003542FF" w:rsidP="00C873F3">
            <w:pPr>
              <w:pStyle w:val="ListParagraph"/>
              <w:numPr>
                <w:ilvl w:val="0"/>
                <w:numId w:val="10"/>
              </w:numPr>
              <w:autoSpaceDE/>
              <w:autoSpaceDN/>
              <w:adjustRightInd/>
              <w:ind w:left="113" w:hanging="113"/>
            </w:pPr>
            <w:r w:rsidRPr="008E46CF">
              <w:t>Spend on F&amp;V</w:t>
            </w:r>
          </w:p>
          <w:p w14:paraId="1C16E532" w14:textId="2C5B580F" w:rsidR="003542FF" w:rsidRPr="008E46CF" w:rsidRDefault="003542FF" w:rsidP="00C873F3">
            <w:pPr>
              <w:pStyle w:val="ListParagraph"/>
              <w:numPr>
                <w:ilvl w:val="0"/>
                <w:numId w:val="10"/>
              </w:numPr>
              <w:autoSpaceDE/>
              <w:autoSpaceDN/>
              <w:adjustRightInd/>
              <w:ind w:left="113" w:hanging="113"/>
            </w:pPr>
            <w:r w:rsidRPr="008E46CF">
              <w:t>Quantity of F&amp;V purchased</w:t>
            </w:r>
          </w:p>
          <w:p w14:paraId="557F5E75" w14:textId="356379F2" w:rsidR="003542FF" w:rsidRPr="008E46CF" w:rsidRDefault="003542FF" w:rsidP="00C873F3">
            <w:pPr>
              <w:pStyle w:val="ListParagraph"/>
              <w:numPr>
                <w:ilvl w:val="0"/>
                <w:numId w:val="7"/>
              </w:numPr>
              <w:autoSpaceDE/>
              <w:autoSpaceDN/>
              <w:adjustRightInd/>
              <w:ind w:left="113" w:hanging="113"/>
            </w:pPr>
            <w:r w:rsidRPr="008E46CF">
              <w:t>Nutritional composition of shopping baskets</w:t>
            </w:r>
          </w:p>
        </w:tc>
        <w:tc>
          <w:tcPr>
            <w:tcW w:w="2703" w:type="dxa"/>
          </w:tcPr>
          <w:p w14:paraId="444A0E08" w14:textId="77777777" w:rsidR="003542FF" w:rsidRPr="008E46CF" w:rsidRDefault="003542FF" w:rsidP="00F63FB9">
            <w:r w:rsidRPr="008E46CF">
              <w:t>+ Takes advantage of natural experiment</w:t>
            </w:r>
          </w:p>
          <w:p w14:paraId="68092FEE" w14:textId="77777777" w:rsidR="003542FF" w:rsidRPr="008E46CF" w:rsidRDefault="003542FF" w:rsidP="00F63FB9">
            <w:r w:rsidRPr="008E46CF">
              <w:t>+ Robust analysis of extensive dataset</w:t>
            </w:r>
          </w:p>
          <w:p w14:paraId="4380B44C" w14:textId="77777777" w:rsidR="003542FF" w:rsidRPr="008E46CF" w:rsidRDefault="003542FF" w:rsidP="00F63FB9">
            <w:r w:rsidRPr="008E46CF">
              <w:t>+ Controlled for some confounding and tested for robustness as possible with the available data</w:t>
            </w:r>
          </w:p>
          <w:p w14:paraId="3B91A499" w14:textId="77777777" w:rsidR="003542FF" w:rsidRPr="008E46CF" w:rsidRDefault="003542FF" w:rsidP="00F63FB9">
            <w:r w:rsidRPr="008E46CF">
              <w:t>- Inadequate data on HH income/benefits available in the dataset so used hours worked as proxy</w:t>
            </w:r>
          </w:p>
          <w:p w14:paraId="5D644504" w14:textId="77777777" w:rsidR="003542FF" w:rsidRPr="008E46CF" w:rsidRDefault="003542FF" w:rsidP="00F63FB9">
            <w:r w:rsidRPr="008E46CF">
              <w:t>- Unclear how closely proxies correlate with variable of interest. Likely that underlying assumptions mis-identify some participants</w:t>
            </w:r>
          </w:p>
          <w:p w14:paraId="125794A2" w14:textId="6AB89693" w:rsidR="003542FF" w:rsidRPr="008E46CF" w:rsidRDefault="003542FF" w:rsidP="00F63FB9">
            <w:r w:rsidRPr="008E46CF">
              <w:t>- Food purchases rather than consumption</w:t>
            </w:r>
          </w:p>
        </w:tc>
      </w:tr>
      <w:tr w:rsidR="008E46CF" w:rsidRPr="008E46CF" w14:paraId="5675166E" w14:textId="77777777">
        <w:tc>
          <w:tcPr>
            <w:tcW w:w="1065" w:type="dxa"/>
            <w:vMerge w:val="restart"/>
          </w:tcPr>
          <w:p w14:paraId="026DA3F6" w14:textId="1FD53E8E" w:rsidR="003542FF" w:rsidRPr="008E46CF" w:rsidRDefault="003542FF" w:rsidP="003542FF">
            <w:pPr>
              <w:rPr>
                <w:b/>
                <w:bCs/>
              </w:rPr>
            </w:pPr>
            <w:r w:rsidRPr="008E46CF">
              <w:rPr>
                <w:b/>
                <w:bCs/>
              </w:rPr>
              <w:t>Mouratidou 2010</w:t>
            </w:r>
            <w:r w:rsidRPr="008E46CF">
              <w:rPr>
                <w:rFonts w:ascii="Noto Sans" w:hAnsi="Noto Sans" w:cs="Noto Sans"/>
                <w:shd w:val="clear" w:color="auto" w:fill="FFFFFF"/>
              </w:rPr>
              <w:t>‡</w:t>
            </w:r>
            <w:r w:rsidRPr="008E46CF">
              <w:rPr>
                <w:rFonts w:ascii="Noto Sans" w:hAnsi="Noto Sans" w:cs="Noto Sans"/>
                <w:shd w:val="clear" w:color="auto" w:fill="FFFFFF"/>
                <w:vertAlign w:val="superscript"/>
              </w:rPr>
              <w:t xml:space="preserve">, </w:t>
            </w:r>
            <w:r w:rsidRPr="008E46CF">
              <w:rPr>
                <w:b/>
                <w:bCs/>
              </w:rPr>
              <w:fldChar w:fldCharType="begin">
                <w:fldData xml:space="preserve">PEVuZE5vdGU+PENpdGU+PEF1dGhvcj5Nb3VyYXRpZG91PC9BdXRob3I+PFllYXI+MjAxMDwvWWVh
cj48UmVjTnVtPjY5MTA8L1JlY051bT48RGlzcGxheVRleHQ+PHN0eWxlIGZhY2U9InN1cGVyc2Ny
aXB0Ij40MTwvc3R5bGU+PC9EaXNwbGF5VGV4dD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wvRW5kTm90ZT4A
</w:fldData>
              </w:fldChar>
            </w:r>
            <w:r w:rsidRPr="008E46CF">
              <w:rPr>
                <w:b/>
                <w:bCs/>
              </w:rPr>
              <w:instrText xml:space="preserve"> ADDIN EN.CITE </w:instrText>
            </w:r>
            <w:r w:rsidRPr="008E46CF">
              <w:rPr>
                <w:b/>
                <w:bCs/>
              </w:rPr>
              <w:fldChar w:fldCharType="begin">
                <w:fldData xml:space="preserve">PEVuZE5vdGU+PENpdGU+PEF1dGhvcj5Nb3VyYXRpZG91PC9BdXRob3I+PFllYXI+MjAxMDwvWWVh
cj48UmVjTnVtPjY5MTA8L1JlY051bT48RGlzcGxheVRleHQ+PHN0eWxlIGZhY2U9InN1cGVyc2Ny
aXB0Ij40MTwvc3R5bGU+PC9EaXNwbGF5VGV4dD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wv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1</w:t>
            </w:r>
            <w:r w:rsidRPr="008E46CF">
              <w:rPr>
                <w:b/>
                <w:bCs/>
              </w:rPr>
              <w:fldChar w:fldCharType="end"/>
            </w:r>
          </w:p>
        </w:tc>
        <w:tc>
          <w:tcPr>
            <w:tcW w:w="1308" w:type="dxa"/>
            <w:vMerge w:val="restart"/>
          </w:tcPr>
          <w:p w14:paraId="52CD8F72" w14:textId="1130CD16" w:rsidR="003542FF" w:rsidRPr="008E46CF" w:rsidRDefault="003542FF" w:rsidP="003542FF">
            <w:r w:rsidRPr="008E46CF">
              <w:t xml:space="preserve">Before and </w:t>
            </w:r>
            <w:proofErr w:type="spellStart"/>
            <w:r w:rsidRPr="008E46CF">
              <w:t>after</w:t>
            </w:r>
            <w:r w:rsidRPr="008E46CF">
              <w:rPr>
                <w:vertAlign w:val="superscript"/>
              </w:rPr>
              <w:t>a</w:t>
            </w:r>
            <w:proofErr w:type="spellEnd"/>
            <w:r w:rsidRPr="008E46CF">
              <w:t>. Natural experiment investigating impact of policy change,</w:t>
            </w:r>
            <w:r w:rsidR="001E4462" w:rsidRPr="008E46CF">
              <w:t xml:space="preserve"> </w:t>
            </w:r>
            <w:r w:rsidRPr="008E46CF">
              <w:t xml:space="preserve"> removal of WFS and </w:t>
            </w:r>
            <w:r w:rsidRPr="008E46CF">
              <w:lastRenderedPageBreak/>
              <w:t>introduction of HS. Data collected by trained interviewer across three time points (baseline, 8</w:t>
            </w:r>
            <w:r w:rsidR="001E4462" w:rsidRPr="008E46CF">
              <w:t xml:space="preserve"> and 12</w:t>
            </w:r>
            <w:r w:rsidRPr="008E46CF">
              <w:t xml:space="preserve"> weeks PP).</w:t>
            </w:r>
          </w:p>
          <w:p w14:paraId="3304FBA8" w14:textId="77777777" w:rsidR="003542FF" w:rsidRPr="008E46CF" w:rsidRDefault="003542FF" w:rsidP="003542FF"/>
          <w:p w14:paraId="61371D71" w14:textId="77777777" w:rsidR="003542FF" w:rsidRPr="008E46CF" w:rsidRDefault="003542FF" w:rsidP="003542FF">
            <w:r w:rsidRPr="008E46CF">
              <w:t>England, UK</w:t>
            </w:r>
          </w:p>
          <w:p w14:paraId="1A7167D9" w14:textId="77777777" w:rsidR="003542FF" w:rsidRPr="008E46CF" w:rsidRDefault="003542FF" w:rsidP="003542FF"/>
          <w:p w14:paraId="0BA9A39C" w14:textId="77777777" w:rsidR="003542FF" w:rsidRPr="008E46CF" w:rsidRDefault="003542FF" w:rsidP="003542FF">
            <w:r w:rsidRPr="008E46CF">
              <w:t>WFS: November 2005-November 2006</w:t>
            </w:r>
          </w:p>
          <w:p w14:paraId="4337BB54" w14:textId="6A116A06" w:rsidR="003542FF" w:rsidRPr="008E46CF" w:rsidRDefault="003542FF" w:rsidP="003542FF">
            <w:r w:rsidRPr="008E46CF">
              <w:t>HS: April -November 2007</w:t>
            </w:r>
          </w:p>
        </w:tc>
        <w:tc>
          <w:tcPr>
            <w:tcW w:w="1271" w:type="dxa"/>
            <w:vMerge w:val="restart"/>
          </w:tcPr>
          <w:p w14:paraId="57A1C076" w14:textId="77777777" w:rsidR="003542FF" w:rsidRPr="008E46CF" w:rsidRDefault="003542FF" w:rsidP="003542FF">
            <w:r w:rsidRPr="008E46CF">
              <w:lastRenderedPageBreak/>
              <w:t xml:space="preserve">Caucasian postpartum women who may have been eligible for WFS or HS (determined using </w:t>
            </w:r>
            <w:r w:rsidRPr="008E46CF">
              <w:lastRenderedPageBreak/>
              <w:t>proxy measures).</w:t>
            </w:r>
          </w:p>
          <w:p w14:paraId="736164F4" w14:textId="77777777" w:rsidR="003542FF" w:rsidRPr="008E46CF" w:rsidRDefault="003542FF" w:rsidP="003542FF"/>
          <w:p w14:paraId="7A6AC8AB" w14:textId="77777777" w:rsidR="003542FF" w:rsidRPr="008E46CF" w:rsidRDefault="003542FF" w:rsidP="003542FF">
            <w:r w:rsidRPr="008E46CF">
              <w:t xml:space="preserve">WFS: </w:t>
            </w:r>
          </w:p>
          <w:p w14:paraId="6DA134D7" w14:textId="77777777" w:rsidR="003542FF" w:rsidRPr="008E46CF" w:rsidRDefault="003542FF" w:rsidP="003542FF">
            <w:r w:rsidRPr="008E46CF">
              <w:t>N= 86 women</w:t>
            </w:r>
          </w:p>
          <w:p w14:paraId="5C750B86" w14:textId="77777777" w:rsidR="003542FF" w:rsidRPr="008E46CF" w:rsidRDefault="003542FF" w:rsidP="003542FF"/>
          <w:p w14:paraId="1147F16B" w14:textId="77777777" w:rsidR="003542FF" w:rsidRPr="008E46CF" w:rsidRDefault="003542FF" w:rsidP="003542FF">
            <w:r w:rsidRPr="008E46CF">
              <w:t xml:space="preserve">HS: </w:t>
            </w:r>
          </w:p>
          <w:p w14:paraId="10055244" w14:textId="77777777" w:rsidR="003542FF" w:rsidRPr="008E46CF" w:rsidRDefault="003542FF" w:rsidP="003542FF">
            <w:r w:rsidRPr="008E46CF">
              <w:t>N= 64 women</w:t>
            </w:r>
          </w:p>
          <w:p w14:paraId="3731BD9D" w14:textId="77777777" w:rsidR="003542FF" w:rsidRPr="008E46CF" w:rsidRDefault="003542FF" w:rsidP="003542FF"/>
          <w:p w14:paraId="4C1A70BD" w14:textId="0A4411BF" w:rsidR="003542FF" w:rsidRPr="008E46CF" w:rsidRDefault="003542FF" w:rsidP="003542FF">
            <w:r w:rsidRPr="008E46CF">
              <w:t>Total n= 150</w:t>
            </w:r>
          </w:p>
        </w:tc>
        <w:tc>
          <w:tcPr>
            <w:tcW w:w="1931" w:type="dxa"/>
            <w:gridSpan w:val="2"/>
          </w:tcPr>
          <w:p w14:paraId="6E170940" w14:textId="77777777" w:rsidR="003542FF" w:rsidRPr="008E46CF" w:rsidRDefault="003542FF" w:rsidP="003542FF">
            <w:pPr>
              <w:rPr>
                <w:rFonts w:ascii="Calibri" w:hAnsi="Calibri" w:cs="Calibri"/>
              </w:rPr>
            </w:pPr>
          </w:p>
        </w:tc>
        <w:tc>
          <w:tcPr>
            <w:tcW w:w="1260" w:type="dxa"/>
            <w:gridSpan w:val="2"/>
          </w:tcPr>
          <w:p w14:paraId="6ACFF33F" w14:textId="77777777" w:rsidR="00A35649" w:rsidRPr="008E46CF" w:rsidRDefault="003542FF" w:rsidP="00A35649">
            <w:pPr>
              <w:jc w:val="center"/>
            </w:pPr>
            <w:r w:rsidRPr="008E46CF">
              <w:t xml:space="preserve">WFS </w:t>
            </w:r>
          </w:p>
          <w:p w14:paraId="756120EB" w14:textId="2BE1D254" w:rsidR="003542FF" w:rsidRPr="008E46CF" w:rsidRDefault="003542FF" w:rsidP="00A35649">
            <w:pPr>
              <w:jc w:val="center"/>
            </w:pPr>
            <w:r w:rsidRPr="008E46CF">
              <w:t>n= 86</w:t>
            </w:r>
          </w:p>
        </w:tc>
        <w:tc>
          <w:tcPr>
            <w:tcW w:w="1350" w:type="dxa"/>
            <w:gridSpan w:val="2"/>
          </w:tcPr>
          <w:p w14:paraId="742C243F" w14:textId="77777777" w:rsidR="00A35649" w:rsidRPr="008E46CF" w:rsidRDefault="003542FF" w:rsidP="00A35649">
            <w:pPr>
              <w:jc w:val="center"/>
            </w:pPr>
            <w:r w:rsidRPr="008E46CF">
              <w:t xml:space="preserve">HS </w:t>
            </w:r>
          </w:p>
          <w:p w14:paraId="61DE1248" w14:textId="6CC15D23" w:rsidR="003542FF" w:rsidRPr="008E46CF" w:rsidRDefault="003542FF" w:rsidP="00A35649">
            <w:pPr>
              <w:jc w:val="center"/>
              <w:rPr>
                <w:lang w:val="en-US"/>
              </w:rPr>
            </w:pPr>
            <w:r w:rsidRPr="008E46CF">
              <w:t>n= 64</w:t>
            </w:r>
          </w:p>
        </w:tc>
        <w:tc>
          <w:tcPr>
            <w:tcW w:w="1620" w:type="dxa"/>
            <w:vMerge w:val="restart"/>
          </w:tcPr>
          <w:p w14:paraId="1F704A65" w14:textId="383B1125" w:rsidR="003542FF" w:rsidRPr="008E46CF" w:rsidRDefault="003542FF" w:rsidP="003542FF">
            <w:r w:rsidRPr="008E46CF">
              <w:t xml:space="preserve">WFS and paper-based HS </w:t>
            </w:r>
          </w:p>
        </w:tc>
        <w:tc>
          <w:tcPr>
            <w:tcW w:w="1440" w:type="dxa"/>
            <w:vMerge w:val="restart"/>
          </w:tcPr>
          <w:p w14:paraId="06B3515D" w14:textId="77777777" w:rsidR="000117BD" w:rsidRPr="008E46CF" w:rsidRDefault="003542FF" w:rsidP="000117BD">
            <w:pPr>
              <w:pStyle w:val="ListParagraph"/>
              <w:numPr>
                <w:ilvl w:val="0"/>
                <w:numId w:val="9"/>
              </w:numPr>
              <w:autoSpaceDE/>
              <w:autoSpaceDN/>
              <w:adjustRightInd/>
              <w:ind w:left="113" w:hanging="113"/>
            </w:pPr>
            <w:r w:rsidRPr="008E46CF">
              <w:t xml:space="preserve"> </w:t>
            </w:r>
            <w:r w:rsidR="000117BD" w:rsidRPr="008E46CF">
              <w:t>Food consumption including F&amp;V</w:t>
            </w:r>
          </w:p>
          <w:p w14:paraId="31E2D04C" w14:textId="2845198E" w:rsidR="003542FF" w:rsidRPr="008E46CF" w:rsidRDefault="000117BD" w:rsidP="000117BD">
            <w:pPr>
              <w:pStyle w:val="ListParagraph"/>
              <w:numPr>
                <w:ilvl w:val="0"/>
                <w:numId w:val="10"/>
              </w:numPr>
              <w:autoSpaceDE/>
              <w:autoSpaceDN/>
              <w:adjustRightInd/>
              <w:ind w:left="113" w:hanging="113"/>
            </w:pPr>
            <w:r w:rsidRPr="008E46CF">
              <w:t>Nutrient intake</w:t>
            </w:r>
          </w:p>
        </w:tc>
        <w:tc>
          <w:tcPr>
            <w:tcW w:w="2703" w:type="dxa"/>
            <w:vMerge w:val="restart"/>
          </w:tcPr>
          <w:p w14:paraId="0DB2BDF8" w14:textId="77777777" w:rsidR="003542FF" w:rsidRPr="008E46CF" w:rsidRDefault="003542FF" w:rsidP="003542FF">
            <w:r w:rsidRPr="008E46CF">
              <w:t>+ Takes advantage of natural experiment</w:t>
            </w:r>
          </w:p>
          <w:p w14:paraId="1D2E8AD8" w14:textId="114EA29B" w:rsidR="003542FF" w:rsidRPr="008E46CF" w:rsidRDefault="003542FF" w:rsidP="003542FF">
            <w:r w:rsidRPr="008E46CF">
              <w:t>+ Data collected by trained interviewer</w:t>
            </w:r>
            <w:r w:rsidR="00A35649" w:rsidRPr="008E46CF">
              <w:t>s</w:t>
            </w:r>
          </w:p>
          <w:p w14:paraId="1D913957" w14:textId="77777777" w:rsidR="003542FF" w:rsidRPr="008E46CF" w:rsidRDefault="003542FF" w:rsidP="003542FF">
            <w:r w:rsidRPr="008E46CF">
              <w:t>+ Adjustment for some confounding</w:t>
            </w:r>
          </w:p>
          <w:p w14:paraId="67519346" w14:textId="77777777" w:rsidR="003542FF" w:rsidRPr="008E46CF" w:rsidRDefault="003542FF" w:rsidP="003542FF">
            <w:r w:rsidRPr="008E46CF">
              <w:t>- Large differences in under/over reporting between groups</w:t>
            </w:r>
          </w:p>
          <w:p w14:paraId="3F8BC802" w14:textId="77777777" w:rsidR="003542FF" w:rsidRPr="008E46CF" w:rsidRDefault="003542FF" w:rsidP="003542FF">
            <w:r w:rsidRPr="008E46CF">
              <w:lastRenderedPageBreak/>
              <w:t>- Used FFQ rather than weighted food diary</w:t>
            </w:r>
          </w:p>
          <w:p w14:paraId="7084DDEC" w14:textId="77777777" w:rsidR="003542FF" w:rsidRPr="008E46CF" w:rsidRDefault="003542FF" w:rsidP="003542FF">
            <w:r w:rsidRPr="008E46CF">
              <w:t>- Excludes non-Caucasian, non-English speaking women</w:t>
            </w:r>
          </w:p>
          <w:p w14:paraId="3442A7D6" w14:textId="77777777" w:rsidR="003542FF" w:rsidRPr="008E46CF" w:rsidRDefault="003542FF" w:rsidP="003542FF">
            <w:r w:rsidRPr="008E46CF">
              <w:t>- 58.7% of WFS and 64.5% of HS group did not provide data at all three time points</w:t>
            </w:r>
          </w:p>
          <w:p w14:paraId="655DB1A6" w14:textId="7C2D9561" w:rsidR="003542FF" w:rsidRPr="008E46CF" w:rsidRDefault="003542FF" w:rsidP="003542FF">
            <w:r w:rsidRPr="008E46CF">
              <w:t>- Presents unadjusted values</w:t>
            </w:r>
          </w:p>
        </w:tc>
      </w:tr>
      <w:tr w:rsidR="008E46CF" w:rsidRPr="008E46CF" w14:paraId="5FC4EA0C" w14:textId="77777777">
        <w:tc>
          <w:tcPr>
            <w:tcW w:w="1065" w:type="dxa"/>
            <w:vMerge/>
          </w:tcPr>
          <w:p w14:paraId="1E995EC2" w14:textId="77777777" w:rsidR="003542FF" w:rsidRPr="008E46CF" w:rsidRDefault="003542FF" w:rsidP="003542FF">
            <w:pPr>
              <w:rPr>
                <w:b/>
                <w:bCs/>
              </w:rPr>
            </w:pPr>
          </w:p>
        </w:tc>
        <w:tc>
          <w:tcPr>
            <w:tcW w:w="1308" w:type="dxa"/>
            <w:vMerge/>
          </w:tcPr>
          <w:p w14:paraId="7CD4F072" w14:textId="77777777" w:rsidR="003542FF" w:rsidRPr="008E46CF" w:rsidRDefault="003542FF" w:rsidP="003542FF"/>
        </w:tc>
        <w:tc>
          <w:tcPr>
            <w:tcW w:w="1271" w:type="dxa"/>
            <w:vMerge/>
          </w:tcPr>
          <w:p w14:paraId="1019398E" w14:textId="77777777" w:rsidR="003542FF" w:rsidRPr="008E46CF" w:rsidRDefault="003542FF" w:rsidP="003542FF"/>
        </w:tc>
        <w:tc>
          <w:tcPr>
            <w:tcW w:w="1931" w:type="dxa"/>
            <w:gridSpan w:val="2"/>
          </w:tcPr>
          <w:p w14:paraId="4EB10346" w14:textId="5807B21A" w:rsidR="003542FF" w:rsidRPr="008E46CF" w:rsidRDefault="003542FF" w:rsidP="003542FF">
            <w:pPr>
              <w:rPr>
                <w:rFonts w:ascii="Calibri" w:hAnsi="Calibri" w:cs="Calibri"/>
              </w:rPr>
            </w:pPr>
            <w:r w:rsidRPr="008E46CF">
              <w:t>Age, years</w:t>
            </w:r>
          </w:p>
        </w:tc>
        <w:tc>
          <w:tcPr>
            <w:tcW w:w="1260" w:type="dxa"/>
            <w:gridSpan w:val="2"/>
          </w:tcPr>
          <w:p w14:paraId="1E29E4B1" w14:textId="19DA6474" w:rsidR="003542FF" w:rsidRPr="008E46CF" w:rsidRDefault="003542FF" w:rsidP="00A35649">
            <w:pPr>
              <w:jc w:val="center"/>
            </w:pPr>
            <w:r w:rsidRPr="008E46CF">
              <w:t>25</w:t>
            </w:r>
          </w:p>
        </w:tc>
        <w:tc>
          <w:tcPr>
            <w:tcW w:w="1350" w:type="dxa"/>
            <w:gridSpan w:val="2"/>
          </w:tcPr>
          <w:p w14:paraId="02B0E1A0" w14:textId="2BBF70C7" w:rsidR="003542FF" w:rsidRPr="008E46CF" w:rsidRDefault="003542FF" w:rsidP="00A35649">
            <w:pPr>
              <w:jc w:val="center"/>
              <w:rPr>
                <w:lang w:val="en-US"/>
              </w:rPr>
            </w:pPr>
            <w:r w:rsidRPr="008E46CF">
              <w:t>22</w:t>
            </w:r>
          </w:p>
        </w:tc>
        <w:tc>
          <w:tcPr>
            <w:tcW w:w="1620" w:type="dxa"/>
            <w:vMerge/>
          </w:tcPr>
          <w:p w14:paraId="56CC650E" w14:textId="77777777" w:rsidR="003542FF" w:rsidRPr="008E46CF" w:rsidRDefault="003542FF" w:rsidP="003542FF"/>
        </w:tc>
        <w:tc>
          <w:tcPr>
            <w:tcW w:w="1440" w:type="dxa"/>
            <w:vMerge/>
          </w:tcPr>
          <w:p w14:paraId="7A4DB130" w14:textId="77777777" w:rsidR="003542FF" w:rsidRPr="008E46CF" w:rsidRDefault="003542FF" w:rsidP="00C873F3">
            <w:pPr>
              <w:pStyle w:val="ListParagraph"/>
              <w:numPr>
                <w:ilvl w:val="0"/>
                <w:numId w:val="10"/>
              </w:numPr>
              <w:autoSpaceDE/>
              <w:autoSpaceDN/>
              <w:adjustRightInd/>
              <w:ind w:left="113" w:hanging="113"/>
            </w:pPr>
          </w:p>
        </w:tc>
        <w:tc>
          <w:tcPr>
            <w:tcW w:w="2703" w:type="dxa"/>
            <w:vMerge/>
          </w:tcPr>
          <w:p w14:paraId="11936CE3" w14:textId="77777777" w:rsidR="003542FF" w:rsidRPr="008E46CF" w:rsidRDefault="003542FF" w:rsidP="003542FF"/>
        </w:tc>
      </w:tr>
      <w:tr w:rsidR="008E46CF" w:rsidRPr="008E46CF" w14:paraId="30629A3B" w14:textId="77777777">
        <w:tc>
          <w:tcPr>
            <w:tcW w:w="1065" w:type="dxa"/>
            <w:vMerge/>
          </w:tcPr>
          <w:p w14:paraId="5B285D93" w14:textId="77777777" w:rsidR="003542FF" w:rsidRPr="008E46CF" w:rsidRDefault="003542FF" w:rsidP="003542FF">
            <w:pPr>
              <w:rPr>
                <w:b/>
                <w:bCs/>
              </w:rPr>
            </w:pPr>
          </w:p>
        </w:tc>
        <w:tc>
          <w:tcPr>
            <w:tcW w:w="1308" w:type="dxa"/>
            <w:vMerge/>
          </w:tcPr>
          <w:p w14:paraId="369AC36B" w14:textId="77777777" w:rsidR="003542FF" w:rsidRPr="008E46CF" w:rsidRDefault="003542FF" w:rsidP="003542FF"/>
        </w:tc>
        <w:tc>
          <w:tcPr>
            <w:tcW w:w="1271" w:type="dxa"/>
            <w:vMerge/>
          </w:tcPr>
          <w:p w14:paraId="6A47B2BD" w14:textId="77777777" w:rsidR="003542FF" w:rsidRPr="008E46CF" w:rsidRDefault="003542FF" w:rsidP="003542FF"/>
        </w:tc>
        <w:tc>
          <w:tcPr>
            <w:tcW w:w="941" w:type="dxa"/>
          </w:tcPr>
          <w:p w14:paraId="5BA0F8D1" w14:textId="1FAD385C" w:rsidR="003542FF" w:rsidRPr="008E46CF" w:rsidRDefault="003542FF" w:rsidP="003542FF">
            <w:r w:rsidRPr="008E46CF">
              <w:t>Ethnic background, (%)</w:t>
            </w:r>
          </w:p>
        </w:tc>
        <w:tc>
          <w:tcPr>
            <w:tcW w:w="990" w:type="dxa"/>
          </w:tcPr>
          <w:p w14:paraId="497642F1" w14:textId="479A42A5" w:rsidR="003542FF" w:rsidRPr="008E46CF" w:rsidRDefault="003542FF" w:rsidP="003542FF">
            <w:pPr>
              <w:rPr>
                <w:rFonts w:ascii="Calibri" w:hAnsi="Calibri" w:cs="Calibri"/>
              </w:rPr>
            </w:pPr>
            <w:r w:rsidRPr="008E46CF">
              <w:t>Caucasian</w:t>
            </w:r>
          </w:p>
        </w:tc>
        <w:tc>
          <w:tcPr>
            <w:tcW w:w="1260" w:type="dxa"/>
            <w:gridSpan w:val="2"/>
          </w:tcPr>
          <w:p w14:paraId="79ECE8F7" w14:textId="49822153" w:rsidR="003542FF" w:rsidRPr="008E46CF" w:rsidRDefault="003542FF" w:rsidP="00A35649">
            <w:pPr>
              <w:jc w:val="center"/>
            </w:pPr>
            <w:r w:rsidRPr="008E46CF">
              <w:t>100</w:t>
            </w:r>
          </w:p>
        </w:tc>
        <w:tc>
          <w:tcPr>
            <w:tcW w:w="1350" w:type="dxa"/>
            <w:gridSpan w:val="2"/>
          </w:tcPr>
          <w:p w14:paraId="20BC3CBB" w14:textId="5BEC5E6C" w:rsidR="003542FF" w:rsidRPr="008E46CF" w:rsidRDefault="003542FF" w:rsidP="00A35649">
            <w:pPr>
              <w:jc w:val="center"/>
              <w:rPr>
                <w:lang w:val="en-US"/>
              </w:rPr>
            </w:pPr>
            <w:r w:rsidRPr="008E46CF">
              <w:t>100</w:t>
            </w:r>
          </w:p>
        </w:tc>
        <w:tc>
          <w:tcPr>
            <w:tcW w:w="1620" w:type="dxa"/>
            <w:vMerge/>
          </w:tcPr>
          <w:p w14:paraId="7072A15B" w14:textId="77777777" w:rsidR="003542FF" w:rsidRPr="008E46CF" w:rsidRDefault="003542FF" w:rsidP="003542FF"/>
        </w:tc>
        <w:tc>
          <w:tcPr>
            <w:tcW w:w="1440" w:type="dxa"/>
            <w:vMerge/>
          </w:tcPr>
          <w:p w14:paraId="78A50E93" w14:textId="77777777" w:rsidR="003542FF" w:rsidRPr="008E46CF" w:rsidRDefault="003542FF" w:rsidP="00C873F3">
            <w:pPr>
              <w:pStyle w:val="ListParagraph"/>
              <w:numPr>
                <w:ilvl w:val="0"/>
                <w:numId w:val="10"/>
              </w:numPr>
              <w:autoSpaceDE/>
              <w:autoSpaceDN/>
              <w:adjustRightInd/>
              <w:ind w:left="113" w:hanging="113"/>
            </w:pPr>
          </w:p>
        </w:tc>
        <w:tc>
          <w:tcPr>
            <w:tcW w:w="2703" w:type="dxa"/>
            <w:vMerge/>
          </w:tcPr>
          <w:p w14:paraId="6F2D1A9B" w14:textId="77777777" w:rsidR="003542FF" w:rsidRPr="008E46CF" w:rsidRDefault="003542FF" w:rsidP="003542FF"/>
        </w:tc>
      </w:tr>
      <w:tr w:rsidR="008E46CF" w:rsidRPr="008E46CF" w14:paraId="30A86BB4" w14:textId="77777777">
        <w:tc>
          <w:tcPr>
            <w:tcW w:w="1065" w:type="dxa"/>
            <w:vMerge w:val="restart"/>
          </w:tcPr>
          <w:p w14:paraId="36CE45AC" w14:textId="27ACAAF4" w:rsidR="003542FF" w:rsidRPr="008E46CF" w:rsidRDefault="003542FF" w:rsidP="00C4656B">
            <w:pPr>
              <w:rPr>
                <w:b/>
                <w:bCs/>
              </w:rPr>
            </w:pPr>
            <w:r w:rsidRPr="008E46CF">
              <w:rPr>
                <w:b/>
                <w:bCs/>
              </w:rPr>
              <w:t>Thomas 2023</w:t>
            </w:r>
            <w:r w:rsidRPr="008E46CF">
              <w:rPr>
                <w:b/>
                <w:bCs/>
              </w:rPr>
              <w:fldChar w:fldCharType="begin"/>
            </w:r>
            <w:r w:rsidRPr="008E46CF">
              <w:rPr>
                <w:b/>
                <w:bCs/>
              </w:rPr>
              <w:instrText xml:space="preserve"> ADDIN EN.CITE &lt;EndNote&gt;&lt;Cite&gt;&lt;Author&gt;Thomas&lt;/Author&gt;&lt;Year&gt;2023&lt;/Year&gt;&lt;RecNum&gt;6930&lt;/RecNum&gt;&lt;DisplayText&gt;&lt;style face="superscript"&gt;47&lt;/style&gt;&lt;/DisplayText&gt;&lt;record&gt;&lt;rec-number&gt;6930&lt;/rec-number&gt;&lt;foreign-keys&gt;&lt;key app="EN" db-id="vd55r9f5apapzie0fa9vv20f59ptev0vtafs" timestamp="1709132876"&gt;6930&lt;/key&gt;&lt;/foreign-keys&gt;&lt;ref-type name="Journal Article"&gt;17&lt;/ref-type&gt;&lt;contributors&gt;&lt;authors&gt;&lt;author&gt;Thomas, M.&lt;/author&gt;&lt;author&gt;Moore, J. B.&lt;/author&gt;&lt;author&gt;Onuselogu, D. A.&lt;/author&gt;&lt;author&gt;Dalton, A.&lt;/author&gt;&lt;author&gt;Rains, T.&lt;/author&gt;&lt;author&gt;Lowry, E.&lt;/author&gt;&lt;author&gt;Sritharan, N.&lt;/author&gt;&lt;author&gt;Morris, M. A.&lt;/author&gt;&lt;/authors&gt;&lt;/contributors&gt;&lt;auth-address&gt;School of Food Sciences and Nutrition, University of Leeds, Leeds, UK.&amp;#xD;Leeds Institute for Data Analytics, University of Leeds, Leeds, UK.&amp;#xD;Sainsbury&amp;apos;s Plc, London, UK.&lt;/auth-address&gt;&lt;titles&gt;&lt;title&gt;Supermarket top-up of Healthy Start vouchers increases fruit and vegetable purchases in low-income households&lt;/title&gt;&lt;secondary-title&gt;Nutrition Bulletin&lt;/secondary-title&gt;&lt;/titles&gt;&lt;periodical&gt;&lt;full-title&gt;Nutrition Bulletin&lt;/full-title&gt;&lt;/periodical&gt;&lt;pages&gt;353-364&lt;/pages&gt;&lt;volume&gt;48&lt;/volume&gt;&lt;number&gt;3&lt;/number&gt;&lt;edition&gt;20230727&lt;/edition&gt;&lt;keywords&gt;&lt;keyword&gt;Humans&lt;/keyword&gt;&lt;keyword&gt;*Vegetables&lt;/keyword&gt;&lt;keyword&gt;*Fruit&lt;/keyword&gt;&lt;keyword&gt;Supermarkets&lt;/keyword&gt;&lt;keyword&gt;Poverty&lt;/keyword&gt;&lt;keyword&gt;Income&lt;/keyword&gt;&lt;keyword&gt;Healthy Start vouchers&lt;/keyword&gt;&lt;keyword&gt;fruit and vegetable consumption&lt;/keyword&gt;&lt;keyword&gt;health inequality&lt;/keyword&gt;&lt;keyword&gt;income inequality&lt;/keyword&gt;&lt;keyword&gt;supermarket transaction data&lt;/keyword&gt;&lt;/keywords&gt;&lt;dates&gt;&lt;year&gt;2023&lt;/year&gt;&lt;pub-dates&gt;&lt;date&gt;Sep&lt;/date&gt;&lt;/pub-dates&gt;&lt;/dates&gt;&lt;isbn&gt;1467-3010&lt;/isbn&gt;&lt;accession-num&gt;37501220&lt;/accession-num&gt;&lt;urls&gt;&lt;/urls&gt;&lt;electronic-resource-num&gt;10.1111/nbu.12627&lt;/electronic-resource-num&gt;&lt;remote-database-provider&gt;NLM&lt;/remote-database-provider&gt;&lt;language&gt;eng&lt;/language&gt;&lt;/record&gt;&lt;/Cite&gt;&lt;/EndNote&gt;</w:instrText>
            </w:r>
            <w:r w:rsidRPr="008E46CF">
              <w:rPr>
                <w:b/>
                <w:bCs/>
              </w:rPr>
              <w:fldChar w:fldCharType="separate"/>
            </w:r>
            <w:r w:rsidRPr="008E46CF">
              <w:rPr>
                <w:b/>
                <w:bCs/>
                <w:noProof/>
                <w:vertAlign w:val="superscript"/>
              </w:rPr>
              <w:t>47</w:t>
            </w:r>
            <w:r w:rsidRPr="008E46CF">
              <w:rPr>
                <w:b/>
                <w:bCs/>
              </w:rPr>
              <w:fldChar w:fldCharType="end"/>
            </w:r>
          </w:p>
        </w:tc>
        <w:tc>
          <w:tcPr>
            <w:tcW w:w="1308" w:type="dxa"/>
            <w:vMerge w:val="restart"/>
          </w:tcPr>
          <w:p w14:paraId="262717F4" w14:textId="6410F872" w:rsidR="003542FF" w:rsidRPr="008E46CF" w:rsidRDefault="003542FF" w:rsidP="00C4656B">
            <w:r w:rsidRPr="008E46CF">
              <w:t xml:space="preserve">Before and </w:t>
            </w:r>
            <w:proofErr w:type="spellStart"/>
            <w:r w:rsidRPr="008E46CF">
              <w:t>after</w:t>
            </w:r>
            <w:r w:rsidRPr="008E46CF">
              <w:rPr>
                <w:vertAlign w:val="superscript"/>
              </w:rPr>
              <w:t>a</w:t>
            </w:r>
            <w:proofErr w:type="spellEnd"/>
            <w:r w:rsidRPr="008E46CF">
              <w:t xml:space="preserve">. Single arm intervention trial investigating impact of supermarket top up vouchers for HS </w:t>
            </w:r>
            <w:r w:rsidRPr="008E46CF">
              <w:lastRenderedPageBreak/>
              <w:t>recipients, using supermarket loyalty card data.</w:t>
            </w:r>
          </w:p>
          <w:p w14:paraId="44CE9FCA" w14:textId="77777777" w:rsidR="003542FF" w:rsidRPr="008E46CF" w:rsidRDefault="003542FF" w:rsidP="00C4656B"/>
          <w:p w14:paraId="45D4F268" w14:textId="77777777" w:rsidR="003542FF" w:rsidRPr="008E46CF" w:rsidRDefault="003542FF" w:rsidP="00C4656B">
            <w:r w:rsidRPr="008E46CF">
              <w:t>England, UK</w:t>
            </w:r>
          </w:p>
          <w:p w14:paraId="15645A73" w14:textId="77777777" w:rsidR="003542FF" w:rsidRPr="008E46CF" w:rsidRDefault="003542FF" w:rsidP="00C4656B"/>
          <w:p w14:paraId="2253B49F" w14:textId="45EE9903" w:rsidR="003542FF" w:rsidRPr="008E46CF" w:rsidRDefault="003542FF" w:rsidP="00C4656B">
            <w:r w:rsidRPr="008E46CF">
              <w:t>February- August 2021</w:t>
            </w:r>
          </w:p>
        </w:tc>
        <w:tc>
          <w:tcPr>
            <w:tcW w:w="1271" w:type="dxa"/>
            <w:vMerge w:val="restart"/>
          </w:tcPr>
          <w:p w14:paraId="6D70DA82" w14:textId="77777777" w:rsidR="003542FF" w:rsidRPr="008E46CF" w:rsidRDefault="003542FF" w:rsidP="00C4656B">
            <w:r w:rsidRPr="008E46CF">
              <w:lastRenderedPageBreak/>
              <w:t>Longitudinal analysis:</w:t>
            </w:r>
          </w:p>
          <w:p w14:paraId="1D7BA5F0" w14:textId="01BEB1AF" w:rsidR="003542FF" w:rsidRPr="008E46CF" w:rsidRDefault="003542FF" w:rsidP="00C4656B">
            <w:r w:rsidRPr="008E46CF">
              <w:t xml:space="preserve">HH receiving and redeeming at least one </w:t>
            </w:r>
            <w:r w:rsidR="00A3389F" w:rsidRPr="008E46CF">
              <w:t xml:space="preserve">top up </w:t>
            </w:r>
            <w:r w:rsidRPr="008E46CF">
              <w:t xml:space="preserve">voucher in the study period, </w:t>
            </w:r>
            <w:r w:rsidR="00A3389F" w:rsidRPr="008E46CF">
              <w:t xml:space="preserve">and </w:t>
            </w:r>
            <w:r w:rsidRPr="008E46CF">
              <w:t xml:space="preserve"> </w:t>
            </w:r>
            <w:r w:rsidRPr="008E46CF">
              <w:lastRenderedPageBreak/>
              <w:t>also made purchases in 2019 and 2020.</w:t>
            </w:r>
          </w:p>
          <w:p w14:paraId="2B99B3A4" w14:textId="77777777" w:rsidR="003542FF" w:rsidRPr="008E46CF" w:rsidRDefault="003542FF" w:rsidP="00C4656B"/>
          <w:p w14:paraId="428D710C" w14:textId="77777777" w:rsidR="003542FF" w:rsidRPr="008E46CF" w:rsidRDefault="003542FF" w:rsidP="00C4656B">
            <w:r w:rsidRPr="008E46CF">
              <w:t>N= 133</w:t>
            </w:r>
          </w:p>
          <w:p w14:paraId="4736A45D" w14:textId="77777777" w:rsidR="003542FF" w:rsidRPr="008E46CF" w:rsidRDefault="003542FF" w:rsidP="00C4656B"/>
          <w:p w14:paraId="164C56CF" w14:textId="0D29770B" w:rsidR="003542FF" w:rsidRPr="008E46CF" w:rsidRDefault="003542FF" w:rsidP="00C4656B">
            <w:r w:rsidRPr="008E46CF">
              <w:t>Cross</w:t>
            </w:r>
            <w:r w:rsidR="00A3389F" w:rsidRPr="008E46CF">
              <w:t>-</w:t>
            </w:r>
            <w:r w:rsidRPr="008E46CF">
              <w:t xml:space="preserve"> sectional analysis:</w:t>
            </w:r>
          </w:p>
          <w:p w14:paraId="09AB0092" w14:textId="0BB32A2B" w:rsidR="003542FF" w:rsidRPr="008E46CF" w:rsidRDefault="003542FF" w:rsidP="00C4656B">
            <w:r w:rsidRPr="008E46CF">
              <w:t>HH receiving top up vouchers in intervention period (redeemers and non-redeemers)</w:t>
            </w:r>
          </w:p>
          <w:p w14:paraId="00418B74" w14:textId="77777777" w:rsidR="003542FF" w:rsidRPr="008E46CF" w:rsidRDefault="003542FF" w:rsidP="00C4656B"/>
          <w:p w14:paraId="00450923" w14:textId="6D8F8D45" w:rsidR="003542FF" w:rsidRPr="008E46CF" w:rsidRDefault="003542FF" w:rsidP="00C4656B">
            <w:r w:rsidRPr="008E46CF">
              <w:t xml:space="preserve"> N=150</w:t>
            </w:r>
          </w:p>
        </w:tc>
        <w:tc>
          <w:tcPr>
            <w:tcW w:w="1931" w:type="dxa"/>
            <w:gridSpan w:val="2"/>
          </w:tcPr>
          <w:p w14:paraId="00DF5326" w14:textId="77777777" w:rsidR="003542FF" w:rsidRPr="008E46CF" w:rsidRDefault="003542FF" w:rsidP="00C4656B"/>
        </w:tc>
        <w:tc>
          <w:tcPr>
            <w:tcW w:w="1260" w:type="dxa"/>
            <w:gridSpan w:val="2"/>
          </w:tcPr>
          <w:p w14:paraId="283579E6" w14:textId="62D101A4" w:rsidR="003542FF" w:rsidRPr="008E46CF" w:rsidRDefault="003542FF" w:rsidP="00A35649">
            <w:pPr>
              <w:jc w:val="center"/>
            </w:pPr>
            <w:r w:rsidRPr="008E46CF">
              <w:t>Longitudinal analysis n=133</w:t>
            </w:r>
          </w:p>
        </w:tc>
        <w:tc>
          <w:tcPr>
            <w:tcW w:w="1350" w:type="dxa"/>
            <w:gridSpan w:val="2"/>
          </w:tcPr>
          <w:p w14:paraId="54AD71E9" w14:textId="75EBE16F" w:rsidR="003542FF" w:rsidRPr="008E46CF" w:rsidRDefault="003542FF" w:rsidP="00A35649">
            <w:pPr>
              <w:jc w:val="center"/>
              <w:rPr>
                <w:lang w:val="en-US"/>
              </w:rPr>
            </w:pPr>
            <w:r w:rsidRPr="008E46CF">
              <w:t>Cross</w:t>
            </w:r>
            <w:r w:rsidR="00A35649" w:rsidRPr="008E46CF">
              <w:t>-</w:t>
            </w:r>
            <w:r w:rsidRPr="008E46CF">
              <w:t xml:space="preserve"> sectional analysis n=150</w:t>
            </w:r>
          </w:p>
        </w:tc>
        <w:tc>
          <w:tcPr>
            <w:tcW w:w="1620" w:type="dxa"/>
            <w:vMerge w:val="restart"/>
          </w:tcPr>
          <w:p w14:paraId="1CF7D5CB" w14:textId="3E7E4FA5" w:rsidR="003542FF" w:rsidRPr="008E46CF" w:rsidRDefault="003542FF" w:rsidP="00C4656B">
            <w:r w:rsidRPr="008E46CF">
              <w:t xml:space="preserve">Top up supermarket vouchers for fresh and frozen F&amp;V </w:t>
            </w:r>
            <w:r w:rsidR="00A35649" w:rsidRPr="008E46CF">
              <w:t>for</w:t>
            </w:r>
            <w:r w:rsidRPr="008E46CF">
              <w:t xml:space="preserve"> HS recipients</w:t>
            </w:r>
          </w:p>
        </w:tc>
        <w:tc>
          <w:tcPr>
            <w:tcW w:w="1440" w:type="dxa"/>
            <w:vMerge w:val="restart"/>
          </w:tcPr>
          <w:p w14:paraId="4F42267C" w14:textId="77777777" w:rsidR="003542FF" w:rsidRPr="008E46CF" w:rsidRDefault="003542FF" w:rsidP="00C873F3">
            <w:pPr>
              <w:pStyle w:val="ListParagraph"/>
              <w:numPr>
                <w:ilvl w:val="0"/>
                <w:numId w:val="11"/>
              </w:numPr>
              <w:autoSpaceDE/>
              <w:autoSpaceDN/>
              <w:adjustRightInd/>
              <w:ind w:left="113" w:hanging="113"/>
            </w:pPr>
            <w:r w:rsidRPr="008E46CF">
              <w:t>Total food spend</w:t>
            </w:r>
          </w:p>
          <w:p w14:paraId="37CB4B33" w14:textId="77777777" w:rsidR="003542FF" w:rsidRPr="008E46CF" w:rsidRDefault="003542FF" w:rsidP="00C873F3">
            <w:pPr>
              <w:pStyle w:val="ListParagraph"/>
              <w:numPr>
                <w:ilvl w:val="0"/>
                <w:numId w:val="11"/>
              </w:numPr>
              <w:autoSpaceDE/>
              <w:autoSpaceDN/>
              <w:adjustRightInd/>
              <w:ind w:left="113" w:hanging="113"/>
            </w:pPr>
            <w:r w:rsidRPr="008E46CF">
              <w:t>F&amp;V spend</w:t>
            </w:r>
          </w:p>
          <w:p w14:paraId="0D10A970" w14:textId="77777777" w:rsidR="003542FF" w:rsidRPr="008E46CF" w:rsidRDefault="003542FF" w:rsidP="00C873F3">
            <w:pPr>
              <w:pStyle w:val="ListParagraph"/>
              <w:numPr>
                <w:ilvl w:val="0"/>
                <w:numId w:val="11"/>
              </w:numPr>
              <w:autoSpaceDE/>
              <w:autoSpaceDN/>
              <w:adjustRightInd/>
              <w:ind w:left="113" w:hanging="113"/>
            </w:pPr>
            <w:r w:rsidRPr="008E46CF">
              <w:t>F&amp;V weight</w:t>
            </w:r>
          </w:p>
          <w:p w14:paraId="5340F338" w14:textId="77777777" w:rsidR="003542FF" w:rsidRPr="008E46CF" w:rsidRDefault="003542FF" w:rsidP="00C873F3">
            <w:pPr>
              <w:pStyle w:val="ListParagraph"/>
              <w:numPr>
                <w:ilvl w:val="0"/>
                <w:numId w:val="11"/>
              </w:numPr>
              <w:autoSpaceDE/>
              <w:autoSpaceDN/>
              <w:adjustRightInd/>
              <w:ind w:left="113" w:hanging="113"/>
            </w:pPr>
            <w:r w:rsidRPr="008E46CF">
              <w:t>F&amp;V portions</w:t>
            </w:r>
          </w:p>
          <w:p w14:paraId="7DBF9AC2" w14:textId="77777777" w:rsidR="003542FF" w:rsidRPr="008E46CF" w:rsidRDefault="003542FF" w:rsidP="00C873F3">
            <w:pPr>
              <w:pStyle w:val="ListParagraph"/>
              <w:numPr>
                <w:ilvl w:val="0"/>
                <w:numId w:val="11"/>
              </w:numPr>
              <w:autoSpaceDE/>
              <w:autoSpaceDN/>
              <w:adjustRightInd/>
              <w:ind w:left="113" w:hanging="113"/>
            </w:pPr>
            <w:r w:rsidRPr="008E46CF">
              <w:t xml:space="preserve">Proportion of F&amp;V in basket </w:t>
            </w:r>
          </w:p>
          <w:p w14:paraId="6AD19C51" w14:textId="3AA10880" w:rsidR="003542FF" w:rsidRPr="008E46CF" w:rsidRDefault="003542FF" w:rsidP="00C873F3">
            <w:pPr>
              <w:pStyle w:val="ListParagraph"/>
              <w:numPr>
                <w:ilvl w:val="0"/>
                <w:numId w:val="10"/>
              </w:numPr>
              <w:autoSpaceDE/>
              <w:autoSpaceDN/>
              <w:adjustRightInd/>
              <w:ind w:left="113" w:hanging="113"/>
            </w:pPr>
            <w:r w:rsidRPr="008E46CF">
              <w:t xml:space="preserve">Proportion of different </w:t>
            </w:r>
            <w:r w:rsidRPr="008E46CF">
              <w:lastRenderedPageBreak/>
              <w:t>types of F&amp;V in basket</w:t>
            </w:r>
          </w:p>
        </w:tc>
        <w:tc>
          <w:tcPr>
            <w:tcW w:w="2703" w:type="dxa"/>
            <w:vMerge w:val="restart"/>
          </w:tcPr>
          <w:p w14:paraId="4ECFF270" w14:textId="77777777" w:rsidR="003542FF" w:rsidRPr="008E46CF" w:rsidRDefault="003542FF" w:rsidP="00C4656B">
            <w:r w:rsidRPr="008E46CF">
              <w:lastRenderedPageBreak/>
              <w:t>+ Takes advantage of natural experiment</w:t>
            </w:r>
          </w:p>
          <w:p w14:paraId="1A9487A9" w14:textId="77777777" w:rsidR="003542FF" w:rsidRPr="008E46CF" w:rsidRDefault="003542FF" w:rsidP="00C4656B">
            <w:r w:rsidRPr="008E46CF">
              <w:t>+ Detailed basket information available</w:t>
            </w:r>
          </w:p>
          <w:p w14:paraId="4F25111F" w14:textId="4A612DDE" w:rsidR="003542FF" w:rsidRPr="008E46CF" w:rsidRDefault="003542FF" w:rsidP="00C4656B">
            <w:r w:rsidRPr="008E46CF">
              <w:t>+ Both longitudinal and cross</w:t>
            </w:r>
            <w:r w:rsidR="00A3389F" w:rsidRPr="008E46CF">
              <w:t>-</w:t>
            </w:r>
            <w:r w:rsidRPr="008E46CF">
              <w:t>sectional analysis undertaken</w:t>
            </w:r>
          </w:p>
          <w:p w14:paraId="5C0EAAFA" w14:textId="77777777" w:rsidR="003542FF" w:rsidRPr="008E46CF" w:rsidRDefault="003542FF" w:rsidP="00C4656B">
            <w:r w:rsidRPr="008E46CF">
              <w:t>+ Redeemers and non-redeemers included</w:t>
            </w:r>
          </w:p>
          <w:p w14:paraId="39C2150F" w14:textId="77777777" w:rsidR="003542FF" w:rsidRPr="008E46CF" w:rsidRDefault="003542FF" w:rsidP="00C4656B">
            <w:r w:rsidRPr="008E46CF">
              <w:t xml:space="preserve">- Presents unadjusted values (unable to adjust </w:t>
            </w:r>
            <w:r w:rsidRPr="008E46CF">
              <w:lastRenderedPageBreak/>
              <w:t>due to limited data available)</w:t>
            </w:r>
          </w:p>
          <w:p w14:paraId="65AEAAED" w14:textId="77777777" w:rsidR="003542FF" w:rsidRPr="008E46CF" w:rsidRDefault="003542FF" w:rsidP="00C4656B">
            <w:r w:rsidRPr="008E46CF">
              <w:t>- More than half the longitudinal analysis sample only had one ‘redeeming’ shopping basket in the study period.</w:t>
            </w:r>
          </w:p>
          <w:p w14:paraId="78E03510" w14:textId="77777777" w:rsidR="003542FF" w:rsidRPr="008E46CF" w:rsidRDefault="003542FF" w:rsidP="00C4656B">
            <w:r w:rsidRPr="008E46CF">
              <w:t>- only a small number of the total recipients of the top up vouchers were included</w:t>
            </w:r>
          </w:p>
          <w:p w14:paraId="0666CBE3" w14:textId="77777777" w:rsidR="003542FF" w:rsidRPr="008E46CF" w:rsidRDefault="003542FF" w:rsidP="00C4656B"/>
        </w:tc>
      </w:tr>
      <w:tr w:rsidR="008E46CF" w:rsidRPr="008E46CF" w14:paraId="66E9EAC6" w14:textId="77777777">
        <w:tc>
          <w:tcPr>
            <w:tcW w:w="1065" w:type="dxa"/>
            <w:vMerge/>
          </w:tcPr>
          <w:p w14:paraId="78FF31A3" w14:textId="77777777" w:rsidR="003542FF" w:rsidRPr="008E46CF" w:rsidRDefault="003542FF" w:rsidP="00C4656B">
            <w:pPr>
              <w:rPr>
                <w:b/>
                <w:bCs/>
              </w:rPr>
            </w:pPr>
          </w:p>
        </w:tc>
        <w:tc>
          <w:tcPr>
            <w:tcW w:w="1308" w:type="dxa"/>
            <w:vMerge/>
          </w:tcPr>
          <w:p w14:paraId="71202D0A" w14:textId="77777777" w:rsidR="003542FF" w:rsidRPr="008E46CF" w:rsidRDefault="003542FF" w:rsidP="00C4656B"/>
        </w:tc>
        <w:tc>
          <w:tcPr>
            <w:tcW w:w="1271" w:type="dxa"/>
            <w:vMerge/>
          </w:tcPr>
          <w:p w14:paraId="7A6CD3BD" w14:textId="77777777" w:rsidR="003542FF" w:rsidRPr="008E46CF" w:rsidRDefault="003542FF" w:rsidP="00C4656B"/>
        </w:tc>
        <w:tc>
          <w:tcPr>
            <w:tcW w:w="941" w:type="dxa"/>
            <w:vMerge w:val="restart"/>
          </w:tcPr>
          <w:p w14:paraId="3C03E449" w14:textId="35B543F9" w:rsidR="003542FF" w:rsidRPr="008E46CF" w:rsidRDefault="003542FF" w:rsidP="00C4656B">
            <w:r w:rsidRPr="008E46CF">
              <w:t>Age group, years, n (%)</w:t>
            </w:r>
          </w:p>
        </w:tc>
        <w:tc>
          <w:tcPr>
            <w:tcW w:w="990" w:type="dxa"/>
          </w:tcPr>
          <w:p w14:paraId="7C598A46" w14:textId="684ABE4E" w:rsidR="003542FF" w:rsidRPr="008E46CF" w:rsidRDefault="003542FF" w:rsidP="00C4656B">
            <w:r w:rsidRPr="008E46CF">
              <w:t>18-34</w:t>
            </w:r>
          </w:p>
        </w:tc>
        <w:tc>
          <w:tcPr>
            <w:tcW w:w="1260" w:type="dxa"/>
            <w:gridSpan w:val="2"/>
          </w:tcPr>
          <w:p w14:paraId="2308F490" w14:textId="3D89F1C2" w:rsidR="003542FF" w:rsidRPr="008E46CF" w:rsidRDefault="003542FF" w:rsidP="00A35649">
            <w:pPr>
              <w:jc w:val="center"/>
            </w:pPr>
            <w:r w:rsidRPr="008E46CF">
              <w:t>37 (27.8)</w:t>
            </w:r>
          </w:p>
        </w:tc>
        <w:tc>
          <w:tcPr>
            <w:tcW w:w="1350" w:type="dxa"/>
            <w:gridSpan w:val="2"/>
          </w:tcPr>
          <w:p w14:paraId="39E0F8B3" w14:textId="5B797ED5" w:rsidR="003542FF" w:rsidRPr="008E46CF" w:rsidRDefault="003542FF" w:rsidP="00A35649">
            <w:pPr>
              <w:jc w:val="center"/>
            </w:pPr>
            <w:r w:rsidRPr="008E46CF">
              <w:t>41 (27.3)</w:t>
            </w:r>
          </w:p>
        </w:tc>
        <w:tc>
          <w:tcPr>
            <w:tcW w:w="1620" w:type="dxa"/>
            <w:vMerge/>
          </w:tcPr>
          <w:p w14:paraId="06B1B5A9" w14:textId="77777777" w:rsidR="003542FF" w:rsidRPr="008E46CF" w:rsidRDefault="003542FF" w:rsidP="00C4656B"/>
        </w:tc>
        <w:tc>
          <w:tcPr>
            <w:tcW w:w="1440" w:type="dxa"/>
            <w:vMerge/>
          </w:tcPr>
          <w:p w14:paraId="6A92C492"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1B8C0D60" w14:textId="77777777" w:rsidR="003542FF" w:rsidRPr="008E46CF" w:rsidRDefault="003542FF" w:rsidP="00C4656B"/>
        </w:tc>
      </w:tr>
      <w:tr w:rsidR="008E46CF" w:rsidRPr="008E46CF" w14:paraId="27A478FC" w14:textId="77777777">
        <w:tc>
          <w:tcPr>
            <w:tcW w:w="1065" w:type="dxa"/>
            <w:vMerge/>
          </w:tcPr>
          <w:p w14:paraId="7AFD1473" w14:textId="77777777" w:rsidR="003542FF" w:rsidRPr="008E46CF" w:rsidRDefault="003542FF" w:rsidP="00C4656B">
            <w:pPr>
              <w:rPr>
                <w:b/>
                <w:bCs/>
              </w:rPr>
            </w:pPr>
          </w:p>
        </w:tc>
        <w:tc>
          <w:tcPr>
            <w:tcW w:w="1308" w:type="dxa"/>
            <w:vMerge/>
          </w:tcPr>
          <w:p w14:paraId="5A066CA6" w14:textId="77777777" w:rsidR="003542FF" w:rsidRPr="008E46CF" w:rsidRDefault="003542FF" w:rsidP="00C4656B"/>
        </w:tc>
        <w:tc>
          <w:tcPr>
            <w:tcW w:w="1271" w:type="dxa"/>
            <w:vMerge/>
          </w:tcPr>
          <w:p w14:paraId="4382F34C" w14:textId="77777777" w:rsidR="003542FF" w:rsidRPr="008E46CF" w:rsidRDefault="003542FF" w:rsidP="00C4656B"/>
        </w:tc>
        <w:tc>
          <w:tcPr>
            <w:tcW w:w="941" w:type="dxa"/>
            <w:vMerge/>
          </w:tcPr>
          <w:p w14:paraId="11BC8008" w14:textId="77777777" w:rsidR="003542FF" w:rsidRPr="008E46CF" w:rsidRDefault="003542FF" w:rsidP="00C4656B"/>
        </w:tc>
        <w:tc>
          <w:tcPr>
            <w:tcW w:w="990" w:type="dxa"/>
          </w:tcPr>
          <w:p w14:paraId="07886915" w14:textId="1673B5B8" w:rsidR="003542FF" w:rsidRPr="008E46CF" w:rsidRDefault="003542FF" w:rsidP="00C4656B">
            <w:r w:rsidRPr="008E46CF">
              <w:t xml:space="preserve">35-44 </w:t>
            </w:r>
          </w:p>
        </w:tc>
        <w:tc>
          <w:tcPr>
            <w:tcW w:w="1260" w:type="dxa"/>
            <w:gridSpan w:val="2"/>
          </w:tcPr>
          <w:p w14:paraId="42882DE2" w14:textId="5F32F088" w:rsidR="003542FF" w:rsidRPr="008E46CF" w:rsidRDefault="003542FF" w:rsidP="00A35649">
            <w:pPr>
              <w:jc w:val="center"/>
            </w:pPr>
            <w:r w:rsidRPr="008E46CF">
              <w:t>34 (25.6)</w:t>
            </w:r>
          </w:p>
        </w:tc>
        <w:tc>
          <w:tcPr>
            <w:tcW w:w="1350" w:type="dxa"/>
            <w:gridSpan w:val="2"/>
          </w:tcPr>
          <w:p w14:paraId="43BF9BFD" w14:textId="25799B19" w:rsidR="003542FF" w:rsidRPr="008E46CF" w:rsidRDefault="003542FF" w:rsidP="00A35649">
            <w:pPr>
              <w:jc w:val="center"/>
            </w:pPr>
            <w:r w:rsidRPr="008E46CF">
              <w:t>39 (26.0)</w:t>
            </w:r>
          </w:p>
        </w:tc>
        <w:tc>
          <w:tcPr>
            <w:tcW w:w="1620" w:type="dxa"/>
            <w:vMerge/>
          </w:tcPr>
          <w:p w14:paraId="28D01E71" w14:textId="77777777" w:rsidR="003542FF" w:rsidRPr="008E46CF" w:rsidRDefault="003542FF" w:rsidP="00C4656B"/>
        </w:tc>
        <w:tc>
          <w:tcPr>
            <w:tcW w:w="1440" w:type="dxa"/>
            <w:vMerge/>
          </w:tcPr>
          <w:p w14:paraId="532C8D3F"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6F338C91" w14:textId="77777777" w:rsidR="003542FF" w:rsidRPr="008E46CF" w:rsidRDefault="003542FF" w:rsidP="00C4656B"/>
        </w:tc>
      </w:tr>
      <w:tr w:rsidR="008E46CF" w:rsidRPr="008E46CF" w14:paraId="005F735D" w14:textId="77777777">
        <w:tc>
          <w:tcPr>
            <w:tcW w:w="1065" w:type="dxa"/>
            <w:vMerge/>
          </w:tcPr>
          <w:p w14:paraId="6E096EED" w14:textId="77777777" w:rsidR="003542FF" w:rsidRPr="008E46CF" w:rsidRDefault="003542FF" w:rsidP="00C4656B">
            <w:pPr>
              <w:rPr>
                <w:b/>
                <w:bCs/>
              </w:rPr>
            </w:pPr>
          </w:p>
        </w:tc>
        <w:tc>
          <w:tcPr>
            <w:tcW w:w="1308" w:type="dxa"/>
            <w:vMerge/>
          </w:tcPr>
          <w:p w14:paraId="7AF163BE" w14:textId="77777777" w:rsidR="003542FF" w:rsidRPr="008E46CF" w:rsidRDefault="003542FF" w:rsidP="00C4656B"/>
        </w:tc>
        <w:tc>
          <w:tcPr>
            <w:tcW w:w="1271" w:type="dxa"/>
            <w:vMerge/>
          </w:tcPr>
          <w:p w14:paraId="198C74B9" w14:textId="77777777" w:rsidR="003542FF" w:rsidRPr="008E46CF" w:rsidRDefault="003542FF" w:rsidP="00C4656B"/>
        </w:tc>
        <w:tc>
          <w:tcPr>
            <w:tcW w:w="941" w:type="dxa"/>
            <w:vMerge/>
          </w:tcPr>
          <w:p w14:paraId="3C66AB0F" w14:textId="77777777" w:rsidR="003542FF" w:rsidRPr="008E46CF" w:rsidRDefault="003542FF" w:rsidP="00C4656B"/>
        </w:tc>
        <w:tc>
          <w:tcPr>
            <w:tcW w:w="990" w:type="dxa"/>
          </w:tcPr>
          <w:p w14:paraId="49BD2DB9" w14:textId="700EFF3A" w:rsidR="003542FF" w:rsidRPr="008E46CF" w:rsidRDefault="003542FF" w:rsidP="00C4656B">
            <w:r w:rsidRPr="008E46CF">
              <w:t xml:space="preserve">45-54 </w:t>
            </w:r>
          </w:p>
        </w:tc>
        <w:tc>
          <w:tcPr>
            <w:tcW w:w="1260" w:type="dxa"/>
            <w:gridSpan w:val="2"/>
          </w:tcPr>
          <w:p w14:paraId="22620E65" w14:textId="2795924F" w:rsidR="003542FF" w:rsidRPr="008E46CF" w:rsidRDefault="003542FF" w:rsidP="00A35649">
            <w:pPr>
              <w:jc w:val="center"/>
            </w:pPr>
            <w:r w:rsidRPr="008E46CF">
              <w:t>19 (14.3)</w:t>
            </w:r>
          </w:p>
        </w:tc>
        <w:tc>
          <w:tcPr>
            <w:tcW w:w="1350" w:type="dxa"/>
            <w:gridSpan w:val="2"/>
          </w:tcPr>
          <w:p w14:paraId="6D1E6A15" w14:textId="3A27FA2A" w:rsidR="003542FF" w:rsidRPr="008E46CF" w:rsidRDefault="003542FF" w:rsidP="00A35649">
            <w:pPr>
              <w:jc w:val="center"/>
            </w:pPr>
            <w:r w:rsidRPr="008E46CF">
              <w:t>23 (15.3)</w:t>
            </w:r>
          </w:p>
        </w:tc>
        <w:tc>
          <w:tcPr>
            <w:tcW w:w="1620" w:type="dxa"/>
            <w:vMerge/>
          </w:tcPr>
          <w:p w14:paraId="42D88FB4" w14:textId="77777777" w:rsidR="003542FF" w:rsidRPr="008E46CF" w:rsidRDefault="003542FF" w:rsidP="00C4656B"/>
        </w:tc>
        <w:tc>
          <w:tcPr>
            <w:tcW w:w="1440" w:type="dxa"/>
            <w:vMerge/>
          </w:tcPr>
          <w:p w14:paraId="090DD1C6"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72354330" w14:textId="77777777" w:rsidR="003542FF" w:rsidRPr="008E46CF" w:rsidRDefault="003542FF" w:rsidP="00C4656B"/>
        </w:tc>
      </w:tr>
      <w:tr w:rsidR="008E46CF" w:rsidRPr="008E46CF" w14:paraId="1FAA674C" w14:textId="77777777">
        <w:tc>
          <w:tcPr>
            <w:tcW w:w="1065" w:type="dxa"/>
            <w:vMerge/>
          </w:tcPr>
          <w:p w14:paraId="21FBACA7" w14:textId="77777777" w:rsidR="003542FF" w:rsidRPr="008E46CF" w:rsidRDefault="003542FF" w:rsidP="00C4656B">
            <w:pPr>
              <w:rPr>
                <w:b/>
                <w:bCs/>
              </w:rPr>
            </w:pPr>
          </w:p>
        </w:tc>
        <w:tc>
          <w:tcPr>
            <w:tcW w:w="1308" w:type="dxa"/>
            <w:vMerge/>
          </w:tcPr>
          <w:p w14:paraId="4F1B5204" w14:textId="77777777" w:rsidR="003542FF" w:rsidRPr="008E46CF" w:rsidRDefault="003542FF" w:rsidP="00C4656B"/>
        </w:tc>
        <w:tc>
          <w:tcPr>
            <w:tcW w:w="1271" w:type="dxa"/>
            <w:vMerge/>
          </w:tcPr>
          <w:p w14:paraId="66264B01" w14:textId="77777777" w:rsidR="003542FF" w:rsidRPr="008E46CF" w:rsidRDefault="003542FF" w:rsidP="00C4656B"/>
        </w:tc>
        <w:tc>
          <w:tcPr>
            <w:tcW w:w="941" w:type="dxa"/>
            <w:vMerge/>
          </w:tcPr>
          <w:p w14:paraId="66184040" w14:textId="77777777" w:rsidR="003542FF" w:rsidRPr="008E46CF" w:rsidRDefault="003542FF" w:rsidP="00C4656B"/>
        </w:tc>
        <w:tc>
          <w:tcPr>
            <w:tcW w:w="990" w:type="dxa"/>
          </w:tcPr>
          <w:p w14:paraId="4B65BDC0" w14:textId="0A62346F" w:rsidR="003542FF" w:rsidRPr="008E46CF" w:rsidRDefault="003542FF" w:rsidP="00C4656B">
            <w:r w:rsidRPr="008E46CF">
              <w:t xml:space="preserve">55-64 </w:t>
            </w:r>
          </w:p>
        </w:tc>
        <w:tc>
          <w:tcPr>
            <w:tcW w:w="1260" w:type="dxa"/>
            <w:gridSpan w:val="2"/>
          </w:tcPr>
          <w:p w14:paraId="7C0F7A73" w14:textId="6E2F463B" w:rsidR="003542FF" w:rsidRPr="008E46CF" w:rsidRDefault="003542FF" w:rsidP="00A35649">
            <w:pPr>
              <w:jc w:val="center"/>
            </w:pPr>
            <w:r w:rsidRPr="008E46CF">
              <w:t>21 (15.8)</w:t>
            </w:r>
          </w:p>
        </w:tc>
        <w:tc>
          <w:tcPr>
            <w:tcW w:w="1350" w:type="dxa"/>
            <w:gridSpan w:val="2"/>
          </w:tcPr>
          <w:p w14:paraId="4F2850E9" w14:textId="7B2AAF3E" w:rsidR="003542FF" w:rsidRPr="008E46CF" w:rsidRDefault="003542FF" w:rsidP="00A35649">
            <w:pPr>
              <w:jc w:val="center"/>
            </w:pPr>
            <w:r w:rsidRPr="008E46CF">
              <w:t>23 (15.3)</w:t>
            </w:r>
          </w:p>
        </w:tc>
        <w:tc>
          <w:tcPr>
            <w:tcW w:w="1620" w:type="dxa"/>
            <w:vMerge/>
          </w:tcPr>
          <w:p w14:paraId="58B4D66E" w14:textId="77777777" w:rsidR="003542FF" w:rsidRPr="008E46CF" w:rsidRDefault="003542FF" w:rsidP="00C4656B"/>
        </w:tc>
        <w:tc>
          <w:tcPr>
            <w:tcW w:w="1440" w:type="dxa"/>
            <w:vMerge/>
          </w:tcPr>
          <w:p w14:paraId="2C93275C"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2459AF64" w14:textId="77777777" w:rsidR="003542FF" w:rsidRPr="008E46CF" w:rsidRDefault="003542FF" w:rsidP="00C4656B"/>
        </w:tc>
      </w:tr>
      <w:tr w:rsidR="008E46CF" w:rsidRPr="008E46CF" w14:paraId="747D0781" w14:textId="77777777">
        <w:tc>
          <w:tcPr>
            <w:tcW w:w="1065" w:type="dxa"/>
            <w:vMerge/>
          </w:tcPr>
          <w:p w14:paraId="1341D8A1" w14:textId="77777777" w:rsidR="003542FF" w:rsidRPr="008E46CF" w:rsidRDefault="003542FF" w:rsidP="00C4656B">
            <w:pPr>
              <w:rPr>
                <w:b/>
                <w:bCs/>
              </w:rPr>
            </w:pPr>
          </w:p>
        </w:tc>
        <w:tc>
          <w:tcPr>
            <w:tcW w:w="1308" w:type="dxa"/>
            <w:vMerge/>
          </w:tcPr>
          <w:p w14:paraId="60205B79" w14:textId="77777777" w:rsidR="003542FF" w:rsidRPr="008E46CF" w:rsidRDefault="003542FF" w:rsidP="00C4656B"/>
        </w:tc>
        <w:tc>
          <w:tcPr>
            <w:tcW w:w="1271" w:type="dxa"/>
            <w:vMerge/>
          </w:tcPr>
          <w:p w14:paraId="546219A2" w14:textId="77777777" w:rsidR="003542FF" w:rsidRPr="008E46CF" w:rsidRDefault="003542FF" w:rsidP="00C4656B"/>
        </w:tc>
        <w:tc>
          <w:tcPr>
            <w:tcW w:w="941" w:type="dxa"/>
            <w:vMerge/>
          </w:tcPr>
          <w:p w14:paraId="527E2C2D" w14:textId="77777777" w:rsidR="003542FF" w:rsidRPr="008E46CF" w:rsidRDefault="003542FF" w:rsidP="00C4656B"/>
        </w:tc>
        <w:tc>
          <w:tcPr>
            <w:tcW w:w="990" w:type="dxa"/>
          </w:tcPr>
          <w:p w14:paraId="4D718966" w14:textId="74822A36" w:rsidR="003542FF" w:rsidRPr="008E46CF" w:rsidRDefault="003542FF" w:rsidP="00C4656B">
            <w:r w:rsidRPr="008E46CF">
              <w:t>65+</w:t>
            </w:r>
          </w:p>
        </w:tc>
        <w:tc>
          <w:tcPr>
            <w:tcW w:w="1260" w:type="dxa"/>
            <w:gridSpan w:val="2"/>
          </w:tcPr>
          <w:p w14:paraId="769DC64E" w14:textId="3E1A0464" w:rsidR="003542FF" w:rsidRPr="008E46CF" w:rsidRDefault="003542FF" w:rsidP="00A35649">
            <w:pPr>
              <w:jc w:val="center"/>
            </w:pPr>
            <w:r w:rsidRPr="008E46CF">
              <w:t>22 (16.5)</w:t>
            </w:r>
          </w:p>
        </w:tc>
        <w:tc>
          <w:tcPr>
            <w:tcW w:w="1350" w:type="dxa"/>
            <w:gridSpan w:val="2"/>
          </w:tcPr>
          <w:p w14:paraId="703474BF" w14:textId="095021C4" w:rsidR="003542FF" w:rsidRPr="008E46CF" w:rsidRDefault="003542FF" w:rsidP="00A35649">
            <w:pPr>
              <w:jc w:val="center"/>
            </w:pPr>
            <w:r w:rsidRPr="008E46CF">
              <w:t>23 (15.3)</w:t>
            </w:r>
          </w:p>
        </w:tc>
        <w:tc>
          <w:tcPr>
            <w:tcW w:w="1620" w:type="dxa"/>
            <w:vMerge/>
          </w:tcPr>
          <w:p w14:paraId="276FC2EB" w14:textId="77777777" w:rsidR="003542FF" w:rsidRPr="008E46CF" w:rsidRDefault="003542FF" w:rsidP="00C4656B"/>
        </w:tc>
        <w:tc>
          <w:tcPr>
            <w:tcW w:w="1440" w:type="dxa"/>
            <w:vMerge/>
          </w:tcPr>
          <w:p w14:paraId="05956AD8"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5030A028" w14:textId="77777777" w:rsidR="003542FF" w:rsidRPr="008E46CF" w:rsidRDefault="003542FF" w:rsidP="00C4656B"/>
        </w:tc>
      </w:tr>
      <w:tr w:rsidR="008E46CF" w:rsidRPr="008E46CF" w14:paraId="40BE83BF" w14:textId="77777777">
        <w:tc>
          <w:tcPr>
            <w:tcW w:w="1065" w:type="dxa"/>
            <w:vMerge/>
          </w:tcPr>
          <w:p w14:paraId="36332376" w14:textId="77777777" w:rsidR="003542FF" w:rsidRPr="008E46CF" w:rsidRDefault="003542FF" w:rsidP="00C4656B">
            <w:pPr>
              <w:rPr>
                <w:b/>
                <w:bCs/>
              </w:rPr>
            </w:pPr>
          </w:p>
        </w:tc>
        <w:tc>
          <w:tcPr>
            <w:tcW w:w="1308" w:type="dxa"/>
            <w:vMerge/>
          </w:tcPr>
          <w:p w14:paraId="62E444F3" w14:textId="77777777" w:rsidR="003542FF" w:rsidRPr="008E46CF" w:rsidRDefault="003542FF" w:rsidP="00C4656B"/>
        </w:tc>
        <w:tc>
          <w:tcPr>
            <w:tcW w:w="1271" w:type="dxa"/>
            <w:vMerge/>
          </w:tcPr>
          <w:p w14:paraId="6A360B5F" w14:textId="77777777" w:rsidR="003542FF" w:rsidRPr="008E46CF" w:rsidRDefault="003542FF" w:rsidP="00C4656B"/>
        </w:tc>
        <w:tc>
          <w:tcPr>
            <w:tcW w:w="941" w:type="dxa"/>
            <w:vMerge/>
          </w:tcPr>
          <w:p w14:paraId="365F2756" w14:textId="77777777" w:rsidR="003542FF" w:rsidRPr="008E46CF" w:rsidRDefault="003542FF" w:rsidP="00C4656B"/>
        </w:tc>
        <w:tc>
          <w:tcPr>
            <w:tcW w:w="990" w:type="dxa"/>
          </w:tcPr>
          <w:p w14:paraId="7B74D053" w14:textId="409A5A0B" w:rsidR="003542FF" w:rsidRPr="008E46CF" w:rsidRDefault="003542FF" w:rsidP="00C4656B">
            <w:r w:rsidRPr="008E46CF">
              <w:t>Unknown</w:t>
            </w:r>
          </w:p>
        </w:tc>
        <w:tc>
          <w:tcPr>
            <w:tcW w:w="1260" w:type="dxa"/>
            <w:gridSpan w:val="2"/>
          </w:tcPr>
          <w:p w14:paraId="1770271A" w14:textId="0B99E935" w:rsidR="003542FF" w:rsidRPr="008E46CF" w:rsidRDefault="003542FF" w:rsidP="00A35649">
            <w:pPr>
              <w:jc w:val="center"/>
            </w:pPr>
            <w:r w:rsidRPr="008E46CF">
              <w:t>0 (0)</w:t>
            </w:r>
          </w:p>
        </w:tc>
        <w:tc>
          <w:tcPr>
            <w:tcW w:w="1350" w:type="dxa"/>
            <w:gridSpan w:val="2"/>
          </w:tcPr>
          <w:p w14:paraId="3261F4C3" w14:textId="521CD875" w:rsidR="003542FF" w:rsidRPr="008E46CF" w:rsidRDefault="003542FF" w:rsidP="00A35649">
            <w:pPr>
              <w:jc w:val="center"/>
            </w:pPr>
            <w:r w:rsidRPr="008E46CF">
              <w:t>1 (0.7)</w:t>
            </w:r>
          </w:p>
        </w:tc>
        <w:tc>
          <w:tcPr>
            <w:tcW w:w="1620" w:type="dxa"/>
            <w:vMerge/>
          </w:tcPr>
          <w:p w14:paraId="72F7B34E" w14:textId="77777777" w:rsidR="003542FF" w:rsidRPr="008E46CF" w:rsidRDefault="003542FF" w:rsidP="00C4656B"/>
        </w:tc>
        <w:tc>
          <w:tcPr>
            <w:tcW w:w="1440" w:type="dxa"/>
            <w:vMerge/>
          </w:tcPr>
          <w:p w14:paraId="23A6A8B4"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4BA2D47C" w14:textId="77777777" w:rsidR="003542FF" w:rsidRPr="008E46CF" w:rsidRDefault="003542FF" w:rsidP="00C4656B"/>
        </w:tc>
      </w:tr>
      <w:tr w:rsidR="008E46CF" w:rsidRPr="008E46CF" w14:paraId="77D4DF16" w14:textId="77777777">
        <w:tc>
          <w:tcPr>
            <w:tcW w:w="13948" w:type="dxa"/>
            <w:gridSpan w:val="12"/>
          </w:tcPr>
          <w:p w14:paraId="60B0C079" w14:textId="3122F66E" w:rsidR="003542FF" w:rsidRPr="008E46CF" w:rsidRDefault="003542FF" w:rsidP="00F63FB9">
            <w:r w:rsidRPr="008E46CF">
              <w:rPr>
                <w:b/>
                <w:bCs/>
              </w:rPr>
              <w:t>Qualitative papers</w:t>
            </w:r>
          </w:p>
        </w:tc>
      </w:tr>
      <w:tr w:rsidR="008E46CF" w:rsidRPr="008E46CF" w14:paraId="1597BD79" w14:textId="77777777">
        <w:tc>
          <w:tcPr>
            <w:tcW w:w="1065" w:type="dxa"/>
          </w:tcPr>
          <w:p w14:paraId="7736CD25" w14:textId="095C1ABB" w:rsidR="003542FF" w:rsidRPr="008E46CF" w:rsidRDefault="003542FF" w:rsidP="00F63FB9">
            <w:pPr>
              <w:rPr>
                <w:b/>
                <w:bCs/>
              </w:rPr>
            </w:pPr>
            <w:r w:rsidRPr="008E46CF">
              <w:rPr>
                <w:b/>
                <w:bCs/>
              </w:rPr>
              <w:t>Lucas 2015</w:t>
            </w:r>
            <w:r w:rsidRPr="008E46CF">
              <w:rPr>
                <w:b/>
                <w:bCs/>
              </w:rPr>
              <w:fldChar w:fldCharType="begin"/>
            </w:r>
            <w:r w:rsidRPr="008E46CF">
              <w:rPr>
                <w:b/>
                <w:bCs/>
              </w:rPr>
              <w:instrText xml:space="preserve"> ADDIN EN.CITE &lt;EndNote&gt;&lt;Cite&gt;&lt;Author&gt;Lucas&lt;/Author&gt;&lt;Year&gt;2015&lt;/Year&gt;&lt;RecNum&gt;68&lt;/RecNum&gt;&lt;DisplayText&gt;&lt;style face="superscript"&gt;42&lt;/style&gt;&lt;/DisplayText&gt;&lt;record&gt;&lt;rec-number&gt;68&lt;/rec-number&gt;&lt;foreign-keys&gt;&lt;key app="EN" db-id="vd55r9f5apapzie0fa9vv20f59ptev0vtafs" timestamp="1575990359"&gt;68&lt;/key&gt;&lt;/foreign-keys&gt;&lt;ref-type name="Journal Article"&gt;17&lt;/ref-type&gt;&lt;contributors&gt;&lt;authors&gt;&lt;author&gt;Lucas, Patricia J.&lt;/author&gt;&lt;author&gt;Jessiman, Tricia&lt;/author&gt;&lt;author&gt;Cameron, Ailsa&lt;/author&gt;&lt;/authors&gt;&lt;/contributors&gt;&lt;titles&gt;&lt;title&gt;Healthy Start: The Use of Welfare Food Vouchers by Low-Income Parents in England&lt;/title&gt;&lt;secondary-title&gt;Social Policy and Society&lt;/secondary-title&gt;&lt;/titles&gt;&lt;periodical&gt;&lt;full-title&gt;Social Policy and Society&lt;/full-title&gt;&lt;/periodical&gt;&lt;pages&gt;457-469&lt;/pages&gt;&lt;volume&gt;14&lt;/volume&gt;&lt;number&gt;3&lt;/number&gt;&lt;edition&gt;2015/02/20&lt;/edition&gt;&lt;keywords&gt;&lt;keyword&gt;Food welfare&lt;/keyword&gt;&lt;keyword&gt;health&lt;/keyword&gt;&lt;keyword&gt;child&lt;/keyword&gt;&lt;keyword&gt;family&lt;/keyword&gt;&lt;keyword&gt;poverty&lt;/keyword&gt;&lt;/keywords&gt;&lt;dates&gt;&lt;year&gt;2015&lt;/year&gt;&lt;/dates&gt;&lt;publisher&gt;Cambridge University Press&lt;/publisher&gt;&lt;isbn&gt;1474-7464&lt;/isbn&gt;&lt;urls&gt;&lt;related-urls&gt;&lt;url&gt;https://www.cambridge.org/core/article/healthy-start-the-use-of-welfare-food-vouchers-by-lowincome-parents-in-england/54D3766846E5F6085D7438CFC2957870&lt;/url&gt;&lt;/related-urls&gt;&lt;/urls&gt;&lt;electronic-resource-num&gt;10.1017/S1474746415000020&lt;/electronic-resource-num&gt;&lt;remote-database-name&gt;Cambridge Core&lt;/remote-database-name&gt;&lt;remote-database-provider&gt;Cambridge University Press&lt;/remote-database-provider&gt;&lt;/record&gt;&lt;/Cite&gt;&lt;/EndNote&gt;</w:instrText>
            </w:r>
            <w:r w:rsidRPr="008E46CF">
              <w:rPr>
                <w:b/>
                <w:bCs/>
              </w:rPr>
              <w:fldChar w:fldCharType="separate"/>
            </w:r>
            <w:r w:rsidRPr="008E46CF">
              <w:rPr>
                <w:b/>
                <w:bCs/>
                <w:noProof/>
                <w:vertAlign w:val="superscript"/>
              </w:rPr>
              <w:t>42</w:t>
            </w:r>
            <w:r w:rsidRPr="008E46CF">
              <w:rPr>
                <w:b/>
                <w:bCs/>
              </w:rPr>
              <w:fldChar w:fldCharType="end"/>
            </w:r>
          </w:p>
        </w:tc>
        <w:tc>
          <w:tcPr>
            <w:tcW w:w="1308" w:type="dxa"/>
          </w:tcPr>
          <w:p w14:paraId="2D7A3779" w14:textId="77777777" w:rsidR="003542FF" w:rsidRPr="008E46CF" w:rsidRDefault="003542FF" w:rsidP="00F63FB9">
            <w:proofErr w:type="spellStart"/>
            <w:r w:rsidRPr="008E46CF">
              <w:t>Qualitative</w:t>
            </w:r>
            <w:r w:rsidRPr="008E46CF">
              <w:rPr>
                <w:vertAlign w:val="superscript"/>
              </w:rPr>
              <w:t>c</w:t>
            </w:r>
            <w:proofErr w:type="spellEnd"/>
            <w:r w:rsidRPr="008E46CF">
              <w:t xml:space="preserve">. In depth interviews with purposively recruited parents. </w:t>
            </w:r>
          </w:p>
          <w:p w14:paraId="44AEF7FF" w14:textId="77777777" w:rsidR="003542FF" w:rsidRPr="008E46CF" w:rsidRDefault="003542FF" w:rsidP="00F63FB9"/>
          <w:p w14:paraId="076CBFB7" w14:textId="77777777" w:rsidR="003542FF" w:rsidRPr="008E46CF" w:rsidRDefault="003542FF" w:rsidP="00F63FB9">
            <w:r w:rsidRPr="008E46CF">
              <w:t>England, UK</w:t>
            </w:r>
          </w:p>
          <w:p w14:paraId="72038D4B" w14:textId="77777777" w:rsidR="003542FF" w:rsidRPr="008E46CF" w:rsidRDefault="003542FF" w:rsidP="00F63FB9"/>
          <w:p w14:paraId="0C69028D" w14:textId="0D5070D5" w:rsidR="003542FF" w:rsidRPr="008E46CF" w:rsidRDefault="003542FF" w:rsidP="00F63FB9">
            <w:r w:rsidRPr="008E46CF">
              <w:t>2011-2012</w:t>
            </w:r>
          </w:p>
        </w:tc>
        <w:tc>
          <w:tcPr>
            <w:tcW w:w="1271" w:type="dxa"/>
          </w:tcPr>
          <w:p w14:paraId="33938ED9" w14:textId="62055526" w:rsidR="003542FF" w:rsidRPr="008E46CF" w:rsidRDefault="003542FF" w:rsidP="00F63FB9">
            <w:r w:rsidRPr="008E46CF">
              <w:t>Parents and guardians: n= 107</w:t>
            </w:r>
          </w:p>
        </w:tc>
        <w:tc>
          <w:tcPr>
            <w:tcW w:w="4541" w:type="dxa"/>
            <w:gridSpan w:val="6"/>
          </w:tcPr>
          <w:p w14:paraId="2A74B3E2" w14:textId="77777777" w:rsidR="003542FF" w:rsidRPr="008E46CF" w:rsidRDefault="003542FF" w:rsidP="00F63FB9">
            <w:r w:rsidRPr="008E46CF">
              <w:rPr>
                <w:lang w:val="en-US"/>
              </w:rPr>
              <w:t>No demographic details available</w:t>
            </w:r>
          </w:p>
          <w:p w14:paraId="5655E809" w14:textId="77777777" w:rsidR="003542FF" w:rsidRPr="008E46CF" w:rsidRDefault="003542FF" w:rsidP="00F63FB9"/>
        </w:tc>
        <w:tc>
          <w:tcPr>
            <w:tcW w:w="1620" w:type="dxa"/>
          </w:tcPr>
          <w:p w14:paraId="38B37903" w14:textId="44302A54" w:rsidR="003542FF" w:rsidRPr="008E46CF" w:rsidRDefault="003542FF" w:rsidP="00F63FB9">
            <w:r w:rsidRPr="008E46CF">
              <w:t xml:space="preserve">Paper-based HS </w:t>
            </w:r>
          </w:p>
        </w:tc>
        <w:tc>
          <w:tcPr>
            <w:tcW w:w="1440" w:type="dxa"/>
          </w:tcPr>
          <w:p w14:paraId="58363677" w14:textId="06D4A5EC" w:rsidR="003542FF" w:rsidRPr="008E46CF" w:rsidRDefault="003542FF" w:rsidP="00C873F3">
            <w:pPr>
              <w:pStyle w:val="ListParagraph"/>
              <w:numPr>
                <w:ilvl w:val="0"/>
                <w:numId w:val="11"/>
              </w:numPr>
              <w:autoSpaceDE/>
              <w:autoSpaceDN/>
              <w:adjustRightInd/>
              <w:ind w:left="113" w:hanging="113"/>
            </w:pPr>
            <w:r w:rsidRPr="008E46CF">
              <w:t>Participants experiences of HS, including those who were eligible but not receiving the vouchers.</w:t>
            </w:r>
          </w:p>
        </w:tc>
        <w:tc>
          <w:tcPr>
            <w:tcW w:w="2703" w:type="dxa"/>
          </w:tcPr>
          <w:p w14:paraId="26EDF433" w14:textId="77777777" w:rsidR="003542FF" w:rsidRPr="008E46CF" w:rsidRDefault="003542FF" w:rsidP="00F63FB9">
            <w:r w:rsidRPr="008E46CF">
              <w:t>+ Purposive sampling and a large sample size resulted in a range of views from different participants</w:t>
            </w:r>
          </w:p>
          <w:p w14:paraId="11BE1B7A" w14:textId="77777777" w:rsidR="003542FF" w:rsidRPr="008E46CF" w:rsidRDefault="003542FF" w:rsidP="00F63FB9">
            <w:r w:rsidRPr="008E46CF">
              <w:t>+ Included those who were eligible but not receiving HS, and applicants not in receipt</w:t>
            </w:r>
          </w:p>
          <w:p w14:paraId="4530CDB8" w14:textId="77777777" w:rsidR="003542FF" w:rsidRPr="008E46CF" w:rsidRDefault="003542FF" w:rsidP="00F63FB9">
            <w:r w:rsidRPr="008E46CF">
              <w:t xml:space="preserve">- Some information is lacking- particularly around </w:t>
            </w:r>
            <w:r w:rsidRPr="008E46CF">
              <w:lastRenderedPageBreak/>
              <w:t>recruitment and study processes</w:t>
            </w:r>
          </w:p>
          <w:p w14:paraId="32D44CEC" w14:textId="7C50E0BC" w:rsidR="003542FF" w:rsidRPr="008E46CF" w:rsidRDefault="003542FF" w:rsidP="00F63FB9">
            <w:r w:rsidRPr="008E46CF">
              <w:t>- Couldn’t include families that were not in contact with healthcare services</w:t>
            </w:r>
          </w:p>
        </w:tc>
      </w:tr>
      <w:tr w:rsidR="008E46CF" w:rsidRPr="008E46CF" w14:paraId="61089682" w14:textId="77777777">
        <w:tc>
          <w:tcPr>
            <w:tcW w:w="1065" w:type="dxa"/>
            <w:vMerge w:val="restart"/>
          </w:tcPr>
          <w:p w14:paraId="63FBC0DC" w14:textId="7C0B1F8C" w:rsidR="003542FF" w:rsidRPr="008E46CF" w:rsidRDefault="003542FF" w:rsidP="00F63FB9">
            <w:pPr>
              <w:rPr>
                <w:b/>
                <w:bCs/>
              </w:rPr>
            </w:pPr>
            <w:r w:rsidRPr="008E46CF">
              <w:rPr>
                <w:b/>
                <w:bCs/>
              </w:rPr>
              <w:lastRenderedPageBreak/>
              <w:t>McFadden 2014</w:t>
            </w:r>
            <w:r w:rsidRPr="008E46CF">
              <w:rPr>
                <w:b/>
                <w:bCs/>
              </w:rPr>
              <w:fldChar w:fldCharType="begin"/>
            </w:r>
            <w:r w:rsidRPr="008E46CF">
              <w:rPr>
                <w:b/>
                <w:bCs/>
              </w:rPr>
              <w:instrText xml:space="preserve"> ADDIN EN.CITE &lt;EndNote&gt;&lt;Cite&gt;&lt;Author&gt;McFadden&lt;/Author&gt;&lt;Year&gt;2014&lt;/Year&gt;&lt;RecNum&gt;73&lt;/RecNum&gt;&lt;DisplayText&gt;&lt;style face="superscript"&gt;43&lt;/style&gt;&lt;/DisplayText&gt;&lt;record&gt;&lt;rec-number&gt;73&lt;/rec-number&gt;&lt;foreign-keys&gt;&lt;key app="EN" db-id="vd55r9f5apapzie0fa9vv20f59ptev0vtafs" timestamp="1575990359"&gt;73&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pub-dates&gt;&lt;date&gt;2014/02/11&lt;/date&gt;&lt;/pub-dates&gt;&lt;/dates&gt;&lt;isbn&gt;1471-2458&lt;/isbn&gt;&lt;urls&gt;&lt;related-urls&gt;&lt;url&gt;https://doi.org/10.1186/1471-2458-14-148&lt;/url&gt;&lt;/related-urls&gt;&lt;/urls&gt;&lt;electronic-resource-num&gt;10.1186/1471-2458-14-148&lt;/electronic-resource-num&gt;&lt;/record&gt;&lt;/Cite&gt;&lt;/EndNote&gt;</w:instrText>
            </w:r>
            <w:r w:rsidRPr="008E46CF">
              <w:rPr>
                <w:b/>
                <w:bCs/>
              </w:rPr>
              <w:fldChar w:fldCharType="separate"/>
            </w:r>
            <w:r w:rsidRPr="008E46CF">
              <w:rPr>
                <w:b/>
                <w:bCs/>
                <w:noProof/>
                <w:vertAlign w:val="superscript"/>
              </w:rPr>
              <w:t>43</w:t>
            </w:r>
            <w:r w:rsidRPr="008E46CF">
              <w:rPr>
                <w:b/>
                <w:bCs/>
              </w:rPr>
              <w:fldChar w:fldCharType="end"/>
            </w:r>
          </w:p>
        </w:tc>
        <w:tc>
          <w:tcPr>
            <w:tcW w:w="1308" w:type="dxa"/>
            <w:vMerge w:val="restart"/>
          </w:tcPr>
          <w:p w14:paraId="51C62A48" w14:textId="6C8C556F" w:rsidR="003542FF" w:rsidRPr="008E46CF" w:rsidRDefault="003542FF" w:rsidP="00F63FB9">
            <w:r w:rsidRPr="008E46CF">
              <w:t xml:space="preserve">Multi-method </w:t>
            </w:r>
            <w:proofErr w:type="spellStart"/>
            <w:r w:rsidRPr="008E46CF">
              <w:t>qualitative</w:t>
            </w:r>
            <w:r w:rsidRPr="008E46CF">
              <w:rPr>
                <w:vertAlign w:val="superscript"/>
              </w:rPr>
              <w:t>c</w:t>
            </w:r>
            <w:proofErr w:type="spellEnd"/>
            <w:r w:rsidRPr="008E46CF">
              <w:t xml:space="preserve">. Focus groups and online consultation with </w:t>
            </w:r>
            <w:r w:rsidR="00FD3CF4" w:rsidRPr="008E46CF">
              <w:t>healthcare professional (HCP)</w:t>
            </w:r>
            <w:r w:rsidRPr="008E46CF">
              <w:t>, workshops, focus groups and interviews with low-income parents.</w:t>
            </w:r>
          </w:p>
          <w:p w14:paraId="3A50DFB4" w14:textId="77777777" w:rsidR="003542FF" w:rsidRPr="008E46CF" w:rsidRDefault="003542FF" w:rsidP="00F63FB9"/>
          <w:p w14:paraId="4BA2C42C" w14:textId="77777777" w:rsidR="003542FF" w:rsidRPr="008E46CF" w:rsidRDefault="003542FF" w:rsidP="00F63FB9">
            <w:r w:rsidRPr="008E46CF">
              <w:t>England, UK</w:t>
            </w:r>
          </w:p>
          <w:p w14:paraId="3E4CA646" w14:textId="77777777" w:rsidR="003542FF" w:rsidRPr="008E46CF" w:rsidRDefault="003542FF" w:rsidP="00F63FB9"/>
          <w:p w14:paraId="4C22A0D2" w14:textId="1D93A08D" w:rsidR="003542FF" w:rsidRPr="008E46CF" w:rsidRDefault="003542FF" w:rsidP="00F63FB9">
            <w:r w:rsidRPr="008E46CF">
              <w:t>March 2011-April 2012</w:t>
            </w:r>
          </w:p>
        </w:tc>
        <w:tc>
          <w:tcPr>
            <w:tcW w:w="1271" w:type="dxa"/>
            <w:vMerge w:val="restart"/>
          </w:tcPr>
          <w:p w14:paraId="438301E3" w14:textId="4D08A543" w:rsidR="003542FF" w:rsidRPr="008E46CF" w:rsidRDefault="003542FF" w:rsidP="00F63FB9">
            <w:r w:rsidRPr="008E46CF">
              <w:t>HCP</w:t>
            </w:r>
            <w:r w:rsidR="00FD3CF4" w:rsidRPr="008E46CF">
              <w:t xml:space="preserve"> </w:t>
            </w:r>
            <w:r w:rsidRPr="008E46CF">
              <w:t>participating in workshops: n=49</w:t>
            </w:r>
          </w:p>
          <w:p w14:paraId="13EC31F1" w14:textId="77777777" w:rsidR="003542FF" w:rsidRPr="008E46CF" w:rsidRDefault="003542FF" w:rsidP="00F63FB9"/>
          <w:p w14:paraId="6744A12C" w14:textId="77777777" w:rsidR="003542FF" w:rsidRPr="008E46CF" w:rsidRDefault="003542FF" w:rsidP="00F63FB9">
            <w:pPr>
              <w:rPr>
                <w:lang w:val="fr-FR"/>
              </w:rPr>
            </w:pPr>
            <w:r w:rsidRPr="008E46CF">
              <w:rPr>
                <w:lang w:val="fr-FR"/>
              </w:rPr>
              <w:t>Online consultation: n=619</w:t>
            </w:r>
          </w:p>
          <w:p w14:paraId="4EE7FEC8" w14:textId="77777777" w:rsidR="003542FF" w:rsidRPr="008E46CF" w:rsidRDefault="003542FF" w:rsidP="00F63FB9">
            <w:pPr>
              <w:rPr>
                <w:lang w:val="fr-FR"/>
              </w:rPr>
            </w:pPr>
          </w:p>
          <w:p w14:paraId="67807D84" w14:textId="35262AC7" w:rsidR="003542FF" w:rsidRPr="008E46CF" w:rsidRDefault="003542FF" w:rsidP="00F63FB9">
            <w:pPr>
              <w:rPr>
                <w:lang w:val="fr-FR"/>
              </w:rPr>
            </w:pPr>
            <w:r w:rsidRPr="008E46CF">
              <w:rPr>
                <w:lang w:val="fr-FR"/>
              </w:rPr>
              <w:t>Parents: n=113</w:t>
            </w:r>
          </w:p>
        </w:tc>
        <w:tc>
          <w:tcPr>
            <w:tcW w:w="4541" w:type="dxa"/>
            <w:gridSpan w:val="6"/>
          </w:tcPr>
          <w:p w14:paraId="4F9014F2" w14:textId="66E34BE8" w:rsidR="003542FF" w:rsidRPr="008E46CF" w:rsidRDefault="003542FF" w:rsidP="00F63FB9">
            <w:pPr>
              <w:rPr>
                <w:lang w:val="fr-FR"/>
              </w:rPr>
            </w:pPr>
            <w:r w:rsidRPr="008E46CF">
              <w:t>Demographic details for parent participants n=113</w:t>
            </w:r>
          </w:p>
        </w:tc>
        <w:tc>
          <w:tcPr>
            <w:tcW w:w="1620" w:type="dxa"/>
            <w:vMerge w:val="restart"/>
          </w:tcPr>
          <w:p w14:paraId="6580657F" w14:textId="5C40948F" w:rsidR="003542FF" w:rsidRPr="008E46CF" w:rsidRDefault="003542FF" w:rsidP="00F63FB9">
            <w:pPr>
              <w:rPr>
                <w:lang w:val="fr-FR"/>
              </w:rPr>
            </w:pPr>
            <w:r w:rsidRPr="008E46CF">
              <w:t xml:space="preserve">Paper-based HS </w:t>
            </w:r>
          </w:p>
        </w:tc>
        <w:tc>
          <w:tcPr>
            <w:tcW w:w="1440" w:type="dxa"/>
            <w:vMerge w:val="restart"/>
          </w:tcPr>
          <w:p w14:paraId="09C2B453" w14:textId="19EA8A75" w:rsidR="003542FF" w:rsidRPr="008E46CF" w:rsidRDefault="003542FF" w:rsidP="00C873F3">
            <w:pPr>
              <w:pStyle w:val="ListParagraph"/>
              <w:numPr>
                <w:ilvl w:val="0"/>
                <w:numId w:val="11"/>
              </w:numPr>
              <w:autoSpaceDE/>
              <w:autoSpaceDN/>
              <w:adjustRightInd/>
              <w:ind w:left="113" w:hanging="113"/>
            </w:pPr>
            <w:r w:rsidRPr="008E46CF">
              <w:t xml:space="preserve">Participants and </w:t>
            </w:r>
            <w:r w:rsidR="002F4306" w:rsidRPr="008E46CF">
              <w:t xml:space="preserve">HCP </w:t>
            </w:r>
            <w:r w:rsidRPr="008E46CF">
              <w:t xml:space="preserve">experiences of HS. </w:t>
            </w:r>
          </w:p>
        </w:tc>
        <w:tc>
          <w:tcPr>
            <w:tcW w:w="2703" w:type="dxa"/>
            <w:vMerge w:val="restart"/>
          </w:tcPr>
          <w:p w14:paraId="17DB96A2" w14:textId="77777777" w:rsidR="003542FF" w:rsidRPr="008E46CF" w:rsidRDefault="003542FF" w:rsidP="00F63FB9">
            <w:r w:rsidRPr="008E46CF">
              <w:t>+ Large sample</w:t>
            </w:r>
          </w:p>
          <w:p w14:paraId="5E2E73E8" w14:textId="66A4D065" w:rsidR="003542FF" w:rsidRPr="008E46CF" w:rsidRDefault="003542FF" w:rsidP="00F63FB9">
            <w:r w:rsidRPr="008E46CF">
              <w:t xml:space="preserve">+ Views from </w:t>
            </w:r>
            <w:r w:rsidR="002F4306" w:rsidRPr="008E46CF">
              <w:t>HCP</w:t>
            </w:r>
            <w:r w:rsidRPr="008E46CF">
              <w:t xml:space="preserve"> and parents</w:t>
            </w:r>
          </w:p>
          <w:p w14:paraId="372167D2" w14:textId="77777777" w:rsidR="003542FF" w:rsidRPr="008E46CF" w:rsidRDefault="003542FF" w:rsidP="00F63FB9">
            <w:r w:rsidRPr="008E46CF">
              <w:t>+ Different methods for different groups of participants</w:t>
            </w:r>
          </w:p>
          <w:p w14:paraId="1798A348" w14:textId="77777777" w:rsidR="003542FF" w:rsidRPr="008E46CF" w:rsidRDefault="003542FF" w:rsidP="00F63FB9">
            <w:r w:rsidRPr="008E46CF">
              <w:t>- Limited numbers of young mothers in sample</w:t>
            </w:r>
          </w:p>
          <w:p w14:paraId="55BCB947" w14:textId="77777777" w:rsidR="003542FF" w:rsidRPr="008E46CF" w:rsidRDefault="003542FF" w:rsidP="00F63FB9">
            <w:r w:rsidRPr="008E46CF">
              <w:t>- Missing data for some participants</w:t>
            </w:r>
          </w:p>
          <w:p w14:paraId="0D8C78F2" w14:textId="441CB481" w:rsidR="003542FF" w:rsidRPr="008E46CF" w:rsidRDefault="003542FF" w:rsidP="00F63FB9">
            <w:r w:rsidRPr="008E46CF">
              <w:t>- Some lack of clarity in the reporting of the methodology and data</w:t>
            </w:r>
          </w:p>
        </w:tc>
      </w:tr>
      <w:tr w:rsidR="008E46CF" w:rsidRPr="008E46CF" w14:paraId="21916641" w14:textId="77777777">
        <w:tc>
          <w:tcPr>
            <w:tcW w:w="1065" w:type="dxa"/>
            <w:vMerge/>
          </w:tcPr>
          <w:p w14:paraId="3C14F14C" w14:textId="77777777" w:rsidR="003542FF" w:rsidRPr="008E46CF" w:rsidRDefault="003542FF" w:rsidP="001D0799">
            <w:pPr>
              <w:rPr>
                <w:b/>
                <w:bCs/>
              </w:rPr>
            </w:pPr>
          </w:p>
        </w:tc>
        <w:tc>
          <w:tcPr>
            <w:tcW w:w="1308" w:type="dxa"/>
            <w:vMerge/>
          </w:tcPr>
          <w:p w14:paraId="0A79C0DC" w14:textId="77777777" w:rsidR="003542FF" w:rsidRPr="008E46CF" w:rsidRDefault="003542FF" w:rsidP="001D0799"/>
        </w:tc>
        <w:tc>
          <w:tcPr>
            <w:tcW w:w="1271" w:type="dxa"/>
            <w:vMerge/>
          </w:tcPr>
          <w:p w14:paraId="7BE88000" w14:textId="77777777" w:rsidR="003542FF" w:rsidRPr="008E46CF" w:rsidRDefault="003542FF" w:rsidP="001D0799"/>
        </w:tc>
        <w:tc>
          <w:tcPr>
            <w:tcW w:w="941" w:type="dxa"/>
            <w:vMerge w:val="restart"/>
          </w:tcPr>
          <w:p w14:paraId="6C5CE0E7" w14:textId="6B50E925" w:rsidR="004E475B" w:rsidRPr="008E46CF" w:rsidRDefault="003542FF" w:rsidP="001D0799">
            <w:r w:rsidRPr="008E46CF">
              <w:t xml:space="preserve">Age </w:t>
            </w:r>
            <w:r w:rsidR="004E475B" w:rsidRPr="008E46CF">
              <w:t>(</w:t>
            </w:r>
            <w:r w:rsidRPr="008E46CF">
              <w:t>years</w:t>
            </w:r>
            <w:r w:rsidR="004E475B" w:rsidRPr="008E46CF">
              <w:t xml:space="preserve">), </w:t>
            </w:r>
          </w:p>
          <w:p w14:paraId="2183762A" w14:textId="422CFA13" w:rsidR="003542FF" w:rsidRPr="008E46CF" w:rsidRDefault="004E475B" w:rsidP="001D0799">
            <w:r w:rsidRPr="008E46CF">
              <w:t>n</w:t>
            </w:r>
            <w:r w:rsidR="003542FF" w:rsidRPr="008E46CF">
              <w:t xml:space="preserve"> (%) </w:t>
            </w:r>
          </w:p>
        </w:tc>
        <w:tc>
          <w:tcPr>
            <w:tcW w:w="2250" w:type="dxa"/>
            <w:gridSpan w:val="3"/>
          </w:tcPr>
          <w:p w14:paraId="0917CB57" w14:textId="6539E3BB" w:rsidR="003542FF" w:rsidRPr="008E46CF" w:rsidRDefault="003542FF" w:rsidP="001D0799">
            <w:r w:rsidRPr="008E46CF">
              <w:rPr>
                <w:rFonts w:cstheme="minorHAnsi"/>
              </w:rPr>
              <w:t>≤</w:t>
            </w:r>
            <w:r w:rsidRPr="008E46CF">
              <w:t>20</w:t>
            </w:r>
          </w:p>
        </w:tc>
        <w:tc>
          <w:tcPr>
            <w:tcW w:w="1350" w:type="dxa"/>
            <w:gridSpan w:val="2"/>
          </w:tcPr>
          <w:p w14:paraId="6EB1A70C" w14:textId="6ADA7B34" w:rsidR="003542FF" w:rsidRPr="008E46CF" w:rsidRDefault="003542FF" w:rsidP="001D0799">
            <w:r w:rsidRPr="008E46CF">
              <w:t>12 (11.1)</w:t>
            </w:r>
          </w:p>
        </w:tc>
        <w:tc>
          <w:tcPr>
            <w:tcW w:w="1620" w:type="dxa"/>
            <w:vMerge/>
          </w:tcPr>
          <w:p w14:paraId="30627B9C" w14:textId="77777777" w:rsidR="003542FF" w:rsidRPr="008E46CF" w:rsidRDefault="003542FF" w:rsidP="001D0799"/>
        </w:tc>
        <w:tc>
          <w:tcPr>
            <w:tcW w:w="1440" w:type="dxa"/>
            <w:vMerge/>
          </w:tcPr>
          <w:p w14:paraId="4D2CDA13" w14:textId="77777777" w:rsidR="003542FF" w:rsidRPr="008E46CF" w:rsidRDefault="003542FF" w:rsidP="00C873F3">
            <w:pPr>
              <w:pStyle w:val="ListParagraph"/>
              <w:numPr>
                <w:ilvl w:val="0"/>
                <w:numId w:val="12"/>
              </w:numPr>
              <w:autoSpaceDE/>
              <w:autoSpaceDN/>
              <w:adjustRightInd/>
              <w:ind w:left="113" w:hanging="113"/>
              <w:contextualSpacing w:val="0"/>
            </w:pPr>
          </w:p>
        </w:tc>
        <w:tc>
          <w:tcPr>
            <w:tcW w:w="2703" w:type="dxa"/>
            <w:vMerge/>
          </w:tcPr>
          <w:p w14:paraId="4CB6F2E7" w14:textId="77777777" w:rsidR="003542FF" w:rsidRPr="008E46CF" w:rsidRDefault="003542FF" w:rsidP="001D0799"/>
        </w:tc>
      </w:tr>
      <w:tr w:rsidR="008E46CF" w:rsidRPr="008E46CF" w14:paraId="6A2CDBA6" w14:textId="77777777">
        <w:tc>
          <w:tcPr>
            <w:tcW w:w="1065" w:type="dxa"/>
            <w:vMerge/>
          </w:tcPr>
          <w:p w14:paraId="3B7923EE" w14:textId="77777777" w:rsidR="003542FF" w:rsidRPr="008E46CF" w:rsidRDefault="003542FF" w:rsidP="001D0799">
            <w:pPr>
              <w:rPr>
                <w:b/>
                <w:bCs/>
              </w:rPr>
            </w:pPr>
          </w:p>
        </w:tc>
        <w:tc>
          <w:tcPr>
            <w:tcW w:w="1308" w:type="dxa"/>
            <w:vMerge/>
          </w:tcPr>
          <w:p w14:paraId="316443D8" w14:textId="77777777" w:rsidR="003542FF" w:rsidRPr="008E46CF" w:rsidRDefault="003542FF" w:rsidP="001D0799"/>
        </w:tc>
        <w:tc>
          <w:tcPr>
            <w:tcW w:w="1271" w:type="dxa"/>
            <w:vMerge/>
          </w:tcPr>
          <w:p w14:paraId="6E8B7BE6" w14:textId="77777777" w:rsidR="003542FF" w:rsidRPr="008E46CF" w:rsidRDefault="003542FF" w:rsidP="001D0799"/>
        </w:tc>
        <w:tc>
          <w:tcPr>
            <w:tcW w:w="941" w:type="dxa"/>
            <w:vMerge/>
          </w:tcPr>
          <w:p w14:paraId="781D1CDD" w14:textId="77777777" w:rsidR="003542FF" w:rsidRPr="008E46CF" w:rsidRDefault="003542FF" w:rsidP="001D0799"/>
        </w:tc>
        <w:tc>
          <w:tcPr>
            <w:tcW w:w="2250" w:type="dxa"/>
            <w:gridSpan w:val="3"/>
          </w:tcPr>
          <w:p w14:paraId="39DC7C63" w14:textId="16D9FB9F" w:rsidR="003542FF" w:rsidRPr="008E46CF" w:rsidRDefault="003542FF" w:rsidP="001D0799">
            <w:r w:rsidRPr="008E46CF">
              <w:t>21-30</w:t>
            </w:r>
          </w:p>
        </w:tc>
        <w:tc>
          <w:tcPr>
            <w:tcW w:w="1350" w:type="dxa"/>
            <w:gridSpan w:val="2"/>
          </w:tcPr>
          <w:p w14:paraId="47DE0D88" w14:textId="75445ECF" w:rsidR="003542FF" w:rsidRPr="008E46CF" w:rsidRDefault="003542FF" w:rsidP="001D0799">
            <w:r w:rsidRPr="008E46CF">
              <w:t>56 (51.3)</w:t>
            </w:r>
          </w:p>
        </w:tc>
        <w:tc>
          <w:tcPr>
            <w:tcW w:w="1620" w:type="dxa"/>
            <w:vMerge/>
          </w:tcPr>
          <w:p w14:paraId="2CB9EF60" w14:textId="77777777" w:rsidR="003542FF" w:rsidRPr="008E46CF" w:rsidRDefault="003542FF" w:rsidP="001D0799"/>
        </w:tc>
        <w:tc>
          <w:tcPr>
            <w:tcW w:w="1440" w:type="dxa"/>
            <w:vMerge/>
          </w:tcPr>
          <w:p w14:paraId="74210EF6"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3347F272" w14:textId="77777777" w:rsidR="003542FF" w:rsidRPr="008E46CF" w:rsidRDefault="003542FF" w:rsidP="001D0799"/>
        </w:tc>
      </w:tr>
      <w:tr w:rsidR="008E46CF" w:rsidRPr="008E46CF" w14:paraId="6CA0F728" w14:textId="77777777">
        <w:tc>
          <w:tcPr>
            <w:tcW w:w="1065" w:type="dxa"/>
            <w:vMerge/>
          </w:tcPr>
          <w:p w14:paraId="2A6BEB38" w14:textId="77777777" w:rsidR="003542FF" w:rsidRPr="008E46CF" w:rsidRDefault="003542FF" w:rsidP="001D0799">
            <w:pPr>
              <w:rPr>
                <w:b/>
                <w:bCs/>
              </w:rPr>
            </w:pPr>
          </w:p>
        </w:tc>
        <w:tc>
          <w:tcPr>
            <w:tcW w:w="1308" w:type="dxa"/>
            <w:vMerge/>
          </w:tcPr>
          <w:p w14:paraId="092B85F5" w14:textId="77777777" w:rsidR="003542FF" w:rsidRPr="008E46CF" w:rsidRDefault="003542FF" w:rsidP="001D0799"/>
        </w:tc>
        <w:tc>
          <w:tcPr>
            <w:tcW w:w="1271" w:type="dxa"/>
            <w:vMerge/>
          </w:tcPr>
          <w:p w14:paraId="65BECDD6" w14:textId="77777777" w:rsidR="003542FF" w:rsidRPr="008E46CF" w:rsidRDefault="003542FF" w:rsidP="001D0799"/>
        </w:tc>
        <w:tc>
          <w:tcPr>
            <w:tcW w:w="941" w:type="dxa"/>
            <w:vMerge/>
          </w:tcPr>
          <w:p w14:paraId="63EB6FAB" w14:textId="77777777" w:rsidR="003542FF" w:rsidRPr="008E46CF" w:rsidRDefault="003542FF" w:rsidP="001D0799"/>
        </w:tc>
        <w:tc>
          <w:tcPr>
            <w:tcW w:w="2250" w:type="dxa"/>
            <w:gridSpan w:val="3"/>
          </w:tcPr>
          <w:p w14:paraId="7B47F884" w14:textId="78A435D6" w:rsidR="003542FF" w:rsidRPr="008E46CF" w:rsidRDefault="003542FF" w:rsidP="001D0799">
            <w:r w:rsidRPr="008E46CF">
              <w:t>31-40</w:t>
            </w:r>
          </w:p>
        </w:tc>
        <w:tc>
          <w:tcPr>
            <w:tcW w:w="1350" w:type="dxa"/>
            <w:gridSpan w:val="2"/>
          </w:tcPr>
          <w:p w14:paraId="498A2D2D" w14:textId="4A4AEC07" w:rsidR="003542FF" w:rsidRPr="008E46CF" w:rsidRDefault="003542FF" w:rsidP="001D0799">
            <w:r w:rsidRPr="008E46CF">
              <w:t>34 (31.2)</w:t>
            </w:r>
          </w:p>
        </w:tc>
        <w:tc>
          <w:tcPr>
            <w:tcW w:w="1620" w:type="dxa"/>
            <w:vMerge/>
          </w:tcPr>
          <w:p w14:paraId="54F3E187" w14:textId="77777777" w:rsidR="003542FF" w:rsidRPr="008E46CF" w:rsidRDefault="003542FF" w:rsidP="001D0799"/>
        </w:tc>
        <w:tc>
          <w:tcPr>
            <w:tcW w:w="1440" w:type="dxa"/>
            <w:vMerge/>
          </w:tcPr>
          <w:p w14:paraId="2B1FCB24" w14:textId="77777777" w:rsidR="003542FF" w:rsidRPr="008E46CF" w:rsidRDefault="003542FF" w:rsidP="00C873F3">
            <w:pPr>
              <w:pStyle w:val="ListParagraph"/>
              <w:numPr>
                <w:ilvl w:val="0"/>
                <w:numId w:val="12"/>
              </w:numPr>
              <w:autoSpaceDE/>
              <w:autoSpaceDN/>
              <w:adjustRightInd/>
              <w:ind w:left="113" w:hanging="113"/>
              <w:contextualSpacing w:val="0"/>
            </w:pPr>
          </w:p>
        </w:tc>
        <w:tc>
          <w:tcPr>
            <w:tcW w:w="2703" w:type="dxa"/>
            <w:vMerge/>
          </w:tcPr>
          <w:p w14:paraId="7DC0E869" w14:textId="77777777" w:rsidR="003542FF" w:rsidRPr="008E46CF" w:rsidRDefault="003542FF" w:rsidP="001D0799"/>
        </w:tc>
      </w:tr>
      <w:tr w:rsidR="008E46CF" w:rsidRPr="008E46CF" w14:paraId="4FE7455D" w14:textId="77777777">
        <w:tc>
          <w:tcPr>
            <w:tcW w:w="1065" w:type="dxa"/>
            <w:vMerge/>
          </w:tcPr>
          <w:p w14:paraId="5EABEB2E" w14:textId="77777777" w:rsidR="003542FF" w:rsidRPr="008E46CF" w:rsidRDefault="003542FF" w:rsidP="001D0799">
            <w:pPr>
              <w:rPr>
                <w:b/>
                <w:bCs/>
              </w:rPr>
            </w:pPr>
          </w:p>
        </w:tc>
        <w:tc>
          <w:tcPr>
            <w:tcW w:w="1308" w:type="dxa"/>
            <w:vMerge/>
          </w:tcPr>
          <w:p w14:paraId="046A1ED4" w14:textId="77777777" w:rsidR="003542FF" w:rsidRPr="008E46CF" w:rsidRDefault="003542FF" w:rsidP="001D0799"/>
        </w:tc>
        <w:tc>
          <w:tcPr>
            <w:tcW w:w="1271" w:type="dxa"/>
            <w:vMerge/>
          </w:tcPr>
          <w:p w14:paraId="762D59B1" w14:textId="77777777" w:rsidR="003542FF" w:rsidRPr="008E46CF" w:rsidRDefault="003542FF" w:rsidP="001D0799"/>
        </w:tc>
        <w:tc>
          <w:tcPr>
            <w:tcW w:w="941" w:type="dxa"/>
            <w:vMerge/>
          </w:tcPr>
          <w:p w14:paraId="44D6E1B9" w14:textId="77777777" w:rsidR="003542FF" w:rsidRPr="008E46CF" w:rsidRDefault="003542FF" w:rsidP="001D0799"/>
        </w:tc>
        <w:tc>
          <w:tcPr>
            <w:tcW w:w="2250" w:type="dxa"/>
            <w:gridSpan w:val="3"/>
          </w:tcPr>
          <w:p w14:paraId="6F7A21BB" w14:textId="7EFECCB7" w:rsidR="003542FF" w:rsidRPr="008E46CF" w:rsidRDefault="003542FF" w:rsidP="001D0799">
            <w:r w:rsidRPr="008E46CF">
              <w:t>&gt; 40</w:t>
            </w:r>
          </w:p>
        </w:tc>
        <w:tc>
          <w:tcPr>
            <w:tcW w:w="1350" w:type="dxa"/>
            <w:gridSpan w:val="2"/>
          </w:tcPr>
          <w:p w14:paraId="5E01BFC6" w14:textId="0200C48F" w:rsidR="003542FF" w:rsidRPr="008E46CF" w:rsidRDefault="003542FF" w:rsidP="001D0799">
            <w:r w:rsidRPr="008E46CF">
              <w:t>4 (3.7)</w:t>
            </w:r>
          </w:p>
        </w:tc>
        <w:tc>
          <w:tcPr>
            <w:tcW w:w="1620" w:type="dxa"/>
            <w:vMerge/>
          </w:tcPr>
          <w:p w14:paraId="0426F6C9" w14:textId="77777777" w:rsidR="003542FF" w:rsidRPr="008E46CF" w:rsidRDefault="003542FF" w:rsidP="001D0799"/>
        </w:tc>
        <w:tc>
          <w:tcPr>
            <w:tcW w:w="1440" w:type="dxa"/>
            <w:vMerge/>
          </w:tcPr>
          <w:p w14:paraId="65D6270D"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63A51A1A" w14:textId="77777777" w:rsidR="003542FF" w:rsidRPr="008E46CF" w:rsidRDefault="003542FF" w:rsidP="001D0799"/>
        </w:tc>
      </w:tr>
      <w:tr w:rsidR="008E46CF" w:rsidRPr="008E46CF" w14:paraId="51FA899D" w14:textId="77777777">
        <w:tc>
          <w:tcPr>
            <w:tcW w:w="1065" w:type="dxa"/>
            <w:vMerge/>
          </w:tcPr>
          <w:p w14:paraId="7B847CF3" w14:textId="77777777" w:rsidR="003542FF" w:rsidRPr="008E46CF" w:rsidRDefault="003542FF" w:rsidP="001D0799">
            <w:pPr>
              <w:rPr>
                <w:b/>
                <w:bCs/>
              </w:rPr>
            </w:pPr>
          </w:p>
        </w:tc>
        <w:tc>
          <w:tcPr>
            <w:tcW w:w="1308" w:type="dxa"/>
            <w:vMerge/>
          </w:tcPr>
          <w:p w14:paraId="24BA76A2" w14:textId="77777777" w:rsidR="003542FF" w:rsidRPr="008E46CF" w:rsidRDefault="003542FF" w:rsidP="001D0799"/>
        </w:tc>
        <w:tc>
          <w:tcPr>
            <w:tcW w:w="1271" w:type="dxa"/>
            <w:vMerge/>
          </w:tcPr>
          <w:p w14:paraId="2065DE2D" w14:textId="77777777" w:rsidR="003542FF" w:rsidRPr="008E46CF" w:rsidRDefault="003542FF" w:rsidP="001D0799"/>
        </w:tc>
        <w:tc>
          <w:tcPr>
            <w:tcW w:w="941" w:type="dxa"/>
            <w:vMerge/>
          </w:tcPr>
          <w:p w14:paraId="7F091619" w14:textId="77777777" w:rsidR="003542FF" w:rsidRPr="008E46CF" w:rsidRDefault="003542FF" w:rsidP="001D0799"/>
        </w:tc>
        <w:tc>
          <w:tcPr>
            <w:tcW w:w="2250" w:type="dxa"/>
            <w:gridSpan w:val="3"/>
          </w:tcPr>
          <w:p w14:paraId="270835EE" w14:textId="66B08D1F" w:rsidR="003542FF" w:rsidRPr="008E46CF" w:rsidRDefault="003542FF" w:rsidP="001D0799">
            <w:r w:rsidRPr="008E46CF">
              <w:t>Missing</w:t>
            </w:r>
          </w:p>
        </w:tc>
        <w:tc>
          <w:tcPr>
            <w:tcW w:w="1350" w:type="dxa"/>
            <w:gridSpan w:val="2"/>
          </w:tcPr>
          <w:p w14:paraId="6CCC44B2" w14:textId="26745197" w:rsidR="003542FF" w:rsidRPr="008E46CF" w:rsidRDefault="003542FF" w:rsidP="001D0799">
            <w:r w:rsidRPr="008E46CF">
              <w:t>3 (2.8)</w:t>
            </w:r>
          </w:p>
        </w:tc>
        <w:tc>
          <w:tcPr>
            <w:tcW w:w="1620" w:type="dxa"/>
            <w:vMerge/>
          </w:tcPr>
          <w:p w14:paraId="73745FAA" w14:textId="77777777" w:rsidR="003542FF" w:rsidRPr="008E46CF" w:rsidRDefault="003542FF" w:rsidP="001D0799"/>
        </w:tc>
        <w:tc>
          <w:tcPr>
            <w:tcW w:w="1440" w:type="dxa"/>
            <w:vMerge/>
          </w:tcPr>
          <w:p w14:paraId="52870401"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20B16EF6" w14:textId="77777777" w:rsidR="003542FF" w:rsidRPr="008E46CF" w:rsidRDefault="003542FF" w:rsidP="001D0799"/>
        </w:tc>
      </w:tr>
      <w:tr w:rsidR="008E46CF" w:rsidRPr="008E46CF" w14:paraId="611116AC" w14:textId="77777777">
        <w:tc>
          <w:tcPr>
            <w:tcW w:w="1065" w:type="dxa"/>
            <w:vMerge/>
          </w:tcPr>
          <w:p w14:paraId="6C3A2B34" w14:textId="77777777" w:rsidR="003542FF" w:rsidRPr="008E46CF" w:rsidRDefault="003542FF" w:rsidP="001D0799">
            <w:pPr>
              <w:rPr>
                <w:b/>
                <w:bCs/>
              </w:rPr>
            </w:pPr>
          </w:p>
        </w:tc>
        <w:tc>
          <w:tcPr>
            <w:tcW w:w="1308" w:type="dxa"/>
            <w:vMerge/>
          </w:tcPr>
          <w:p w14:paraId="0E986560" w14:textId="77777777" w:rsidR="003542FF" w:rsidRPr="008E46CF" w:rsidRDefault="003542FF" w:rsidP="001D0799"/>
        </w:tc>
        <w:tc>
          <w:tcPr>
            <w:tcW w:w="1271" w:type="dxa"/>
            <w:vMerge/>
          </w:tcPr>
          <w:p w14:paraId="0775D48B" w14:textId="77777777" w:rsidR="003542FF" w:rsidRPr="008E46CF" w:rsidRDefault="003542FF" w:rsidP="001D0799"/>
        </w:tc>
        <w:tc>
          <w:tcPr>
            <w:tcW w:w="941" w:type="dxa"/>
            <w:vMerge w:val="restart"/>
          </w:tcPr>
          <w:p w14:paraId="1F560809" w14:textId="77777777" w:rsidR="004E475B" w:rsidRPr="008E46CF" w:rsidRDefault="003542FF" w:rsidP="001D0799">
            <w:r w:rsidRPr="008E46CF">
              <w:t>Ethnic background</w:t>
            </w:r>
            <w:r w:rsidR="004E475B" w:rsidRPr="008E46CF">
              <w:t>,</w:t>
            </w:r>
            <w:r w:rsidRPr="008E46CF">
              <w:t xml:space="preserve"> </w:t>
            </w:r>
          </w:p>
          <w:p w14:paraId="4E67829B" w14:textId="04F753C9" w:rsidR="003542FF" w:rsidRPr="008E46CF" w:rsidRDefault="003542FF" w:rsidP="001D0799">
            <w:r w:rsidRPr="008E46CF">
              <w:t>n (%)</w:t>
            </w:r>
          </w:p>
        </w:tc>
        <w:tc>
          <w:tcPr>
            <w:tcW w:w="2250" w:type="dxa"/>
            <w:gridSpan w:val="3"/>
          </w:tcPr>
          <w:p w14:paraId="3185561E" w14:textId="7E8861B0" w:rsidR="003542FF" w:rsidRPr="008E46CF" w:rsidRDefault="003542FF" w:rsidP="001D0799">
            <w:r w:rsidRPr="008E46CF">
              <w:t>White British</w:t>
            </w:r>
          </w:p>
        </w:tc>
        <w:tc>
          <w:tcPr>
            <w:tcW w:w="1350" w:type="dxa"/>
            <w:gridSpan w:val="2"/>
          </w:tcPr>
          <w:p w14:paraId="0052BB39" w14:textId="155517C3" w:rsidR="003542FF" w:rsidRPr="008E46CF" w:rsidRDefault="003542FF" w:rsidP="001D0799">
            <w:r w:rsidRPr="008E46CF">
              <w:t>43 (39.4)</w:t>
            </w:r>
          </w:p>
        </w:tc>
        <w:tc>
          <w:tcPr>
            <w:tcW w:w="1620" w:type="dxa"/>
            <w:vMerge/>
          </w:tcPr>
          <w:p w14:paraId="00E53042" w14:textId="77777777" w:rsidR="003542FF" w:rsidRPr="008E46CF" w:rsidRDefault="003542FF" w:rsidP="001D0799"/>
        </w:tc>
        <w:tc>
          <w:tcPr>
            <w:tcW w:w="1440" w:type="dxa"/>
            <w:vMerge/>
          </w:tcPr>
          <w:p w14:paraId="73791071"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0678BDAC" w14:textId="77777777" w:rsidR="003542FF" w:rsidRPr="008E46CF" w:rsidRDefault="003542FF" w:rsidP="001D0799"/>
        </w:tc>
      </w:tr>
      <w:tr w:rsidR="008E46CF" w:rsidRPr="008E46CF" w14:paraId="7540B9DD" w14:textId="77777777">
        <w:tc>
          <w:tcPr>
            <w:tcW w:w="1065" w:type="dxa"/>
            <w:vMerge/>
          </w:tcPr>
          <w:p w14:paraId="1BA840F5" w14:textId="77777777" w:rsidR="003542FF" w:rsidRPr="008E46CF" w:rsidRDefault="003542FF" w:rsidP="001D0799">
            <w:pPr>
              <w:rPr>
                <w:b/>
                <w:bCs/>
              </w:rPr>
            </w:pPr>
          </w:p>
        </w:tc>
        <w:tc>
          <w:tcPr>
            <w:tcW w:w="1308" w:type="dxa"/>
            <w:vMerge/>
          </w:tcPr>
          <w:p w14:paraId="20D0AEAE" w14:textId="77777777" w:rsidR="003542FF" w:rsidRPr="008E46CF" w:rsidRDefault="003542FF" w:rsidP="001D0799"/>
        </w:tc>
        <w:tc>
          <w:tcPr>
            <w:tcW w:w="1271" w:type="dxa"/>
            <w:vMerge/>
          </w:tcPr>
          <w:p w14:paraId="00C9FB1E" w14:textId="77777777" w:rsidR="003542FF" w:rsidRPr="008E46CF" w:rsidRDefault="003542FF" w:rsidP="001D0799"/>
        </w:tc>
        <w:tc>
          <w:tcPr>
            <w:tcW w:w="941" w:type="dxa"/>
            <w:vMerge/>
          </w:tcPr>
          <w:p w14:paraId="5FB36053" w14:textId="77777777" w:rsidR="003542FF" w:rsidRPr="008E46CF" w:rsidRDefault="003542FF" w:rsidP="001D0799"/>
        </w:tc>
        <w:tc>
          <w:tcPr>
            <w:tcW w:w="2250" w:type="dxa"/>
            <w:gridSpan w:val="3"/>
          </w:tcPr>
          <w:p w14:paraId="6E6C8BD9" w14:textId="608A624E" w:rsidR="003542FF" w:rsidRPr="008E46CF" w:rsidRDefault="003542FF" w:rsidP="001D0799">
            <w:r w:rsidRPr="008E46CF">
              <w:t>White other</w:t>
            </w:r>
          </w:p>
        </w:tc>
        <w:tc>
          <w:tcPr>
            <w:tcW w:w="1350" w:type="dxa"/>
            <w:gridSpan w:val="2"/>
          </w:tcPr>
          <w:p w14:paraId="4433E15D" w14:textId="6F1CDE14" w:rsidR="003542FF" w:rsidRPr="008E46CF" w:rsidRDefault="003542FF" w:rsidP="001D0799">
            <w:r w:rsidRPr="008E46CF">
              <w:t>8 (7.3)</w:t>
            </w:r>
          </w:p>
        </w:tc>
        <w:tc>
          <w:tcPr>
            <w:tcW w:w="1620" w:type="dxa"/>
            <w:vMerge/>
          </w:tcPr>
          <w:p w14:paraId="15597FA9" w14:textId="77777777" w:rsidR="003542FF" w:rsidRPr="008E46CF" w:rsidRDefault="003542FF" w:rsidP="001D0799"/>
        </w:tc>
        <w:tc>
          <w:tcPr>
            <w:tcW w:w="1440" w:type="dxa"/>
            <w:vMerge/>
          </w:tcPr>
          <w:p w14:paraId="258325D3"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334EE8AB" w14:textId="77777777" w:rsidR="003542FF" w:rsidRPr="008E46CF" w:rsidRDefault="003542FF" w:rsidP="001D0799"/>
        </w:tc>
      </w:tr>
      <w:tr w:rsidR="008E46CF" w:rsidRPr="008E46CF" w14:paraId="115081C0" w14:textId="77777777">
        <w:tc>
          <w:tcPr>
            <w:tcW w:w="1065" w:type="dxa"/>
            <w:vMerge/>
          </w:tcPr>
          <w:p w14:paraId="532D1F3C" w14:textId="77777777" w:rsidR="003542FF" w:rsidRPr="008E46CF" w:rsidRDefault="003542FF" w:rsidP="001D0799">
            <w:pPr>
              <w:rPr>
                <w:b/>
                <w:bCs/>
              </w:rPr>
            </w:pPr>
          </w:p>
        </w:tc>
        <w:tc>
          <w:tcPr>
            <w:tcW w:w="1308" w:type="dxa"/>
            <w:vMerge/>
          </w:tcPr>
          <w:p w14:paraId="05141758" w14:textId="77777777" w:rsidR="003542FF" w:rsidRPr="008E46CF" w:rsidRDefault="003542FF" w:rsidP="001D0799"/>
        </w:tc>
        <w:tc>
          <w:tcPr>
            <w:tcW w:w="1271" w:type="dxa"/>
            <w:vMerge/>
          </w:tcPr>
          <w:p w14:paraId="6ED03693" w14:textId="77777777" w:rsidR="003542FF" w:rsidRPr="008E46CF" w:rsidRDefault="003542FF" w:rsidP="001D0799"/>
        </w:tc>
        <w:tc>
          <w:tcPr>
            <w:tcW w:w="941" w:type="dxa"/>
            <w:vMerge/>
          </w:tcPr>
          <w:p w14:paraId="44CA9AAA" w14:textId="77777777" w:rsidR="003542FF" w:rsidRPr="008E46CF" w:rsidRDefault="003542FF" w:rsidP="001D0799"/>
        </w:tc>
        <w:tc>
          <w:tcPr>
            <w:tcW w:w="2250" w:type="dxa"/>
            <w:gridSpan w:val="3"/>
          </w:tcPr>
          <w:p w14:paraId="4F053BEA" w14:textId="5A782901" w:rsidR="003542FF" w:rsidRPr="008E46CF" w:rsidRDefault="003542FF" w:rsidP="001D0799">
            <w:r w:rsidRPr="008E46CF">
              <w:t>Asian</w:t>
            </w:r>
          </w:p>
        </w:tc>
        <w:tc>
          <w:tcPr>
            <w:tcW w:w="1350" w:type="dxa"/>
            <w:gridSpan w:val="2"/>
          </w:tcPr>
          <w:p w14:paraId="053DC889" w14:textId="729BFCA8" w:rsidR="003542FF" w:rsidRPr="008E46CF" w:rsidRDefault="003542FF" w:rsidP="001D0799">
            <w:r w:rsidRPr="008E46CF">
              <w:t>30 (27.5)</w:t>
            </w:r>
          </w:p>
        </w:tc>
        <w:tc>
          <w:tcPr>
            <w:tcW w:w="1620" w:type="dxa"/>
            <w:vMerge/>
          </w:tcPr>
          <w:p w14:paraId="2E42D0BD" w14:textId="77777777" w:rsidR="003542FF" w:rsidRPr="008E46CF" w:rsidRDefault="003542FF" w:rsidP="001D0799"/>
        </w:tc>
        <w:tc>
          <w:tcPr>
            <w:tcW w:w="1440" w:type="dxa"/>
            <w:vMerge/>
          </w:tcPr>
          <w:p w14:paraId="544EB980"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6B2F5158" w14:textId="77777777" w:rsidR="003542FF" w:rsidRPr="008E46CF" w:rsidRDefault="003542FF" w:rsidP="001D0799"/>
        </w:tc>
      </w:tr>
      <w:tr w:rsidR="008E46CF" w:rsidRPr="008E46CF" w14:paraId="58D56D74" w14:textId="77777777">
        <w:tc>
          <w:tcPr>
            <w:tcW w:w="1065" w:type="dxa"/>
            <w:vMerge/>
          </w:tcPr>
          <w:p w14:paraId="0FD50F99" w14:textId="77777777" w:rsidR="003542FF" w:rsidRPr="008E46CF" w:rsidRDefault="003542FF" w:rsidP="001D0799">
            <w:pPr>
              <w:rPr>
                <w:b/>
                <w:bCs/>
              </w:rPr>
            </w:pPr>
          </w:p>
        </w:tc>
        <w:tc>
          <w:tcPr>
            <w:tcW w:w="1308" w:type="dxa"/>
            <w:vMerge/>
          </w:tcPr>
          <w:p w14:paraId="7BC412DB" w14:textId="77777777" w:rsidR="003542FF" w:rsidRPr="008E46CF" w:rsidRDefault="003542FF" w:rsidP="001D0799"/>
        </w:tc>
        <w:tc>
          <w:tcPr>
            <w:tcW w:w="1271" w:type="dxa"/>
            <w:vMerge/>
          </w:tcPr>
          <w:p w14:paraId="2C145731" w14:textId="77777777" w:rsidR="003542FF" w:rsidRPr="008E46CF" w:rsidRDefault="003542FF" w:rsidP="001D0799"/>
        </w:tc>
        <w:tc>
          <w:tcPr>
            <w:tcW w:w="941" w:type="dxa"/>
            <w:vMerge/>
          </w:tcPr>
          <w:p w14:paraId="2361C18D" w14:textId="77777777" w:rsidR="003542FF" w:rsidRPr="008E46CF" w:rsidRDefault="003542FF" w:rsidP="001D0799"/>
        </w:tc>
        <w:tc>
          <w:tcPr>
            <w:tcW w:w="2250" w:type="dxa"/>
            <w:gridSpan w:val="3"/>
          </w:tcPr>
          <w:p w14:paraId="6203FCDE" w14:textId="21DC5B09" w:rsidR="003542FF" w:rsidRPr="008E46CF" w:rsidRDefault="003542FF" w:rsidP="001D0799">
            <w:r w:rsidRPr="008E46CF">
              <w:t>Black</w:t>
            </w:r>
          </w:p>
        </w:tc>
        <w:tc>
          <w:tcPr>
            <w:tcW w:w="1350" w:type="dxa"/>
            <w:gridSpan w:val="2"/>
          </w:tcPr>
          <w:p w14:paraId="3FD17471" w14:textId="4BE1CC11" w:rsidR="003542FF" w:rsidRPr="008E46CF" w:rsidRDefault="003542FF" w:rsidP="001D0799">
            <w:r w:rsidRPr="008E46CF">
              <w:t>20 (18.3)</w:t>
            </w:r>
          </w:p>
        </w:tc>
        <w:tc>
          <w:tcPr>
            <w:tcW w:w="1620" w:type="dxa"/>
            <w:vMerge/>
          </w:tcPr>
          <w:p w14:paraId="616CE77E" w14:textId="77777777" w:rsidR="003542FF" w:rsidRPr="008E46CF" w:rsidRDefault="003542FF" w:rsidP="001D0799"/>
        </w:tc>
        <w:tc>
          <w:tcPr>
            <w:tcW w:w="1440" w:type="dxa"/>
            <w:vMerge/>
          </w:tcPr>
          <w:p w14:paraId="29F9C1D0"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6D8D17C2" w14:textId="77777777" w:rsidR="003542FF" w:rsidRPr="008E46CF" w:rsidRDefault="003542FF" w:rsidP="001D0799"/>
        </w:tc>
      </w:tr>
      <w:tr w:rsidR="008E46CF" w:rsidRPr="008E46CF" w14:paraId="7ACC5D92" w14:textId="77777777">
        <w:tc>
          <w:tcPr>
            <w:tcW w:w="1065" w:type="dxa"/>
            <w:vMerge/>
          </w:tcPr>
          <w:p w14:paraId="756272D4" w14:textId="77777777" w:rsidR="003542FF" w:rsidRPr="008E46CF" w:rsidRDefault="003542FF" w:rsidP="001D0799">
            <w:pPr>
              <w:rPr>
                <w:b/>
                <w:bCs/>
              </w:rPr>
            </w:pPr>
          </w:p>
        </w:tc>
        <w:tc>
          <w:tcPr>
            <w:tcW w:w="1308" w:type="dxa"/>
            <w:vMerge/>
          </w:tcPr>
          <w:p w14:paraId="5CDC1D89" w14:textId="77777777" w:rsidR="003542FF" w:rsidRPr="008E46CF" w:rsidRDefault="003542FF" w:rsidP="001D0799"/>
        </w:tc>
        <w:tc>
          <w:tcPr>
            <w:tcW w:w="1271" w:type="dxa"/>
            <w:vMerge/>
          </w:tcPr>
          <w:p w14:paraId="0365E79E" w14:textId="77777777" w:rsidR="003542FF" w:rsidRPr="008E46CF" w:rsidRDefault="003542FF" w:rsidP="001D0799"/>
        </w:tc>
        <w:tc>
          <w:tcPr>
            <w:tcW w:w="941" w:type="dxa"/>
            <w:vMerge/>
          </w:tcPr>
          <w:p w14:paraId="77733984" w14:textId="77777777" w:rsidR="003542FF" w:rsidRPr="008E46CF" w:rsidRDefault="003542FF" w:rsidP="001D0799"/>
        </w:tc>
        <w:tc>
          <w:tcPr>
            <w:tcW w:w="2250" w:type="dxa"/>
            <w:gridSpan w:val="3"/>
          </w:tcPr>
          <w:p w14:paraId="204ED52C" w14:textId="2441878F" w:rsidR="003542FF" w:rsidRPr="008E46CF" w:rsidRDefault="003542FF" w:rsidP="001D0799">
            <w:r w:rsidRPr="008E46CF">
              <w:t>Arab</w:t>
            </w:r>
          </w:p>
        </w:tc>
        <w:tc>
          <w:tcPr>
            <w:tcW w:w="1350" w:type="dxa"/>
            <w:gridSpan w:val="2"/>
          </w:tcPr>
          <w:p w14:paraId="4A7FFB81" w14:textId="7C8DF213" w:rsidR="003542FF" w:rsidRPr="008E46CF" w:rsidRDefault="003542FF" w:rsidP="001D0799">
            <w:r w:rsidRPr="008E46CF">
              <w:t>1 (0.9)</w:t>
            </w:r>
          </w:p>
        </w:tc>
        <w:tc>
          <w:tcPr>
            <w:tcW w:w="1620" w:type="dxa"/>
            <w:vMerge/>
          </w:tcPr>
          <w:p w14:paraId="2AE062A6" w14:textId="77777777" w:rsidR="003542FF" w:rsidRPr="008E46CF" w:rsidRDefault="003542FF" w:rsidP="001D0799"/>
        </w:tc>
        <w:tc>
          <w:tcPr>
            <w:tcW w:w="1440" w:type="dxa"/>
            <w:vMerge/>
          </w:tcPr>
          <w:p w14:paraId="7D354B86"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009F4FFD" w14:textId="77777777" w:rsidR="003542FF" w:rsidRPr="008E46CF" w:rsidRDefault="003542FF" w:rsidP="001D0799"/>
        </w:tc>
      </w:tr>
      <w:tr w:rsidR="008E46CF" w:rsidRPr="008E46CF" w14:paraId="358B57C7" w14:textId="77777777">
        <w:tc>
          <w:tcPr>
            <w:tcW w:w="1065" w:type="dxa"/>
            <w:vMerge/>
          </w:tcPr>
          <w:p w14:paraId="775DD926" w14:textId="77777777" w:rsidR="003542FF" w:rsidRPr="008E46CF" w:rsidRDefault="003542FF" w:rsidP="001D0799">
            <w:pPr>
              <w:rPr>
                <w:b/>
                <w:bCs/>
              </w:rPr>
            </w:pPr>
          </w:p>
        </w:tc>
        <w:tc>
          <w:tcPr>
            <w:tcW w:w="1308" w:type="dxa"/>
            <w:vMerge/>
          </w:tcPr>
          <w:p w14:paraId="66607060" w14:textId="77777777" w:rsidR="003542FF" w:rsidRPr="008E46CF" w:rsidRDefault="003542FF" w:rsidP="001D0799"/>
        </w:tc>
        <w:tc>
          <w:tcPr>
            <w:tcW w:w="1271" w:type="dxa"/>
            <w:vMerge/>
          </w:tcPr>
          <w:p w14:paraId="1CC41088" w14:textId="77777777" w:rsidR="003542FF" w:rsidRPr="008E46CF" w:rsidRDefault="003542FF" w:rsidP="001D0799"/>
        </w:tc>
        <w:tc>
          <w:tcPr>
            <w:tcW w:w="941" w:type="dxa"/>
            <w:vMerge/>
          </w:tcPr>
          <w:p w14:paraId="28BAFC56" w14:textId="77777777" w:rsidR="003542FF" w:rsidRPr="008E46CF" w:rsidRDefault="003542FF" w:rsidP="001D0799"/>
        </w:tc>
        <w:tc>
          <w:tcPr>
            <w:tcW w:w="2250" w:type="dxa"/>
            <w:gridSpan w:val="3"/>
          </w:tcPr>
          <w:p w14:paraId="6B38537A" w14:textId="02FDAEAD" w:rsidR="003542FF" w:rsidRPr="008E46CF" w:rsidRDefault="003542FF" w:rsidP="001D0799">
            <w:r w:rsidRPr="008E46CF">
              <w:t> Mixed</w:t>
            </w:r>
          </w:p>
        </w:tc>
        <w:tc>
          <w:tcPr>
            <w:tcW w:w="1350" w:type="dxa"/>
            <w:gridSpan w:val="2"/>
          </w:tcPr>
          <w:p w14:paraId="4B1B9FF2" w14:textId="4894F459" w:rsidR="003542FF" w:rsidRPr="008E46CF" w:rsidRDefault="003542FF" w:rsidP="001D0799">
            <w:r w:rsidRPr="008E46CF">
              <w:t>2 (1.8)</w:t>
            </w:r>
          </w:p>
        </w:tc>
        <w:tc>
          <w:tcPr>
            <w:tcW w:w="1620" w:type="dxa"/>
            <w:vMerge/>
          </w:tcPr>
          <w:p w14:paraId="7DD3F2BC" w14:textId="77777777" w:rsidR="003542FF" w:rsidRPr="008E46CF" w:rsidRDefault="003542FF" w:rsidP="001D0799"/>
        </w:tc>
        <w:tc>
          <w:tcPr>
            <w:tcW w:w="1440" w:type="dxa"/>
            <w:vMerge/>
          </w:tcPr>
          <w:p w14:paraId="4713FEBF"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6520C751" w14:textId="77777777" w:rsidR="003542FF" w:rsidRPr="008E46CF" w:rsidRDefault="003542FF" w:rsidP="001D0799"/>
        </w:tc>
      </w:tr>
      <w:tr w:rsidR="008E46CF" w:rsidRPr="008E46CF" w14:paraId="48CCBCA5" w14:textId="77777777">
        <w:tc>
          <w:tcPr>
            <w:tcW w:w="1065" w:type="dxa"/>
            <w:vMerge/>
          </w:tcPr>
          <w:p w14:paraId="4AC7E1EB" w14:textId="77777777" w:rsidR="003542FF" w:rsidRPr="008E46CF" w:rsidRDefault="003542FF" w:rsidP="001D0799">
            <w:pPr>
              <w:rPr>
                <w:b/>
                <w:bCs/>
              </w:rPr>
            </w:pPr>
          </w:p>
        </w:tc>
        <w:tc>
          <w:tcPr>
            <w:tcW w:w="1308" w:type="dxa"/>
            <w:vMerge/>
          </w:tcPr>
          <w:p w14:paraId="7132C764" w14:textId="77777777" w:rsidR="003542FF" w:rsidRPr="008E46CF" w:rsidRDefault="003542FF" w:rsidP="001D0799"/>
        </w:tc>
        <w:tc>
          <w:tcPr>
            <w:tcW w:w="1271" w:type="dxa"/>
            <w:vMerge/>
          </w:tcPr>
          <w:p w14:paraId="44182B0F" w14:textId="77777777" w:rsidR="003542FF" w:rsidRPr="008E46CF" w:rsidRDefault="003542FF" w:rsidP="001D0799"/>
        </w:tc>
        <w:tc>
          <w:tcPr>
            <w:tcW w:w="941" w:type="dxa"/>
            <w:vMerge/>
          </w:tcPr>
          <w:p w14:paraId="6E38AF4B" w14:textId="77777777" w:rsidR="003542FF" w:rsidRPr="008E46CF" w:rsidRDefault="003542FF" w:rsidP="001D0799"/>
        </w:tc>
        <w:tc>
          <w:tcPr>
            <w:tcW w:w="2250" w:type="dxa"/>
            <w:gridSpan w:val="3"/>
          </w:tcPr>
          <w:p w14:paraId="1E80CC75" w14:textId="7A93E1C9" w:rsidR="003542FF" w:rsidRPr="008E46CF" w:rsidRDefault="003542FF" w:rsidP="001D0799">
            <w:r w:rsidRPr="008E46CF">
              <w:t> Other</w:t>
            </w:r>
          </w:p>
        </w:tc>
        <w:tc>
          <w:tcPr>
            <w:tcW w:w="1350" w:type="dxa"/>
            <w:gridSpan w:val="2"/>
          </w:tcPr>
          <w:p w14:paraId="322A38A6" w14:textId="791452B3" w:rsidR="003542FF" w:rsidRPr="008E46CF" w:rsidRDefault="003542FF" w:rsidP="001D0799">
            <w:r w:rsidRPr="008E46CF">
              <w:t>5 (4.6)</w:t>
            </w:r>
          </w:p>
        </w:tc>
        <w:tc>
          <w:tcPr>
            <w:tcW w:w="1620" w:type="dxa"/>
            <w:vMerge/>
          </w:tcPr>
          <w:p w14:paraId="18CBFFCA" w14:textId="77777777" w:rsidR="003542FF" w:rsidRPr="008E46CF" w:rsidRDefault="003542FF" w:rsidP="001D0799"/>
        </w:tc>
        <w:tc>
          <w:tcPr>
            <w:tcW w:w="1440" w:type="dxa"/>
            <w:vMerge/>
          </w:tcPr>
          <w:p w14:paraId="6520A6CC" w14:textId="77777777" w:rsidR="003542FF" w:rsidRPr="008E46CF" w:rsidRDefault="003542FF" w:rsidP="00C873F3">
            <w:pPr>
              <w:pStyle w:val="ListParagraph"/>
              <w:numPr>
                <w:ilvl w:val="0"/>
                <w:numId w:val="11"/>
              </w:numPr>
              <w:autoSpaceDE/>
              <w:autoSpaceDN/>
              <w:adjustRightInd/>
              <w:ind w:left="113" w:hanging="113"/>
            </w:pPr>
          </w:p>
        </w:tc>
        <w:tc>
          <w:tcPr>
            <w:tcW w:w="2703" w:type="dxa"/>
            <w:vMerge/>
          </w:tcPr>
          <w:p w14:paraId="30ABC5B7" w14:textId="77777777" w:rsidR="003542FF" w:rsidRPr="008E46CF" w:rsidRDefault="003542FF" w:rsidP="001D0799"/>
        </w:tc>
      </w:tr>
      <w:tr w:rsidR="008E46CF" w:rsidRPr="008E46CF" w14:paraId="5AAA3B6F" w14:textId="77777777">
        <w:tc>
          <w:tcPr>
            <w:tcW w:w="1065" w:type="dxa"/>
          </w:tcPr>
          <w:p w14:paraId="25A631C9" w14:textId="1443F242" w:rsidR="00722EBA" w:rsidRPr="008E46CF" w:rsidRDefault="00722EBA" w:rsidP="00F63FB9">
            <w:pPr>
              <w:rPr>
                <w:b/>
                <w:bCs/>
              </w:rPr>
            </w:pPr>
            <w:r w:rsidRPr="008E46CF">
              <w:rPr>
                <w:b/>
                <w:bCs/>
              </w:rPr>
              <w:t>Moonan 2022</w:t>
            </w:r>
            <w:r w:rsidRPr="008E46CF">
              <w:rPr>
                <w:b/>
                <w:bCs/>
              </w:rPr>
              <w:fldChar w:fldCharType="begin">
                <w:fldData xml:space="preserve">PEVuZE5vdGU+PENpdGU+PEF1dGhvcj5Nb29uYW48L0F1dGhvcj48WWVhcj4yMDIyPC9ZZWFyPjxS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</w:fldData>
              </w:fldChar>
            </w:r>
            <w:r w:rsidRPr="008E46CF">
              <w:rPr>
                <w:b/>
                <w:bCs/>
              </w:rPr>
              <w:instrText xml:space="preserve"> ADDIN EN.CITE </w:instrText>
            </w:r>
            <w:r w:rsidRPr="008E46CF">
              <w:rPr>
                <w:b/>
                <w:bCs/>
              </w:rPr>
              <w:fldChar w:fldCharType="begin">
                <w:fldData xml:space="preserve">PEVuZE5vdGU+PENpdGU+PEF1dGhvcj5Nb29uYW48L0F1dGhvcj48WWVhcj4yMDIyPC9ZZWFyPjxS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4</w:t>
            </w:r>
            <w:r w:rsidRPr="008E46CF">
              <w:rPr>
                <w:b/>
                <w:bCs/>
              </w:rPr>
              <w:fldChar w:fldCharType="end"/>
            </w:r>
          </w:p>
        </w:tc>
        <w:tc>
          <w:tcPr>
            <w:tcW w:w="1308" w:type="dxa"/>
          </w:tcPr>
          <w:p w14:paraId="0DB178EA" w14:textId="3B734F62" w:rsidR="00722EBA" w:rsidRPr="008E46CF" w:rsidRDefault="00722EBA" w:rsidP="00F63FB9">
            <w:proofErr w:type="spellStart"/>
            <w:r w:rsidRPr="008E46CF">
              <w:t>Qualitative</w:t>
            </w:r>
            <w:r w:rsidRPr="008E46CF">
              <w:rPr>
                <w:vertAlign w:val="superscript"/>
              </w:rPr>
              <w:t>c</w:t>
            </w:r>
            <w:proofErr w:type="spellEnd"/>
            <w:r w:rsidRPr="008E46CF">
              <w:t>. Interview</w:t>
            </w:r>
            <w:r w:rsidR="004A3594" w:rsidRPr="008E46CF">
              <w:t>s</w:t>
            </w:r>
            <w:r w:rsidRPr="008E46CF">
              <w:t xml:space="preserve"> with </w:t>
            </w:r>
            <w:r w:rsidRPr="008E46CF">
              <w:lastRenderedPageBreak/>
              <w:t xml:space="preserve">parents and </w:t>
            </w:r>
            <w:r w:rsidR="002F4306" w:rsidRPr="008E46CF">
              <w:t>HCP</w:t>
            </w:r>
          </w:p>
          <w:p w14:paraId="6C785F8E" w14:textId="77777777" w:rsidR="00722EBA" w:rsidRPr="008E46CF" w:rsidRDefault="00722EBA" w:rsidP="00F63FB9"/>
          <w:p w14:paraId="60F6AD6A" w14:textId="77777777" w:rsidR="00722EBA" w:rsidRPr="008E46CF" w:rsidRDefault="00722EBA" w:rsidP="00F63FB9">
            <w:r w:rsidRPr="008E46CF">
              <w:t>England, UK</w:t>
            </w:r>
          </w:p>
          <w:p w14:paraId="7267ABD3" w14:textId="77777777" w:rsidR="00722EBA" w:rsidRPr="008E46CF" w:rsidRDefault="00722EBA" w:rsidP="00F63FB9"/>
          <w:p w14:paraId="73D0AC4E" w14:textId="0E37A236" w:rsidR="00722EBA" w:rsidRPr="008E46CF" w:rsidRDefault="00722EBA" w:rsidP="00F63FB9">
            <w:r w:rsidRPr="008E46CF">
              <w:t>February- September 2012</w:t>
            </w:r>
          </w:p>
        </w:tc>
        <w:tc>
          <w:tcPr>
            <w:tcW w:w="1271" w:type="dxa"/>
          </w:tcPr>
          <w:p w14:paraId="7900AAC8" w14:textId="13F5C769" w:rsidR="00AB3AA1" w:rsidRPr="008E46CF" w:rsidRDefault="00722EBA" w:rsidP="00F63FB9">
            <w:r w:rsidRPr="008E46CF">
              <w:lastRenderedPageBreak/>
              <w:t>Parents</w:t>
            </w:r>
            <w:r w:rsidR="00AB3AA1" w:rsidRPr="008E46CF">
              <w:t xml:space="preserve"> </w:t>
            </w:r>
            <w:r w:rsidRPr="008E46CF">
              <w:t xml:space="preserve">n=25, </w:t>
            </w:r>
          </w:p>
          <w:p w14:paraId="07569C1B" w14:textId="56EFB094" w:rsidR="00722EBA" w:rsidRPr="008E46CF" w:rsidRDefault="00722EBA" w:rsidP="00F63FB9">
            <w:r w:rsidRPr="008E46CF">
              <w:t xml:space="preserve">HCP n= 11, </w:t>
            </w:r>
          </w:p>
          <w:p w14:paraId="276F26B2" w14:textId="5DC31D89" w:rsidR="00722EBA" w:rsidRPr="008E46CF" w:rsidRDefault="00722EBA" w:rsidP="00F63FB9">
            <w:r w:rsidRPr="008E46CF">
              <w:lastRenderedPageBreak/>
              <w:t>Commissioners and HS staff</w:t>
            </w:r>
            <w:r w:rsidR="00AB3AA1" w:rsidRPr="008E46CF">
              <w:t xml:space="preserve"> </w:t>
            </w:r>
            <w:r w:rsidRPr="008E46CF">
              <w:t>n=6</w:t>
            </w:r>
          </w:p>
        </w:tc>
        <w:tc>
          <w:tcPr>
            <w:tcW w:w="4541" w:type="dxa"/>
            <w:gridSpan w:val="6"/>
          </w:tcPr>
          <w:p w14:paraId="3DA43895" w14:textId="27A8ECA1" w:rsidR="00722EBA" w:rsidRPr="008E46CF" w:rsidRDefault="00722EBA" w:rsidP="00F63FB9">
            <w:r w:rsidRPr="008E46CF">
              <w:rPr>
                <w:lang w:val="en-US"/>
              </w:rPr>
              <w:lastRenderedPageBreak/>
              <w:t>No demographic details available</w:t>
            </w:r>
          </w:p>
        </w:tc>
        <w:tc>
          <w:tcPr>
            <w:tcW w:w="1620" w:type="dxa"/>
          </w:tcPr>
          <w:p w14:paraId="601B7AE0" w14:textId="1C459F4B" w:rsidR="00722EBA" w:rsidRPr="008E46CF" w:rsidRDefault="00722EBA" w:rsidP="00F63FB9">
            <w:r w:rsidRPr="008E46CF">
              <w:t xml:space="preserve">Paper-based HS </w:t>
            </w:r>
          </w:p>
        </w:tc>
        <w:tc>
          <w:tcPr>
            <w:tcW w:w="1440" w:type="dxa"/>
          </w:tcPr>
          <w:p w14:paraId="1945DFE9" w14:textId="41EC0183" w:rsidR="00722EBA" w:rsidRPr="008E46CF" w:rsidRDefault="00722EBA" w:rsidP="00C873F3">
            <w:pPr>
              <w:pStyle w:val="ListParagraph"/>
              <w:numPr>
                <w:ilvl w:val="0"/>
                <w:numId w:val="11"/>
              </w:numPr>
              <w:autoSpaceDE/>
              <w:autoSpaceDN/>
              <w:adjustRightInd/>
              <w:ind w:left="113" w:hanging="113"/>
            </w:pPr>
            <w:r w:rsidRPr="008E46CF">
              <w:t xml:space="preserve">Participants and </w:t>
            </w:r>
            <w:r w:rsidR="00AB3AA1" w:rsidRPr="008E46CF">
              <w:t xml:space="preserve">HCP </w:t>
            </w:r>
            <w:r w:rsidRPr="008E46CF">
              <w:t>experiences of HS.</w:t>
            </w:r>
          </w:p>
        </w:tc>
        <w:tc>
          <w:tcPr>
            <w:tcW w:w="2703" w:type="dxa"/>
          </w:tcPr>
          <w:p w14:paraId="3C451DD5" w14:textId="77777777" w:rsidR="00722EBA" w:rsidRPr="008E46CF" w:rsidRDefault="00722EBA" w:rsidP="00F63FB9">
            <w:r w:rsidRPr="008E46CF">
              <w:t>+ Pilot work informed the topic guide</w:t>
            </w:r>
          </w:p>
          <w:p w14:paraId="42965B2E" w14:textId="05A60C1A" w:rsidR="00722EBA" w:rsidRPr="008E46CF" w:rsidRDefault="00722EBA" w:rsidP="00F63FB9">
            <w:r w:rsidRPr="008E46CF">
              <w:t>+ Triangulated data from different groups</w:t>
            </w:r>
            <w:r w:rsidR="00AB3AA1" w:rsidRPr="008E46CF">
              <w:t xml:space="preserve"> </w:t>
            </w:r>
            <w:r w:rsidRPr="008E46CF">
              <w:t xml:space="preserve">- HCP, </w:t>
            </w:r>
            <w:r w:rsidRPr="008E46CF">
              <w:lastRenderedPageBreak/>
              <w:t>commissioners and HS staff and parents</w:t>
            </w:r>
          </w:p>
          <w:p w14:paraId="1D34D5A5" w14:textId="77777777" w:rsidR="00722EBA" w:rsidRPr="008E46CF" w:rsidRDefault="00722EBA" w:rsidP="00F63FB9">
            <w:r w:rsidRPr="008E46CF">
              <w:t>- No demographic data included</w:t>
            </w:r>
          </w:p>
          <w:p w14:paraId="28AB9CC7" w14:textId="0EF4DDEE" w:rsidR="00722EBA" w:rsidRPr="008E46CF" w:rsidRDefault="00722EBA" w:rsidP="00F63FB9">
            <w:r w:rsidRPr="008E46CF">
              <w:t>- Parents self-identified as being eligible for HS</w:t>
            </w:r>
          </w:p>
        </w:tc>
      </w:tr>
      <w:tr w:rsidR="008E46CF" w:rsidRPr="008E46CF" w14:paraId="2A1B1E31" w14:textId="77777777">
        <w:tc>
          <w:tcPr>
            <w:tcW w:w="1065" w:type="dxa"/>
            <w:vMerge w:val="restart"/>
          </w:tcPr>
          <w:p w14:paraId="0A688AA5" w14:textId="3B77B5EC" w:rsidR="00722EBA" w:rsidRPr="008E46CF" w:rsidRDefault="00722EBA" w:rsidP="00722EBA">
            <w:pPr>
              <w:rPr>
                <w:b/>
                <w:bCs/>
              </w:rPr>
            </w:pPr>
            <w:r w:rsidRPr="008E46CF">
              <w:rPr>
                <w:b/>
                <w:bCs/>
              </w:rPr>
              <w:lastRenderedPageBreak/>
              <w:t>Ohly 2019</w:t>
            </w:r>
            <w:r w:rsidRPr="008E46CF">
              <w:rPr>
                <w:b/>
                <w:bCs/>
              </w:rPr>
              <w:fldChar w:fldCharType="begin">
                <w:fldData xml:space="preserve">PEVuZE5vdGU+PENpdGU+PEF1dGhvcj5PaGx5PC9BdXRob3I+PFllYXI+MjAxOTwvWWVhcj48UmVj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</w:fldData>
              </w:fldChar>
            </w:r>
            <w:r w:rsidRPr="008E46CF">
              <w:rPr>
                <w:b/>
                <w:bCs/>
              </w:rPr>
              <w:instrText xml:space="preserve"> ADDIN EN.CITE </w:instrText>
            </w:r>
            <w:r w:rsidRPr="008E46CF">
              <w:rPr>
                <w:b/>
                <w:bCs/>
              </w:rPr>
              <w:fldChar w:fldCharType="begin">
                <w:fldData xml:space="preserve">PEVuZE5vdGU+PENpdGU+PEF1dGhvcj5PaGx5PC9BdXRob3I+PFllYXI+MjAxOTwvWWVhcj48UmVj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5</w:t>
            </w:r>
            <w:r w:rsidRPr="008E46CF">
              <w:rPr>
                <w:b/>
                <w:bCs/>
              </w:rPr>
              <w:fldChar w:fldCharType="end"/>
            </w:r>
          </w:p>
        </w:tc>
        <w:tc>
          <w:tcPr>
            <w:tcW w:w="1308" w:type="dxa"/>
            <w:vMerge w:val="restart"/>
          </w:tcPr>
          <w:p w14:paraId="7A8AFCD7" w14:textId="77777777" w:rsidR="00722EBA" w:rsidRPr="008E46CF" w:rsidRDefault="00722EBA" w:rsidP="00722EBA">
            <w:proofErr w:type="spellStart"/>
            <w:r w:rsidRPr="008E46CF">
              <w:t>Qualitative</w:t>
            </w:r>
            <w:r w:rsidRPr="008E46CF">
              <w:rPr>
                <w:vertAlign w:val="superscript"/>
              </w:rPr>
              <w:t>c</w:t>
            </w:r>
            <w:proofErr w:type="spellEnd"/>
            <w:r w:rsidRPr="008E46CF">
              <w:t>. Realist interviews with parents</w:t>
            </w:r>
          </w:p>
          <w:p w14:paraId="4112C9B4" w14:textId="77777777" w:rsidR="00722EBA" w:rsidRPr="008E46CF" w:rsidRDefault="00722EBA" w:rsidP="00722EBA"/>
          <w:p w14:paraId="08D0D323" w14:textId="77777777" w:rsidR="00722EBA" w:rsidRPr="008E46CF" w:rsidRDefault="00722EBA" w:rsidP="00722EBA">
            <w:r w:rsidRPr="008E46CF">
              <w:t>England, UK</w:t>
            </w:r>
          </w:p>
          <w:p w14:paraId="4E40A9E6" w14:textId="77777777" w:rsidR="00722EBA" w:rsidRPr="008E46CF" w:rsidRDefault="00722EBA" w:rsidP="00722EBA"/>
          <w:p w14:paraId="679B8214" w14:textId="21C2C1A3" w:rsidR="00722EBA" w:rsidRPr="008E46CF" w:rsidRDefault="00722EBA" w:rsidP="00722EBA">
            <w:r w:rsidRPr="008E46CF">
              <w:t>September 2016 - May 2017</w:t>
            </w:r>
          </w:p>
        </w:tc>
        <w:tc>
          <w:tcPr>
            <w:tcW w:w="1271" w:type="dxa"/>
            <w:vMerge w:val="restart"/>
          </w:tcPr>
          <w:p w14:paraId="53DA2490" w14:textId="22331274" w:rsidR="00722EBA" w:rsidRPr="008E46CF" w:rsidRDefault="00722EBA" w:rsidP="00722EBA">
            <w:r w:rsidRPr="008E46CF">
              <w:t xml:space="preserve">Pregnant and </w:t>
            </w:r>
            <w:r w:rsidR="00AB3AA1" w:rsidRPr="008E46CF">
              <w:t xml:space="preserve">PP </w:t>
            </w:r>
            <w:r w:rsidRPr="008E46CF">
              <w:t>women: n= 11</w:t>
            </w:r>
          </w:p>
        </w:tc>
        <w:tc>
          <w:tcPr>
            <w:tcW w:w="941" w:type="dxa"/>
            <w:vMerge w:val="restart"/>
          </w:tcPr>
          <w:p w14:paraId="72B98658" w14:textId="6AB7AD03" w:rsidR="00722EBA" w:rsidRPr="008E46CF" w:rsidRDefault="00722EBA" w:rsidP="00722EBA">
            <w:r w:rsidRPr="008E46CF">
              <w:t>Age (years), n</w:t>
            </w:r>
          </w:p>
        </w:tc>
        <w:tc>
          <w:tcPr>
            <w:tcW w:w="2250" w:type="dxa"/>
            <w:gridSpan w:val="3"/>
          </w:tcPr>
          <w:p w14:paraId="54578975" w14:textId="0F1AE40E" w:rsidR="00722EBA" w:rsidRPr="008E46CF" w:rsidRDefault="00722EBA" w:rsidP="00722EBA">
            <w:r w:rsidRPr="008E46CF">
              <w:rPr>
                <w:rFonts w:cstheme="minorHAnsi"/>
              </w:rPr>
              <w:t>18-25</w:t>
            </w:r>
          </w:p>
        </w:tc>
        <w:tc>
          <w:tcPr>
            <w:tcW w:w="1350" w:type="dxa"/>
            <w:gridSpan w:val="2"/>
          </w:tcPr>
          <w:p w14:paraId="09275A48" w14:textId="604EDA09" w:rsidR="00722EBA" w:rsidRPr="008E46CF" w:rsidRDefault="00722EBA" w:rsidP="00722EBA">
            <w:r w:rsidRPr="008E46CF">
              <w:t>7</w:t>
            </w:r>
          </w:p>
        </w:tc>
        <w:tc>
          <w:tcPr>
            <w:tcW w:w="1620" w:type="dxa"/>
            <w:vMerge w:val="restart"/>
          </w:tcPr>
          <w:p w14:paraId="45BF2571" w14:textId="1E6B0443" w:rsidR="00722EBA" w:rsidRPr="008E46CF" w:rsidRDefault="00722EBA" w:rsidP="00722EBA">
            <w:r w:rsidRPr="008E46CF">
              <w:t xml:space="preserve">Paper-based HS </w:t>
            </w:r>
          </w:p>
        </w:tc>
        <w:tc>
          <w:tcPr>
            <w:tcW w:w="1440" w:type="dxa"/>
            <w:vMerge w:val="restart"/>
          </w:tcPr>
          <w:p w14:paraId="510C3D1C" w14:textId="0A8F39E9" w:rsidR="00722EBA" w:rsidRPr="008E46CF" w:rsidRDefault="00722EBA" w:rsidP="00C873F3">
            <w:pPr>
              <w:pStyle w:val="ListParagraph"/>
              <w:numPr>
                <w:ilvl w:val="0"/>
                <w:numId w:val="11"/>
              </w:numPr>
              <w:autoSpaceDE/>
              <w:autoSpaceDN/>
              <w:adjustRightInd/>
              <w:ind w:left="113" w:hanging="113"/>
            </w:pPr>
            <w:r w:rsidRPr="008E46CF">
              <w:t>Participant’s experiences of HS.</w:t>
            </w:r>
          </w:p>
        </w:tc>
        <w:tc>
          <w:tcPr>
            <w:tcW w:w="2703" w:type="dxa"/>
            <w:vMerge w:val="restart"/>
          </w:tcPr>
          <w:p w14:paraId="33AD62A2" w14:textId="77777777" w:rsidR="00722EBA" w:rsidRPr="008E46CF" w:rsidRDefault="00722EBA" w:rsidP="00722EBA">
            <w:r w:rsidRPr="008E46CF">
              <w:t>+ Considers context and motivators behind behaviours</w:t>
            </w:r>
          </w:p>
          <w:p w14:paraId="1DADA32A" w14:textId="77777777" w:rsidR="00722EBA" w:rsidRPr="008E46CF" w:rsidRDefault="00722EBA" w:rsidP="00722EBA">
            <w:r w:rsidRPr="008E46CF">
              <w:t>+ Detailed data available for study participants</w:t>
            </w:r>
          </w:p>
          <w:p w14:paraId="29595295" w14:textId="77777777" w:rsidR="00722EBA" w:rsidRPr="008E46CF" w:rsidRDefault="00722EBA" w:rsidP="00722EBA">
            <w:r w:rsidRPr="008E46CF">
              <w:t>+ Different approach to other similar work, allowing new insight</w:t>
            </w:r>
          </w:p>
          <w:p w14:paraId="62C1ED2D" w14:textId="77777777" w:rsidR="00722EBA" w:rsidRPr="008E46CF" w:rsidRDefault="00722EBA" w:rsidP="00722EBA">
            <w:r w:rsidRPr="008E46CF">
              <w:t>- Realist methods may influence participants responses (researcher shares their views)</w:t>
            </w:r>
          </w:p>
          <w:p w14:paraId="44B4C963" w14:textId="77777777" w:rsidR="00722EBA" w:rsidRPr="008E46CF" w:rsidRDefault="00722EBA" w:rsidP="00722EBA">
            <w:r w:rsidRPr="008E46CF">
              <w:t>- Small sample size and no ethnic diversity</w:t>
            </w:r>
          </w:p>
          <w:p w14:paraId="669EC656" w14:textId="77777777" w:rsidR="00722EBA" w:rsidRPr="008E46CF" w:rsidRDefault="00722EBA" w:rsidP="00722EBA">
            <w:r w:rsidRPr="008E46CF">
              <w:t xml:space="preserve">- Recruitment rate 5% </w:t>
            </w:r>
          </w:p>
          <w:p w14:paraId="742BB63E" w14:textId="77777777" w:rsidR="00722EBA" w:rsidRPr="008E46CF" w:rsidRDefault="00722EBA" w:rsidP="00722EBA">
            <w:r w:rsidRPr="008E46CF">
              <w:t>- Data saturation not reached</w:t>
            </w:r>
          </w:p>
          <w:p w14:paraId="5D914BF0" w14:textId="4BFB6308" w:rsidR="00722EBA" w:rsidRPr="008E46CF" w:rsidRDefault="00722EBA" w:rsidP="00722EBA">
            <w:r w:rsidRPr="008E46CF">
              <w:t>- Unclear why some participants were invited to second interviews and others were not</w:t>
            </w:r>
          </w:p>
        </w:tc>
      </w:tr>
      <w:tr w:rsidR="008E46CF" w:rsidRPr="008E46CF" w14:paraId="072AF9F5" w14:textId="77777777">
        <w:tc>
          <w:tcPr>
            <w:tcW w:w="1065" w:type="dxa"/>
            <w:vMerge/>
          </w:tcPr>
          <w:p w14:paraId="02F2BDFD" w14:textId="77777777" w:rsidR="00722EBA" w:rsidRPr="008E46CF" w:rsidRDefault="00722EBA" w:rsidP="00722EBA">
            <w:pPr>
              <w:rPr>
                <w:b/>
                <w:bCs/>
              </w:rPr>
            </w:pPr>
          </w:p>
        </w:tc>
        <w:tc>
          <w:tcPr>
            <w:tcW w:w="1308" w:type="dxa"/>
            <w:vMerge/>
          </w:tcPr>
          <w:p w14:paraId="356F3501" w14:textId="77777777" w:rsidR="00722EBA" w:rsidRPr="008E46CF" w:rsidRDefault="00722EBA" w:rsidP="00722EBA"/>
        </w:tc>
        <w:tc>
          <w:tcPr>
            <w:tcW w:w="1271" w:type="dxa"/>
            <w:vMerge/>
          </w:tcPr>
          <w:p w14:paraId="065133A5" w14:textId="77777777" w:rsidR="00722EBA" w:rsidRPr="008E46CF" w:rsidRDefault="00722EBA" w:rsidP="00722EBA"/>
        </w:tc>
        <w:tc>
          <w:tcPr>
            <w:tcW w:w="941" w:type="dxa"/>
            <w:vMerge/>
          </w:tcPr>
          <w:p w14:paraId="743707F8" w14:textId="63A56B8B" w:rsidR="00722EBA" w:rsidRPr="008E46CF" w:rsidRDefault="00722EBA" w:rsidP="00722EBA"/>
        </w:tc>
        <w:tc>
          <w:tcPr>
            <w:tcW w:w="2250" w:type="dxa"/>
            <w:gridSpan w:val="3"/>
          </w:tcPr>
          <w:p w14:paraId="5F353E8E" w14:textId="1A2292E5" w:rsidR="00722EBA" w:rsidRPr="008E46CF" w:rsidRDefault="00722EBA" w:rsidP="00722EBA">
            <w:r w:rsidRPr="008E46CF">
              <w:t>26-35</w:t>
            </w:r>
          </w:p>
        </w:tc>
        <w:tc>
          <w:tcPr>
            <w:tcW w:w="1350" w:type="dxa"/>
            <w:gridSpan w:val="2"/>
          </w:tcPr>
          <w:p w14:paraId="5D49C0BC" w14:textId="7C3ABF76" w:rsidR="00722EBA" w:rsidRPr="008E46CF" w:rsidRDefault="00722EBA" w:rsidP="00722EBA">
            <w:r w:rsidRPr="008E46CF">
              <w:t>4</w:t>
            </w:r>
          </w:p>
        </w:tc>
        <w:tc>
          <w:tcPr>
            <w:tcW w:w="1620" w:type="dxa"/>
            <w:vMerge/>
          </w:tcPr>
          <w:p w14:paraId="7173E694" w14:textId="77777777" w:rsidR="00722EBA" w:rsidRPr="008E46CF" w:rsidRDefault="00722EBA" w:rsidP="00722EBA"/>
        </w:tc>
        <w:tc>
          <w:tcPr>
            <w:tcW w:w="1440" w:type="dxa"/>
            <w:vMerge/>
          </w:tcPr>
          <w:p w14:paraId="0661A664" w14:textId="77777777" w:rsidR="00722EBA" w:rsidRPr="008E46CF" w:rsidRDefault="00722EBA" w:rsidP="00C873F3">
            <w:pPr>
              <w:pStyle w:val="ListParagraph"/>
              <w:numPr>
                <w:ilvl w:val="0"/>
                <w:numId w:val="11"/>
              </w:numPr>
              <w:autoSpaceDE/>
              <w:autoSpaceDN/>
              <w:adjustRightInd/>
              <w:ind w:left="113" w:hanging="113"/>
            </w:pPr>
          </w:p>
        </w:tc>
        <w:tc>
          <w:tcPr>
            <w:tcW w:w="2703" w:type="dxa"/>
            <w:vMerge/>
          </w:tcPr>
          <w:p w14:paraId="6B391016" w14:textId="77777777" w:rsidR="00722EBA" w:rsidRPr="008E46CF" w:rsidRDefault="00722EBA" w:rsidP="00722EBA"/>
        </w:tc>
      </w:tr>
      <w:tr w:rsidR="008E46CF" w:rsidRPr="008E46CF" w14:paraId="3DB2E0C8" w14:textId="77777777">
        <w:tc>
          <w:tcPr>
            <w:tcW w:w="1065" w:type="dxa"/>
            <w:vMerge/>
          </w:tcPr>
          <w:p w14:paraId="45D61A8F" w14:textId="77777777" w:rsidR="00722EBA" w:rsidRPr="008E46CF" w:rsidRDefault="00722EBA" w:rsidP="00722EBA">
            <w:pPr>
              <w:rPr>
                <w:b/>
                <w:bCs/>
              </w:rPr>
            </w:pPr>
          </w:p>
        </w:tc>
        <w:tc>
          <w:tcPr>
            <w:tcW w:w="1308" w:type="dxa"/>
            <w:vMerge/>
          </w:tcPr>
          <w:p w14:paraId="41C5BC90" w14:textId="77777777" w:rsidR="00722EBA" w:rsidRPr="008E46CF" w:rsidRDefault="00722EBA" w:rsidP="00722EBA"/>
        </w:tc>
        <w:tc>
          <w:tcPr>
            <w:tcW w:w="1271" w:type="dxa"/>
            <w:vMerge/>
          </w:tcPr>
          <w:p w14:paraId="59DFA745" w14:textId="77777777" w:rsidR="00722EBA" w:rsidRPr="008E46CF" w:rsidRDefault="00722EBA" w:rsidP="00722EBA"/>
        </w:tc>
        <w:tc>
          <w:tcPr>
            <w:tcW w:w="941" w:type="dxa"/>
          </w:tcPr>
          <w:p w14:paraId="7420DC6D" w14:textId="247549D0" w:rsidR="00722EBA" w:rsidRPr="008E46CF" w:rsidRDefault="00722EBA" w:rsidP="00722EBA">
            <w:r w:rsidRPr="008E46CF">
              <w:t>Ethnic background, n</w:t>
            </w:r>
          </w:p>
        </w:tc>
        <w:tc>
          <w:tcPr>
            <w:tcW w:w="2250" w:type="dxa"/>
            <w:gridSpan w:val="3"/>
          </w:tcPr>
          <w:p w14:paraId="7DEFD86B" w14:textId="529882DA" w:rsidR="00722EBA" w:rsidRPr="008E46CF" w:rsidRDefault="00722EBA" w:rsidP="00722EBA">
            <w:r w:rsidRPr="008E46CF">
              <w:t>White British</w:t>
            </w:r>
          </w:p>
        </w:tc>
        <w:tc>
          <w:tcPr>
            <w:tcW w:w="1350" w:type="dxa"/>
            <w:gridSpan w:val="2"/>
          </w:tcPr>
          <w:p w14:paraId="5F0E0F68" w14:textId="2D812E90" w:rsidR="00722EBA" w:rsidRPr="008E46CF" w:rsidRDefault="00722EBA" w:rsidP="00722EBA">
            <w:r w:rsidRPr="008E46CF">
              <w:t>11</w:t>
            </w:r>
          </w:p>
        </w:tc>
        <w:tc>
          <w:tcPr>
            <w:tcW w:w="1620" w:type="dxa"/>
            <w:vMerge/>
          </w:tcPr>
          <w:p w14:paraId="3971FA4C" w14:textId="77777777" w:rsidR="00722EBA" w:rsidRPr="008E46CF" w:rsidRDefault="00722EBA" w:rsidP="00722EBA"/>
        </w:tc>
        <w:tc>
          <w:tcPr>
            <w:tcW w:w="1440" w:type="dxa"/>
            <w:vMerge/>
          </w:tcPr>
          <w:p w14:paraId="649C1691" w14:textId="77777777" w:rsidR="00722EBA" w:rsidRPr="008E46CF" w:rsidRDefault="00722EBA" w:rsidP="00C873F3">
            <w:pPr>
              <w:pStyle w:val="ListParagraph"/>
              <w:numPr>
                <w:ilvl w:val="0"/>
                <w:numId w:val="11"/>
              </w:numPr>
              <w:autoSpaceDE/>
              <w:autoSpaceDN/>
              <w:adjustRightInd/>
              <w:ind w:left="113" w:hanging="113"/>
            </w:pPr>
          </w:p>
        </w:tc>
        <w:tc>
          <w:tcPr>
            <w:tcW w:w="2703" w:type="dxa"/>
            <w:vMerge/>
          </w:tcPr>
          <w:p w14:paraId="531A942A" w14:textId="77777777" w:rsidR="00722EBA" w:rsidRPr="008E46CF" w:rsidRDefault="00722EBA" w:rsidP="00722EBA"/>
        </w:tc>
      </w:tr>
      <w:tr w:rsidR="008E46CF" w:rsidRPr="008E46CF" w14:paraId="5FF13739" w14:textId="77777777">
        <w:tc>
          <w:tcPr>
            <w:tcW w:w="1065" w:type="dxa"/>
          </w:tcPr>
          <w:p w14:paraId="28EC4588" w14:textId="65C8502F" w:rsidR="00722EBA" w:rsidRPr="008E46CF" w:rsidRDefault="00722EBA" w:rsidP="00F63FB9">
            <w:pPr>
              <w:rPr>
                <w:b/>
                <w:bCs/>
              </w:rPr>
            </w:pPr>
            <w:r w:rsidRPr="008E46CF">
              <w:rPr>
                <w:b/>
                <w:bCs/>
              </w:rPr>
              <w:t>Jacobs 2023</w:t>
            </w:r>
          </w:p>
        </w:tc>
        <w:tc>
          <w:tcPr>
            <w:tcW w:w="1308" w:type="dxa"/>
          </w:tcPr>
          <w:p w14:paraId="50B8FBCF" w14:textId="77777777" w:rsidR="00722EBA" w:rsidRPr="008E46CF" w:rsidRDefault="00722EBA" w:rsidP="00F63FB9">
            <w:proofErr w:type="spellStart"/>
            <w:r w:rsidRPr="008E46CF">
              <w:t>Qualitative</w:t>
            </w:r>
            <w:r w:rsidRPr="008E46CF">
              <w:rPr>
                <w:vertAlign w:val="superscript"/>
              </w:rPr>
              <w:t>c</w:t>
            </w:r>
            <w:proofErr w:type="spellEnd"/>
            <w:r w:rsidRPr="008E46CF">
              <w:t>. Semi- structured interviews.</w:t>
            </w:r>
          </w:p>
          <w:p w14:paraId="63A111C8" w14:textId="77777777" w:rsidR="00722EBA" w:rsidRPr="008E46CF" w:rsidRDefault="00722EBA" w:rsidP="00F63FB9"/>
          <w:p w14:paraId="353420D7" w14:textId="77777777" w:rsidR="00722EBA" w:rsidRPr="008E46CF" w:rsidRDefault="00722EBA" w:rsidP="00F63FB9">
            <w:r w:rsidRPr="008E46CF">
              <w:t>USA</w:t>
            </w:r>
          </w:p>
          <w:p w14:paraId="2BDCA343" w14:textId="77777777" w:rsidR="00722EBA" w:rsidRPr="008E46CF" w:rsidRDefault="00722EBA" w:rsidP="00F63FB9"/>
          <w:p w14:paraId="0B34426F" w14:textId="4A6FFBEF" w:rsidR="00722EBA" w:rsidRPr="008E46CF" w:rsidRDefault="00722EBA" w:rsidP="00F63FB9">
            <w:r w:rsidRPr="008E46CF">
              <w:t>July - December 2021</w:t>
            </w:r>
          </w:p>
        </w:tc>
        <w:tc>
          <w:tcPr>
            <w:tcW w:w="1271" w:type="dxa"/>
          </w:tcPr>
          <w:p w14:paraId="4520DB50" w14:textId="4B81BDDB" w:rsidR="00722EBA" w:rsidRPr="008E46CF" w:rsidRDefault="00722EBA" w:rsidP="00F63FB9">
            <w:r w:rsidRPr="008E46CF">
              <w:lastRenderedPageBreak/>
              <w:t xml:space="preserve">WIC </w:t>
            </w:r>
            <w:r w:rsidR="00AB3AA1" w:rsidRPr="008E46CF">
              <w:t>claimant</w:t>
            </w:r>
            <w:r w:rsidRPr="008E46CF">
              <w:t xml:space="preserve">s who also received </w:t>
            </w:r>
            <w:r w:rsidRPr="008E46CF">
              <w:lastRenderedPageBreak/>
              <w:t>FMNP n= 11</w:t>
            </w:r>
          </w:p>
          <w:p w14:paraId="188A5D96" w14:textId="77777777" w:rsidR="00722EBA" w:rsidRPr="008E46CF" w:rsidRDefault="00722EBA" w:rsidP="00F63FB9"/>
          <w:p w14:paraId="6EE54F7F" w14:textId="7543F7AE" w:rsidR="00722EBA" w:rsidRPr="008E46CF" w:rsidRDefault="00722EBA" w:rsidP="00F63FB9">
            <w:r w:rsidRPr="008E46CF">
              <w:t xml:space="preserve">WIC and Farmer’s market staff </w:t>
            </w:r>
            <w:r w:rsidR="00AB3AA1" w:rsidRPr="008E46CF">
              <w:t>n</w:t>
            </w:r>
            <w:r w:rsidRPr="008E46CF">
              <w:t>=10</w:t>
            </w:r>
          </w:p>
        </w:tc>
        <w:tc>
          <w:tcPr>
            <w:tcW w:w="4541" w:type="dxa"/>
            <w:gridSpan w:val="6"/>
          </w:tcPr>
          <w:p w14:paraId="2FF7994C" w14:textId="77777777" w:rsidR="00722EBA" w:rsidRPr="008E46CF" w:rsidRDefault="00722EBA" w:rsidP="00F63FB9">
            <w:r w:rsidRPr="008E46CF">
              <w:rPr>
                <w:lang w:val="en-US"/>
              </w:rPr>
              <w:lastRenderedPageBreak/>
              <w:t>No demographic details available</w:t>
            </w:r>
          </w:p>
          <w:p w14:paraId="46D02154" w14:textId="77777777" w:rsidR="00722EBA" w:rsidRPr="008E46CF" w:rsidRDefault="00722EBA" w:rsidP="00F63FB9"/>
        </w:tc>
        <w:tc>
          <w:tcPr>
            <w:tcW w:w="1620" w:type="dxa"/>
          </w:tcPr>
          <w:p w14:paraId="399B797E" w14:textId="14BF53CF" w:rsidR="00722EBA" w:rsidRPr="008E46CF" w:rsidRDefault="00722EBA" w:rsidP="00F63FB9">
            <w:r w:rsidRPr="008E46CF">
              <w:t>FMNP</w:t>
            </w:r>
          </w:p>
        </w:tc>
        <w:tc>
          <w:tcPr>
            <w:tcW w:w="1440" w:type="dxa"/>
          </w:tcPr>
          <w:p w14:paraId="1C90B8C8" w14:textId="0AFEDA49" w:rsidR="00722EBA" w:rsidRPr="008E46CF" w:rsidRDefault="00722EBA" w:rsidP="00C873F3">
            <w:pPr>
              <w:pStyle w:val="ListParagraph"/>
              <w:numPr>
                <w:ilvl w:val="0"/>
                <w:numId w:val="11"/>
              </w:numPr>
              <w:autoSpaceDE/>
              <w:autoSpaceDN/>
              <w:adjustRightInd/>
              <w:ind w:left="113" w:hanging="113"/>
            </w:pPr>
            <w:r w:rsidRPr="008E46CF">
              <w:t>Participant and staff experiences of FMNP.</w:t>
            </w:r>
          </w:p>
        </w:tc>
        <w:tc>
          <w:tcPr>
            <w:tcW w:w="2703" w:type="dxa"/>
          </w:tcPr>
          <w:p w14:paraId="6E08CAD4" w14:textId="77777777" w:rsidR="00722EBA" w:rsidRPr="008E46CF" w:rsidRDefault="00722EBA" w:rsidP="00F63FB9">
            <w:r w:rsidRPr="008E46CF">
              <w:t>+ Four researchers coded data and discussed to reach consensus on findings</w:t>
            </w:r>
          </w:p>
          <w:p w14:paraId="625A1C94" w14:textId="77777777" w:rsidR="00722EBA" w:rsidRPr="008E46CF" w:rsidRDefault="00722EBA" w:rsidP="00F63FB9">
            <w:r w:rsidRPr="008E46CF">
              <w:t>+ Included non-redeemers</w:t>
            </w:r>
          </w:p>
          <w:p w14:paraId="36073375" w14:textId="77777777" w:rsidR="00722EBA" w:rsidRPr="008E46CF" w:rsidRDefault="00722EBA" w:rsidP="00F63FB9">
            <w:r w:rsidRPr="008E46CF">
              <w:lastRenderedPageBreak/>
              <w:t>- Limited data on participants included</w:t>
            </w:r>
          </w:p>
          <w:p w14:paraId="770D9A9C" w14:textId="4D4DD33D" w:rsidR="00722EBA" w:rsidRPr="008E46CF" w:rsidRDefault="00722EBA" w:rsidP="00F63FB9">
            <w:r w:rsidRPr="008E46CF">
              <w:t>- Limited detail included on methods used</w:t>
            </w:r>
          </w:p>
        </w:tc>
      </w:tr>
      <w:tr w:rsidR="008E46CF" w:rsidRPr="008E46CF" w14:paraId="62C17140" w14:textId="77777777">
        <w:tc>
          <w:tcPr>
            <w:tcW w:w="13948" w:type="dxa"/>
            <w:gridSpan w:val="12"/>
          </w:tcPr>
          <w:p w14:paraId="7E7ED515" w14:textId="289E443D" w:rsidR="00722EBA" w:rsidRPr="008E46CF" w:rsidRDefault="00722EBA" w:rsidP="00F63FB9">
            <w:r w:rsidRPr="008E46CF">
              <w:rPr>
                <w:b/>
                <w:bCs/>
              </w:rPr>
              <w:lastRenderedPageBreak/>
              <w:t>Mixed methods studies</w:t>
            </w:r>
          </w:p>
        </w:tc>
      </w:tr>
      <w:tr w:rsidR="008E46CF" w:rsidRPr="008E46CF" w14:paraId="65693F2E" w14:textId="77777777">
        <w:tc>
          <w:tcPr>
            <w:tcW w:w="1065" w:type="dxa"/>
            <w:vMerge w:val="restart"/>
          </w:tcPr>
          <w:p w14:paraId="3F16DDE6" w14:textId="50FC3FB2" w:rsidR="00722EBA" w:rsidRPr="008E46CF" w:rsidRDefault="00722EBA" w:rsidP="00722EBA">
            <w:pPr>
              <w:rPr>
                <w:b/>
                <w:bCs/>
              </w:rPr>
            </w:pPr>
            <w:r w:rsidRPr="008E46CF">
              <w:rPr>
                <w:b/>
                <w:bCs/>
              </w:rPr>
              <w:t>Dundas 2023</w: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 </w:instrTex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6</w:t>
            </w:r>
            <w:r w:rsidRPr="008E46CF">
              <w:rPr>
                <w:b/>
                <w:bCs/>
              </w:rPr>
              <w:fldChar w:fldCharType="end"/>
            </w:r>
          </w:p>
        </w:tc>
        <w:tc>
          <w:tcPr>
            <w:tcW w:w="1308" w:type="dxa"/>
            <w:vMerge w:val="restart"/>
          </w:tcPr>
          <w:p w14:paraId="281889BA" w14:textId="77777777" w:rsidR="00722EBA" w:rsidRPr="008E46CF" w:rsidRDefault="00722EBA" w:rsidP="00722EBA">
            <w:pPr>
              <w:rPr>
                <w:lang w:val="it-IT"/>
              </w:rPr>
            </w:pPr>
            <w:r w:rsidRPr="008E46CF">
              <w:t xml:space="preserve">Mixed </w:t>
            </w:r>
            <w:proofErr w:type="spellStart"/>
            <w:r w:rsidRPr="008E46CF">
              <w:t>methods</w:t>
            </w:r>
            <w:r w:rsidRPr="008E46CF">
              <w:rPr>
                <w:vertAlign w:val="superscript"/>
              </w:rPr>
              <w:t>a</w:t>
            </w:r>
            <w:proofErr w:type="spellEnd"/>
            <w:r w:rsidRPr="008E46CF">
              <w:rPr>
                <w:vertAlign w:val="superscript"/>
              </w:rPr>
              <w:t>, c</w:t>
            </w:r>
            <w:r w:rsidRPr="008E46CF">
              <w:t xml:space="preserve">. Secondary data analysis of linked data sets. </w:t>
            </w:r>
            <w:r w:rsidRPr="008E46CF">
              <w:rPr>
                <w:lang w:val="it-IT"/>
              </w:rPr>
              <w:t>Semi-</w:t>
            </w:r>
            <w:proofErr w:type="spellStart"/>
            <w:r w:rsidRPr="008E46CF">
              <w:rPr>
                <w:lang w:val="it-IT"/>
              </w:rPr>
              <w:t>structured</w:t>
            </w:r>
            <w:proofErr w:type="spellEnd"/>
            <w:r w:rsidRPr="008E46CF">
              <w:rPr>
                <w:lang w:val="it-IT"/>
              </w:rPr>
              <w:t xml:space="preserve"> interviews </w:t>
            </w:r>
          </w:p>
          <w:p w14:paraId="50686AA1" w14:textId="77777777" w:rsidR="00722EBA" w:rsidRPr="008E46CF" w:rsidRDefault="00722EBA" w:rsidP="00722EBA">
            <w:pPr>
              <w:rPr>
                <w:lang w:val="it-IT"/>
              </w:rPr>
            </w:pPr>
          </w:p>
          <w:p w14:paraId="50CF75F5" w14:textId="77777777" w:rsidR="00722EBA" w:rsidRPr="008E46CF" w:rsidRDefault="00722EBA" w:rsidP="00722EBA">
            <w:pPr>
              <w:rPr>
                <w:lang w:val="it-IT"/>
              </w:rPr>
            </w:pPr>
            <w:r w:rsidRPr="008E46CF">
              <w:rPr>
                <w:lang w:val="it-IT"/>
              </w:rPr>
              <w:t xml:space="preserve">UK </w:t>
            </w:r>
          </w:p>
          <w:p w14:paraId="41ED1F2E" w14:textId="77777777" w:rsidR="00722EBA" w:rsidRPr="008E46CF" w:rsidRDefault="00722EBA" w:rsidP="00722EBA">
            <w:pPr>
              <w:rPr>
                <w:lang w:val="it-IT"/>
              </w:rPr>
            </w:pPr>
          </w:p>
          <w:p w14:paraId="40D2061F" w14:textId="77777777" w:rsidR="00722EBA" w:rsidRPr="008E46CF" w:rsidRDefault="00722EBA" w:rsidP="00722EBA">
            <w:pPr>
              <w:rPr>
                <w:lang w:val="it-IT"/>
              </w:rPr>
            </w:pPr>
            <w:r w:rsidRPr="008E46CF">
              <w:rPr>
                <w:lang w:val="it-IT"/>
              </w:rPr>
              <w:t>Quantitative data: 2010-2011</w:t>
            </w:r>
          </w:p>
          <w:p w14:paraId="6B4BA901" w14:textId="5441A801" w:rsidR="00722EBA" w:rsidRPr="008E46CF" w:rsidRDefault="00722EBA" w:rsidP="00722EBA">
            <w:pPr>
              <w:rPr>
                <w:lang w:val="it-IT"/>
              </w:rPr>
            </w:pPr>
            <w:r w:rsidRPr="008E46CF">
              <w:rPr>
                <w:lang w:val="it-IT"/>
              </w:rPr>
              <w:t>Qualitative data: 2015-unclear</w:t>
            </w:r>
          </w:p>
        </w:tc>
        <w:tc>
          <w:tcPr>
            <w:tcW w:w="1271" w:type="dxa"/>
            <w:vMerge w:val="restart"/>
          </w:tcPr>
          <w:p w14:paraId="4EDA9F65" w14:textId="77777777" w:rsidR="00722EBA" w:rsidRPr="008E46CF" w:rsidRDefault="00722EBA" w:rsidP="00722EBA">
            <w:r w:rsidRPr="008E46CF">
              <w:t xml:space="preserve">Quantitative: </w:t>
            </w:r>
          </w:p>
          <w:p w14:paraId="3421C1B4" w14:textId="0F8FEB99" w:rsidR="00722EBA" w:rsidRPr="008E46CF" w:rsidRDefault="00722EBA" w:rsidP="00722EBA">
            <w:r w:rsidRPr="008E46CF">
              <w:t xml:space="preserve">Participants from two surveys (Growing up in Scotland (n=6,127) and Infant feeding survey  (n=10,768) </w:t>
            </w:r>
          </w:p>
          <w:p w14:paraId="0E10F255" w14:textId="173B0855" w:rsidR="00722EBA" w:rsidRPr="008E46CF" w:rsidRDefault="00722EBA" w:rsidP="00722EBA">
            <w:r w:rsidRPr="008E46CF">
              <w:rPr>
                <w:b/>
                <w:bCs/>
              </w:rPr>
              <w:t>Intervention</w:t>
            </w:r>
            <w:r w:rsidRPr="008E46CF">
              <w:t xml:space="preserve">: women receiving HS </w:t>
            </w:r>
          </w:p>
          <w:p w14:paraId="3B2D557C" w14:textId="01D10492" w:rsidR="00722EBA" w:rsidRPr="008E46CF" w:rsidRDefault="00722EBA" w:rsidP="00722EBA">
            <w:r w:rsidRPr="008E46CF">
              <w:rPr>
                <w:b/>
                <w:bCs/>
              </w:rPr>
              <w:t>Control</w:t>
            </w:r>
            <w:r w:rsidRPr="008E46CF">
              <w:t>:</w:t>
            </w:r>
          </w:p>
          <w:p w14:paraId="55354F23" w14:textId="43162E59" w:rsidR="00722EBA" w:rsidRPr="008E46CF" w:rsidRDefault="00722EBA" w:rsidP="00722EBA">
            <w:r w:rsidRPr="008E46CF">
              <w:t>Eligible</w:t>
            </w:r>
            <w:r w:rsidR="005421DF" w:rsidRPr="008E46CF">
              <w:t xml:space="preserve">, </w:t>
            </w:r>
            <w:r w:rsidRPr="008E46CF">
              <w:t xml:space="preserve">not receiving HS </w:t>
            </w:r>
          </w:p>
          <w:p w14:paraId="7929CA6D" w14:textId="39C8883F" w:rsidR="00722EBA" w:rsidRPr="008E46CF" w:rsidRDefault="00722EBA" w:rsidP="00722EBA">
            <w:r w:rsidRPr="008E46CF">
              <w:t xml:space="preserve">Nearly eligible </w:t>
            </w:r>
          </w:p>
          <w:p w14:paraId="5347BA32" w14:textId="77777777" w:rsidR="00722EBA" w:rsidRPr="008E46CF" w:rsidRDefault="00722EBA" w:rsidP="00722EBA"/>
          <w:p w14:paraId="01BF0116" w14:textId="77777777" w:rsidR="00722EBA" w:rsidRPr="008E46CF" w:rsidRDefault="00722EBA" w:rsidP="00722EBA">
            <w:r w:rsidRPr="008E46CF">
              <w:lastRenderedPageBreak/>
              <w:t xml:space="preserve">Qualitative: Mothers from low income backgrounds, some receiving HS </w:t>
            </w:r>
          </w:p>
          <w:p w14:paraId="509F6D25" w14:textId="17995235" w:rsidR="00722EBA" w:rsidRPr="008E46CF" w:rsidRDefault="00722EBA" w:rsidP="00722EBA">
            <w:r w:rsidRPr="008E46CF">
              <w:t>n=40</w:t>
            </w:r>
          </w:p>
        </w:tc>
        <w:tc>
          <w:tcPr>
            <w:tcW w:w="941" w:type="dxa"/>
            <w:vMerge w:val="restart"/>
          </w:tcPr>
          <w:p w14:paraId="0F2AFFEF" w14:textId="7CFDDCC5" w:rsidR="00722EBA" w:rsidRPr="008E46CF" w:rsidRDefault="00722EBA" w:rsidP="00722EBA">
            <w:r w:rsidRPr="008E46CF">
              <w:lastRenderedPageBreak/>
              <w:t>Age, years, n</w:t>
            </w:r>
          </w:p>
        </w:tc>
        <w:tc>
          <w:tcPr>
            <w:tcW w:w="2250" w:type="dxa"/>
            <w:gridSpan w:val="3"/>
          </w:tcPr>
          <w:p w14:paraId="7693578A" w14:textId="2E711402" w:rsidR="00722EBA" w:rsidRPr="008E46CF" w:rsidRDefault="00722EBA" w:rsidP="00722EBA">
            <w:r w:rsidRPr="008E46CF">
              <w:rPr>
                <w:lang w:val="en-US"/>
              </w:rPr>
              <w:t>20-29</w:t>
            </w:r>
          </w:p>
        </w:tc>
        <w:tc>
          <w:tcPr>
            <w:tcW w:w="1350" w:type="dxa"/>
            <w:gridSpan w:val="2"/>
          </w:tcPr>
          <w:p w14:paraId="3EE667A5" w14:textId="292127B8" w:rsidR="00722EBA" w:rsidRPr="008E46CF" w:rsidRDefault="00722EBA" w:rsidP="00722EBA">
            <w:pPr>
              <w:jc w:val="center"/>
            </w:pPr>
            <w:r w:rsidRPr="008E46CF">
              <w:rPr>
                <w:lang w:val="en-US"/>
              </w:rPr>
              <w:t>15</w:t>
            </w:r>
          </w:p>
        </w:tc>
        <w:tc>
          <w:tcPr>
            <w:tcW w:w="1620" w:type="dxa"/>
            <w:vMerge w:val="restart"/>
          </w:tcPr>
          <w:p w14:paraId="2822F09F" w14:textId="5A5DC0F6" w:rsidR="00722EBA" w:rsidRPr="008E46CF" w:rsidRDefault="00722EBA" w:rsidP="00722EBA">
            <w:r w:rsidRPr="008E46CF">
              <w:t>Paper based and digital HS</w:t>
            </w:r>
          </w:p>
        </w:tc>
        <w:tc>
          <w:tcPr>
            <w:tcW w:w="1440" w:type="dxa"/>
            <w:vMerge w:val="restart"/>
          </w:tcPr>
          <w:p w14:paraId="59C07E2C" w14:textId="77777777" w:rsidR="00722EBA" w:rsidRPr="008E46CF" w:rsidRDefault="00722EBA" w:rsidP="00C873F3">
            <w:pPr>
              <w:pStyle w:val="ListParagraph"/>
              <w:numPr>
                <w:ilvl w:val="0"/>
                <w:numId w:val="13"/>
              </w:numPr>
              <w:ind w:left="113" w:hanging="113"/>
            </w:pPr>
            <w:r w:rsidRPr="008E46CF">
              <w:t>Breastfeeding initiation and duration</w:t>
            </w:r>
          </w:p>
          <w:p w14:paraId="48B551E6" w14:textId="77777777" w:rsidR="00722EBA" w:rsidRPr="008E46CF" w:rsidRDefault="00722EBA" w:rsidP="00C873F3">
            <w:pPr>
              <w:pStyle w:val="ListParagraph"/>
              <w:numPr>
                <w:ilvl w:val="0"/>
                <w:numId w:val="13"/>
              </w:numPr>
              <w:ind w:left="113" w:hanging="113"/>
            </w:pPr>
            <w:r w:rsidRPr="008E46CF">
              <w:t>Experiences of the scheme</w:t>
            </w:r>
          </w:p>
          <w:p w14:paraId="6F13BE51" w14:textId="77777777" w:rsidR="00722EBA" w:rsidRPr="008E46CF" w:rsidRDefault="00722EBA" w:rsidP="00C873F3">
            <w:pPr>
              <w:pStyle w:val="ListParagraph"/>
              <w:numPr>
                <w:ilvl w:val="0"/>
                <w:numId w:val="13"/>
              </w:numPr>
              <w:ind w:left="113" w:hanging="113"/>
            </w:pPr>
            <w:r w:rsidRPr="008E46CF">
              <w:t xml:space="preserve">Low birth weight </w:t>
            </w:r>
          </w:p>
          <w:p w14:paraId="5F75C8C5" w14:textId="63791A7E" w:rsidR="00722EBA" w:rsidRPr="008E46CF" w:rsidRDefault="00722EBA" w:rsidP="00C873F3">
            <w:pPr>
              <w:pStyle w:val="ListParagraph"/>
              <w:numPr>
                <w:ilvl w:val="0"/>
                <w:numId w:val="11"/>
              </w:numPr>
              <w:autoSpaceDE/>
              <w:autoSpaceDN/>
              <w:adjustRightInd/>
              <w:ind w:left="113" w:hanging="113"/>
            </w:pPr>
            <w:r w:rsidRPr="008E46CF">
              <w:t>Maternal mental health</w:t>
            </w:r>
          </w:p>
        </w:tc>
        <w:tc>
          <w:tcPr>
            <w:tcW w:w="2703" w:type="dxa"/>
            <w:vMerge w:val="restart"/>
          </w:tcPr>
          <w:p w14:paraId="37FA315C" w14:textId="77777777" w:rsidR="00722EBA" w:rsidRPr="008E46CF" w:rsidRDefault="00722EBA" w:rsidP="00722EBA">
            <w:r w:rsidRPr="008E46CF">
              <w:t>+ Makes pragmatic use of existing datasets</w:t>
            </w:r>
          </w:p>
          <w:p w14:paraId="14446B3E" w14:textId="77777777" w:rsidR="00722EBA" w:rsidRPr="008E46CF" w:rsidRDefault="00722EBA" w:rsidP="00722EBA">
            <w:r w:rsidRPr="008E46CF">
              <w:t>+ Robust analysis of data accounting for confounding where possible</w:t>
            </w:r>
          </w:p>
          <w:p w14:paraId="1FD2F4AE" w14:textId="77777777" w:rsidR="00722EBA" w:rsidRPr="008E46CF" w:rsidRDefault="00722EBA" w:rsidP="00722EBA">
            <w:r w:rsidRPr="008E46CF">
              <w:t>+ Some purposive sampling for qualitative data resulting in participants from a range of backgrounds</w:t>
            </w:r>
          </w:p>
          <w:p w14:paraId="7B0171CD" w14:textId="77777777" w:rsidR="00722EBA" w:rsidRPr="008E46CF" w:rsidRDefault="00722EBA" w:rsidP="00722EBA">
            <w:r w:rsidRPr="008E46CF">
              <w:t>- Had to use difference analysis methods for the different datasets</w:t>
            </w:r>
          </w:p>
          <w:p w14:paraId="0177C754" w14:textId="77777777" w:rsidR="00722EBA" w:rsidRPr="008E46CF" w:rsidRDefault="00722EBA" w:rsidP="00722EBA">
            <w:r w:rsidRPr="008E46CF">
              <w:t>- some participants has used HS vouchers &lt;5 years previous to the interview date</w:t>
            </w:r>
          </w:p>
          <w:p w14:paraId="44A41292" w14:textId="6B268CBF" w:rsidR="00722EBA" w:rsidRPr="008E46CF" w:rsidRDefault="00722EBA" w:rsidP="00722EBA">
            <w:r w:rsidRPr="008E46CF">
              <w:t xml:space="preserve"> </w:t>
            </w:r>
          </w:p>
        </w:tc>
      </w:tr>
      <w:tr w:rsidR="008E46CF" w:rsidRPr="008E46CF" w14:paraId="54385812" w14:textId="77777777">
        <w:tc>
          <w:tcPr>
            <w:tcW w:w="1065" w:type="dxa"/>
            <w:vMerge/>
          </w:tcPr>
          <w:p w14:paraId="220ACFD6" w14:textId="77777777" w:rsidR="00722EBA" w:rsidRPr="008E46CF" w:rsidRDefault="00722EBA" w:rsidP="00722EBA">
            <w:pPr>
              <w:rPr>
                <w:b/>
                <w:bCs/>
              </w:rPr>
            </w:pPr>
          </w:p>
        </w:tc>
        <w:tc>
          <w:tcPr>
            <w:tcW w:w="1308" w:type="dxa"/>
            <w:vMerge/>
          </w:tcPr>
          <w:p w14:paraId="13D3FD17" w14:textId="77777777" w:rsidR="00722EBA" w:rsidRPr="008E46CF" w:rsidRDefault="00722EBA" w:rsidP="00722EBA"/>
        </w:tc>
        <w:tc>
          <w:tcPr>
            <w:tcW w:w="1271" w:type="dxa"/>
            <w:vMerge/>
          </w:tcPr>
          <w:p w14:paraId="46A1259C" w14:textId="77777777" w:rsidR="00722EBA" w:rsidRPr="008E46CF" w:rsidRDefault="00722EBA" w:rsidP="00722EBA"/>
        </w:tc>
        <w:tc>
          <w:tcPr>
            <w:tcW w:w="941" w:type="dxa"/>
            <w:vMerge/>
          </w:tcPr>
          <w:p w14:paraId="2F2CABBD" w14:textId="77777777" w:rsidR="00722EBA" w:rsidRPr="008E46CF" w:rsidRDefault="00722EBA" w:rsidP="00722EBA"/>
        </w:tc>
        <w:tc>
          <w:tcPr>
            <w:tcW w:w="2250" w:type="dxa"/>
            <w:gridSpan w:val="3"/>
          </w:tcPr>
          <w:p w14:paraId="32E8DDC5" w14:textId="19BB808A" w:rsidR="00722EBA" w:rsidRPr="008E46CF" w:rsidRDefault="00722EBA" w:rsidP="00722EBA">
            <w:r w:rsidRPr="008E46CF">
              <w:rPr>
                <w:lang w:val="en-US"/>
              </w:rPr>
              <w:t>30-39</w:t>
            </w:r>
          </w:p>
        </w:tc>
        <w:tc>
          <w:tcPr>
            <w:tcW w:w="1350" w:type="dxa"/>
            <w:gridSpan w:val="2"/>
          </w:tcPr>
          <w:p w14:paraId="06E7BA01" w14:textId="050E22EA" w:rsidR="00722EBA" w:rsidRPr="008E46CF" w:rsidRDefault="00722EBA" w:rsidP="00722EBA">
            <w:pPr>
              <w:jc w:val="center"/>
            </w:pPr>
            <w:r w:rsidRPr="008E46CF">
              <w:rPr>
                <w:lang w:val="en-US"/>
              </w:rPr>
              <w:t>16</w:t>
            </w:r>
          </w:p>
        </w:tc>
        <w:tc>
          <w:tcPr>
            <w:tcW w:w="1620" w:type="dxa"/>
            <w:vMerge/>
          </w:tcPr>
          <w:p w14:paraId="02D77882" w14:textId="77777777" w:rsidR="00722EBA" w:rsidRPr="008E46CF" w:rsidRDefault="00722EBA" w:rsidP="00722EBA"/>
        </w:tc>
        <w:tc>
          <w:tcPr>
            <w:tcW w:w="1440" w:type="dxa"/>
            <w:vMerge/>
          </w:tcPr>
          <w:p w14:paraId="1F36B2EC" w14:textId="77777777" w:rsidR="00722EBA" w:rsidRPr="008E46CF" w:rsidRDefault="00722EBA" w:rsidP="00C873F3">
            <w:pPr>
              <w:pStyle w:val="ListParagraph"/>
              <w:numPr>
                <w:ilvl w:val="0"/>
                <w:numId w:val="13"/>
              </w:numPr>
              <w:ind w:left="113" w:hanging="113"/>
            </w:pPr>
          </w:p>
        </w:tc>
        <w:tc>
          <w:tcPr>
            <w:tcW w:w="2703" w:type="dxa"/>
            <w:vMerge/>
          </w:tcPr>
          <w:p w14:paraId="107ADB36" w14:textId="77777777" w:rsidR="00722EBA" w:rsidRPr="008E46CF" w:rsidRDefault="00722EBA" w:rsidP="00722EBA"/>
        </w:tc>
      </w:tr>
      <w:tr w:rsidR="008E46CF" w:rsidRPr="008E46CF" w14:paraId="1DFD40F3" w14:textId="77777777">
        <w:tc>
          <w:tcPr>
            <w:tcW w:w="1065" w:type="dxa"/>
            <w:vMerge/>
          </w:tcPr>
          <w:p w14:paraId="46DCF019" w14:textId="77777777" w:rsidR="00722EBA" w:rsidRPr="008E46CF" w:rsidRDefault="00722EBA" w:rsidP="00722EBA">
            <w:pPr>
              <w:rPr>
                <w:b/>
                <w:bCs/>
              </w:rPr>
            </w:pPr>
          </w:p>
        </w:tc>
        <w:tc>
          <w:tcPr>
            <w:tcW w:w="1308" w:type="dxa"/>
            <w:vMerge/>
          </w:tcPr>
          <w:p w14:paraId="24F3D057" w14:textId="77777777" w:rsidR="00722EBA" w:rsidRPr="008E46CF" w:rsidRDefault="00722EBA" w:rsidP="00722EBA"/>
        </w:tc>
        <w:tc>
          <w:tcPr>
            <w:tcW w:w="1271" w:type="dxa"/>
            <w:vMerge/>
          </w:tcPr>
          <w:p w14:paraId="388C6A9B" w14:textId="77777777" w:rsidR="00722EBA" w:rsidRPr="008E46CF" w:rsidRDefault="00722EBA" w:rsidP="00722EBA"/>
        </w:tc>
        <w:tc>
          <w:tcPr>
            <w:tcW w:w="941" w:type="dxa"/>
            <w:vMerge/>
          </w:tcPr>
          <w:p w14:paraId="7DE27D58" w14:textId="7C1DA734" w:rsidR="00722EBA" w:rsidRPr="008E46CF" w:rsidRDefault="00722EBA" w:rsidP="00722EBA"/>
        </w:tc>
        <w:tc>
          <w:tcPr>
            <w:tcW w:w="2250" w:type="dxa"/>
            <w:gridSpan w:val="3"/>
          </w:tcPr>
          <w:p w14:paraId="1691072D" w14:textId="3635E753" w:rsidR="00722EBA" w:rsidRPr="008E46CF" w:rsidRDefault="00722EBA" w:rsidP="00722EBA">
            <w:r w:rsidRPr="008E46CF">
              <w:rPr>
                <w:lang w:val="en-US"/>
              </w:rPr>
              <w:t>≥40</w:t>
            </w:r>
          </w:p>
        </w:tc>
        <w:tc>
          <w:tcPr>
            <w:tcW w:w="1350" w:type="dxa"/>
            <w:gridSpan w:val="2"/>
          </w:tcPr>
          <w:p w14:paraId="5793163F" w14:textId="0C6AF513" w:rsidR="00722EBA" w:rsidRPr="008E46CF" w:rsidRDefault="00722EBA" w:rsidP="00722EBA">
            <w:pPr>
              <w:jc w:val="center"/>
            </w:pPr>
            <w:r w:rsidRPr="008E46CF">
              <w:rPr>
                <w:lang w:val="en-US"/>
              </w:rPr>
              <w:t>9</w:t>
            </w:r>
          </w:p>
        </w:tc>
        <w:tc>
          <w:tcPr>
            <w:tcW w:w="1620" w:type="dxa"/>
            <w:vMerge/>
          </w:tcPr>
          <w:p w14:paraId="40C94667" w14:textId="77777777" w:rsidR="00722EBA" w:rsidRPr="008E46CF" w:rsidRDefault="00722EBA" w:rsidP="00722EBA"/>
        </w:tc>
        <w:tc>
          <w:tcPr>
            <w:tcW w:w="1440" w:type="dxa"/>
            <w:vMerge/>
          </w:tcPr>
          <w:p w14:paraId="049EBD41" w14:textId="77777777" w:rsidR="00722EBA" w:rsidRPr="008E46CF" w:rsidRDefault="00722EBA" w:rsidP="00C873F3">
            <w:pPr>
              <w:pStyle w:val="ListParagraph"/>
              <w:numPr>
                <w:ilvl w:val="0"/>
                <w:numId w:val="14"/>
              </w:numPr>
              <w:ind w:left="113" w:hanging="113"/>
              <w:contextualSpacing w:val="0"/>
            </w:pPr>
          </w:p>
        </w:tc>
        <w:tc>
          <w:tcPr>
            <w:tcW w:w="2703" w:type="dxa"/>
            <w:vMerge/>
          </w:tcPr>
          <w:p w14:paraId="58CF264D" w14:textId="77777777" w:rsidR="00722EBA" w:rsidRPr="008E46CF" w:rsidRDefault="00722EBA" w:rsidP="00722EBA"/>
        </w:tc>
      </w:tr>
      <w:tr w:rsidR="008E46CF" w:rsidRPr="008E46CF" w14:paraId="65D0E885" w14:textId="77777777">
        <w:tc>
          <w:tcPr>
            <w:tcW w:w="1065" w:type="dxa"/>
            <w:vMerge/>
          </w:tcPr>
          <w:p w14:paraId="76760BBD" w14:textId="77777777" w:rsidR="00722EBA" w:rsidRPr="008E46CF" w:rsidRDefault="00722EBA" w:rsidP="00722EBA">
            <w:pPr>
              <w:rPr>
                <w:b/>
                <w:bCs/>
              </w:rPr>
            </w:pPr>
          </w:p>
        </w:tc>
        <w:tc>
          <w:tcPr>
            <w:tcW w:w="1308" w:type="dxa"/>
            <w:vMerge/>
          </w:tcPr>
          <w:p w14:paraId="29AD3C49" w14:textId="77777777" w:rsidR="00722EBA" w:rsidRPr="008E46CF" w:rsidRDefault="00722EBA" w:rsidP="00722EBA"/>
        </w:tc>
        <w:tc>
          <w:tcPr>
            <w:tcW w:w="1271" w:type="dxa"/>
            <w:vMerge/>
          </w:tcPr>
          <w:p w14:paraId="75EE8246" w14:textId="77777777" w:rsidR="00722EBA" w:rsidRPr="008E46CF" w:rsidRDefault="00722EBA" w:rsidP="00722EBA"/>
        </w:tc>
        <w:tc>
          <w:tcPr>
            <w:tcW w:w="941" w:type="dxa"/>
            <w:vMerge w:val="restart"/>
          </w:tcPr>
          <w:p w14:paraId="5A08BBC0" w14:textId="0E5C7AFD" w:rsidR="00722EBA" w:rsidRPr="008E46CF" w:rsidRDefault="00722EBA" w:rsidP="00722EBA">
            <w:r w:rsidRPr="008E46CF">
              <w:rPr>
                <w:lang w:val="en-US"/>
              </w:rPr>
              <w:t>Ethnic background, n</w:t>
            </w:r>
          </w:p>
        </w:tc>
        <w:tc>
          <w:tcPr>
            <w:tcW w:w="2250" w:type="dxa"/>
            <w:gridSpan w:val="3"/>
          </w:tcPr>
          <w:p w14:paraId="6C4770B2" w14:textId="393A08B9" w:rsidR="00722EBA" w:rsidRPr="008E46CF" w:rsidRDefault="00722EBA" w:rsidP="00722EBA">
            <w:r w:rsidRPr="008E46CF">
              <w:rPr>
                <w:lang w:val="en-US"/>
              </w:rPr>
              <w:t>White</w:t>
            </w:r>
          </w:p>
        </w:tc>
        <w:tc>
          <w:tcPr>
            <w:tcW w:w="1350" w:type="dxa"/>
            <w:gridSpan w:val="2"/>
          </w:tcPr>
          <w:p w14:paraId="2B9EFC93" w14:textId="58E46A42" w:rsidR="00722EBA" w:rsidRPr="008E46CF" w:rsidRDefault="00722EBA" w:rsidP="00722EBA">
            <w:pPr>
              <w:jc w:val="center"/>
            </w:pPr>
            <w:r w:rsidRPr="008E46CF">
              <w:rPr>
                <w:lang w:val="en-US"/>
              </w:rPr>
              <w:t>33</w:t>
            </w:r>
          </w:p>
        </w:tc>
        <w:tc>
          <w:tcPr>
            <w:tcW w:w="1620" w:type="dxa"/>
            <w:vMerge/>
          </w:tcPr>
          <w:p w14:paraId="0D4C6561" w14:textId="77777777" w:rsidR="00722EBA" w:rsidRPr="008E46CF" w:rsidRDefault="00722EBA" w:rsidP="00722EBA"/>
        </w:tc>
        <w:tc>
          <w:tcPr>
            <w:tcW w:w="1440" w:type="dxa"/>
            <w:vMerge/>
          </w:tcPr>
          <w:p w14:paraId="46D9E2C6" w14:textId="77777777" w:rsidR="00722EBA" w:rsidRPr="008E46CF" w:rsidRDefault="00722EBA" w:rsidP="00C873F3">
            <w:pPr>
              <w:pStyle w:val="ListParagraph"/>
              <w:numPr>
                <w:ilvl w:val="0"/>
                <w:numId w:val="13"/>
              </w:numPr>
              <w:ind w:left="113" w:hanging="113"/>
            </w:pPr>
          </w:p>
        </w:tc>
        <w:tc>
          <w:tcPr>
            <w:tcW w:w="2703" w:type="dxa"/>
            <w:vMerge/>
          </w:tcPr>
          <w:p w14:paraId="2FDDAA09" w14:textId="77777777" w:rsidR="00722EBA" w:rsidRPr="008E46CF" w:rsidRDefault="00722EBA" w:rsidP="00722EBA"/>
        </w:tc>
      </w:tr>
      <w:tr w:rsidR="008E46CF" w:rsidRPr="008E46CF" w14:paraId="69F56FBE" w14:textId="77777777">
        <w:tc>
          <w:tcPr>
            <w:tcW w:w="1065" w:type="dxa"/>
            <w:vMerge/>
          </w:tcPr>
          <w:p w14:paraId="347C01F3" w14:textId="77777777" w:rsidR="00722EBA" w:rsidRPr="008E46CF" w:rsidRDefault="00722EBA" w:rsidP="00722EBA">
            <w:pPr>
              <w:rPr>
                <w:b/>
                <w:bCs/>
              </w:rPr>
            </w:pPr>
          </w:p>
        </w:tc>
        <w:tc>
          <w:tcPr>
            <w:tcW w:w="1308" w:type="dxa"/>
            <w:vMerge/>
          </w:tcPr>
          <w:p w14:paraId="1463A923" w14:textId="77777777" w:rsidR="00722EBA" w:rsidRPr="008E46CF" w:rsidRDefault="00722EBA" w:rsidP="00722EBA"/>
        </w:tc>
        <w:tc>
          <w:tcPr>
            <w:tcW w:w="1271" w:type="dxa"/>
            <w:vMerge/>
          </w:tcPr>
          <w:p w14:paraId="4E5C5FBB" w14:textId="77777777" w:rsidR="00722EBA" w:rsidRPr="008E46CF" w:rsidRDefault="00722EBA" w:rsidP="00722EBA"/>
        </w:tc>
        <w:tc>
          <w:tcPr>
            <w:tcW w:w="941" w:type="dxa"/>
            <w:vMerge/>
          </w:tcPr>
          <w:p w14:paraId="48D175BB" w14:textId="7F70907E" w:rsidR="00722EBA" w:rsidRPr="008E46CF" w:rsidRDefault="00722EBA" w:rsidP="00722EBA"/>
        </w:tc>
        <w:tc>
          <w:tcPr>
            <w:tcW w:w="2250" w:type="dxa"/>
            <w:gridSpan w:val="3"/>
          </w:tcPr>
          <w:p w14:paraId="4B0C1CC4" w14:textId="4FB66E9E" w:rsidR="00722EBA" w:rsidRPr="008E46CF" w:rsidRDefault="00722EBA" w:rsidP="00722EBA">
            <w:r w:rsidRPr="008E46CF">
              <w:rPr>
                <w:lang w:val="en-US"/>
              </w:rPr>
              <w:t>Black African</w:t>
            </w:r>
          </w:p>
        </w:tc>
        <w:tc>
          <w:tcPr>
            <w:tcW w:w="1350" w:type="dxa"/>
            <w:gridSpan w:val="2"/>
          </w:tcPr>
          <w:p w14:paraId="0161EDA5" w14:textId="0AB8F53B" w:rsidR="00722EBA" w:rsidRPr="008E46CF" w:rsidRDefault="00722EBA" w:rsidP="00722EBA">
            <w:pPr>
              <w:jc w:val="center"/>
            </w:pPr>
            <w:r w:rsidRPr="008E46CF">
              <w:rPr>
                <w:lang w:val="en-US"/>
              </w:rPr>
              <w:t>3</w:t>
            </w:r>
          </w:p>
        </w:tc>
        <w:tc>
          <w:tcPr>
            <w:tcW w:w="1620" w:type="dxa"/>
            <w:vMerge/>
          </w:tcPr>
          <w:p w14:paraId="24E674A9" w14:textId="77777777" w:rsidR="00722EBA" w:rsidRPr="008E46CF" w:rsidRDefault="00722EBA" w:rsidP="00722EBA"/>
        </w:tc>
        <w:tc>
          <w:tcPr>
            <w:tcW w:w="1440" w:type="dxa"/>
            <w:vMerge/>
          </w:tcPr>
          <w:p w14:paraId="38164732" w14:textId="77777777" w:rsidR="00722EBA" w:rsidRPr="008E46CF" w:rsidRDefault="00722EBA" w:rsidP="00C873F3">
            <w:pPr>
              <w:pStyle w:val="ListParagraph"/>
              <w:numPr>
                <w:ilvl w:val="0"/>
                <w:numId w:val="13"/>
              </w:numPr>
              <w:ind w:left="113" w:hanging="113"/>
            </w:pPr>
          </w:p>
        </w:tc>
        <w:tc>
          <w:tcPr>
            <w:tcW w:w="2703" w:type="dxa"/>
            <w:vMerge/>
          </w:tcPr>
          <w:p w14:paraId="49B6194D" w14:textId="77777777" w:rsidR="00722EBA" w:rsidRPr="008E46CF" w:rsidRDefault="00722EBA" w:rsidP="00722EBA"/>
        </w:tc>
      </w:tr>
      <w:tr w:rsidR="008E46CF" w:rsidRPr="008E46CF" w14:paraId="3A6011A3" w14:textId="77777777">
        <w:tc>
          <w:tcPr>
            <w:tcW w:w="1065" w:type="dxa"/>
            <w:vMerge/>
          </w:tcPr>
          <w:p w14:paraId="7E760D1F" w14:textId="77777777" w:rsidR="00722EBA" w:rsidRPr="008E46CF" w:rsidRDefault="00722EBA" w:rsidP="00722EBA">
            <w:pPr>
              <w:rPr>
                <w:b/>
                <w:bCs/>
              </w:rPr>
            </w:pPr>
          </w:p>
        </w:tc>
        <w:tc>
          <w:tcPr>
            <w:tcW w:w="1308" w:type="dxa"/>
            <w:vMerge/>
          </w:tcPr>
          <w:p w14:paraId="11E24DAF" w14:textId="77777777" w:rsidR="00722EBA" w:rsidRPr="008E46CF" w:rsidRDefault="00722EBA" w:rsidP="00722EBA"/>
        </w:tc>
        <w:tc>
          <w:tcPr>
            <w:tcW w:w="1271" w:type="dxa"/>
            <w:vMerge/>
          </w:tcPr>
          <w:p w14:paraId="31CAE9F3" w14:textId="77777777" w:rsidR="00722EBA" w:rsidRPr="008E46CF" w:rsidRDefault="00722EBA" w:rsidP="00722EBA"/>
        </w:tc>
        <w:tc>
          <w:tcPr>
            <w:tcW w:w="941" w:type="dxa"/>
            <w:vMerge/>
          </w:tcPr>
          <w:p w14:paraId="507DCBAB" w14:textId="77777777" w:rsidR="00722EBA" w:rsidRPr="008E46CF" w:rsidRDefault="00722EBA" w:rsidP="00722EBA"/>
        </w:tc>
        <w:tc>
          <w:tcPr>
            <w:tcW w:w="2250" w:type="dxa"/>
            <w:gridSpan w:val="3"/>
          </w:tcPr>
          <w:p w14:paraId="42551980" w14:textId="293F16A8" w:rsidR="00722EBA" w:rsidRPr="008E46CF" w:rsidRDefault="00722EBA" w:rsidP="00722EBA">
            <w:pPr>
              <w:rPr>
                <w:lang w:val="en-US"/>
              </w:rPr>
            </w:pPr>
            <w:r w:rsidRPr="008E46CF">
              <w:rPr>
                <w:lang w:val="en-US"/>
              </w:rPr>
              <w:t>Asian</w:t>
            </w:r>
          </w:p>
        </w:tc>
        <w:tc>
          <w:tcPr>
            <w:tcW w:w="1350" w:type="dxa"/>
            <w:gridSpan w:val="2"/>
          </w:tcPr>
          <w:p w14:paraId="4486178C" w14:textId="227A4853" w:rsidR="00722EBA" w:rsidRPr="008E46CF" w:rsidRDefault="00722EBA" w:rsidP="00722EBA">
            <w:pPr>
              <w:jc w:val="center"/>
            </w:pPr>
            <w:r w:rsidRPr="008E46CF">
              <w:rPr>
                <w:lang w:val="en-US"/>
              </w:rPr>
              <w:t>4</w:t>
            </w:r>
          </w:p>
        </w:tc>
        <w:tc>
          <w:tcPr>
            <w:tcW w:w="1620" w:type="dxa"/>
            <w:vMerge/>
          </w:tcPr>
          <w:p w14:paraId="67422F79" w14:textId="77777777" w:rsidR="00722EBA" w:rsidRPr="008E46CF" w:rsidRDefault="00722EBA" w:rsidP="00722EBA"/>
        </w:tc>
        <w:tc>
          <w:tcPr>
            <w:tcW w:w="1440" w:type="dxa"/>
            <w:vMerge/>
          </w:tcPr>
          <w:p w14:paraId="71241816" w14:textId="77777777" w:rsidR="00722EBA" w:rsidRPr="008E46CF" w:rsidRDefault="00722EBA" w:rsidP="00C873F3">
            <w:pPr>
              <w:pStyle w:val="ListParagraph"/>
              <w:numPr>
                <w:ilvl w:val="0"/>
                <w:numId w:val="13"/>
              </w:numPr>
              <w:ind w:left="113" w:hanging="113"/>
            </w:pPr>
          </w:p>
        </w:tc>
        <w:tc>
          <w:tcPr>
            <w:tcW w:w="2703" w:type="dxa"/>
            <w:vMerge/>
          </w:tcPr>
          <w:p w14:paraId="10BCE9BF" w14:textId="77777777" w:rsidR="00722EBA" w:rsidRPr="008E46CF" w:rsidRDefault="00722EBA" w:rsidP="00722EBA"/>
        </w:tc>
      </w:tr>
    </w:tbl>
    <w:p w14:paraId="0BC123CC" w14:textId="77777777" w:rsidR="00F01F4D" w:rsidRPr="008E46CF" w:rsidRDefault="00F01F4D" w:rsidP="00F01F4D">
      <w:pPr>
        <w:pStyle w:val="Caption"/>
        <w:spacing w:after="0"/>
        <w:rPr>
          <w:rFonts w:ascii="Calibri" w:hAnsi="Calibri" w:cs="Calibri"/>
          <w:i w:val="0"/>
          <w:iCs w:val="0"/>
          <w:color w:val="auto"/>
        </w:rPr>
      </w:pPr>
      <w:r w:rsidRPr="008E46CF">
        <w:rPr>
          <w:rFonts w:ascii="Calibri" w:hAnsi="Calibri" w:cs="Calibri"/>
          <w:i w:val="0"/>
          <w:iCs w:val="0"/>
          <w:color w:val="auto"/>
          <w:vertAlign w:val="superscript"/>
        </w:rPr>
        <w:t>a</w:t>
      </w:r>
      <w:r w:rsidRPr="008E46CF">
        <w:rPr>
          <w:rFonts w:ascii="Calibri" w:hAnsi="Calibri" w:cs="Calibri"/>
          <w:i w:val="0"/>
          <w:iCs w:val="0"/>
          <w:color w:val="auto"/>
        </w:rPr>
        <w:t xml:space="preserve"> Assessed using the ROBINS -I tool, which results in a rating of low risk of bias, moderate risk of bias, serious risk of bias, critical risk of bias or no information</w:t>
      </w:r>
    </w:p>
    <w:p w14:paraId="0B870E32" w14:textId="77777777" w:rsidR="00F01F4D" w:rsidRPr="008E46CF" w:rsidRDefault="00F01F4D" w:rsidP="00F01F4D">
      <w:pPr>
        <w:pStyle w:val="Caption"/>
        <w:spacing w:after="0"/>
        <w:rPr>
          <w:rFonts w:ascii="Calibri" w:hAnsi="Calibri" w:cs="Calibri"/>
          <w:i w:val="0"/>
          <w:iCs w:val="0"/>
          <w:color w:val="auto"/>
        </w:rPr>
      </w:pPr>
      <w:r w:rsidRPr="008E46CF">
        <w:rPr>
          <w:rFonts w:ascii="Calibri" w:hAnsi="Calibri" w:cs="Calibri"/>
          <w:i w:val="0"/>
          <w:iCs w:val="0"/>
          <w:color w:val="auto"/>
          <w:vertAlign w:val="superscript"/>
        </w:rPr>
        <w:t>b</w:t>
      </w:r>
      <w:r w:rsidRPr="008E46CF">
        <w:rPr>
          <w:rFonts w:ascii="Calibri" w:hAnsi="Calibri" w:cs="Calibri"/>
          <w:i w:val="0"/>
          <w:iCs w:val="0"/>
          <w:color w:val="auto"/>
        </w:rPr>
        <w:t xml:space="preserve"> Assessed using the Quality Assessment Tool for Observational Cohort and Cross-Sectional Studies, which results in a rating of good, fair or poor.</w:t>
      </w:r>
    </w:p>
    <w:p w14:paraId="573859C5" w14:textId="77777777" w:rsidR="00F01F4D" w:rsidRPr="008E46CF" w:rsidRDefault="00F01F4D" w:rsidP="00F01F4D">
      <w:pPr>
        <w:pStyle w:val="Caption"/>
        <w:spacing w:after="0"/>
        <w:rPr>
          <w:rFonts w:ascii="Calibri" w:hAnsi="Calibri" w:cs="Calibri"/>
          <w:i w:val="0"/>
          <w:iCs w:val="0"/>
          <w:color w:val="auto"/>
        </w:rPr>
      </w:pPr>
      <w:r w:rsidRPr="008E46CF">
        <w:rPr>
          <w:rFonts w:ascii="Calibri" w:hAnsi="Calibri" w:cs="Calibri"/>
          <w:i w:val="0"/>
          <w:iCs w:val="0"/>
          <w:color w:val="auto"/>
          <w:vertAlign w:val="superscript"/>
        </w:rPr>
        <w:t>c</w:t>
      </w:r>
      <w:r w:rsidRPr="008E46CF">
        <w:rPr>
          <w:rFonts w:ascii="Calibri" w:hAnsi="Calibri" w:cs="Calibri"/>
          <w:i w:val="0"/>
          <w:iCs w:val="0"/>
          <w:color w:val="auto"/>
        </w:rPr>
        <w:t xml:space="preserve"> Assessed using the CASP checklist for qualitative studies, which does not give specific scoring.</w:t>
      </w:r>
    </w:p>
    <w:p w14:paraId="27D8D0F4" w14:textId="77777777" w:rsidR="00F01F4D" w:rsidRPr="008E46CF" w:rsidRDefault="00F01F4D" w:rsidP="00F01F4D">
      <w:pPr>
        <w:pStyle w:val="Caption"/>
        <w:spacing w:after="0"/>
        <w:rPr>
          <w:rFonts w:ascii="Calibri" w:hAnsi="Calibri" w:cs="Calibri"/>
          <w:i w:val="0"/>
          <w:iCs w:val="0"/>
          <w:color w:val="auto"/>
        </w:rPr>
      </w:pPr>
      <w:r w:rsidRPr="008E46CF">
        <w:rPr>
          <w:rFonts w:ascii="Calibri" w:hAnsi="Calibri" w:cs="Calibri"/>
          <w:i w:val="0"/>
          <w:iCs w:val="0"/>
          <w:color w:val="auto"/>
        </w:rPr>
        <w:t xml:space="preserve">*, </w:t>
      </w:r>
      <w:r w:rsidRPr="008E46CF">
        <w:rPr>
          <w:rFonts w:ascii="Calibri" w:hAnsi="Calibri" w:cs="Calibri"/>
          <w:i w:val="0"/>
          <w:iCs w:val="0"/>
          <w:color w:val="auto"/>
          <w:shd w:val="clear" w:color="auto" w:fill="FFFFFF"/>
        </w:rPr>
        <w:t>‡</w:t>
      </w:r>
      <w:r w:rsidRPr="008E46CF">
        <w:rPr>
          <w:rFonts w:ascii="Calibri" w:hAnsi="Calibri" w:cs="Calibri"/>
          <w:i w:val="0"/>
          <w:iCs w:val="0"/>
          <w:color w:val="auto"/>
        </w:rPr>
        <w:t xml:space="preserve"> indicates</w:t>
      </w:r>
      <w:r w:rsidRPr="008E46CF">
        <w:rPr>
          <w:rFonts w:ascii="Calibri" w:hAnsi="Calibri" w:cs="Calibri"/>
          <w:i w:val="0"/>
          <w:iCs w:val="0"/>
          <w:color w:val="auto"/>
          <w:vertAlign w:val="superscript"/>
        </w:rPr>
        <w:t xml:space="preserve"> </w:t>
      </w:r>
      <w:r w:rsidRPr="008E46CF">
        <w:rPr>
          <w:rFonts w:ascii="Calibri" w:hAnsi="Calibri" w:cs="Calibri"/>
          <w:i w:val="0"/>
          <w:iCs w:val="0"/>
          <w:color w:val="auto"/>
        </w:rPr>
        <w:t xml:space="preserve">associated papers, same study population. </w:t>
      </w:r>
    </w:p>
    <w:p w14:paraId="43D4FA2E" w14:textId="77777777" w:rsidR="00F01F4D" w:rsidRPr="008E46CF" w:rsidRDefault="00F01F4D" w:rsidP="00F01F4D">
      <w:pPr>
        <w:pStyle w:val="Caption"/>
        <w:spacing w:after="0"/>
        <w:rPr>
          <w:rFonts w:ascii="Calibri" w:hAnsi="Calibri" w:cs="Calibri"/>
          <w:i w:val="0"/>
          <w:iCs w:val="0"/>
          <w:color w:val="auto"/>
        </w:rPr>
      </w:pPr>
      <w:r w:rsidRPr="008E46CF">
        <w:rPr>
          <w:rFonts w:ascii="Calibri" w:hAnsi="Calibri" w:cs="Calibri"/>
          <w:i w:val="0"/>
          <w:iCs w:val="0"/>
          <w:color w:val="auto"/>
          <w:shd w:val="clear" w:color="auto" w:fill="FFFFFF"/>
        </w:rPr>
        <w:t>†</w:t>
      </w:r>
      <w:r w:rsidRPr="008E46CF">
        <w:rPr>
          <w:rFonts w:ascii="Calibri" w:hAnsi="Calibri" w:cs="Calibri"/>
          <w:i w:val="0"/>
          <w:iCs w:val="0"/>
          <w:color w:val="auto"/>
        </w:rPr>
        <w:t xml:space="preserve"> indicates</w:t>
      </w:r>
      <w:r w:rsidRPr="008E46CF">
        <w:rPr>
          <w:rFonts w:ascii="Calibri" w:hAnsi="Calibri" w:cs="Calibri"/>
          <w:i w:val="0"/>
          <w:iCs w:val="0"/>
          <w:color w:val="auto"/>
          <w:vertAlign w:val="superscript"/>
        </w:rPr>
        <w:t xml:space="preserve"> </w:t>
      </w:r>
      <w:r w:rsidRPr="008E46CF">
        <w:rPr>
          <w:rFonts w:ascii="Calibri" w:hAnsi="Calibri" w:cs="Calibri"/>
          <w:i w:val="0"/>
          <w:iCs w:val="0"/>
          <w:color w:val="auto"/>
        </w:rPr>
        <w:t>associated papers, different study populations.</w:t>
      </w:r>
    </w:p>
    <w:p w14:paraId="5C8E92DF" w14:textId="77777777" w:rsidR="00F01F4D" w:rsidRPr="008E46CF" w:rsidRDefault="00F01F4D" w:rsidP="00F01F4D">
      <w:pPr>
        <w:pStyle w:val="Caption"/>
        <w:keepNext/>
        <w:rPr>
          <w:rFonts w:ascii="Calibri" w:hAnsi="Calibri" w:cs="Calibri"/>
          <w:i w:val="0"/>
          <w:iCs w:val="0"/>
          <w:color w:val="auto"/>
        </w:rPr>
      </w:pPr>
      <w:r w:rsidRPr="008E46CF">
        <w:rPr>
          <w:rFonts w:ascii="Calibri" w:hAnsi="Calibri" w:cs="Calibri"/>
          <w:i w:val="0"/>
          <w:iCs w:val="0"/>
          <w:color w:val="auto"/>
        </w:rPr>
        <w:t xml:space="preserve">Scheme details: please see </w:t>
      </w:r>
      <w:r w:rsidRPr="008E46CF">
        <w:rPr>
          <w:rFonts w:ascii="Calibri" w:hAnsi="Calibri" w:cs="Calibri"/>
          <w:i w:val="0"/>
          <w:iCs w:val="0"/>
          <w:color w:val="auto"/>
        </w:rPr>
        <w:fldChar w:fldCharType="begin"/>
      </w:r>
      <w:r w:rsidRPr="008E46CF">
        <w:rPr>
          <w:rFonts w:ascii="Calibri" w:hAnsi="Calibri" w:cs="Calibri"/>
          <w:i w:val="0"/>
          <w:iCs w:val="0"/>
          <w:color w:val="auto"/>
        </w:rPr>
        <w:instrText xml:space="preserve"> REF _Ref167367125 \h  \* MERGEFORMAT </w:instrText>
      </w:r>
      <w:r w:rsidRPr="008E46CF">
        <w:rPr>
          <w:rFonts w:ascii="Calibri" w:hAnsi="Calibri" w:cs="Calibri"/>
          <w:i w:val="0"/>
          <w:iCs w:val="0"/>
          <w:color w:val="auto"/>
        </w:rPr>
      </w:r>
      <w:r w:rsidRPr="008E46CF">
        <w:rPr>
          <w:rFonts w:ascii="Calibri" w:hAnsi="Calibri" w:cs="Calibri"/>
          <w:i w:val="0"/>
          <w:iCs w:val="0"/>
          <w:color w:val="auto"/>
        </w:rPr>
        <w:fldChar w:fldCharType="separate"/>
      </w:r>
      <w:r w:rsidRPr="008E46CF">
        <w:rPr>
          <w:rFonts w:ascii="Calibri" w:hAnsi="Calibri" w:cs="Calibri"/>
          <w:i w:val="0"/>
          <w:iCs w:val="0"/>
          <w:color w:val="auto"/>
        </w:rPr>
        <w:t xml:space="preserve">Table </w:t>
      </w:r>
      <w:r w:rsidRPr="008E46CF">
        <w:rPr>
          <w:rFonts w:ascii="Calibri" w:hAnsi="Calibri" w:cs="Calibri"/>
          <w:i w:val="0"/>
          <w:iCs w:val="0"/>
          <w:noProof/>
          <w:color w:val="auto"/>
        </w:rPr>
        <w:t>1</w:t>
      </w:r>
      <w:r w:rsidRPr="008E46CF">
        <w:rPr>
          <w:rFonts w:ascii="Calibri" w:hAnsi="Calibri" w:cs="Calibri"/>
          <w:i w:val="0"/>
          <w:iCs w:val="0"/>
          <w:color w:val="auto"/>
        </w:rPr>
        <w:fldChar w:fldCharType="end"/>
      </w:r>
      <w:r w:rsidRPr="008E46CF">
        <w:rPr>
          <w:rFonts w:ascii="Calibri" w:hAnsi="Calibri" w:cs="Calibri"/>
          <w:i w:val="0"/>
          <w:iCs w:val="0"/>
          <w:color w:val="auto"/>
        </w:rPr>
        <w:t xml:space="preserve"> for details of the schemes included </w:t>
      </w:r>
    </w:p>
    <w:p w14:paraId="0ED50079" w14:textId="77777777" w:rsidR="00D525EE" w:rsidRPr="008E46CF" w:rsidRDefault="00D525EE" w:rsidP="00D525EE"/>
    <w:p w14:paraId="71F4B4EC" w14:textId="6D12141C" w:rsidR="00D525EE" w:rsidRPr="008E46CF" w:rsidRDefault="00D525EE" w:rsidP="00D525EE">
      <w:pPr>
        <w:rPr>
          <w:rStyle w:val="CommentReference"/>
          <w:rFonts w:ascii="Calibri" w:hAnsi="Calibri" w:cs="Calibri"/>
        </w:rPr>
      </w:pPr>
      <w:r w:rsidRPr="008E46CF">
        <w:t xml:space="preserve">Table 3: </w:t>
      </w:r>
      <w:r w:rsidR="00DE4B9D" w:rsidRPr="008E46CF">
        <w:t>S</w:t>
      </w:r>
      <w:r w:rsidR="00DE4B9D" w:rsidRPr="008E46CF">
        <w:rPr>
          <w:rFonts w:ascii="Calibri" w:hAnsi="Calibri" w:cs="Calibri"/>
        </w:rPr>
        <w:t>tudies considering the impact of fruit and vegetable vouchers on fruit and vegetable intake, diet quality, nutrient intake and food purchasing</w:t>
      </w:r>
    </w:p>
    <w:tbl>
      <w:tblPr>
        <w:tblStyle w:val="TableGrid"/>
        <w:tblW w:w="14037" w:type="dxa"/>
        <w:tblLook w:val="04A0" w:firstRow="1" w:lastRow="0" w:firstColumn="1" w:lastColumn="0" w:noHBand="0" w:noVBand="1"/>
      </w:tblPr>
      <w:tblGrid>
        <w:gridCol w:w="1308"/>
        <w:gridCol w:w="5904"/>
        <w:gridCol w:w="1411"/>
        <w:gridCol w:w="1411"/>
        <w:gridCol w:w="1411"/>
        <w:gridCol w:w="2592"/>
      </w:tblGrid>
      <w:tr w:rsidR="008E46CF" w:rsidRPr="008E46CF" w14:paraId="11A5D969" w14:textId="77777777" w:rsidTr="005E0C4D">
        <w:tc>
          <w:tcPr>
            <w:tcW w:w="1308" w:type="dxa"/>
          </w:tcPr>
          <w:p w14:paraId="29AAF37D" w14:textId="29B25799" w:rsidR="00C609F1" w:rsidRPr="008E46CF" w:rsidRDefault="00C609F1" w:rsidP="00C609F1">
            <w:r w:rsidRPr="008E46CF">
              <w:rPr>
                <w:b/>
                <w:bCs/>
              </w:rPr>
              <w:t>Paper ID</w:t>
            </w:r>
            <w:r w:rsidR="009C4EF6" w:rsidRPr="008E46CF">
              <w:rPr>
                <w:b/>
                <w:bCs/>
              </w:rPr>
              <w:t xml:space="preserve"> and scheme</w:t>
            </w:r>
          </w:p>
        </w:tc>
        <w:tc>
          <w:tcPr>
            <w:tcW w:w="5904" w:type="dxa"/>
          </w:tcPr>
          <w:p w14:paraId="1E4BDA87" w14:textId="4C62B709" w:rsidR="00C609F1" w:rsidRPr="008E46CF" w:rsidRDefault="00487E59" w:rsidP="00C609F1">
            <w:r w:rsidRPr="008E46CF">
              <w:rPr>
                <w:b/>
                <w:bCs/>
              </w:rPr>
              <w:t>Main findings</w:t>
            </w:r>
          </w:p>
        </w:tc>
        <w:tc>
          <w:tcPr>
            <w:tcW w:w="1411" w:type="dxa"/>
          </w:tcPr>
          <w:p w14:paraId="5F0B37E5" w14:textId="4D929DDA" w:rsidR="00C609F1" w:rsidRPr="008E46CF" w:rsidRDefault="00C609F1" w:rsidP="002C0F9B">
            <w:pPr>
              <w:jc w:val="center"/>
            </w:pPr>
            <w:r w:rsidRPr="008E46CF">
              <w:rPr>
                <w:b/>
                <w:bCs/>
              </w:rPr>
              <w:t>F</w:t>
            </w:r>
            <w:r w:rsidR="0047447F" w:rsidRPr="008E46CF">
              <w:rPr>
                <w:b/>
                <w:bCs/>
              </w:rPr>
              <w:t>ruit and vegetable (F</w:t>
            </w:r>
            <w:r w:rsidRPr="008E46CF">
              <w:rPr>
                <w:b/>
                <w:bCs/>
              </w:rPr>
              <w:t>&amp;V</w:t>
            </w:r>
            <w:r w:rsidR="0047447F" w:rsidRPr="008E46CF">
              <w:rPr>
                <w:b/>
                <w:bCs/>
              </w:rPr>
              <w:t>)</w:t>
            </w:r>
            <w:r w:rsidRPr="008E46CF">
              <w:rPr>
                <w:b/>
                <w:bCs/>
              </w:rPr>
              <w:t xml:space="preserve"> purchasing</w:t>
            </w:r>
          </w:p>
        </w:tc>
        <w:tc>
          <w:tcPr>
            <w:tcW w:w="1411" w:type="dxa"/>
          </w:tcPr>
          <w:p w14:paraId="4C6C37A3" w14:textId="7B697046" w:rsidR="00C609F1" w:rsidRPr="008E46CF" w:rsidRDefault="00C609F1" w:rsidP="002C0F9B">
            <w:pPr>
              <w:jc w:val="center"/>
            </w:pPr>
            <w:r w:rsidRPr="008E46CF">
              <w:rPr>
                <w:b/>
                <w:bCs/>
              </w:rPr>
              <w:t>F&amp;V consumption</w:t>
            </w:r>
          </w:p>
        </w:tc>
        <w:tc>
          <w:tcPr>
            <w:tcW w:w="1411" w:type="dxa"/>
          </w:tcPr>
          <w:p w14:paraId="6E9F542F" w14:textId="1705247E" w:rsidR="00C609F1" w:rsidRPr="008E46CF" w:rsidRDefault="00C609F1" w:rsidP="002C0F9B">
            <w:pPr>
              <w:jc w:val="center"/>
            </w:pPr>
            <w:r w:rsidRPr="008E46CF">
              <w:rPr>
                <w:b/>
                <w:bCs/>
              </w:rPr>
              <w:t>Vegetable consumption</w:t>
            </w:r>
          </w:p>
        </w:tc>
        <w:tc>
          <w:tcPr>
            <w:tcW w:w="2592" w:type="dxa"/>
          </w:tcPr>
          <w:p w14:paraId="716D8575" w14:textId="3B55C160" w:rsidR="00C609F1" w:rsidRPr="008E46CF" w:rsidRDefault="00C609F1" w:rsidP="00C609F1">
            <w:r w:rsidRPr="008E46CF">
              <w:rPr>
                <w:b/>
                <w:bCs/>
              </w:rPr>
              <w:t>Factors that may have influenced results</w:t>
            </w:r>
          </w:p>
        </w:tc>
      </w:tr>
      <w:tr w:rsidR="008E46CF" w:rsidRPr="008E46CF" w14:paraId="210FF0B8" w14:textId="77777777" w:rsidTr="005E0C4D">
        <w:tc>
          <w:tcPr>
            <w:tcW w:w="1308" w:type="dxa"/>
          </w:tcPr>
          <w:p w14:paraId="2A0B7A55" w14:textId="77777777" w:rsidR="00413DF7" w:rsidRPr="008E46CF" w:rsidRDefault="00413DF7" w:rsidP="00413DF7">
            <w:pPr>
              <w:rPr>
                <w:b/>
                <w:bCs/>
              </w:rPr>
            </w:pPr>
            <w:r w:rsidRPr="008E46CF">
              <w:rPr>
                <w:b/>
                <w:bCs/>
              </w:rPr>
              <w:t>Herman 2006*</w:t>
            </w:r>
            <w:r w:rsidRPr="008E46CF">
              <w:rPr>
                <w:b/>
                <w:bCs/>
              </w:rPr>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rPr>
                <w:b/>
                <w:bCs/>
              </w:rPr>
              <w:instrText xml:space="preserve"> ADDIN EN.CITE </w:instrText>
            </w:r>
            <w:r w:rsidRPr="008E46CF">
              <w:rPr>
                <w:b/>
                <w:bCs/>
              </w:rPr>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32</w:t>
            </w:r>
            <w:r w:rsidRPr="008E46CF">
              <w:rPr>
                <w:b/>
                <w:bCs/>
              </w:rPr>
              <w:fldChar w:fldCharType="end"/>
            </w:r>
            <w:r w:rsidR="00520028" w:rsidRPr="008E46CF">
              <w:rPr>
                <w:b/>
                <w:bCs/>
              </w:rPr>
              <w:t>,</w:t>
            </w:r>
          </w:p>
          <w:p w14:paraId="22924705" w14:textId="754C905B" w:rsidR="00520028" w:rsidRPr="008E46CF" w:rsidRDefault="00520028" w:rsidP="00413DF7">
            <w:r w:rsidRPr="008E46CF">
              <w:t>FMNP</w:t>
            </w:r>
          </w:p>
        </w:tc>
        <w:tc>
          <w:tcPr>
            <w:tcW w:w="5904" w:type="dxa"/>
          </w:tcPr>
          <w:p w14:paraId="60BB554B" w14:textId="6D960952" w:rsidR="00413DF7" w:rsidRPr="008E46CF" w:rsidRDefault="00413DF7" w:rsidP="00413DF7">
            <w:r w:rsidRPr="008E46CF">
              <w:t>10 most frequently bought items</w:t>
            </w:r>
            <w:r w:rsidR="002C0F9B" w:rsidRPr="008E46CF">
              <w:t>:</w:t>
            </w:r>
            <w:r w:rsidRPr="008E46CF">
              <w:t xml:space="preserve"> oranges, apples, bananas, peaches, grapes, tomatoes, carrots, lettuce, broccoli and potatoes</w:t>
            </w:r>
          </w:p>
        </w:tc>
        <w:tc>
          <w:tcPr>
            <w:tcW w:w="1411" w:type="dxa"/>
          </w:tcPr>
          <w:p w14:paraId="0DC40D38" w14:textId="0E14CD22" w:rsidR="00413DF7" w:rsidRPr="008E46CF" w:rsidRDefault="00413DF7" w:rsidP="002C0F9B">
            <w:pPr>
              <w:jc w:val="center"/>
            </w:pPr>
            <w:r w:rsidRPr="008E46CF">
              <w:t>N/A</w:t>
            </w:r>
          </w:p>
        </w:tc>
        <w:tc>
          <w:tcPr>
            <w:tcW w:w="1411" w:type="dxa"/>
          </w:tcPr>
          <w:p w14:paraId="353BD132" w14:textId="06CDCB08" w:rsidR="00413DF7" w:rsidRPr="008E46CF" w:rsidRDefault="002C0F9B" w:rsidP="002C0F9B">
            <w:pPr>
              <w:jc w:val="center"/>
            </w:pPr>
            <w:r w:rsidRPr="008E46CF">
              <w:t>-</w:t>
            </w:r>
          </w:p>
        </w:tc>
        <w:tc>
          <w:tcPr>
            <w:tcW w:w="1411" w:type="dxa"/>
          </w:tcPr>
          <w:p w14:paraId="52D53950" w14:textId="1FF2AAC7" w:rsidR="00413DF7" w:rsidRPr="008E46CF" w:rsidRDefault="002C0F9B" w:rsidP="002C0F9B">
            <w:pPr>
              <w:jc w:val="center"/>
            </w:pPr>
            <w:r w:rsidRPr="008E46CF">
              <w:t>-</w:t>
            </w:r>
          </w:p>
        </w:tc>
        <w:tc>
          <w:tcPr>
            <w:tcW w:w="2592" w:type="dxa"/>
          </w:tcPr>
          <w:p w14:paraId="59049D35" w14:textId="4F0E413B" w:rsidR="00413DF7" w:rsidRPr="008E46CF" w:rsidRDefault="00413DF7" w:rsidP="00413DF7">
            <w:r w:rsidRPr="008E46CF">
              <w:t>N/A - descriptive results only</w:t>
            </w:r>
          </w:p>
        </w:tc>
      </w:tr>
      <w:tr w:rsidR="008E46CF" w:rsidRPr="008E46CF" w14:paraId="5EB4DB5E" w14:textId="77777777" w:rsidTr="005E0C4D">
        <w:tc>
          <w:tcPr>
            <w:tcW w:w="1308" w:type="dxa"/>
          </w:tcPr>
          <w:p w14:paraId="64EE7392" w14:textId="77777777" w:rsidR="00520028" w:rsidRPr="008E46CF" w:rsidRDefault="003F303C" w:rsidP="00520028">
            <w:pPr>
              <w:rPr>
                <w:b/>
                <w:bCs/>
              </w:rPr>
            </w:pPr>
            <w:r w:rsidRPr="008E46CF">
              <w:rPr>
                <w:b/>
                <w:bCs/>
              </w:rPr>
              <w:t>Herman 2008</w:t>
            </w:r>
            <w:r w:rsidRPr="008E46CF">
              <w:rPr>
                <w:b/>
                <w:bCs/>
                <w:vertAlign w:val="superscript"/>
              </w:rPr>
              <w:t>*</w:t>
            </w:r>
            <w:r w:rsidRPr="008E46CF">
              <w:rPr>
                <w:b/>
                <w:bCs/>
                <w:vertAlign w:val="superscript"/>
              </w:rPr>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rPr>
                <w:b/>
                <w:bCs/>
                <w:vertAlign w:val="superscript"/>
              </w:rPr>
              <w:instrText xml:space="preserve"> ADDIN EN.CITE </w:instrText>
            </w:r>
            <w:r w:rsidRPr="008E46CF">
              <w:rPr>
                <w:b/>
                <w:bCs/>
                <w:vertAlign w:val="superscript"/>
              </w:rPr>
              <w:fldChar w:fldCharType="begin">
                <w:fldData xml:space="preserve">PEVuZE5vdGU+PENpdGU+PEF1dGhvcj5IZXJtYW48L0F1dGhvcj48WWVhcj4yMDA4PC9ZZWFyPjxS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</w:fldData>
              </w:fldChar>
            </w:r>
            <w:r w:rsidRPr="008E46CF">
              <w:rPr>
                <w:b/>
                <w:bCs/>
                <w:vertAlign w:val="superscript"/>
              </w:rPr>
              <w:instrText xml:space="preserve"> ADDIN EN.CITE.DATA </w:instrText>
            </w:r>
            <w:r w:rsidRPr="008E46CF">
              <w:rPr>
                <w:b/>
                <w:bCs/>
                <w:vertAlign w:val="superscript"/>
              </w:rPr>
            </w:r>
            <w:r w:rsidRPr="008E46CF">
              <w:rPr>
                <w:b/>
                <w:bCs/>
                <w:vertAlign w:val="superscript"/>
              </w:rPr>
              <w:fldChar w:fldCharType="end"/>
            </w:r>
            <w:r w:rsidRPr="008E46CF">
              <w:rPr>
                <w:b/>
                <w:bCs/>
                <w:vertAlign w:val="superscript"/>
              </w:rPr>
            </w:r>
            <w:r w:rsidRPr="008E46CF">
              <w:rPr>
                <w:b/>
                <w:bCs/>
                <w:vertAlign w:val="superscript"/>
              </w:rPr>
              <w:fldChar w:fldCharType="separate"/>
            </w:r>
            <w:r w:rsidRPr="008E46CF">
              <w:rPr>
                <w:b/>
                <w:bCs/>
                <w:noProof/>
                <w:vertAlign w:val="superscript"/>
              </w:rPr>
              <w:t>33</w:t>
            </w:r>
            <w:r w:rsidRPr="008E46CF">
              <w:rPr>
                <w:b/>
                <w:bCs/>
                <w:vertAlign w:val="superscript"/>
              </w:rPr>
              <w:fldChar w:fldCharType="end"/>
            </w:r>
            <w:r w:rsidR="00520028" w:rsidRPr="008E46CF">
              <w:rPr>
                <w:b/>
                <w:bCs/>
              </w:rPr>
              <w:t>,</w:t>
            </w:r>
          </w:p>
          <w:p w14:paraId="7B927CFC" w14:textId="2AD49416" w:rsidR="00520028" w:rsidRPr="008E46CF" w:rsidRDefault="00520028" w:rsidP="00520028">
            <w:r w:rsidRPr="008E46CF">
              <w:t>FMNP</w:t>
            </w:r>
          </w:p>
        </w:tc>
        <w:tc>
          <w:tcPr>
            <w:tcW w:w="5904" w:type="dxa"/>
          </w:tcPr>
          <w:p w14:paraId="06EB781C" w14:textId="54AB6ED4" w:rsidR="003F303C" w:rsidRPr="008E46CF" w:rsidRDefault="003F303C" w:rsidP="00C873F3">
            <w:pPr>
              <w:numPr>
                <w:ilvl w:val="0"/>
                <w:numId w:val="3"/>
              </w:numPr>
              <w:ind w:left="113" w:hanging="113"/>
              <w:contextualSpacing/>
              <w:rPr>
                <w:rFonts w:eastAsia="Calibri" w:cs="Times New Roman"/>
              </w:rPr>
            </w:pPr>
            <w:r w:rsidRPr="008E46CF">
              <w:rPr>
                <w:rFonts w:eastAsia="Calibri" w:cs="Times New Roman"/>
              </w:rPr>
              <w:t>Participants from both FM and SM sites reported consuming more F&amp;V (FM:</w:t>
            </w:r>
            <w:r w:rsidR="00FD70F2" w:rsidRPr="008E46CF">
              <w:rPr>
                <w:rFonts w:eastAsia="Calibri" w:cs="Times New Roman"/>
              </w:rPr>
              <w:t xml:space="preserve"> </w:t>
            </w:r>
            <w:r w:rsidRPr="008E46CF">
              <w:rPr>
                <w:rFonts w:eastAsia="Calibri" w:cs="Times New Roman"/>
              </w:rPr>
              <w:t xml:space="preserve">7.8 </w:t>
            </w:r>
            <w:r w:rsidR="00FD70F2" w:rsidRPr="008E46CF">
              <w:rPr>
                <w:rFonts w:eastAsia="Calibri" w:cs="Times New Roman"/>
              </w:rPr>
              <w:t>and</w:t>
            </w:r>
            <w:r w:rsidRPr="008E46CF">
              <w:rPr>
                <w:rFonts w:eastAsia="Calibri" w:cs="Times New Roman"/>
              </w:rPr>
              <w:t xml:space="preserve"> SM: 8.2 servings/2000kcal) than</w:t>
            </w:r>
            <w:r w:rsidR="009C4EF6" w:rsidRPr="008E46CF">
              <w:rPr>
                <w:rFonts w:eastAsia="Calibri" w:cs="Times New Roman"/>
              </w:rPr>
              <w:t xml:space="preserve"> </w:t>
            </w:r>
            <w:r w:rsidRPr="008E46CF">
              <w:rPr>
                <w:rFonts w:eastAsia="Calibri" w:cs="Times New Roman"/>
              </w:rPr>
              <w:t>control (6 servings/2000kcal, p=&lt;0.001)</w:t>
            </w:r>
          </w:p>
          <w:p w14:paraId="126B7B41" w14:textId="63337115" w:rsidR="003F303C" w:rsidRPr="008E46CF" w:rsidRDefault="003F303C" w:rsidP="00C873F3">
            <w:pPr>
              <w:numPr>
                <w:ilvl w:val="0"/>
                <w:numId w:val="3"/>
              </w:numPr>
              <w:ind w:left="113" w:hanging="113"/>
              <w:contextualSpacing/>
              <w:rPr>
                <w:rFonts w:eastAsia="Calibri" w:cs="Times New Roman"/>
              </w:rPr>
            </w:pPr>
            <w:r w:rsidRPr="008E46CF">
              <w:rPr>
                <w:rFonts w:eastAsia="Calibri" w:cs="Times New Roman"/>
              </w:rPr>
              <w:t>Higher consumption maintained after 6 months compared to control (7.5 for FM, 7.4 for SM</w:t>
            </w:r>
            <w:r w:rsidR="00FD70F2" w:rsidRPr="008E46CF">
              <w:rPr>
                <w:rFonts w:eastAsia="Calibri" w:cs="Times New Roman"/>
              </w:rPr>
              <w:t xml:space="preserve"> and</w:t>
            </w:r>
            <w:r w:rsidRPr="008E46CF">
              <w:rPr>
                <w:rFonts w:eastAsia="Calibri" w:cs="Times New Roman"/>
              </w:rPr>
              <w:t xml:space="preserve"> 4.9 servings/2000kcal for control, p=0.001)</w:t>
            </w:r>
          </w:p>
          <w:p w14:paraId="40641F1E" w14:textId="77777777" w:rsidR="003F303C" w:rsidRPr="008E46CF" w:rsidRDefault="003F303C" w:rsidP="00C873F3">
            <w:pPr>
              <w:numPr>
                <w:ilvl w:val="0"/>
                <w:numId w:val="3"/>
              </w:numPr>
              <w:ind w:left="113" w:hanging="113"/>
              <w:contextualSpacing/>
              <w:rPr>
                <w:rFonts w:eastAsia="Calibri" w:cs="Times New Roman"/>
              </w:rPr>
            </w:pPr>
            <w:r w:rsidRPr="008E46CF">
              <w:rPr>
                <w:rFonts w:eastAsia="Calibri" w:cs="Times New Roman"/>
              </w:rPr>
              <w:t>Increase in servings primarily driven by vegetable consumption</w:t>
            </w:r>
          </w:p>
          <w:p w14:paraId="5C0A85B5" w14:textId="77777777" w:rsidR="003F303C" w:rsidRPr="008E46CF" w:rsidRDefault="003F303C" w:rsidP="00C873F3">
            <w:pPr>
              <w:numPr>
                <w:ilvl w:val="0"/>
                <w:numId w:val="3"/>
              </w:numPr>
              <w:ind w:left="113" w:hanging="113"/>
              <w:contextualSpacing/>
              <w:rPr>
                <w:rFonts w:eastAsia="Calibri" w:cs="Times New Roman"/>
              </w:rPr>
            </w:pPr>
            <w:r w:rsidRPr="008E46CF">
              <w:rPr>
                <w:rFonts w:eastAsia="Calibri" w:cs="Times New Roman"/>
              </w:rPr>
              <w:lastRenderedPageBreak/>
              <w:t>F&amp;V intake increased by 2.8 servings/2000kcal (p&lt;0.001) in participants at FM site at end of intervention, then decreased to 2.3 servings/2000kcal at 6 months post intervention (p&lt;0.001)</w:t>
            </w:r>
          </w:p>
          <w:p w14:paraId="3DD1CDF4" w14:textId="116E36DF" w:rsidR="003F303C" w:rsidRPr="008E46CF" w:rsidRDefault="003F303C" w:rsidP="00C873F3">
            <w:pPr>
              <w:numPr>
                <w:ilvl w:val="0"/>
                <w:numId w:val="3"/>
              </w:numPr>
              <w:ind w:left="113" w:hanging="113"/>
              <w:contextualSpacing/>
              <w:rPr>
                <w:rFonts w:eastAsia="Calibri" w:cs="Times New Roman"/>
              </w:rPr>
            </w:pPr>
            <w:r w:rsidRPr="008E46CF">
              <w:rPr>
                <w:rFonts w:eastAsia="Calibri" w:cs="Times New Roman"/>
              </w:rPr>
              <w:t>Increased F&amp;V consumption from baseline to follow up in the SM site not statistically significant</w:t>
            </w:r>
          </w:p>
        </w:tc>
        <w:tc>
          <w:tcPr>
            <w:tcW w:w="1411" w:type="dxa"/>
          </w:tcPr>
          <w:p w14:paraId="34D6CD9A" w14:textId="77777777" w:rsidR="003F303C" w:rsidRPr="008E46CF" w:rsidRDefault="003F303C" w:rsidP="009C4EF6">
            <w:pPr>
              <w:jc w:val="center"/>
            </w:pPr>
          </w:p>
        </w:tc>
        <w:tc>
          <w:tcPr>
            <w:tcW w:w="1411" w:type="dxa"/>
          </w:tcPr>
          <w:p w14:paraId="2F9A5D1F" w14:textId="7F4F3BA6" w:rsidR="003F303C" w:rsidRPr="008E46CF" w:rsidRDefault="003F303C" w:rsidP="009C4EF6">
            <w:pPr>
              <w:jc w:val="center"/>
            </w:pPr>
            <w:r w:rsidRPr="008E46CF">
              <w:rPr>
                <w:rFonts w:ascii="Wingdings" w:eastAsia="Wingdings" w:hAnsi="Wingdings" w:cs="Wingdings"/>
              </w:rPr>
              <w:t>á</w:t>
            </w:r>
          </w:p>
        </w:tc>
        <w:tc>
          <w:tcPr>
            <w:tcW w:w="1411" w:type="dxa"/>
          </w:tcPr>
          <w:p w14:paraId="4FF32F60" w14:textId="1DB049BD" w:rsidR="003F303C" w:rsidRPr="008E46CF" w:rsidRDefault="003F303C" w:rsidP="009C4EF6">
            <w:pPr>
              <w:jc w:val="center"/>
            </w:pPr>
            <w:r w:rsidRPr="008E46CF">
              <w:rPr>
                <w:rFonts w:ascii="Wingdings" w:eastAsia="Wingdings" w:hAnsi="Wingdings" w:cs="Wingdings"/>
              </w:rPr>
              <w:t>á</w:t>
            </w:r>
          </w:p>
        </w:tc>
        <w:tc>
          <w:tcPr>
            <w:tcW w:w="2592" w:type="dxa"/>
          </w:tcPr>
          <w:p w14:paraId="3F6D49CC" w14:textId="3E8CB7EC" w:rsidR="003F303C" w:rsidRPr="008E46CF" w:rsidRDefault="003F303C" w:rsidP="003F303C">
            <w:r w:rsidRPr="008E46CF">
              <w:t>Differences between groups but some adjustment for confounding</w:t>
            </w:r>
            <w:r w:rsidR="00FC0FED" w:rsidRPr="008E46CF">
              <w:t xml:space="preserve"> and for multiple estimates</w:t>
            </w:r>
          </w:p>
        </w:tc>
      </w:tr>
      <w:tr w:rsidR="008E46CF" w:rsidRPr="008E46CF" w14:paraId="6800648F" w14:textId="77777777" w:rsidTr="005E0C4D">
        <w:tc>
          <w:tcPr>
            <w:tcW w:w="1308" w:type="dxa"/>
          </w:tcPr>
          <w:p w14:paraId="14957116" w14:textId="77777777" w:rsidR="003F303C" w:rsidRPr="008E46CF" w:rsidRDefault="003F303C" w:rsidP="003F303C">
            <w:pPr>
              <w:rPr>
                <w:b/>
                <w:bCs/>
              </w:rPr>
            </w:pPr>
            <w:proofErr w:type="spellStart"/>
            <w:r w:rsidRPr="008E46CF">
              <w:rPr>
                <w:b/>
                <w:bCs/>
              </w:rPr>
              <w:t>Ridberg</w:t>
            </w:r>
            <w:proofErr w:type="spellEnd"/>
            <w:r w:rsidRPr="008E46CF">
              <w:rPr>
                <w:b/>
                <w:bCs/>
              </w:rPr>
              <w:t xml:space="preserve"> 2020</w:t>
            </w:r>
            <w:r w:rsidRPr="008E46CF">
              <w:rPr>
                <w:rFonts w:ascii="Noto Sans" w:hAnsi="Noto Sans" w:cs="Noto Sans"/>
                <w:shd w:val="clear" w:color="auto" w:fill="FFFFFF"/>
              </w:rPr>
              <w:t>†</w:t>
            </w:r>
            <w:r w:rsidRPr="008E46CF">
              <w:rPr>
                <w:b/>
                <w:bCs/>
              </w:rPr>
              <w:fldChar w:fldCharType="begin"/>
            </w:r>
            <w:r w:rsidRPr="008E46CF">
              <w:rPr>
                <w:b/>
                <w:bCs/>
              </w:rPr>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rPr>
                <w:b/>
                <w:bCs/>
              </w:rPr>
              <w:fldChar w:fldCharType="separate"/>
            </w:r>
            <w:r w:rsidRPr="008E46CF">
              <w:rPr>
                <w:b/>
                <w:bCs/>
                <w:noProof/>
                <w:vertAlign w:val="superscript"/>
              </w:rPr>
              <w:t>34</w:t>
            </w:r>
            <w:r w:rsidRPr="008E46CF">
              <w:rPr>
                <w:b/>
                <w:bCs/>
              </w:rPr>
              <w:fldChar w:fldCharType="end"/>
            </w:r>
            <w:r w:rsidR="00931A4C" w:rsidRPr="008E46CF">
              <w:rPr>
                <w:b/>
                <w:bCs/>
              </w:rPr>
              <w:t>,</w:t>
            </w:r>
          </w:p>
          <w:p w14:paraId="5B509132" w14:textId="075278E1" w:rsidR="00931A4C" w:rsidRPr="008E46CF" w:rsidRDefault="00931A4C" w:rsidP="003F303C">
            <w:proofErr w:type="spellStart"/>
            <w:r w:rsidRPr="008E46CF">
              <w:t>EatSF</w:t>
            </w:r>
            <w:proofErr w:type="spellEnd"/>
          </w:p>
        </w:tc>
        <w:tc>
          <w:tcPr>
            <w:tcW w:w="5904" w:type="dxa"/>
          </w:tcPr>
          <w:p w14:paraId="7A7E12AD" w14:textId="4C3BB824" w:rsidR="00B57991" w:rsidRPr="008E46CF" w:rsidRDefault="00B57991" w:rsidP="00FC0FED">
            <w:pPr>
              <w:rPr>
                <w:rFonts w:eastAsia="Calibri" w:cs="Times New Roman"/>
              </w:rPr>
            </w:pPr>
            <w:r w:rsidRPr="008E46CF">
              <w:rPr>
                <w:rFonts w:eastAsia="Calibri" w:cs="Times New Roman"/>
              </w:rPr>
              <w:t>Intervention group showed greater increases in F&amp;V consumption frequency:</w:t>
            </w:r>
          </w:p>
          <w:p w14:paraId="519F6AB0" w14:textId="1519231C" w:rsidR="00B57991" w:rsidRPr="008E46CF" w:rsidRDefault="00B57991" w:rsidP="00C873F3">
            <w:pPr>
              <w:numPr>
                <w:ilvl w:val="0"/>
                <w:numId w:val="9"/>
              </w:numPr>
              <w:ind w:left="113" w:hanging="113"/>
              <w:contextualSpacing/>
              <w:rPr>
                <w:rFonts w:eastAsia="Calibri" w:cs="Times New Roman"/>
              </w:rPr>
            </w:pPr>
            <w:r w:rsidRPr="008E46CF">
              <w:rPr>
                <w:rFonts w:eastAsia="Calibri" w:cs="Times New Roman"/>
              </w:rPr>
              <w:t>Total vegetable (0.59 times</w:t>
            </w:r>
            <w:r w:rsidR="00FC0FED" w:rsidRPr="008E46CF">
              <w:rPr>
                <w:rFonts w:eastAsia="Calibri" w:cs="Times New Roman"/>
              </w:rPr>
              <w:t>/</w:t>
            </w:r>
            <w:r w:rsidRPr="008E46CF">
              <w:rPr>
                <w:rFonts w:eastAsia="Calibri" w:cs="Times New Roman"/>
              </w:rPr>
              <w:t>day, p&lt;0.01)</w:t>
            </w:r>
          </w:p>
          <w:p w14:paraId="6BCCB4E1" w14:textId="1BD9FF05" w:rsidR="00B57991" w:rsidRPr="008E46CF" w:rsidRDefault="00B57991" w:rsidP="00C873F3">
            <w:pPr>
              <w:numPr>
                <w:ilvl w:val="0"/>
                <w:numId w:val="9"/>
              </w:numPr>
              <w:ind w:left="113" w:hanging="113"/>
              <w:contextualSpacing/>
              <w:rPr>
                <w:rFonts w:eastAsia="Calibri" w:cs="Times New Roman"/>
              </w:rPr>
            </w:pPr>
            <w:r w:rsidRPr="008E46CF">
              <w:rPr>
                <w:rFonts w:eastAsia="Calibri" w:cs="Times New Roman"/>
              </w:rPr>
              <w:t>Combined F&amp;V (0.73 times</w:t>
            </w:r>
            <w:r w:rsidR="00FC0FED" w:rsidRPr="008E46CF">
              <w:rPr>
                <w:rFonts w:eastAsia="Calibri" w:cs="Times New Roman"/>
              </w:rPr>
              <w:t>/</w:t>
            </w:r>
            <w:r w:rsidRPr="008E46CF">
              <w:rPr>
                <w:rFonts w:eastAsia="Calibri" w:cs="Times New Roman"/>
              </w:rPr>
              <w:t>day, p&lt;0.05)</w:t>
            </w:r>
          </w:p>
          <w:p w14:paraId="27441EDD" w14:textId="49D73F84" w:rsidR="00B57991" w:rsidRPr="008E46CF" w:rsidRDefault="00B57991" w:rsidP="00C873F3">
            <w:pPr>
              <w:numPr>
                <w:ilvl w:val="0"/>
                <w:numId w:val="9"/>
              </w:numPr>
              <w:ind w:left="113" w:hanging="113"/>
              <w:contextualSpacing/>
              <w:rPr>
                <w:rFonts w:eastAsia="Calibri" w:cs="Times New Roman"/>
              </w:rPr>
            </w:pPr>
            <w:r w:rsidRPr="008E46CF">
              <w:rPr>
                <w:rFonts w:eastAsia="Calibri" w:cs="Times New Roman"/>
              </w:rPr>
              <w:t>Salad (0.23 times</w:t>
            </w:r>
            <w:r w:rsidR="00FC0FED" w:rsidRPr="008E46CF">
              <w:rPr>
                <w:rFonts w:eastAsia="Calibri" w:cs="Times New Roman"/>
              </w:rPr>
              <w:t>/</w:t>
            </w:r>
            <w:r w:rsidRPr="008E46CF">
              <w:rPr>
                <w:rFonts w:eastAsia="Calibri" w:cs="Times New Roman"/>
              </w:rPr>
              <w:t>day, p&lt;0.01)</w:t>
            </w:r>
          </w:p>
          <w:p w14:paraId="7B60D953" w14:textId="620BAABB" w:rsidR="00B57991" w:rsidRPr="008E46CF" w:rsidRDefault="00B57991" w:rsidP="00C873F3">
            <w:pPr>
              <w:numPr>
                <w:ilvl w:val="0"/>
                <w:numId w:val="9"/>
              </w:numPr>
              <w:ind w:left="113" w:hanging="113"/>
              <w:contextualSpacing/>
              <w:rPr>
                <w:rFonts w:eastAsia="Calibri" w:cs="Times New Roman"/>
              </w:rPr>
            </w:pPr>
            <w:r w:rsidRPr="008E46CF">
              <w:rPr>
                <w:rFonts w:eastAsia="Calibri" w:cs="Times New Roman"/>
              </w:rPr>
              <w:t>Non-fried potato (0.19 times</w:t>
            </w:r>
            <w:r w:rsidR="00FC0FED" w:rsidRPr="008E46CF">
              <w:rPr>
                <w:rFonts w:eastAsia="Calibri" w:cs="Times New Roman"/>
              </w:rPr>
              <w:t>/</w:t>
            </w:r>
            <w:r w:rsidRPr="008E46CF">
              <w:rPr>
                <w:rFonts w:eastAsia="Calibri" w:cs="Times New Roman"/>
              </w:rPr>
              <w:t>day, p&lt;0.01)</w:t>
            </w:r>
          </w:p>
          <w:p w14:paraId="3CDF0228" w14:textId="0299736C" w:rsidR="003F303C" w:rsidRPr="008E46CF" w:rsidRDefault="00B57991" w:rsidP="00C873F3">
            <w:pPr>
              <w:numPr>
                <w:ilvl w:val="0"/>
                <w:numId w:val="9"/>
              </w:numPr>
              <w:ind w:left="113" w:hanging="113"/>
              <w:contextualSpacing/>
              <w:rPr>
                <w:rFonts w:eastAsia="Calibri" w:cs="Times New Roman"/>
              </w:rPr>
            </w:pPr>
            <w:r w:rsidRPr="008E46CF">
              <w:rPr>
                <w:rFonts w:eastAsia="Calibri" w:cs="Times New Roman"/>
              </w:rPr>
              <w:t>Fruit juice (0.27 times</w:t>
            </w:r>
            <w:r w:rsidR="00FC0FED" w:rsidRPr="008E46CF">
              <w:rPr>
                <w:rFonts w:eastAsia="Calibri" w:cs="Times New Roman"/>
              </w:rPr>
              <w:t>/</w:t>
            </w:r>
            <w:r w:rsidRPr="008E46CF">
              <w:rPr>
                <w:rFonts w:eastAsia="Calibri" w:cs="Times New Roman"/>
              </w:rPr>
              <w:t>day, p&lt;0.01)</w:t>
            </w:r>
          </w:p>
        </w:tc>
        <w:tc>
          <w:tcPr>
            <w:tcW w:w="1411" w:type="dxa"/>
          </w:tcPr>
          <w:p w14:paraId="52628DF3" w14:textId="77777777" w:rsidR="003F303C" w:rsidRPr="008E46CF" w:rsidRDefault="003F303C" w:rsidP="0047447F">
            <w:pPr>
              <w:jc w:val="center"/>
            </w:pPr>
          </w:p>
        </w:tc>
        <w:tc>
          <w:tcPr>
            <w:tcW w:w="1411" w:type="dxa"/>
          </w:tcPr>
          <w:p w14:paraId="29EC7FD1" w14:textId="4676620C" w:rsidR="003F303C" w:rsidRPr="008E46CF" w:rsidRDefault="003F303C" w:rsidP="0047447F">
            <w:pPr>
              <w:jc w:val="center"/>
            </w:pPr>
            <w:r w:rsidRPr="008E46CF">
              <w:rPr>
                <w:rFonts w:ascii="Wingdings" w:eastAsia="Wingdings" w:hAnsi="Wingdings" w:cs="Wingdings"/>
              </w:rPr>
              <w:t>á</w:t>
            </w:r>
          </w:p>
        </w:tc>
        <w:tc>
          <w:tcPr>
            <w:tcW w:w="1411" w:type="dxa"/>
          </w:tcPr>
          <w:p w14:paraId="70F034E9" w14:textId="469C3C74" w:rsidR="003F303C" w:rsidRPr="008E46CF" w:rsidRDefault="003F303C" w:rsidP="0047447F">
            <w:pPr>
              <w:jc w:val="center"/>
            </w:pPr>
            <w:r w:rsidRPr="008E46CF">
              <w:t>-</w:t>
            </w:r>
          </w:p>
        </w:tc>
        <w:tc>
          <w:tcPr>
            <w:tcW w:w="2592" w:type="dxa"/>
          </w:tcPr>
          <w:p w14:paraId="7CF42141" w14:textId="77777777" w:rsidR="00FC0FED" w:rsidRPr="008E46CF" w:rsidRDefault="00FC0FED" w:rsidP="00C873F3">
            <w:pPr>
              <w:pStyle w:val="ListParagraph"/>
              <w:numPr>
                <w:ilvl w:val="0"/>
                <w:numId w:val="15"/>
              </w:numPr>
              <w:autoSpaceDE/>
              <w:autoSpaceDN/>
              <w:adjustRightInd/>
              <w:ind w:left="113" w:hanging="113"/>
            </w:pPr>
            <w:r w:rsidRPr="008E46CF">
              <w:rPr>
                <w:rFonts w:eastAsia="Calibri" w:cs="Times New Roman"/>
              </w:rPr>
              <w:t>Unadjusted estimates (difference in difference)</w:t>
            </w:r>
          </w:p>
          <w:p w14:paraId="039E0699" w14:textId="77777777" w:rsidR="00FC0FED" w:rsidRPr="008E46CF" w:rsidRDefault="003F303C" w:rsidP="00C873F3">
            <w:pPr>
              <w:pStyle w:val="ListParagraph"/>
              <w:numPr>
                <w:ilvl w:val="0"/>
                <w:numId w:val="15"/>
              </w:numPr>
              <w:autoSpaceDE/>
              <w:autoSpaceDN/>
              <w:adjustRightInd/>
              <w:ind w:left="113" w:hanging="113"/>
            </w:pPr>
            <w:r w:rsidRPr="008E46CF">
              <w:t>Differences between intervention and control groups with no adjustment for confounding</w:t>
            </w:r>
          </w:p>
          <w:p w14:paraId="4A2AD37E" w14:textId="1E1E187C" w:rsidR="003F303C" w:rsidRPr="008E46CF" w:rsidRDefault="003F303C" w:rsidP="00C873F3">
            <w:pPr>
              <w:pStyle w:val="ListParagraph"/>
              <w:numPr>
                <w:ilvl w:val="0"/>
                <w:numId w:val="15"/>
              </w:numPr>
              <w:autoSpaceDE/>
              <w:autoSpaceDN/>
              <w:adjustRightInd/>
              <w:ind w:left="113" w:hanging="113"/>
            </w:pPr>
            <w:r w:rsidRPr="008E46CF">
              <w:t>Time to follow up different</w:t>
            </w:r>
          </w:p>
        </w:tc>
      </w:tr>
      <w:tr w:rsidR="008E46CF" w:rsidRPr="008E46CF" w14:paraId="1A1F1EA8" w14:textId="77777777" w:rsidTr="005E0C4D">
        <w:tc>
          <w:tcPr>
            <w:tcW w:w="1308" w:type="dxa"/>
          </w:tcPr>
          <w:p w14:paraId="2185147F" w14:textId="77777777" w:rsidR="003F303C" w:rsidRPr="008E46CF" w:rsidRDefault="003F303C" w:rsidP="003F303C">
            <w:pPr>
              <w:rPr>
                <w:b/>
                <w:bCs/>
              </w:rPr>
            </w:pPr>
            <w:proofErr w:type="spellStart"/>
            <w:r w:rsidRPr="008E46CF">
              <w:rPr>
                <w:b/>
                <w:bCs/>
              </w:rPr>
              <w:t>Ridberg</w:t>
            </w:r>
            <w:proofErr w:type="spellEnd"/>
            <w:r w:rsidRPr="008E46CF">
              <w:rPr>
                <w:b/>
                <w:bCs/>
              </w:rPr>
              <w:t xml:space="preserve"> 2022</w:t>
            </w:r>
            <w:r w:rsidRPr="008E46CF">
              <w:rPr>
                <w:rFonts w:ascii="Noto Sans" w:hAnsi="Noto Sans" w:cs="Noto Sans"/>
                <w:shd w:val="clear" w:color="auto" w:fill="FFFFFF"/>
              </w:rPr>
              <w:t>†</w:t>
            </w:r>
            <w:r w:rsidRPr="008E46CF">
              <w:rPr>
                <w:b/>
                <w:bCs/>
              </w:rPr>
              <w:fldChar w:fldCharType="begin"/>
            </w:r>
            <w:r w:rsidRPr="008E46CF">
              <w:rPr>
                <w:b/>
                <w:bCs/>
              </w:rPr>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rPr>
                <w:b/>
                <w:bCs/>
              </w:rPr>
              <w:fldChar w:fldCharType="separate"/>
            </w:r>
            <w:r w:rsidRPr="008E46CF">
              <w:rPr>
                <w:b/>
                <w:bCs/>
                <w:noProof/>
                <w:vertAlign w:val="superscript"/>
              </w:rPr>
              <w:t>35</w:t>
            </w:r>
            <w:r w:rsidRPr="008E46CF">
              <w:rPr>
                <w:b/>
                <w:bCs/>
              </w:rPr>
              <w:fldChar w:fldCharType="end"/>
            </w:r>
            <w:r w:rsidR="00931A4C" w:rsidRPr="008E46CF">
              <w:rPr>
                <w:b/>
                <w:bCs/>
              </w:rPr>
              <w:t>,</w:t>
            </w:r>
          </w:p>
          <w:p w14:paraId="721EAF57" w14:textId="7D23F47B" w:rsidR="00931A4C" w:rsidRPr="008E46CF" w:rsidRDefault="00931A4C" w:rsidP="003F303C">
            <w:proofErr w:type="spellStart"/>
            <w:r w:rsidRPr="008E46CF">
              <w:t>EatSF</w:t>
            </w:r>
            <w:proofErr w:type="spellEnd"/>
          </w:p>
        </w:tc>
        <w:tc>
          <w:tcPr>
            <w:tcW w:w="5904" w:type="dxa"/>
          </w:tcPr>
          <w:p w14:paraId="30C25F96" w14:textId="6D5581A6" w:rsidR="002E7086" w:rsidRPr="008E46CF" w:rsidRDefault="002E7086" w:rsidP="00C873F3">
            <w:pPr>
              <w:numPr>
                <w:ilvl w:val="0"/>
                <w:numId w:val="9"/>
              </w:numPr>
              <w:ind w:left="113" w:hanging="113"/>
              <w:contextualSpacing/>
              <w:rPr>
                <w:rFonts w:eastAsia="Calibri" w:cs="Times New Roman"/>
              </w:rPr>
            </w:pPr>
            <w:r w:rsidRPr="008E46CF">
              <w:rPr>
                <w:rFonts w:eastAsia="Calibri" w:cs="Times New Roman"/>
              </w:rPr>
              <w:t>Intervention group ate mor</w:t>
            </w:r>
            <w:r w:rsidR="0047447F" w:rsidRPr="008E46CF">
              <w:rPr>
                <w:rFonts w:eastAsia="Calibri" w:cs="Times New Roman"/>
              </w:rPr>
              <w:t xml:space="preserve">e </w:t>
            </w:r>
            <w:r w:rsidRPr="008E46CF">
              <w:rPr>
                <w:rFonts w:eastAsia="Calibri" w:cs="Times New Roman"/>
              </w:rPr>
              <w:t>F&amp;V at baseline</w:t>
            </w:r>
          </w:p>
          <w:p w14:paraId="2BD9C43A" w14:textId="77777777" w:rsidR="002E7086" w:rsidRPr="008E46CF" w:rsidRDefault="002E7086" w:rsidP="00C873F3">
            <w:pPr>
              <w:numPr>
                <w:ilvl w:val="0"/>
                <w:numId w:val="9"/>
              </w:numPr>
              <w:ind w:left="113" w:hanging="113"/>
              <w:contextualSpacing/>
              <w:rPr>
                <w:rFonts w:eastAsia="Calibri" w:cs="Times New Roman"/>
              </w:rPr>
            </w:pPr>
            <w:r w:rsidRPr="008E46CF">
              <w:rPr>
                <w:rFonts w:eastAsia="Calibri" w:cs="Times New Roman"/>
              </w:rPr>
              <w:t>No significant differences in F&amp;V consumption between groups at follow up</w:t>
            </w:r>
          </w:p>
          <w:p w14:paraId="1E39A44E" w14:textId="49B65E16" w:rsidR="003F303C" w:rsidRPr="008E46CF" w:rsidRDefault="003F303C" w:rsidP="002E7086"/>
        </w:tc>
        <w:tc>
          <w:tcPr>
            <w:tcW w:w="1411" w:type="dxa"/>
          </w:tcPr>
          <w:p w14:paraId="2460F604" w14:textId="77777777" w:rsidR="003F303C" w:rsidRPr="008E46CF" w:rsidRDefault="003F303C" w:rsidP="0047447F">
            <w:pPr>
              <w:jc w:val="center"/>
            </w:pPr>
          </w:p>
        </w:tc>
        <w:tc>
          <w:tcPr>
            <w:tcW w:w="1411" w:type="dxa"/>
          </w:tcPr>
          <w:p w14:paraId="36CABB57" w14:textId="7034F9E5" w:rsidR="003F303C" w:rsidRPr="008E46CF" w:rsidRDefault="003F303C" w:rsidP="0047447F">
            <w:pPr>
              <w:jc w:val="center"/>
            </w:pPr>
            <w:r w:rsidRPr="008E46CF">
              <w:t>-</w:t>
            </w:r>
          </w:p>
        </w:tc>
        <w:tc>
          <w:tcPr>
            <w:tcW w:w="1411" w:type="dxa"/>
          </w:tcPr>
          <w:p w14:paraId="1A81C1D0" w14:textId="3B63B529" w:rsidR="003F303C" w:rsidRPr="008E46CF" w:rsidRDefault="003F303C" w:rsidP="0047447F">
            <w:pPr>
              <w:jc w:val="center"/>
            </w:pPr>
            <w:r w:rsidRPr="008E46CF">
              <w:t>-</w:t>
            </w:r>
          </w:p>
        </w:tc>
        <w:tc>
          <w:tcPr>
            <w:tcW w:w="2592" w:type="dxa"/>
          </w:tcPr>
          <w:p w14:paraId="53C4B0A5" w14:textId="77777777" w:rsidR="0047447F" w:rsidRPr="008E46CF" w:rsidRDefault="0047447F" w:rsidP="00C873F3">
            <w:pPr>
              <w:pStyle w:val="ListParagraph"/>
              <w:numPr>
                <w:ilvl w:val="0"/>
                <w:numId w:val="16"/>
              </w:numPr>
              <w:autoSpaceDE/>
              <w:autoSpaceDN/>
              <w:adjustRightInd/>
              <w:ind w:left="113" w:hanging="113"/>
            </w:pPr>
            <w:r w:rsidRPr="008E46CF">
              <w:rPr>
                <w:rFonts w:eastAsia="Calibri" w:cs="Times New Roman"/>
              </w:rPr>
              <w:t>Unadjusted estimates (difference in difference)</w:t>
            </w:r>
          </w:p>
          <w:p w14:paraId="7EF50DCB" w14:textId="7C7EBEFC" w:rsidR="003F303C" w:rsidRPr="008E46CF" w:rsidRDefault="003F303C" w:rsidP="00C873F3">
            <w:pPr>
              <w:pStyle w:val="ListParagraph"/>
              <w:numPr>
                <w:ilvl w:val="0"/>
                <w:numId w:val="16"/>
              </w:numPr>
              <w:autoSpaceDE/>
              <w:autoSpaceDN/>
              <w:adjustRightInd/>
              <w:ind w:left="113" w:hanging="113"/>
            </w:pPr>
            <w:r w:rsidRPr="008E46CF">
              <w:t xml:space="preserve">COVID pandemic led to altered shopping habits and additional assistance schemes running concurrently with the intervention. This may have resulted in dilution of impact of the intervention and altered shopping habits. </w:t>
            </w:r>
          </w:p>
        </w:tc>
      </w:tr>
      <w:tr w:rsidR="008E46CF" w:rsidRPr="008E46CF" w14:paraId="5CA18528" w14:textId="77777777" w:rsidTr="005E0C4D">
        <w:tc>
          <w:tcPr>
            <w:tcW w:w="1308" w:type="dxa"/>
          </w:tcPr>
          <w:p w14:paraId="1BF3F6D4" w14:textId="77777777" w:rsidR="003F303C" w:rsidRPr="008E46CF" w:rsidRDefault="003F303C" w:rsidP="003F303C">
            <w:pPr>
              <w:rPr>
                <w:b/>
                <w:bCs/>
              </w:rPr>
            </w:pPr>
            <w:r w:rsidRPr="008E46CF">
              <w:rPr>
                <w:b/>
                <w:bCs/>
              </w:rPr>
              <w:t>Blumberg 2022</w:t>
            </w:r>
            <w:r w:rsidRPr="008E46CF">
              <w:rPr>
                <w:b/>
                <w:bCs/>
              </w:rPr>
              <w:fldChar w:fldCharType="begin"/>
            </w:r>
            <w:r w:rsidRPr="008E46CF">
              <w:rPr>
                <w:b/>
                <w:bCs/>
              </w:rPr>
              <w:instrText xml:space="preserve"> ADDIN EN.CITE &lt;EndNote&gt;&lt;Cite&gt;&lt;Author&gt;Blumberg&lt;/Author&gt;&lt;Year&gt;2022&lt;/Year&gt;&lt;RecNum&gt;6901&lt;/RecNum&gt;&lt;DisplayText&gt;&lt;style face="superscript"&gt;37&lt;/style&gt;&lt;/DisplayText&gt;&lt;record&gt;&lt;rec-number&gt;6901&lt;/rec-number&gt;&lt;foreign-keys&gt;&lt;key app="EN" db-id="vd55r9f5apapzie0fa9vv20f59ptev0vtafs" timestamp="1696426600"&gt;6901&lt;/key&gt;&lt;/foreign-keys&gt;&lt;ref-type name="Journal Article"&gt;17&lt;/ref-type&gt;&lt;contributors&gt;&lt;authors&gt;&lt;author&gt;Blumberg, R.&lt;/author&gt;&lt;author&gt;Fowler, E.&lt;/author&gt;&lt;author&gt;Bai, Y.&lt;/author&gt;&lt;author&gt;Lal, P.&lt;/author&gt;&lt;author&gt;Smolen, A.&lt;/author&gt;&lt;author&gt;Dubrovsky, I.&lt;/author&gt;&lt;/authors&gt;&lt;/contributors&gt;&lt;titles&gt;&lt;title&gt;An Investigation of Social Ecological Barriers to and Facilitators of WIC Farmers Market Nutrition Program Voucher Redemption&lt;/title&gt;&lt;secondary-title&gt;NUTRIENTS&lt;/secondary-title&gt;&lt;/titles&gt;&lt;periodical&gt;&lt;full-title&gt;Nutrients&lt;/full-title&gt;&lt;/periodical&gt;&lt;volume&gt;14&lt;/volume&gt;&lt;number&gt;9&lt;/number&gt;&lt;keywords&gt;&lt;keyword&gt;social ecological model&lt;/keyword&gt;&lt;keyword&gt;Farmers Market Nutrition Program&lt;/keyword&gt;&lt;keyword&gt;food access&lt;/keyword&gt;&lt;keyword&gt;farmers&amp;apos; markets&lt;/keyword&gt;&lt;keyword&gt;local food&lt;/keyword&gt;&lt;keyword&gt;LOW-INCOME FAMILIES&lt;/keyword&gt;&lt;keyword&gt;VEGETABLE INTAKE&lt;/keyword&gt;&lt;keyword&gt;FOOD SECURITY&lt;/keyword&gt;&lt;keyword&gt;UNITED-STATES&lt;/keyword&gt;&lt;keyword&gt;FRUIT&lt;/keyword&gt;&lt;keyword&gt;WOMEN&lt;/keyword&gt;&lt;keyword&gt;CONSUMPTION&lt;/keyword&gt;&lt;keyword&gt;BEHAVIORS&lt;/keyword&gt;&lt;keyword&gt;ENVIRONMENT&lt;/keyword&gt;&lt;keyword&gt;ATTITUDES&lt;/keyword&gt;&lt;/keywords&gt;&lt;dates&gt;&lt;year&gt;2022&lt;/year&gt;&lt;pub-dates&gt;&lt;date&gt;2022-5&lt;/date&gt;&lt;/pub-dates&gt;&lt;/dates&gt;&lt;isbn&gt;2072-6643 J9 - NUTRIENTS&lt;/isbn&gt;&lt;accession-num&gt;rayyan-950438666&lt;/accession-num&gt;&lt;urls&gt;&lt;/urls&gt;&lt;custom1&gt;Times Cited in Web of Science Core Collection: 0 Total Times Cited: 0 Cited Reference Count: 67 | 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10.3390/nu14091871&lt;/electronic-resource-num&gt;&lt;language&gt;English&lt;/language&gt;&lt;/record&gt;&lt;/Cite&gt;&lt;/EndNote&gt;</w:instrText>
            </w:r>
            <w:r w:rsidRPr="008E46CF">
              <w:rPr>
                <w:b/>
                <w:bCs/>
              </w:rPr>
              <w:fldChar w:fldCharType="separate"/>
            </w:r>
            <w:r w:rsidRPr="008E46CF">
              <w:rPr>
                <w:b/>
                <w:bCs/>
                <w:noProof/>
                <w:vertAlign w:val="superscript"/>
              </w:rPr>
              <w:t>37</w:t>
            </w:r>
            <w:r w:rsidRPr="008E46CF">
              <w:rPr>
                <w:b/>
                <w:bCs/>
              </w:rPr>
              <w:fldChar w:fldCharType="end"/>
            </w:r>
            <w:r w:rsidR="00A36736" w:rsidRPr="008E46CF">
              <w:rPr>
                <w:b/>
                <w:bCs/>
              </w:rPr>
              <w:t>,</w:t>
            </w:r>
          </w:p>
          <w:p w14:paraId="36E7DAE3" w14:textId="3779ED6D" w:rsidR="00A36736" w:rsidRPr="008E46CF" w:rsidRDefault="00A36736" w:rsidP="003F303C">
            <w:r w:rsidRPr="008E46CF">
              <w:t>FMNP</w:t>
            </w:r>
          </w:p>
        </w:tc>
        <w:tc>
          <w:tcPr>
            <w:tcW w:w="5904" w:type="dxa"/>
          </w:tcPr>
          <w:p w14:paraId="77C517B8" w14:textId="53BD61F1" w:rsidR="003F303C" w:rsidRPr="008E46CF" w:rsidRDefault="005F5015" w:rsidP="00C873F3">
            <w:pPr>
              <w:numPr>
                <w:ilvl w:val="0"/>
                <w:numId w:val="9"/>
              </w:numPr>
              <w:ind w:left="113" w:hanging="113"/>
              <w:contextualSpacing/>
              <w:rPr>
                <w:rFonts w:eastAsia="Calibri" w:cs="Times New Roman"/>
              </w:rPr>
            </w:pPr>
            <w:r w:rsidRPr="008E46CF">
              <w:rPr>
                <w:rFonts w:eastAsia="Calibri" w:cs="Times New Roman"/>
              </w:rPr>
              <w:t>‘Redeemers’ ate more servings of vegetables (1.66 vs 1.43 portions, p=0.050)</w:t>
            </w:r>
          </w:p>
        </w:tc>
        <w:tc>
          <w:tcPr>
            <w:tcW w:w="1411" w:type="dxa"/>
          </w:tcPr>
          <w:p w14:paraId="5F2BE534" w14:textId="77777777" w:rsidR="003F303C" w:rsidRPr="008E46CF" w:rsidRDefault="003F303C" w:rsidP="0047447F">
            <w:pPr>
              <w:jc w:val="center"/>
            </w:pPr>
          </w:p>
        </w:tc>
        <w:tc>
          <w:tcPr>
            <w:tcW w:w="1411" w:type="dxa"/>
          </w:tcPr>
          <w:p w14:paraId="3204E35E" w14:textId="6DD80287" w:rsidR="003F303C" w:rsidRPr="008E46CF" w:rsidRDefault="003F303C" w:rsidP="0047447F">
            <w:pPr>
              <w:jc w:val="center"/>
            </w:pPr>
            <w:r w:rsidRPr="008E46CF">
              <w:t>-</w:t>
            </w:r>
          </w:p>
        </w:tc>
        <w:tc>
          <w:tcPr>
            <w:tcW w:w="1411" w:type="dxa"/>
          </w:tcPr>
          <w:p w14:paraId="00936113" w14:textId="12E5F95F" w:rsidR="003F303C" w:rsidRPr="008E46CF" w:rsidRDefault="003F303C" w:rsidP="0047447F">
            <w:pPr>
              <w:jc w:val="center"/>
            </w:pPr>
            <w:r w:rsidRPr="008E46CF">
              <w:rPr>
                <w:rFonts w:ascii="Wingdings" w:eastAsia="Wingdings" w:hAnsi="Wingdings" w:cs="Wingdings"/>
              </w:rPr>
              <w:t>á</w:t>
            </w:r>
          </w:p>
        </w:tc>
        <w:tc>
          <w:tcPr>
            <w:tcW w:w="2592" w:type="dxa"/>
          </w:tcPr>
          <w:p w14:paraId="30FFB3CD" w14:textId="2F96A6E8" w:rsidR="003F303C" w:rsidRPr="008E46CF" w:rsidRDefault="0047447F" w:rsidP="00C873F3">
            <w:pPr>
              <w:pStyle w:val="ListParagraph"/>
              <w:numPr>
                <w:ilvl w:val="0"/>
                <w:numId w:val="17"/>
              </w:numPr>
              <w:autoSpaceDE/>
              <w:autoSpaceDN/>
              <w:adjustRightInd/>
              <w:ind w:left="113" w:hanging="113"/>
            </w:pPr>
            <w:r w:rsidRPr="008E46CF">
              <w:rPr>
                <w:rFonts w:eastAsia="Calibri" w:cs="Times New Roman"/>
              </w:rPr>
              <w:t>Unadjusted estimates</w:t>
            </w:r>
            <w:r w:rsidR="00622B86" w:rsidRPr="008E46CF">
              <w:rPr>
                <w:rFonts w:eastAsia="Calibri" w:cs="Times New Roman"/>
              </w:rPr>
              <w:t>, n</w:t>
            </w:r>
            <w:r w:rsidR="003F303C" w:rsidRPr="008E46CF">
              <w:t>o adjustment for confounders</w:t>
            </w:r>
          </w:p>
        </w:tc>
      </w:tr>
      <w:tr w:rsidR="008E46CF" w:rsidRPr="008E46CF" w14:paraId="5E796618" w14:textId="77777777" w:rsidTr="005E0C4D">
        <w:tc>
          <w:tcPr>
            <w:tcW w:w="1308" w:type="dxa"/>
          </w:tcPr>
          <w:p w14:paraId="5C43A3CF" w14:textId="77777777" w:rsidR="003F303C" w:rsidRPr="008E46CF" w:rsidRDefault="003F303C" w:rsidP="003F303C">
            <w:pPr>
              <w:rPr>
                <w:b/>
                <w:bCs/>
              </w:rPr>
            </w:pPr>
            <w:r w:rsidRPr="008E46CF">
              <w:rPr>
                <w:b/>
                <w:bCs/>
              </w:rPr>
              <w:lastRenderedPageBreak/>
              <w:t>Kropf 2007</w: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 </w:instrTex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38</w:t>
            </w:r>
            <w:r w:rsidRPr="008E46CF">
              <w:rPr>
                <w:b/>
                <w:bCs/>
              </w:rPr>
              <w:fldChar w:fldCharType="end"/>
            </w:r>
            <w:r w:rsidR="00A36736" w:rsidRPr="008E46CF">
              <w:rPr>
                <w:b/>
                <w:bCs/>
              </w:rPr>
              <w:t>,</w:t>
            </w:r>
          </w:p>
          <w:p w14:paraId="3B7E3206" w14:textId="1F2D09C8" w:rsidR="00A36736" w:rsidRPr="008E46CF" w:rsidRDefault="00A36584" w:rsidP="003F303C">
            <w:r w:rsidRPr="008E46CF">
              <w:t>FMNP</w:t>
            </w:r>
          </w:p>
        </w:tc>
        <w:tc>
          <w:tcPr>
            <w:tcW w:w="5904" w:type="dxa"/>
          </w:tcPr>
          <w:p w14:paraId="08E25302" w14:textId="77777777" w:rsidR="00A61D3F" w:rsidRPr="008E46CF" w:rsidRDefault="00A61D3F" w:rsidP="00C873F3">
            <w:pPr>
              <w:numPr>
                <w:ilvl w:val="0"/>
                <w:numId w:val="18"/>
              </w:numPr>
              <w:ind w:left="113" w:hanging="113"/>
              <w:contextualSpacing/>
              <w:rPr>
                <w:rFonts w:eastAsia="Calibri" w:cs="Times New Roman"/>
              </w:rPr>
            </w:pPr>
            <w:r w:rsidRPr="008E46CF">
              <w:rPr>
                <w:rFonts w:eastAsia="Calibri" w:cs="Times New Roman"/>
              </w:rPr>
              <w:t>WIC plus FMNP had significantly more vegetable servings per day than WIC alone (2.23 vs 1.91, p=0.04, unadjusted)</w:t>
            </w:r>
          </w:p>
          <w:p w14:paraId="6D973117" w14:textId="77777777" w:rsidR="00A61D3F" w:rsidRPr="008E46CF" w:rsidRDefault="00A61D3F" w:rsidP="00C873F3">
            <w:pPr>
              <w:numPr>
                <w:ilvl w:val="0"/>
                <w:numId w:val="18"/>
              </w:numPr>
              <w:ind w:left="113" w:hanging="113"/>
              <w:contextualSpacing/>
              <w:rPr>
                <w:rFonts w:eastAsia="Calibri" w:cs="Times New Roman"/>
              </w:rPr>
            </w:pPr>
            <w:r w:rsidRPr="008E46CF">
              <w:rPr>
                <w:rFonts w:eastAsia="Calibri" w:cs="Times New Roman"/>
              </w:rPr>
              <w:t>No significant differences in fruit consumption</w:t>
            </w:r>
          </w:p>
          <w:p w14:paraId="7351F448" w14:textId="708C767B" w:rsidR="003F303C" w:rsidRPr="008E46CF" w:rsidRDefault="00A61D3F" w:rsidP="00C873F3">
            <w:pPr>
              <w:numPr>
                <w:ilvl w:val="0"/>
                <w:numId w:val="18"/>
              </w:numPr>
              <w:ind w:left="113" w:hanging="113"/>
              <w:contextualSpacing/>
              <w:rPr>
                <w:rFonts w:eastAsia="Calibri" w:cs="Times New Roman"/>
              </w:rPr>
            </w:pPr>
            <w:r w:rsidRPr="008E46CF">
              <w:rPr>
                <w:rFonts w:eastAsia="Calibri" w:cs="Times New Roman"/>
              </w:rPr>
              <w:t>FMNP had higher scores for perceived benefit and perceived diet quality</w:t>
            </w:r>
          </w:p>
        </w:tc>
        <w:tc>
          <w:tcPr>
            <w:tcW w:w="1411" w:type="dxa"/>
          </w:tcPr>
          <w:p w14:paraId="2A1561C6" w14:textId="77777777" w:rsidR="003F303C" w:rsidRPr="008E46CF" w:rsidRDefault="003F303C" w:rsidP="0047447F">
            <w:pPr>
              <w:jc w:val="center"/>
            </w:pPr>
          </w:p>
        </w:tc>
        <w:tc>
          <w:tcPr>
            <w:tcW w:w="1411" w:type="dxa"/>
          </w:tcPr>
          <w:p w14:paraId="1154A6E6" w14:textId="7B87F9B4" w:rsidR="003F303C" w:rsidRPr="008E46CF" w:rsidRDefault="003F303C" w:rsidP="0047447F">
            <w:pPr>
              <w:jc w:val="center"/>
            </w:pPr>
            <w:r w:rsidRPr="008E46CF">
              <w:t>-</w:t>
            </w:r>
          </w:p>
        </w:tc>
        <w:tc>
          <w:tcPr>
            <w:tcW w:w="1411" w:type="dxa"/>
          </w:tcPr>
          <w:p w14:paraId="77938158" w14:textId="2A8363A8" w:rsidR="003F303C" w:rsidRPr="008E46CF" w:rsidRDefault="003F303C" w:rsidP="0047447F">
            <w:pPr>
              <w:jc w:val="center"/>
            </w:pPr>
            <w:r w:rsidRPr="008E46CF">
              <w:rPr>
                <w:rFonts w:ascii="Wingdings" w:eastAsia="Wingdings" w:hAnsi="Wingdings" w:cs="Wingdings"/>
              </w:rPr>
              <w:t>á</w:t>
            </w:r>
          </w:p>
        </w:tc>
        <w:tc>
          <w:tcPr>
            <w:tcW w:w="2592" w:type="dxa"/>
          </w:tcPr>
          <w:p w14:paraId="0D92E1DA" w14:textId="114DB83D" w:rsidR="003F303C" w:rsidRPr="008E46CF" w:rsidRDefault="00622B86" w:rsidP="00C873F3">
            <w:pPr>
              <w:pStyle w:val="ListParagraph"/>
              <w:numPr>
                <w:ilvl w:val="0"/>
                <w:numId w:val="17"/>
              </w:numPr>
              <w:autoSpaceDE/>
              <w:autoSpaceDN/>
              <w:adjustRightInd/>
              <w:ind w:left="113" w:hanging="113"/>
            </w:pPr>
            <w:r w:rsidRPr="008E46CF">
              <w:rPr>
                <w:rFonts w:eastAsia="Calibri" w:cs="Times New Roman"/>
              </w:rPr>
              <w:t>Unadjusted estimates</w:t>
            </w:r>
            <w:r w:rsidRPr="008E46CF">
              <w:rPr>
                <w:rFonts w:eastAsia="Calibri"/>
              </w:rPr>
              <w:t>, n</w:t>
            </w:r>
            <w:r w:rsidR="003F303C" w:rsidRPr="008E46CF">
              <w:t>o adjustment for confounders</w:t>
            </w:r>
          </w:p>
          <w:p w14:paraId="70D60B38" w14:textId="56EF160D" w:rsidR="003F303C" w:rsidRPr="008E46CF" w:rsidRDefault="003F303C" w:rsidP="00C873F3">
            <w:pPr>
              <w:pStyle w:val="ListParagraph"/>
              <w:numPr>
                <w:ilvl w:val="0"/>
                <w:numId w:val="17"/>
              </w:numPr>
              <w:autoSpaceDE/>
              <w:autoSpaceDN/>
              <w:adjustRightInd/>
              <w:ind w:left="113" w:hanging="113"/>
            </w:pPr>
            <w:r w:rsidRPr="008E46CF">
              <w:t>Self-selecting participants</w:t>
            </w:r>
          </w:p>
        </w:tc>
      </w:tr>
      <w:tr w:rsidR="008E46CF" w:rsidRPr="008E46CF" w14:paraId="11541737" w14:textId="77777777" w:rsidTr="005E0C4D">
        <w:tc>
          <w:tcPr>
            <w:tcW w:w="1308" w:type="dxa"/>
          </w:tcPr>
          <w:p w14:paraId="7B21A032" w14:textId="77777777" w:rsidR="009F350B" w:rsidRPr="008E46CF" w:rsidRDefault="009F350B" w:rsidP="009F350B">
            <w:pPr>
              <w:rPr>
                <w:b/>
                <w:bCs/>
              </w:rPr>
            </w:pPr>
            <w:r w:rsidRPr="008E46CF">
              <w:rPr>
                <w:b/>
                <w:bCs/>
              </w:rPr>
              <w:t>Parnham 2021</w:t>
            </w:r>
            <w:r w:rsidRPr="008E46CF">
              <w:rPr>
                <w:b/>
                <w:bCs/>
              </w:rPr>
              <w:fldChar w:fldCharType="begin"/>
            </w:r>
            <w:r w:rsidRPr="008E46CF">
              <w:rPr>
                <w:b/>
                <w:bCs/>
              </w:rPr>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Pr="008E46CF">
              <w:rPr>
                <w:b/>
                <w:bCs/>
              </w:rPr>
              <w:fldChar w:fldCharType="separate"/>
            </w:r>
            <w:r w:rsidRPr="008E46CF">
              <w:rPr>
                <w:b/>
                <w:bCs/>
                <w:noProof/>
                <w:vertAlign w:val="superscript"/>
              </w:rPr>
              <w:t>20</w:t>
            </w:r>
            <w:r w:rsidRPr="008E46CF">
              <w:rPr>
                <w:b/>
                <w:bCs/>
              </w:rPr>
              <w:fldChar w:fldCharType="end"/>
            </w:r>
            <w:r w:rsidR="00E73830" w:rsidRPr="008E46CF">
              <w:rPr>
                <w:b/>
                <w:bCs/>
              </w:rPr>
              <w:t>,</w:t>
            </w:r>
          </w:p>
          <w:p w14:paraId="724E7F35" w14:textId="5D76A5EE" w:rsidR="00E73830" w:rsidRPr="008E46CF" w:rsidRDefault="00E73830" w:rsidP="009F350B">
            <w:r w:rsidRPr="008E46CF">
              <w:t>HS</w:t>
            </w:r>
          </w:p>
        </w:tc>
        <w:tc>
          <w:tcPr>
            <w:tcW w:w="5904" w:type="dxa"/>
          </w:tcPr>
          <w:p w14:paraId="38ED838B" w14:textId="77777777" w:rsidR="009F350B" w:rsidRPr="008E46CF" w:rsidRDefault="009F350B" w:rsidP="00C873F3">
            <w:pPr>
              <w:numPr>
                <w:ilvl w:val="0"/>
                <w:numId w:val="19"/>
              </w:numPr>
              <w:ind w:left="113" w:hanging="113"/>
              <w:contextualSpacing/>
              <w:rPr>
                <w:rFonts w:eastAsia="Calibri" w:cs="Times New Roman"/>
              </w:rPr>
            </w:pPr>
            <w:r w:rsidRPr="008E46CF">
              <w:rPr>
                <w:rFonts w:eastAsia="Calibri" w:cs="Times New Roman"/>
              </w:rPr>
              <w:t>475/876 (54.2%) eligible households claimed HS</w:t>
            </w:r>
          </w:p>
          <w:p w14:paraId="0ADC36E1" w14:textId="77777777" w:rsidR="009F350B" w:rsidRPr="008E46CF" w:rsidRDefault="009F350B" w:rsidP="00C873F3">
            <w:pPr>
              <w:numPr>
                <w:ilvl w:val="0"/>
                <w:numId w:val="19"/>
              </w:numPr>
              <w:ind w:left="113" w:hanging="113"/>
              <w:contextualSpacing/>
              <w:rPr>
                <w:rFonts w:eastAsia="Calibri" w:cs="Times New Roman"/>
              </w:rPr>
            </w:pPr>
            <w:r w:rsidRPr="008E46CF">
              <w:rPr>
                <w:rFonts w:eastAsia="Calibri" w:cs="Times New Roman"/>
              </w:rPr>
              <w:t>No statistically significant differences between HS participants and eligible non-participants in HS food or total food expenditure or quantity</w:t>
            </w:r>
          </w:p>
          <w:p w14:paraId="3D31FEE0" w14:textId="77777777" w:rsidR="009F350B" w:rsidRPr="008E46CF" w:rsidRDefault="009F350B" w:rsidP="00C873F3">
            <w:pPr>
              <w:numPr>
                <w:ilvl w:val="0"/>
                <w:numId w:val="19"/>
              </w:numPr>
              <w:ind w:left="113" w:hanging="113"/>
              <w:contextualSpacing/>
              <w:rPr>
                <w:rFonts w:eastAsia="Calibri" w:cs="Times New Roman"/>
              </w:rPr>
            </w:pPr>
            <w:r w:rsidRPr="008E46CF">
              <w:rPr>
                <w:rFonts w:eastAsia="Calibri" w:cs="Times New Roman"/>
              </w:rPr>
              <w:t>HS participants spent significantly less on infant formula (− £1.82 /week; 95% CI -3.12, − 0.51) than eligible non- participants.</w:t>
            </w:r>
          </w:p>
          <w:p w14:paraId="487301F3" w14:textId="20E25DEC" w:rsidR="009F350B" w:rsidRPr="008E46CF" w:rsidRDefault="009F350B" w:rsidP="00C873F3">
            <w:pPr>
              <w:numPr>
                <w:ilvl w:val="0"/>
                <w:numId w:val="19"/>
              </w:numPr>
              <w:ind w:left="113" w:hanging="113"/>
              <w:contextualSpacing/>
              <w:rPr>
                <w:rFonts w:eastAsia="Calibri" w:cs="Times New Roman"/>
              </w:rPr>
            </w:pPr>
            <w:r w:rsidRPr="008E46CF">
              <w:rPr>
                <w:rFonts w:eastAsia="Calibri" w:cs="Times New Roman"/>
              </w:rPr>
              <w:t>Nearly eligible and ineligible HH spent more on HS foods than eligible non-participants (£1.60, 95% CI 0.79-2.41 and £2.56 95% CI 1.77-3.35), respectively.</w:t>
            </w:r>
          </w:p>
        </w:tc>
        <w:tc>
          <w:tcPr>
            <w:tcW w:w="1411" w:type="dxa"/>
          </w:tcPr>
          <w:p w14:paraId="7F1E9E1E" w14:textId="35FD4942" w:rsidR="009F350B" w:rsidRPr="008E46CF" w:rsidRDefault="009F350B" w:rsidP="00E429C0">
            <w:pPr>
              <w:jc w:val="center"/>
            </w:pPr>
            <w:r w:rsidRPr="008E46CF">
              <w:t>-</w:t>
            </w:r>
          </w:p>
        </w:tc>
        <w:tc>
          <w:tcPr>
            <w:tcW w:w="1411" w:type="dxa"/>
          </w:tcPr>
          <w:p w14:paraId="54A4D2BE" w14:textId="77777777" w:rsidR="009F350B" w:rsidRPr="008E46CF" w:rsidRDefault="009F350B" w:rsidP="00E429C0">
            <w:pPr>
              <w:jc w:val="center"/>
            </w:pPr>
          </w:p>
        </w:tc>
        <w:tc>
          <w:tcPr>
            <w:tcW w:w="1411" w:type="dxa"/>
          </w:tcPr>
          <w:p w14:paraId="5235A7F3" w14:textId="77777777" w:rsidR="009F350B" w:rsidRPr="008E46CF" w:rsidRDefault="009F350B" w:rsidP="00E429C0">
            <w:pPr>
              <w:jc w:val="center"/>
            </w:pPr>
          </w:p>
        </w:tc>
        <w:tc>
          <w:tcPr>
            <w:tcW w:w="2592" w:type="dxa"/>
          </w:tcPr>
          <w:p w14:paraId="50F03075" w14:textId="77777777" w:rsidR="009F350B" w:rsidRPr="008E46CF" w:rsidRDefault="009F350B" w:rsidP="00C873F3">
            <w:pPr>
              <w:pStyle w:val="ListParagraph"/>
              <w:numPr>
                <w:ilvl w:val="0"/>
                <w:numId w:val="17"/>
              </w:numPr>
              <w:autoSpaceDE/>
              <w:autoSpaceDN/>
              <w:adjustRightInd/>
              <w:ind w:left="113" w:hanging="113"/>
            </w:pPr>
            <w:r w:rsidRPr="008E46CF">
              <w:t>Small number of participants that were eligible for HS</w:t>
            </w:r>
          </w:p>
          <w:p w14:paraId="6F7908D0" w14:textId="297FDD49" w:rsidR="009F350B" w:rsidRPr="008E46CF" w:rsidRDefault="009F350B" w:rsidP="00C873F3">
            <w:pPr>
              <w:pStyle w:val="ListParagraph"/>
              <w:numPr>
                <w:ilvl w:val="0"/>
                <w:numId w:val="17"/>
              </w:numPr>
              <w:autoSpaceDE/>
              <w:autoSpaceDN/>
              <w:adjustRightInd/>
              <w:ind w:left="113" w:hanging="113"/>
            </w:pPr>
            <w:r w:rsidRPr="008E46CF">
              <w:t>Adjusted estimates</w:t>
            </w:r>
          </w:p>
        </w:tc>
      </w:tr>
      <w:tr w:rsidR="008E46CF" w:rsidRPr="008E46CF" w14:paraId="0F9AF253" w14:textId="77777777" w:rsidTr="005E0C4D">
        <w:tc>
          <w:tcPr>
            <w:tcW w:w="1308" w:type="dxa"/>
          </w:tcPr>
          <w:p w14:paraId="499BBCF3" w14:textId="77777777" w:rsidR="009F350B" w:rsidRPr="008E46CF" w:rsidRDefault="009F350B" w:rsidP="009F350B">
            <w:pPr>
              <w:rPr>
                <w:b/>
                <w:bCs/>
              </w:rPr>
            </w:pPr>
            <w:r w:rsidRPr="008E46CF">
              <w:rPr>
                <w:b/>
                <w:bCs/>
              </w:rPr>
              <w:t>Ford 2008</w:t>
            </w:r>
            <w:r w:rsidRPr="008E46CF">
              <w:rPr>
                <w:rFonts w:ascii="Noto Sans" w:hAnsi="Noto Sans" w:cs="Noto Sans"/>
                <w:shd w:val="clear" w:color="auto" w:fill="FFFFFF"/>
              </w:rPr>
              <w:t>‡</w:t>
            </w:r>
            <w:r w:rsidRPr="008E46CF">
              <w:rPr>
                <w:b/>
                <w:bCs/>
              </w:rPr>
              <w:fldChar w:fldCharType="begin"/>
            </w:r>
            <w:r w:rsidRPr="008E46CF">
              <w:rPr>
                <w:b/>
                <w:bCs/>
              </w:rPr>
              <w:instrText xml:space="preserve"> ADDIN EN.CITE &lt;EndNote&gt;&lt;Cite&gt;&lt;Author&gt;Ford&lt;/Author&gt;&lt;Year&gt;2008&lt;/Year&gt;&lt;RecNum&gt;63&lt;/RecNum&gt;&lt;DisplayText&gt;&lt;style face="superscript"&gt;39&lt;/style&gt;&lt;/DisplayText&gt;&lt;record&gt;&lt;rec-number&gt;63&lt;/rec-number&gt;&lt;foreign-keys&gt;&lt;key app="EN" db-id="vd55r9f5apapzie0fa9vv20f59ptev0vtafs" timestamp="1575990359"&gt;63&lt;/key&gt;&lt;/foreign-keys&gt;&lt;ref-type name="Journal Article"&gt;17&lt;/ref-type&gt;&lt;contributors&gt;&lt;authors&gt;&lt;author&gt;Ford, Fiona A.&lt;/author&gt;&lt;author&gt;Mouratidou, Theodora&lt;/author&gt;&lt;author&gt;Wademan, Sarah E.&lt;/author&gt;&lt;author&gt;Fraser, Robert B.&lt;/author&gt;&lt;/authors&gt;&lt;/contributors&gt;&lt;titles&gt;&lt;title&gt;Effect of the introduction of ‘Healthy Start’ on dietary behaviour during and after pregnancy: early results from the ‘before and after’ Sheffield study&lt;/title&gt;&lt;secondary-title&gt;British Journal of Nutrition&lt;/secondary-title&gt;&lt;/titles&gt;&lt;periodical&gt;&lt;full-title&gt;British Journal of Nutrition&lt;/full-title&gt;&lt;/periodical&gt;&lt;pages&gt;1828-1836&lt;/pages&gt;&lt;volume&gt;101&lt;/volume&gt;&lt;number&gt;12&lt;/number&gt;&lt;edition&gt;2008/11/19&lt;/edition&gt;&lt;keywords&gt;&lt;keyword&gt;Dietary behaviour&lt;/keyword&gt;&lt;keyword&gt;Healthy Start&lt;/keyword&gt;&lt;keyword&gt;Maternal nutrition&lt;/keyword&gt;&lt;/keywords&gt;&lt;dates&gt;&lt;year&gt;2008&lt;/year&gt;&lt;/dates&gt;&lt;publisher&gt;Cambridge University Press&lt;/publisher&gt;&lt;isbn&gt;0007-1145&lt;/isbn&gt;&lt;urls&gt;&lt;related-urls&gt;&lt;url&gt;https://www.cambridge.org/core/article/effect-of-the-introduction-of-healthy-start-on-dietary-behaviour-during-and-after-pregnancy-early-results-from-the-before-and-after-sheffield-study/9AD4D221543D00E33BDE56DF00A7EC31&lt;/url&gt;&lt;/related-urls&gt;&lt;/urls&gt;&lt;electronic-resource-num&gt;10.1017/S0007114508135899&lt;/electronic-resource-num&gt;&lt;remote-database-name&gt;Cambridge Core&lt;/remote-database-name&gt;&lt;remote-database-provider&gt;Cambridge University Press&lt;/remote-database-provider&gt;&lt;/record&gt;&lt;/Cite&gt;&lt;/EndNote&gt;</w:instrText>
            </w:r>
            <w:r w:rsidRPr="008E46CF">
              <w:rPr>
                <w:b/>
                <w:bCs/>
              </w:rPr>
              <w:fldChar w:fldCharType="separate"/>
            </w:r>
            <w:r w:rsidRPr="008E46CF">
              <w:rPr>
                <w:b/>
                <w:bCs/>
                <w:noProof/>
                <w:vertAlign w:val="superscript"/>
              </w:rPr>
              <w:t>39</w:t>
            </w:r>
            <w:r w:rsidRPr="008E46CF">
              <w:rPr>
                <w:b/>
                <w:bCs/>
              </w:rPr>
              <w:fldChar w:fldCharType="end"/>
            </w:r>
            <w:r w:rsidR="00E73830" w:rsidRPr="008E46CF">
              <w:rPr>
                <w:b/>
                <w:bCs/>
              </w:rPr>
              <w:t>,</w:t>
            </w:r>
          </w:p>
          <w:p w14:paraId="548E4B6B" w14:textId="5469A8D9" w:rsidR="00E73830" w:rsidRPr="008E46CF" w:rsidRDefault="00E73830" w:rsidP="009F350B">
            <w:r w:rsidRPr="008E46CF">
              <w:t>HS</w:t>
            </w:r>
          </w:p>
        </w:tc>
        <w:tc>
          <w:tcPr>
            <w:tcW w:w="5904" w:type="dxa"/>
          </w:tcPr>
          <w:p w14:paraId="0BD9B863" w14:textId="095C01AD" w:rsidR="00B673EB" w:rsidRPr="008E46CF" w:rsidRDefault="00B673EB" w:rsidP="00C873F3">
            <w:pPr>
              <w:numPr>
                <w:ilvl w:val="0"/>
                <w:numId w:val="9"/>
              </w:numPr>
              <w:ind w:left="0" w:hanging="113"/>
              <w:contextualSpacing/>
              <w:rPr>
                <w:rFonts w:eastAsia="Calibri" w:cs="Times New Roman"/>
              </w:rPr>
            </w:pPr>
            <w:r w:rsidRPr="008E46CF">
              <w:rPr>
                <w:rFonts w:eastAsia="Calibri" w:cs="Times New Roman"/>
              </w:rPr>
              <w:t>Both pregnant and postpartum</w:t>
            </w:r>
            <w:r w:rsidR="00236411" w:rsidRPr="008E46CF">
              <w:rPr>
                <w:rFonts w:eastAsia="Calibri" w:cs="Times New Roman"/>
              </w:rPr>
              <w:t xml:space="preserve"> (PP)</w:t>
            </w:r>
            <w:r w:rsidRPr="008E46CF">
              <w:rPr>
                <w:rFonts w:eastAsia="Calibri" w:cs="Times New Roman"/>
              </w:rPr>
              <w:t xml:space="preserve"> women in HS group had increased nutrient intakes (energy, calcium, folate, iron and vitamin C) compared with the WFS group</w:t>
            </w:r>
          </w:p>
          <w:p w14:paraId="3A836736" w14:textId="306F5FD7" w:rsidR="00B673EB" w:rsidRPr="008E46CF" w:rsidRDefault="00B673EB" w:rsidP="00C873F3">
            <w:pPr>
              <w:numPr>
                <w:ilvl w:val="0"/>
                <w:numId w:val="9"/>
              </w:numPr>
              <w:ind w:left="0" w:hanging="113"/>
              <w:contextualSpacing/>
              <w:rPr>
                <w:rFonts w:eastAsia="Calibri" w:cs="Times New Roman"/>
              </w:rPr>
            </w:pPr>
            <w:r w:rsidRPr="008E46CF">
              <w:rPr>
                <w:rFonts w:eastAsia="Calibri" w:cs="Times New Roman"/>
              </w:rPr>
              <w:t>P</w:t>
            </w:r>
            <w:r w:rsidR="0038001F" w:rsidRPr="008E46CF">
              <w:rPr>
                <w:rFonts w:eastAsia="Calibri" w:cs="Times New Roman"/>
              </w:rPr>
              <w:t>regnant woman</w:t>
            </w:r>
            <w:r w:rsidRPr="008E46CF">
              <w:rPr>
                <w:rFonts w:eastAsia="Calibri" w:cs="Times New Roman"/>
              </w:rPr>
              <w:t xml:space="preserve"> in the HS group consumed more F&amp;V</w:t>
            </w:r>
            <w:r w:rsidR="000D176D" w:rsidRPr="008E46CF">
              <w:rPr>
                <w:rFonts w:eastAsia="Calibri" w:cs="Times New Roman"/>
              </w:rPr>
              <w:t>/</w:t>
            </w:r>
            <w:r w:rsidRPr="008E46CF">
              <w:rPr>
                <w:rFonts w:eastAsia="Calibri" w:cs="Times New Roman"/>
              </w:rPr>
              <w:t>day (3.3 portions) than</w:t>
            </w:r>
            <w:r w:rsidR="000D176D" w:rsidRPr="008E46CF">
              <w:rPr>
                <w:rFonts w:eastAsia="Calibri" w:cs="Times New Roman"/>
              </w:rPr>
              <w:t xml:space="preserve"> pregnant women </w:t>
            </w:r>
            <w:r w:rsidRPr="008E46CF">
              <w:rPr>
                <w:rFonts w:eastAsia="Calibri" w:cs="Times New Roman"/>
              </w:rPr>
              <w:t>in the WFS group (2.5 portions, p= 0.004)</w:t>
            </w:r>
          </w:p>
          <w:p w14:paraId="5E1B53C3" w14:textId="3BBC91A6" w:rsidR="00B673EB" w:rsidRPr="008E46CF" w:rsidRDefault="00B673EB" w:rsidP="00C873F3">
            <w:pPr>
              <w:numPr>
                <w:ilvl w:val="0"/>
                <w:numId w:val="9"/>
              </w:numPr>
              <w:ind w:left="0" w:hanging="113"/>
              <w:contextualSpacing/>
              <w:rPr>
                <w:rFonts w:eastAsia="Calibri" w:cs="Times New Roman"/>
              </w:rPr>
            </w:pPr>
            <w:r w:rsidRPr="008E46CF">
              <w:rPr>
                <w:rFonts w:eastAsia="Calibri" w:cs="Times New Roman"/>
              </w:rPr>
              <w:t>P</w:t>
            </w:r>
            <w:r w:rsidR="00F57D82" w:rsidRPr="008E46CF">
              <w:rPr>
                <w:rFonts w:eastAsia="Calibri" w:cs="Times New Roman"/>
              </w:rPr>
              <w:t>P</w:t>
            </w:r>
            <w:r w:rsidRPr="008E46CF">
              <w:rPr>
                <w:rFonts w:eastAsia="Calibri" w:cs="Times New Roman"/>
              </w:rPr>
              <w:t xml:space="preserve"> in the HS group consumed more F&amp;Vs</w:t>
            </w:r>
            <w:r w:rsidR="00012C44" w:rsidRPr="008E46CF">
              <w:rPr>
                <w:rFonts w:eastAsia="Calibri" w:cs="Times New Roman"/>
              </w:rPr>
              <w:t>/</w:t>
            </w:r>
            <w:r w:rsidRPr="008E46CF">
              <w:rPr>
                <w:rFonts w:eastAsia="Calibri" w:cs="Times New Roman"/>
              </w:rPr>
              <w:t>day (3.3 portions) than PP in the WFS group (2.7 portions, p=0.023)</w:t>
            </w:r>
          </w:p>
          <w:p w14:paraId="71F03231" w14:textId="5DAA365E" w:rsidR="009F350B" w:rsidRPr="008E46CF" w:rsidRDefault="00B673EB" w:rsidP="00C873F3">
            <w:pPr>
              <w:numPr>
                <w:ilvl w:val="0"/>
                <w:numId w:val="9"/>
              </w:numPr>
              <w:ind w:left="0" w:hanging="113"/>
              <w:contextualSpacing/>
              <w:rPr>
                <w:rFonts w:eastAsia="Calibri" w:cs="Times New Roman"/>
              </w:rPr>
            </w:pPr>
            <w:r w:rsidRPr="008E46CF">
              <w:rPr>
                <w:rFonts w:eastAsia="Calibri" w:cs="Times New Roman"/>
              </w:rPr>
              <w:t>Some differences attributed to increased food intake in HS grou</w:t>
            </w:r>
            <w:r w:rsidR="00E9389D" w:rsidRPr="008E46CF">
              <w:rPr>
                <w:rFonts w:eastAsia="Calibri" w:cs="Times New Roman"/>
              </w:rPr>
              <w:t>p</w:t>
            </w:r>
          </w:p>
        </w:tc>
        <w:tc>
          <w:tcPr>
            <w:tcW w:w="1411" w:type="dxa"/>
          </w:tcPr>
          <w:p w14:paraId="26C27857" w14:textId="77777777" w:rsidR="009F350B" w:rsidRPr="008E46CF" w:rsidRDefault="009F350B" w:rsidP="00236411">
            <w:pPr>
              <w:jc w:val="center"/>
            </w:pPr>
          </w:p>
        </w:tc>
        <w:tc>
          <w:tcPr>
            <w:tcW w:w="1411" w:type="dxa"/>
          </w:tcPr>
          <w:p w14:paraId="0D8F62DF" w14:textId="414C78D0" w:rsidR="009F350B" w:rsidRPr="008E46CF" w:rsidRDefault="009F350B" w:rsidP="00236411">
            <w:pPr>
              <w:jc w:val="center"/>
            </w:pPr>
            <w:r w:rsidRPr="008E46CF">
              <w:rPr>
                <w:rFonts w:ascii="Wingdings" w:eastAsia="Wingdings" w:hAnsi="Wingdings" w:cs="Wingdings"/>
              </w:rPr>
              <w:t>á</w:t>
            </w:r>
          </w:p>
        </w:tc>
        <w:tc>
          <w:tcPr>
            <w:tcW w:w="1411" w:type="dxa"/>
          </w:tcPr>
          <w:p w14:paraId="50D0C081" w14:textId="2DC3A964" w:rsidR="009F350B" w:rsidRPr="008E46CF" w:rsidRDefault="009F350B" w:rsidP="00236411">
            <w:pPr>
              <w:jc w:val="center"/>
            </w:pPr>
            <w:r w:rsidRPr="008E46CF">
              <w:t>-</w:t>
            </w:r>
          </w:p>
        </w:tc>
        <w:tc>
          <w:tcPr>
            <w:tcW w:w="2592" w:type="dxa"/>
          </w:tcPr>
          <w:p w14:paraId="46463566" w14:textId="77777777" w:rsidR="009F350B" w:rsidRPr="008E46CF" w:rsidRDefault="009F350B" w:rsidP="00C873F3">
            <w:pPr>
              <w:pStyle w:val="ListParagraph"/>
              <w:numPr>
                <w:ilvl w:val="0"/>
                <w:numId w:val="17"/>
              </w:numPr>
              <w:autoSpaceDE/>
              <w:autoSpaceDN/>
              <w:adjustRightInd/>
              <w:ind w:left="113" w:hanging="113"/>
            </w:pPr>
            <w:r w:rsidRPr="008E46CF">
              <w:t>Differences in over/ underreporting between groups</w:t>
            </w:r>
          </w:p>
          <w:p w14:paraId="7375F73E" w14:textId="0E7B5C41" w:rsidR="009F350B" w:rsidRPr="008E46CF" w:rsidRDefault="009F350B" w:rsidP="00C873F3">
            <w:pPr>
              <w:pStyle w:val="ListParagraph"/>
              <w:numPr>
                <w:ilvl w:val="0"/>
                <w:numId w:val="17"/>
              </w:numPr>
              <w:autoSpaceDE/>
              <w:autoSpaceDN/>
              <w:adjustRightInd/>
              <w:ind w:left="113" w:hanging="113"/>
            </w:pPr>
            <w:r w:rsidRPr="008E46CF">
              <w:t>Some adjustment for confounding</w:t>
            </w:r>
          </w:p>
        </w:tc>
      </w:tr>
      <w:tr w:rsidR="008E46CF" w:rsidRPr="008E46CF" w14:paraId="17C60514" w14:textId="77777777" w:rsidTr="005E0C4D">
        <w:tc>
          <w:tcPr>
            <w:tcW w:w="1308" w:type="dxa"/>
          </w:tcPr>
          <w:p w14:paraId="08490582" w14:textId="77777777" w:rsidR="009F350B" w:rsidRPr="008E46CF" w:rsidRDefault="009F350B" w:rsidP="009F350B">
            <w:pPr>
              <w:rPr>
                <w:b/>
                <w:bCs/>
              </w:rPr>
            </w:pPr>
            <w:r w:rsidRPr="008E46CF">
              <w:rPr>
                <w:b/>
                <w:bCs/>
              </w:rPr>
              <w:t>Griffith 2018</w:t>
            </w:r>
            <w:r w:rsidRPr="008E46CF">
              <w:rPr>
                <w:b/>
                <w:bCs/>
              </w:rPr>
              <w:fldChar w:fldCharType="begin"/>
            </w:r>
            <w:r w:rsidRPr="008E46CF">
              <w:rPr>
                <w:b/>
                <w:bCs/>
              </w:rPr>
              <w:instrText xml:space="preserve"> ADDIN EN.CITE &lt;EndNote&gt;&lt;Cite&gt;&lt;Author&gt;Griffith&lt;/Author&gt;&lt;Year&gt;2018&lt;/Year&gt;&lt;RecNum&gt;65&lt;/RecNum&gt;&lt;DisplayText&gt;&lt;style face="superscript"&gt;40&lt;/style&gt;&lt;/DisplayText&gt;&lt;record&gt;&lt;rec-number&gt;65&lt;/rec-number&gt;&lt;foreign-keys&gt;&lt;key app="EN" db-id="vd55r9f5apapzie0fa9vv20f59ptev0vtafs" timestamp="1575990359"&gt;6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www.sciencedirect.com/science/article/pii/S0167629616302533&lt;/url&gt;&lt;/related-urls&gt;&lt;/urls&gt;&lt;electronic-resource-num&gt;https://doi.org/10.1016/j.jhealeco.2018.02.009&lt;/electronic-resource-num&gt;&lt;/record&gt;&lt;/Cite&gt;&lt;/EndNote&gt;</w:instrText>
            </w:r>
            <w:r w:rsidRPr="008E46CF">
              <w:rPr>
                <w:b/>
                <w:bCs/>
              </w:rPr>
              <w:fldChar w:fldCharType="separate"/>
            </w:r>
            <w:r w:rsidRPr="008E46CF">
              <w:rPr>
                <w:b/>
                <w:bCs/>
                <w:noProof/>
                <w:vertAlign w:val="superscript"/>
              </w:rPr>
              <w:t>40</w:t>
            </w:r>
            <w:r w:rsidRPr="008E46CF">
              <w:rPr>
                <w:b/>
                <w:bCs/>
              </w:rPr>
              <w:fldChar w:fldCharType="end"/>
            </w:r>
            <w:r w:rsidR="00E73830" w:rsidRPr="008E46CF">
              <w:rPr>
                <w:b/>
                <w:bCs/>
              </w:rPr>
              <w:t>,</w:t>
            </w:r>
          </w:p>
          <w:p w14:paraId="2E901895" w14:textId="63F9F3CF" w:rsidR="00E73830" w:rsidRPr="008E46CF" w:rsidRDefault="00E73830" w:rsidP="009F350B">
            <w:r w:rsidRPr="008E46CF">
              <w:t>HS</w:t>
            </w:r>
          </w:p>
        </w:tc>
        <w:tc>
          <w:tcPr>
            <w:tcW w:w="5904" w:type="dxa"/>
          </w:tcPr>
          <w:p w14:paraId="47C4F8B9" w14:textId="1A67CB1A" w:rsidR="00405CBD" w:rsidRPr="008E46CF" w:rsidRDefault="00405CBD" w:rsidP="00C873F3">
            <w:pPr>
              <w:numPr>
                <w:ilvl w:val="0"/>
                <w:numId w:val="10"/>
              </w:numPr>
              <w:ind w:left="0" w:hanging="113"/>
              <w:contextualSpacing/>
              <w:rPr>
                <w:rFonts w:eastAsia="Calibri" w:cs="Times New Roman"/>
              </w:rPr>
            </w:pPr>
            <w:r w:rsidRPr="008E46CF">
              <w:rPr>
                <w:rFonts w:eastAsia="Calibri" w:cs="Times New Roman"/>
              </w:rPr>
              <w:t>£2.43 increase in spending on F&amp;V</w:t>
            </w:r>
            <w:r w:rsidR="00E9389D" w:rsidRPr="008E46CF">
              <w:rPr>
                <w:rFonts w:eastAsia="Calibri" w:cs="Times New Roman"/>
              </w:rPr>
              <w:t>/</w:t>
            </w:r>
            <w:r w:rsidRPr="008E46CF">
              <w:rPr>
                <w:rFonts w:eastAsia="Calibri" w:cs="Times New Roman"/>
              </w:rPr>
              <w:t>month (15% increase)</w:t>
            </w:r>
          </w:p>
          <w:p w14:paraId="6A869C0F" w14:textId="1AE75B12" w:rsidR="00405CBD" w:rsidRPr="008E46CF" w:rsidRDefault="00405CBD" w:rsidP="00C873F3">
            <w:pPr>
              <w:numPr>
                <w:ilvl w:val="0"/>
                <w:numId w:val="10"/>
              </w:numPr>
              <w:ind w:left="0" w:hanging="113"/>
              <w:contextualSpacing/>
              <w:rPr>
                <w:rFonts w:eastAsia="Calibri" w:cs="Times New Roman"/>
              </w:rPr>
            </w:pPr>
            <w:r w:rsidRPr="008E46CF">
              <w:rPr>
                <w:rFonts w:eastAsia="Calibri" w:cs="Times New Roman"/>
              </w:rPr>
              <w:t>£1 of HS vouchers results in £0.14 increase in spending on F&amp;V</w:t>
            </w:r>
          </w:p>
          <w:p w14:paraId="491DD6E5" w14:textId="77777777" w:rsidR="00405CBD" w:rsidRPr="008E46CF" w:rsidRDefault="00405CBD" w:rsidP="00C873F3">
            <w:pPr>
              <w:numPr>
                <w:ilvl w:val="0"/>
                <w:numId w:val="10"/>
              </w:numPr>
              <w:ind w:left="0" w:hanging="113"/>
              <w:contextualSpacing/>
              <w:rPr>
                <w:rFonts w:eastAsia="Calibri" w:cs="Times New Roman"/>
              </w:rPr>
            </w:pPr>
            <w:r w:rsidRPr="008E46CF">
              <w:rPr>
                <w:rFonts w:eastAsia="Calibri" w:cs="Times New Roman"/>
              </w:rPr>
              <w:t>Increase in F&amp;V quantity of 1.79kg per month</w:t>
            </w:r>
          </w:p>
          <w:p w14:paraId="18C9FB2A" w14:textId="77777777" w:rsidR="00405CBD" w:rsidRPr="008E46CF" w:rsidRDefault="00405CBD" w:rsidP="00C873F3">
            <w:pPr>
              <w:numPr>
                <w:ilvl w:val="0"/>
                <w:numId w:val="10"/>
              </w:numPr>
              <w:ind w:left="0" w:hanging="113"/>
              <w:contextualSpacing/>
              <w:rPr>
                <w:rFonts w:eastAsia="Calibri" w:cs="Times New Roman"/>
              </w:rPr>
            </w:pPr>
            <w:r w:rsidRPr="008E46CF">
              <w:rPr>
                <w:rFonts w:eastAsia="Calibri" w:cs="Times New Roman"/>
              </w:rPr>
              <w:t>Levels of fibre, vitamin A, iron and carbohydrate in food shopping increased, fat and sugar did not</w:t>
            </w:r>
          </w:p>
          <w:p w14:paraId="690BD0C3" w14:textId="367005FE" w:rsidR="009F350B" w:rsidRPr="008E46CF" w:rsidRDefault="00405CBD" w:rsidP="00C873F3">
            <w:pPr>
              <w:numPr>
                <w:ilvl w:val="0"/>
                <w:numId w:val="9"/>
              </w:numPr>
              <w:ind w:left="0" w:hanging="113"/>
              <w:contextualSpacing/>
              <w:rPr>
                <w:rFonts w:eastAsia="Calibri" w:cs="Times New Roman"/>
              </w:rPr>
            </w:pPr>
            <w:r w:rsidRPr="008E46CF">
              <w:rPr>
                <w:rFonts w:eastAsia="Calibri" w:cs="Times New Roman"/>
              </w:rPr>
              <w:t>No indication that purchases of ‘unhealthy’ foods were increased</w:t>
            </w:r>
          </w:p>
        </w:tc>
        <w:tc>
          <w:tcPr>
            <w:tcW w:w="1411" w:type="dxa"/>
          </w:tcPr>
          <w:p w14:paraId="0554B15E" w14:textId="14DAF38E" w:rsidR="009F350B" w:rsidRPr="008E46CF" w:rsidRDefault="009F350B" w:rsidP="00D706C5">
            <w:pPr>
              <w:jc w:val="center"/>
            </w:pPr>
            <w:r w:rsidRPr="008E46CF">
              <w:rPr>
                <w:rFonts w:ascii="Wingdings" w:eastAsia="Wingdings" w:hAnsi="Wingdings" w:cs="Wingdings"/>
              </w:rPr>
              <w:t>á</w:t>
            </w:r>
          </w:p>
        </w:tc>
        <w:tc>
          <w:tcPr>
            <w:tcW w:w="1411" w:type="dxa"/>
          </w:tcPr>
          <w:p w14:paraId="1D25258A" w14:textId="77777777" w:rsidR="009F350B" w:rsidRPr="008E46CF" w:rsidRDefault="009F350B" w:rsidP="00D706C5">
            <w:pPr>
              <w:jc w:val="center"/>
            </w:pPr>
          </w:p>
        </w:tc>
        <w:tc>
          <w:tcPr>
            <w:tcW w:w="1411" w:type="dxa"/>
          </w:tcPr>
          <w:p w14:paraId="351DD010" w14:textId="77777777" w:rsidR="009F350B" w:rsidRPr="008E46CF" w:rsidRDefault="009F350B" w:rsidP="00D706C5">
            <w:pPr>
              <w:jc w:val="center"/>
            </w:pPr>
          </w:p>
        </w:tc>
        <w:tc>
          <w:tcPr>
            <w:tcW w:w="2592" w:type="dxa"/>
          </w:tcPr>
          <w:p w14:paraId="2EBE49DB" w14:textId="77777777" w:rsidR="009F350B" w:rsidRPr="008E46CF" w:rsidRDefault="009F350B" w:rsidP="00C873F3">
            <w:pPr>
              <w:pStyle w:val="ListParagraph"/>
              <w:numPr>
                <w:ilvl w:val="0"/>
                <w:numId w:val="17"/>
              </w:numPr>
              <w:autoSpaceDE/>
              <w:autoSpaceDN/>
              <w:adjustRightInd/>
              <w:ind w:left="113" w:hanging="113"/>
            </w:pPr>
            <w:r w:rsidRPr="008E46CF">
              <w:t>Used proxies to classify intervention status</w:t>
            </w:r>
          </w:p>
          <w:p w14:paraId="53C3C0BD" w14:textId="55242409" w:rsidR="009F350B" w:rsidRPr="008E46CF" w:rsidRDefault="009F350B" w:rsidP="00C873F3">
            <w:pPr>
              <w:pStyle w:val="ListParagraph"/>
              <w:numPr>
                <w:ilvl w:val="0"/>
                <w:numId w:val="17"/>
              </w:numPr>
              <w:autoSpaceDE/>
              <w:autoSpaceDN/>
              <w:adjustRightInd/>
              <w:ind w:left="113" w:hanging="113"/>
            </w:pPr>
            <w:r w:rsidRPr="008E46CF">
              <w:t>Unadjusted estimates (difference in difference)</w:t>
            </w:r>
          </w:p>
        </w:tc>
      </w:tr>
      <w:tr w:rsidR="008E46CF" w:rsidRPr="008E46CF" w14:paraId="33FF207D" w14:textId="77777777" w:rsidTr="005E0C4D">
        <w:tc>
          <w:tcPr>
            <w:tcW w:w="1308" w:type="dxa"/>
          </w:tcPr>
          <w:p w14:paraId="29FBAE73" w14:textId="77777777" w:rsidR="009F350B" w:rsidRPr="008E46CF" w:rsidRDefault="009F350B" w:rsidP="009F350B">
            <w:pPr>
              <w:rPr>
                <w:b/>
                <w:bCs/>
              </w:rPr>
            </w:pPr>
            <w:r w:rsidRPr="008E46CF">
              <w:rPr>
                <w:b/>
                <w:bCs/>
              </w:rPr>
              <w:lastRenderedPageBreak/>
              <w:t>Mouratidou 2010</w:t>
            </w:r>
            <w:r w:rsidRPr="008E46CF">
              <w:rPr>
                <w:rFonts w:ascii="Noto Sans" w:hAnsi="Noto Sans" w:cs="Noto Sans"/>
                <w:shd w:val="clear" w:color="auto" w:fill="FFFFFF"/>
              </w:rPr>
              <w:t>‡</w:t>
            </w:r>
            <w:r w:rsidRPr="008E46CF">
              <w:rPr>
                <w:b/>
                <w:bCs/>
              </w:rPr>
              <w:fldChar w:fldCharType="begin">
                <w:fldData xml:space="preserve">PEVuZE5vdGU+PENpdGU+PEF1dGhvcj5Nb3VyYXRpZG91PC9BdXRob3I+PFllYXI+MjAxMDwvWWVh
cj48UmVjTnVtPjY5MTA8L1JlY051bT48RGlzcGxheVRleHQ+PHN0eWxlIGZhY2U9InN1cGVyc2Ny
aXB0Ij40MTwvc3R5bGU+PC9EaXNwbGF5VGV4dD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wvRW5kTm90ZT4A
</w:fldData>
              </w:fldChar>
            </w:r>
            <w:r w:rsidRPr="008E46CF">
              <w:rPr>
                <w:b/>
                <w:bCs/>
              </w:rPr>
              <w:instrText xml:space="preserve"> ADDIN EN.CITE </w:instrText>
            </w:r>
            <w:r w:rsidRPr="008E46CF">
              <w:rPr>
                <w:b/>
                <w:bCs/>
              </w:rPr>
              <w:fldChar w:fldCharType="begin">
                <w:fldData xml:space="preserve">PEVuZE5vdGU+PENpdGU+PEF1dGhvcj5Nb3VyYXRpZG91PC9BdXRob3I+PFllYXI+MjAxMDwvWWVh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1</w:t>
            </w:r>
            <w:r w:rsidRPr="008E46CF">
              <w:rPr>
                <w:b/>
                <w:bCs/>
              </w:rPr>
              <w:fldChar w:fldCharType="end"/>
            </w:r>
            <w:r w:rsidR="00E73830" w:rsidRPr="008E46CF">
              <w:rPr>
                <w:b/>
                <w:bCs/>
              </w:rPr>
              <w:t>,</w:t>
            </w:r>
          </w:p>
          <w:p w14:paraId="4D43626D" w14:textId="020B778D" w:rsidR="00E73830" w:rsidRPr="008E46CF" w:rsidRDefault="00E73830" w:rsidP="009F350B">
            <w:r w:rsidRPr="008E46CF">
              <w:t>HS</w:t>
            </w:r>
          </w:p>
        </w:tc>
        <w:tc>
          <w:tcPr>
            <w:tcW w:w="5904" w:type="dxa"/>
          </w:tcPr>
          <w:p w14:paraId="59C78AF3" w14:textId="77777777" w:rsidR="00C461AD" w:rsidRPr="008E46CF" w:rsidRDefault="00C461AD" w:rsidP="00C873F3">
            <w:pPr>
              <w:numPr>
                <w:ilvl w:val="0"/>
                <w:numId w:val="9"/>
              </w:numPr>
              <w:ind w:left="0" w:hanging="113"/>
              <w:contextualSpacing/>
              <w:rPr>
                <w:rFonts w:eastAsia="Calibri" w:cs="Times New Roman"/>
              </w:rPr>
            </w:pPr>
            <w:r w:rsidRPr="008E46CF">
              <w:rPr>
                <w:rFonts w:eastAsia="Calibri" w:cs="Times New Roman"/>
              </w:rPr>
              <w:t>HS women had higher intakes of all key nutrients (energy, protein, fat, carbohydrate, fibre, calcium, iron, zinc, folate and vitamin C) at all time points</w:t>
            </w:r>
          </w:p>
          <w:p w14:paraId="0E34A3B7" w14:textId="4664B4ED" w:rsidR="00AB45DB" w:rsidRPr="008E46CF" w:rsidRDefault="00C461AD" w:rsidP="00C873F3">
            <w:pPr>
              <w:numPr>
                <w:ilvl w:val="0"/>
                <w:numId w:val="9"/>
              </w:numPr>
              <w:ind w:left="0" w:hanging="113"/>
              <w:contextualSpacing/>
              <w:rPr>
                <w:rFonts w:eastAsia="Calibri" w:cs="Times New Roman"/>
              </w:rPr>
            </w:pPr>
            <w:r w:rsidRPr="008E46CF">
              <w:rPr>
                <w:rFonts w:eastAsia="Calibri" w:cs="Times New Roman"/>
              </w:rPr>
              <w:t>HS consumed more F&amp;V than WFS</w:t>
            </w:r>
            <w:r w:rsidR="00AB45DB" w:rsidRPr="008E46CF">
              <w:rPr>
                <w:rFonts w:eastAsia="Calibri" w:cs="Times New Roman"/>
              </w:rPr>
              <w:t>:</w:t>
            </w:r>
          </w:p>
          <w:p w14:paraId="0DADCAD1" w14:textId="2665F3E9" w:rsidR="00AB45DB" w:rsidRPr="008E46CF" w:rsidRDefault="00C461AD" w:rsidP="00AB45DB">
            <w:pPr>
              <w:contextualSpacing/>
              <w:rPr>
                <w:rFonts w:eastAsia="Calibri" w:cs="Times New Roman"/>
              </w:rPr>
            </w:pPr>
            <w:r w:rsidRPr="008E46CF">
              <w:rPr>
                <w:rFonts w:eastAsia="Calibri" w:cs="Times New Roman"/>
              </w:rPr>
              <w:t xml:space="preserve">first follow up 4.1 vs 2.8 portions, </w:t>
            </w:r>
          </w:p>
          <w:p w14:paraId="2D23C265" w14:textId="304B04D1" w:rsidR="009F350B" w:rsidRPr="008E46CF" w:rsidRDefault="00C461AD" w:rsidP="00AB45DB">
            <w:pPr>
              <w:contextualSpacing/>
              <w:rPr>
                <w:rFonts w:eastAsia="Calibri" w:cs="Times New Roman"/>
              </w:rPr>
            </w:pPr>
            <w:r w:rsidRPr="008E46CF">
              <w:rPr>
                <w:rFonts w:eastAsia="Calibri" w:cs="Times New Roman"/>
              </w:rPr>
              <w:t>second follow up 3.7 vs 2.7 portions</w:t>
            </w:r>
          </w:p>
        </w:tc>
        <w:tc>
          <w:tcPr>
            <w:tcW w:w="1411" w:type="dxa"/>
          </w:tcPr>
          <w:p w14:paraId="4FE56B84" w14:textId="77777777" w:rsidR="009F350B" w:rsidRPr="008E46CF" w:rsidRDefault="009F350B" w:rsidP="00AB45DB">
            <w:pPr>
              <w:jc w:val="center"/>
            </w:pPr>
          </w:p>
        </w:tc>
        <w:tc>
          <w:tcPr>
            <w:tcW w:w="1411" w:type="dxa"/>
          </w:tcPr>
          <w:p w14:paraId="2F5A8417" w14:textId="64D56BBE" w:rsidR="009F350B" w:rsidRPr="008E46CF" w:rsidRDefault="009F350B" w:rsidP="00AB45DB">
            <w:pPr>
              <w:jc w:val="center"/>
            </w:pPr>
            <w:r w:rsidRPr="008E46CF">
              <w:rPr>
                <w:rFonts w:ascii="Wingdings" w:eastAsia="Wingdings" w:hAnsi="Wingdings" w:cs="Wingdings"/>
              </w:rPr>
              <w:t>á</w:t>
            </w:r>
          </w:p>
        </w:tc>
        <w:tc>
          <w:tcPr>
            <w:tcW w:w="1411" w:type="dxa"/>
          </w:tcPr>
          <w:p w14:paraId="3E8A37BA" w14:textId="6A93329C" w:rsidR="009F350B" w:rsidRPr="008E46CF" w:rsidRDefault="009F350B" w:rsidP="00AB45DB">
            <w:pPr>
              <w:jc w:val="center"/>
            </w:pPr>
            <w:r w:rsidRPr="008E46CF">
              <w:t>-</w:t>
            </w:r>
          </w:p>
        </w:tc>
        <w:tc>
          <w:tcPr>
            <w:tcW w:w="2592" w:type="dxa"/>
          </w:tcPr>
          <w:p w14:paraId="2C097BAA" w14:textId="77777777" w:rsidR="009F350B" w:rsidRPr="008E46CF" w:rsidRDefault="009F350B" w:rsidP="00C873F3">
            <w:pPr>
              <w:pStyle w:val="ListParagraph"/>
              <w:numPr>
                <w:ilvl w:val="0"/>
                <w:numId w:val="17"/>
              </w:numPr>
              <w:autoSpaceDE/>
              <w:autoSpaceDN/>
              <w:adjustRightInd/>
              <w:ind w:left="113" w:hanging="113"/>
            </w:pPr>
            <w:r w:rsidRPr="008E46CF">
              <w:t>Differences in over/ underreporting between groups</w:t>
            </w:r>
          </w:p>
          <w:p w14:paraId="5788BE73" w14:textId="02D9FF4E" w:rsidR="009F350B" w:rsidRPr="008E46CF" w:rsidRDefault="009F350B" w:rsidP="00C873F3">
            <w:pPr>
              <w:pStyle w:val="ListParagraph"/>
              <w:numPr>
                <w:ilvl w:val="0"/>
                <w:numId w:val="17"/>
              </w:numPr>
              <w:autoSpaceDE/>
              <w:autoSpaceDN/>
              <w:adjustRightInd/>
              <w:ind w:left="113" w:hanging="113"/>
            </w:pPr>
            <w:r w:rsidRPr="008E46CF">
              <w:t>Unadjusted estimates</w:t>
            </w:r>
          </w:p>
        </w:tc>
      </w:tr>
      <w:tr w:rsidR="005E0C4D" w:rsidRPr="008E46CF" w14:paraId="00326958" w14:textId="77777777" w:rsidTr="005E0C4D">
        <w:tc>
          <w:tcPr>
            <w:tcW w:w="1308" w:type="dxa"/>
          </w:tcPr>
          <w:p w14:paraId="3C620DFC" w14:textId="77777777" w:rsidR="009F350B" w:rsidRPr="008E46CF" w:rsidRDefault="009F350B" w:rsidP="009F350B">
            <w:pPr>
              <w:rPr>
                <w:b/>
                <w:bCs/>
              </w:rPr>
            </w:pPr>
            <w:r w:rsidRPr="008E46CF">
              <w:rPr>
                <w:b/>
                <w:bCs/>
              </w:rPr>
              <w:t>Thomas 2023</w:t>
            </w:r>
            <w:r w:rsidRPr="008E46CF">
              <w:rPr>
                <w:b/>
                <w:bCs/>
              </w:rPr>
              <w:fldChar w:fldCharType="begin"/>
            </w:r>
            <w:r w:rsidRPr="008E46CF">
              <w:rPr>
                <w:b/>
                <w:bCs/>
              </w:rPr>
              <w:instrText xml:space="preserve"> ADDIN EN.CITE &lt;EndNote&gt;&lt;Cite&gt;&lt;Author&gt;Thomas&lt;/Author&gt;&lt;Year&gt;2023&lt;/Year&gt;&lt;RecNum&gt;6930&lt;/RecNum&gt;&lt;DisplayText&gt;&lt;style face="superscript"&gt;47&lt;/style&gt;&lt;/DisplayText&gt;&lt;record&gt;&lt;rec-number&gt;6930&lt;/rec-number&gt;&lt;foreign-keys&gt;&lt;key app="EN" db-id="vd55r9f5apapzie0fa9vv20f59ptev0vtafs" timestamp="1709132876"&gt;6930&lt;/key&gt;&lt;/foreign-keys&gt;&lt;ref-type name="Journal Article"&gt;17&lt;/ref-type&gt;&lt;contributors&gt;&lt;authors&gt;&lt;author&gt;Thomas, M.&lt;/author&gt;&lt;author&gt;Moore, J. B.&lt;/author&gt;&lt;author&gt;Onuselogu, D. A.&lt;/author&gt;&lt;author&gt;Dalton, A.&lt;/author&gt;&lt;author&gt;Rains, T.&lt;/author&gt;&lt;author&gt;Lowry, E.&lt;/author&gt;&lt;author&gt;Sritharan, N.&lt;/author&gt;&lt;author&gt;Morris, M. A.&lt;/author&gt;&lt;/authors&gt;&lt;/contributors&gt;&lt;auth-address&gt;School of Food Sciences and Nutrition, University of Leeds, Leeds, UK.&amp;#xD;Leeds Institute for Data Analytics, University of Leeds, Leeds, UK.&amp;#xD;Sainsbury&amp;apos;s Plc, London, UK.&lt;/auth-address&gt;&lt;titles&gt;&lt;title&gt;Supermarket top-up of Healthy Start vouchers increases fruit and vegetable purchases in low-income households&lt;/title&gt;&lt;secondary-title&gt;Nutrition Bulletin&lt;/secondary-title&gt;&lt;/titles&gt;&lt;periodical&gt;&lt;full-title&gt;Nutrition Bulletin&lt;/full-title&gt;&lt;/periodical&gt;&lt;pages&gt;353-364&lt;/pages&gt;&lt;volume&gt;48&lt;/volume&gt;&lt;number&gt;3&lt;/number&gt;&lt;edition&gt;20230727&lt;/edition&gt;&lt;keywords&gt;&lt;keyword&gt;Humans&lt;/keyword&gt;&lt;keyword&gt;*Vegetables&lt;/keyword&gt;&lt;keyword&gt;*Fruit&lt;/keyword&gt;&lt;keyword&gt;Supermarkets&lt;/keyword&gt;&lt;keyword&gt;Poverty&lt;/keyword&gt;&lt;keyword&gt;Income&lt;/keyword&gt;&lt;keyword&gt;Healthy Start vouchers&lt;/keyword&gt;&lt;keyword&gt;fruit and vegetable consumption&lt;/keyword&gt;&lt;keyword&gt;health inequality&lt;/keyword&gt;&lt;keyword&gt;income inequality&lt;/keyword&gt;&lt;keyword&gt;supermarket transaction data&lt;/keyword&gt;&lt;/keywords&gt;&lt;dates&gt;&lt;year&gt;2023&lt;/year&gt;&lt;pub-dates&gt;&lt;date&gt;Sep&lt;/date&gt;&lt;/pub-dates&gt;&lt;/dates&gt;&lt;isbn&gt;1467-3010&lt;/isbn&gt;&lt;accession-num&gt;37501220&lt;/accession-num&gt;&lt;urls&gt;&lt;/urls&gt;&lt;electronic-resource-num&gt;10.1111/nbu.12627&lt;/electronic-resource-num&gt;&lt;remote-database-provider&gt;NLM&lt;/remote-database-provider&gt;&lt;language&gt;eng&lt;/language&gt;&lt;/record&gt;&lt;/Cite&gt;&lt;/EndNote&gt;</w:instrText>
            </w:r>
            <w:r w:rsidRPr="008E46CF">
              <w:rPr>
                <w:b/>
                <w:bCs/>
              </w:rPr>
              <w:fldChar w:fldCharType="separate"/>
            </w:r>
            <w:r w:rsidRPr="008E46CF">
              <w:rPr>
                <w:b/>
                <w:bCs/>
                <w:noProof/>
                <w:vertAlign w:val="superscript"/>
              </w:rPr>
              <w:t>47</w:t>
            </w:r>
            <w:r w:rsidRPr="008E46CF">
              <w:rPr>
                <w:b/>
                <w:bCs/>
              </w:rPr>
              <w:fldChar w:fldCharType="end"/>
            </w:r>
            <w:r w:rsidR="00FB775B" w:rsidRPr="008E46CF">
              <w:rPr>
                <w:b/>
                <w:bCs/>
              </w:rPr>
              <w:t>,</w:t>
            </w:r>
          </w:p>
          <w:p w14:paraId="7FFD1EA6" w14:textId="7A4C7F32" w:rsidR="00FB775B" w:rsidRPr="008E46CF" w:rsidRDefault="00FB775B" w:rsidP="009F350B">
            <w:r w:rsidRPr="008E46CF">
              <w:t>Sainsbury’s top up vouchers</w:t>
            </w:r>
          </w:p>
          <w:p w14:paraId="0360FB3E" w14:textId="360653C3" w:rsidR="00FB775B" w:rsidRPr="008E46CF" w:rsidRDefault="00FB775B" w:rsidP="009F350B">
            <w:pPr>
              <w:rPr>
                <w:b/>
                <w:bCs/>
              </w:rPr>
            </w:pPr>
          </w:p>
        </w:tc>
        <w:tc>
          <w:tcPr>
            <w:tcW w:w="5904" w:type="dxa"/>
          </w:tcPr>
          <w:p w14:paraId="18F24F0E" w14:textId="77777777" w:rsidR="00591863" w:rsidRPr="008E46CF" w:rsidRDefault="00591863" w:rsidP="00C873F3">
            <w:pPr>
              <w:numPr>
                <w:ilvl w:val="0"/>
                <w:numId w:val="11"/>
              </w:numPr>
              <w:ind w:left="113" w:hanging="113"/>
              <w:contextualSpacing/>
              <w:rPr>
                <w:rFonts w:eastAsia="Calibri" w:cs="Times New Roman"/>
              </w:rPr>
            </w:pPr>
            <w:r w:rsidRPr="008E46CF">
              <w:rPr>
                <w:rFonts w:eastAsia="Calibri" w:cs="Times New Roman"/>
              </w:rPr>
              <w:t>F&amp;V purchases increased by weight and by spend across the three time periods.</w:t>
            </w:r>
          </w:p>
          <w:p w14:paraId="22CF7CDE" w14:textId="77777777" w:rsidR="00591863" w:rsidRPr="008E46CF" w:rsidRDefault="00591863" w:rsidP="00C873F3">
            <w:pPr>
              <w:numPr>
                <w:ilvl w:val="0"/>
                <w:numId w:val="11"/>
              </w:numPr>
              <w:ind w:left="113" w:hanging="113"/>
              <w:contextualSpacing/>
              <w:rPr>
                <w:rFonts w:eastAsia="Calibri" w:cs="Times New Roman"/>
              </w:rPr>
            </w:pPr>
            <w:r w:rsidRPr="008E46CF">
              <w:rPr>
                <w:rFonts w:eastAsia="Calibri" w:cs="Times New Roman"/>
              </w:rPr>
              <w:t>Proportion of spend on F&amp;V increased between 2020 and 2021, but not between 2019 and 2020.</w:t>
            </w:r>
          </w:p>
          <w:p w14:paraId="0CF60DA5" w14:textId="341D669B" w:rsidR="00591863" w:rsidRPr="008E46CF" w:rsidRDefault="00591863" w:rsidP="00C873F3">
            <w:pPr>
              <w:numPr>
                <w:ilvl w:val="0"/>
                <w:numId w:val="11"/>
              </w:numPr>
              <w:ind w:left="113" w:hanging="113"/>
              <w:contextualSpacing/>
              <w:rPr>
                <w:rFonts w:eastAsia="Calibri" w:cs="Times New Roman"/>
              </w:rPr>
            </w:pPr>
            <w:r w:rsidRPr="008E46CF">
              <w:rPr>
                <w:rFonts w:eastAsia="Calibri" w:cs="Times New Roman"/>
              </w:rPr>
              <w:t>HH bought more portions of F&amp;V in 2021 compared to 2020 and 2019 (0.9 portions</w:t>
            </w:r>
            <w:r w:rsidR="00912E69" w:rsidRPr="008E46CF">
              <w:rPr>
                <w:rFonts w:eastAsia="Calibri" w:cs="Times New Roman"/>
              </w:rPr>
              <w:t>/</w:t>
            </w:r>
            <w:r w:rsidRPr="008E46CF">
              <w:rPr>
                <w:rFonts w:eastAsia="Calibri" w:cs="Times New Roman"/>
              </w:rPr>
              <w:t>day in 2021 compared to 2019, p= 0.007)</w:t>
            </w:r>
          </w:p>
          <w:p w14:paraId="567620DF" w14:textId="77777777" w:rsidR="00591863" w:rsidRPr="008E46CF" w:rsidRDefault="00591863" w:rsidP="00C873F3">
            <w:pPr>
              <w:numPr>
                <w:ilvl w:val="0"/>
                <w:numId w:val="11"/>
              </w:numPr>
              <w:ind w:left="113" w:hanging="113"/>
              <w:contextualSpacing/>
              <w:rPr>
                <w:rFonts w:eastAsia="Calibri" w:cs="Times New Roman"/>
              </w:rPr>
            </w:pPr>
            <w:r w:rsidRPr="008E46CF">
              <w:rPr>
                <w:rFonts w:eastAsia="Calibri" w:cs="Times New Roman"/>
              </w:rPr>
              <w:t>Redeeming baskets contained more portions of F&amp;V. This appeared to be driven by increased purchases of fruit</w:t>
            </w:r>
          </w:p>
          <w:p w14:paraId="3A93358B" w14:textId="343D0539" w:rsidR="009F350B" w:rsidRPr="008E46CF" w:rsidRDefault="00591863" w:rsidP="00C873F3">
            <w:pPr>
              <w:numPr>
                <w:ilvl w:val="0"/>
                <w:numId w:val="11"/>
              </w:numPr>
              <w:ind w:left="113" w:hanging="113"/>
              <w:contextualSpacing/>
              <w:rPr>
                <w:rFonts w:eastAsia="Calibri" w:cs="Times New Roman"/>
              </w:rPr>
            </w:pPr>
            <w:r w:rsidRPr="008E46CF">
              <w:rPr>
                <w:rFonts w:eastAsia="Calibri" w:cs="Times New Roman"/>
              </w:rPr>
              <w:t>Total spend was increased in the intervention grou</w:t>
            </w:r>
            <w:r w:rsidR="00912E69" w:rsidRPr="008E46CF">
              <w:rPr>
                <w:rFonts w:eastAsia="Calibri" w:cs="Times New Roman"/>
              </w:rPr>
              <w:t>p</w:t>
            </w:r>
          </w:p>
        </w:tc>
        <w:tc>
          <w:tcPr>
            <w:tcW w:w="1411" w:type="dxa"/>
          </w:tcPr>
          <w:p w14:paraId="3C79DBEE" w14:textId="02C93A33" w:rsidR="009F350B" w:rsidRPr="008E46CF" w:rsidRDefault="009F350B" w:rsidP="00AB45DB">
            <w:pPr>
              <w:jc w:val="center"/>
            </w:pPr>
            <w:r w:rsidRPr="008E46CF">
              <w:rPr>
                <w:rFonts w:ascii="Wingdings" w:eastAsia="Wingdings" w:hAnsi="Wingdings" w:cs="Wingdings"/>
              </w:rPr>
              <w:t>á</w:t>
            </w:r>
          </w:p>
        </w:tc>
        <w:tc>
          <w:tcPr>
            <w:tcW w:w="1411" w:type="dxa"/>
          </w:tcPr>
          <w:p w14:paraId="29F70969" w14:textId="77777777" w:rsidR="009F350B" w:rsidRPr="008E46CF" w:rsidRDefault="009F350B" w:rsidP="00AB45DB">
            <w:pPr>
              <w:jc w:val="center"/>
            </w:pPr>
          </w:p>
        </w:tc>
        <w:tc>
          <w:tcPr>
            <w:tcW w:w="1411" w:type="dxa"/>
          </w:tcPr>
          <w:p w14:paraId="0530D3B8" w14:textId="77777777" w:rsidR="009F350B" w:rsidRPr="008E46CF" w:rsidRDefault="009F350B" w:rsidP="00AB45DB">
            <w:pPr>
              <w:jc w:val="center"/>
            </w:pPr>
          </w:p>
        </w:tc>
        <w:tc>
          <w:tcPr>
            <w:tcW w:w="2592" w:type="dxa"/>
          </w:tcPr>
          <w:p w14:paraId="7CCA734A" w14:textId="77777777" w:rsidR="009F350B" w:rsidRPr="008E46CF" w:rsidRDefault="009F350B" w:rsidP="00C873F3">
            <w:pPr>
              <w:pStyle w:val="ListParagraph"/>
              <w:numPr>
                <w:ilvl w:val="0"/>
                <w:numId w:val="17"/>
              </w:numPr>
              <w:autoSpaceDE/>
              <w:autoSpaceDN/>
              <w:adjustRightInd/>
              <w:ind w:left="113" w:hanging="113"/>
            </w:pPr>
            <w:r w:rsidRPr="008E46CF">
              <w:t>Small dataset compared to number of recipients</w:t>
            </w:r>
          </w:p>
          <w:p w14:paraId="7DB5E9FF" w14:textId="77777777" w:rsidR="009F350B" w:rsidRPr="008E46CF" w:rsidRDefault="009F350B" w:rsidP="00C873F3">
            <w:pPr>
              <w:pStyle w:val="ListParagraph"/>
              <w:numPr>
                <w:ilvl w:val="0"/>
                <w:numId w:val="17"/>
              </w:numPr>
              <w:autoSpaceDE/>
              <w:autoSpaceDN/>
              <w:adjustRightInd/>
              <w:ind w:left="113" w:hanging="113"/>
            </w:pPr>
            <w:r w:rsidRPr="008E46CF">
              <w:t>More than half the sample only had one ‘redeeming’ shopping basket in the study period</w:t>
            </w:r>
          </w:p>
          <w:p w14:paraId="3D36F3C4" w14:textId="46DEE62E" w:rsidR="009F350B" w:rsidRPr="008E46CF" w:rsidRDefault="009F350B" w:rsidP="00C873F3">
            <w:pPr>
              <w:pStyle w:val="ListParagraph"/>
              <w:numPr>
                <w:ilvl w:val="0"/>
                <w:numId w:val="17"/>
              </w:numPr>
              <w:autoSpaceDE/>
              <w:autoSpaceDN/>
              <w:adjustRightInd/>
              <w:ind w:left="113" w:hanging="113"/>
            </w:pPr>
            <w:r w:rsidRPr="008E46CF">
              <w:t>Unadjusted estimates</w:t>
            </w:r>
          </w:p>
        </w:tc>
      </w:tr>
    </w:tbl>
    <w:p w14:paraId="6468E1E1" w14:textId="77777777" w:rsidR="00552F5B" w:rsidRPr="008E46CF" w:rsidRDefault="00552F5B" w:rsidP="00D525EE"/>
    <w:p w14:paraId="2D63F779" w14:textId="3483CF2A" w:rsidR="00E455CB" w:rsidRPr="008E46CF" w:rsidRDefault="00E455CB" w:rsidP="00E455CB">
      <w:pPr>
        <w:pStyle w:val="Caption"/>
        <w:keepNext/>
        <w:spacing w:after="0"/>
        <w:rPr>
          <w:rFonts w:ascii="Calibri" w:hAnsi="Calibri" w:cs="Calibri"/>
          <w:i w:val="0"/>
          <w:iCs w:val="0"/>
          <w:color w:val="auto"/>
          <w:sz w:val="22"/>
          <w:szCs w:val="22"/>
        </w:rPr>
      </w:pPr>
      <w:r w:rsidRPr="008E46CF">
        <w:rPr>
          <w:rFonts w:ascii="Calibri" w:hAnsi="Calibri" w:cs="Calibri"/>
          <w:i w:val="0"/>
          <w:iCs w:val="0"/>
          <w:color w:val="auto"/>
          <w:sz w:val="22"/>
          <w:szCs w:val="22"/>
        </w:rPr>
        <w:t>Table 4: Studies considering the impact of fruit and vegetable vouchers on food security</w:t>
      </w:r>
      <w:r w:rsidR="00101215" w:rsidRPr="008E46CF">
        <w:rPr>
          <w:rFonts w:ascii="Calibri" w:hAnsi="Calibri" w:cs="Calibri"/>
          <w:i w:val="0"/>
          <w:iCs w:val="0"/>
          <w:color w:val="auto"/>
          <w:sz w:val="22"/>
          <w:szCs w:val="22"/>
        </w:rPr>
        <w:t>, breastfeeding, low birthweight and maternal outcomes</w:t>
      </w:r>
    </w:p>
    <w:tbl>
      <w:tblPr>
        <w:tblStyle w:val="TableGrid"/>
        <w:tblW w:w="14040" w:type="dxa"/>
        <w:tblLook w:val="04A0" w:firstRow="1" w:lastRow="0" w:firstColumn="1" w:lastColumn="0" w:noHBand="0" w:noVBand="1"/>
      </w:tblPr>
      <w:tblGrid>
        <w:gridCol w:w="1008"/>
        <w:gridCol w:w="3672"/>
        <w:gridCol w:w="3120"/>
        <w:gridCol w:w="3120"/>
        <w:gridCol w:w="3120"/>
      </w:tblGrid>
      <w:tr w:rsidR="008E46CF" w:rsidRPr="008E46CF" w14:paraId="744A4830" w14:textId="77777777" w:rsidTr="00DD4EF0">
        <w:tc>
          <w:tcPr>
            <w:tcW w:w="1008" w:type="dxa"/>
          </w:tcPr>
          <w:p w14:paraId="4FF73094" w14:textId="527E42D5" w:rsidR="00830F09" w:rsidRPr="008E46CF" w:rsidRDefault="00830F09" w:rsidP="00764383">
            <w:r w:rsidRPr="008E46CF">
              <w:rPr>
                <w:b/>
                <w:bCs/>
              </w:rPr>
              <w:t>Paper ID</w:t>
            </w:r>
          </w:p>
        </w:tc>
        <w:tc>
          <w:tcPr>
            <w:tcW w:w="3672" w:type="dxa"/>
          </w:tcPr>
          <w:p w14:paraId="590F8FE1" w14:textId="591C3343" w:rsidR="00830F09" w:rsidRPr="008E46CF" w:rsidRDefault="00830F09" w:rsidP="00DD4EF0">
            <w:pPr>
              <w:jc w:val="center"/>
              <w:rPr>
                <w:b/>
                <w:bCs/>
              </w:rPr>
            </w:pPr>
            <w:r w:rsidRPr="008E46CF">
              <w:rPr>
                <w:b/>
                <w:bCs/>
              </w:rPr>
              <w:t>Food security</w:t>
            </w:r>
          </w:p>
        </w:tc>
        <w:tc>
          <w:tcPr>
            <w:tcW w:w="3120" w:type="dxa"/>
          </w:tcPr>
          <w:p w14:paraId="450F9D14" w14:textId="0C57E6F6" w:rsidR="00830F09" w:rsidRPr="008E46CF" w:rsidRDefault="00830F09" w:rsidP="00DD4EF0">
            <w:pPr>
              <w:jc w:val="center"/>
              <w:rPr>
                <w:b/>
                <w:bCs/>
              </w:rPr>
            </w:pPr>
            <w:r w:rsidRPr="008E46CF">
              <w:rPr>
                <w:b/>
                <w:bCs/>
              </w:rPr>
              <w:t>Breastfeeding</w:t>
            </w:r>
          </w:p>
        </w:tc>
        <w:tc>
          <w:tcPr>
            <w:tcW w:w="3120" w:type="dxa"/>
          </w:tcPr>
          <w:p w14:paraId="0309E927" w14:textId="1AA3DE75" w:rsidR="00830F09" w:rsidRPr="008E46CF" w:rsidRDefault="00DD4EF0" w:rsidP="00DD4EF0">
            <w:pPr>
              <w:jc w:val="center"/>
              <w:rPr>
                <w:b/>
                <w:bCs/>
              </w:rPr>
            </w:pPr>
            <w:r w:rsidRPr="008E46CF">
              <w:rPr>
                <w:b/>
                <w:bCs/>
              </w:rPr>
              <w:t>Low b</w:t>
            </w:r>
            <w:r w:rsidR="00830F09" w:rsidRPr="008E46CF">
              <w:rPr>
                <w:b/>
                <w:bCs/>
              </w:rPr>
              <w:t>irthweight</w:t>
            </w:r>
          </w:p>
        </w:tc>
        <w:tc>
          <w:tcPr>
            <w:tcW w:w="3120" w:type="dxa"/>
          </w:tcPr>
          <w:p w14:paraId="2E422B53" w14:textId="42E750A8" w:rsidR="00830F09" w:rsidRPr="008E46CF" w:rsidRDefault="00830F09" w:rsidP="00DD4EF0">
            <w:pPr>
              <w:jc w:val="center"/>
              <w:rPr>
                <w:b/>
                <w:bCs/>
              </w:rPr>
            </w:pPr>
            <w:r w:rsidRPr="008E46CF">
              <w:rPr>
                <w:b/>
                <w:bCs/>
              </w:rPr>
              <w:t>Maternal outcomes</w:t>
            </w:r>
          </w:p>
        </w:tc>
      </w:tr>
      <w:tr w:rsidR="008E46CF" w:rsidRPr="008E46CF" w14:paraId="72FFB6E1" w14:textId="77777777" w:rsidTr="00DD4EF0">
        <w:tc>
          <w:tcPr>
            <w:tcW w:w="1008" w:type="dxa"/>
          </w:tcPr>
          <w:p w14:paraId="60C050B9" w14:textId="50D6BBC5" w:rsidR="00DD4EF0" w:rsidRPr="008E46CF" w:rsidRDefault="00DD4EF0" w:rsidP="00DD4EF0">
            <w:r w:rsidRPr="008E46CF">
              <w:rPr>
                <w:b/>
                <w:bCs/>
              </w:rPr>
              <w:t>Kropf 2007</w: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 </w:instrText>
            </w:r>
            <w:r w:rsidRPr="008E46CF">
              <w:rPr>
                <w:b/>
                <w:bCs/>
              </w:rPr>
              <w:fldChar w:fldCharType="begin">
                <w:fldData xml:space="preserve">PEVuZE5vdGU+PENpdGU+PEF1dGhvcj5Lcm9wZjwvQXV0aG9yPjxZZWFyPjIwMDc8L1llYXI+PFJl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d29tZW4gb25seTwvY3VzdG9tMT48ZWxlY3Ryb25pYy1yZXNv
dXJjZS1udW0+ZG9pOjwvZWxlY3Ryb25pYy1yZXNvdXJjZS1udW0+PC9yZWNvcmQ+PC9DaXRlPjwv
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38</w:t>
            </w:r>
            <w:r w:rsidRPr="008E46CF">
              <w:rPr>
                <w:b/>
                <w:bCs/>
              </w:rPr>
              <w:fldChar w:fldCharType="end"/>
            </w:r>
          </w:p>
        </w:tc>
        <w:tc>
          <w:tcPr>
            <w:tcW w:w="3672" w:type="dxa"/>
          </w:tcPr>
          <w:p w14:paraId="4CE5A9A4" w14:textId="1BD5D037" w:rsidR="00DD4EF0" w:rsidRPr="008E46CF" w:rsidRDefault="00DD4EF0" w:rsidP="00DD4EF0">
            <w:r w:rsidRPr="008E46CF">
              <w:t>No significant differences in food security between groups, unadjusted estimates</w:t>
            </w:r>
          </w:p>
        </w:tc>
        <w:tc>
          <w:tcPr>
            <w:tcW w:w="3120" w:type="dxa"/>
          </w:tcPr>
          <w:p w14:paraId="21A9C9A7" w14:textId="54F289BA" w:rsidR="00DD4EF0" w:rsidRPr="008E46CF" w:rsidRDefault="00DD4EF0" w:rsidP="00DD4EF0">
            <w:pPr>
              <w:jc w:val="center"/>
            </w:pPr>
            <w:r w:rsidRPr="008E46CF">
              <w:t>-</w:t>
            </w:r>
          </w:p>
        </w:tc>
        <w:tc>
          <w:tcPr>
            <w:tcW w:w="3120" w:type="dxa"/>
          </w:tcPr>
          <w:p w14:paraId="09A9D3AD" w14:textId="49F541FA" w:rsidR="00DD4EF0" w:rsidRPr="008E46CF" w:rsidRDefault="00DD4EF0" w:rsidP="00DD4EF0">
            <w:pPr>
              <w:jc w:val="center"/>
            </w:pPr>
            <w:r w:rsidRPr="008E46CF">
              <w:t>-</w:t>
            </w:r>
          </w:p>
        </w:tc>
        <w:tc>
          <w:tcPr>
            <w:tcW w:w="3120" w:type="dxa"/>
          </w:tcPr>
          <w:p w14:paraId="532A5CAD" w14:textId="18D11BED" w:rsidR="00DD4EF0" w:rsidRPr="008E46CF" w:rsidRDefault="00DD4EF0" w:rsidP="00DD4EF0">
            <w:pPr>
              <w:jc w:val="center"/>
            </w:pPr>
            <w:r w:rsidRPr="008E46CF">
              <w:t>-</w:t>
            </w:r>
          </w:p>
        </w:tc>
      </w:tr>
      <w:tr w:rsidR="008E46CF" w:rsidRPr="008E46CF" w14:paraId="2206569B" w14:textId="77777777" w:rsidTr="00DD4EF0">
        <w:tc>
          <w:tcPr>
            <w:tcW w:w="1008" w:type="dxa"/>
          </w:tcPr>
          <w:p w14:paraId="5717C202" w14:textId="58EE5EF7" w:rsidR="00DD4EF0" w:rsidRPr="008E46CF" w:rsidRDefault="00DD4EF0" w:rsidP="00DD4EF0">
            <w:proofErr w:type="spellStart"/>
            <w:r w:rsidRPr="008E46CF">
              <w:rPr>
                <w:b/>
                <w:bCs/>
              </w:rPr>
              <w:t>Ridberg</w:t>
            </w:r>
            <w:proofErr w:type="spellEnd"/>
            <w:r w:rsidRPr="008E46CF">
              <w:rPr>
                <w:b/>
                <w:bCs/>
              </w:rPr>
              <w:t xml:space="preserve"> 2020*</w:t>
            </w:r>
            <w:r w:rsidRPr="008E46CF">
              <w:rPr>
                <w:b/>
                <w:bCs/>
              </w:rPr>
              <w:fldChar w:fldCharType="begin"/>
            </w:r>
            <w:r w:rsidRPr="008E46CF">
              <w:rPr>
                <w:b/>
                <w:bCs/>
              </w:rPr>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rPr>
                <w:b/>
                <w:bCs/>
              </w:rPr>
              <w:fldChar w:fldCharType="separate"/>
            </w:r>
            <w:r w:rsidRPr="008E46CF">
              <w:rPr>
                <w:b/>
                <w:bCs/>
                <w:noProof/>
                <w:vertAlign w:val="superscript"/>
              </w:rPr>
              <w:t>34</w:t>
            </w:r>
            <w:r w:rsidRPr="008E46CF">
              <w:rPr>
                <w:b/>
                <w:bCs/>
              </w:rPr>
              <w:fldChar w:fldCharType="end"/>
            </w:r>
          </w:p>
        </w:tc>
        <w:tc>
          <w:tcPr>
            <w:tcW w:w="3672" w:type="dxa"/>
          </w:tcPr>
          <w:p w14:paraId="5A24A814" w14:textId="77777777" w:rsidR="00DD4EF0" w:rsidRPr="008E46CF" w:rsidRDefault="00DD4EF0" w:rsidP="00C873F3">
            <w:pPr>
              <w:pStyle w:val="ListParagraph"/>
              <w:numPr>
                <w:ilvl w:val="0"/>
                <w:numId w:val="4"/>
              </w:numPr>
              <w:autoSpaceDE/>
              <w:autoSpaceDN/>
              <w:adjustRightInd/>
              <w:ind w:left="113" w:hanging="113"/>
            </w:pPr>
            <w:r w:rsidRPr="008E46CF">
              <w:t>Significantly more women in the intervention group were food insecure at baseline (53% intervention group vs 38% control group)</w:t>
            </w:r>
          </w:p>
          <w:p w14:paraId="4B50DF62" w14:textId="77777777" w:rsidR="00DD4EF0" w:rsidRPr="008E46CF" w:rsidRDefault="00DD4EF0" w:rsidP="00C873F3">
            <w:pPr>
              <w:pStyle w:val="ListParagraph"/>
              <w:numPr>
                <w:ilvl w:val="0"/>
                <w:numId w:val="4"/>
              </w:numPr>
              <w:autoSpaceDE/>
              <w:autoSpaceDN/>
              <w:adjustRightInd/>
              <w:ind w:left="113" w:hanging="113"/>
            </w:pPr>
            <w:r w:rsidRPr="008E46CF">
              <w:t xml:space="preserve">Amongst women who were food insecure at baseline, more women in the intervention group became food secure at follow up compared with </w:t>
            </w:r>
            <w:r w:rsidRPr="008E46CF">
              <w:lastRenderedPageBreak/>
              <w:t>women in the control group (23% vs 14%, p=0.04)</w:t>
            </w:r>
          </w:p>
          <w:p w14:paraId="78967D74" w14:textId="77777777" w:rsidR="00DD4EF0" w:rsidRPr="008E46CF" w:rsidRDefault="00DD4EF0" w:rsidP="00C873F3">
            <w:pPr>
              <w:pStyle w:val="ListParagraph"/>
              <w:numPr>
                <w:ilvl w:val="0"/>
                <w:numId w:val="4"/>
              </w:numPr>
              <w:autoSpaceDE/>
              <w:autoSpaceDN/>
              <w:adjustRightInd/>
              <w:ind w:left="113" w:hanging="113"/>
            </w:pPr>
            <w:r w:rsidRPr="008E46CF">
              <w:t>Using a continuous measure of food insecurity, food insecurity in the intervention group decreased from 3.32 at baseline to 2.32 at follow up. In the control group food insecurity decreased from 2.5 at baseline to 2.4 at follow up. Mean difference in change in score was 0.88 (p&lt;0.001)</w:t>
            </w:r>
          </w:p>
          <w:p w14:paraId="457AB2B3" w14:textId="4057B697" w:rsidR="00DD4EF0" w:rsidRPr="008E46CF" w:rsidRDefault="00DD4EF0" w:rsidP="00DD4EF0">
            <w:r w:rsidRPr="008E46CF">
              <w:t>Unadjusted estimates</w:t>
            </w:r>
          </w:p>
        </w:tc>
        <w:tc>
          <w:tcPr>
            <w:tcW w:w="3120" w:type="dxa"/>
          </w:tcPr>
          <w:p w14:paraId="0F264D0E" w14:textId="7F06FBC2" w:rsidR="00DD4EF0" w:rsidRPr="008E46CF" w:rsidRDefault="00DD4EF0" w:rsidP="00DD4EF0">
            <w:pPr>
              <w:jc w:val="center"/>
            </w:pPr>
            <w:r w:rsidRPr="008E46CF">
              <w:lastRenderedPageBreak/>
              <w:t>-</w:t>
            </w:r>
          </w:p>
        </w:tc>
        <w:tc>
          <w:tcPr>
            <w:tcW w:w="3120" w:type="dxa"/>
          </w:tcPr>
          <w:p w14:paraId="4B66C543" w14:textId="60F10170" w:rsidR="00DD4EF0" w:rsidRPr="008E46CF" w:rsidRDefault="00DD4EF0" w:rsidP="00DD4EF0">
            <w:pPr>
              <w:jc w:val="center"/>
            </w:pPr>
            <w:r w:rsidRPr="008E46CF">
              <w:t>-</w:t>
            </w:r>
          </w:p>
        </w:tc>
        <w:tc>
          <w:tcPr>
            <w:tcW w:w="3120" w:type="dxa"/>
          </w:tcPr>
          <w:p w14:paraId="40AA7780" w14:textId="29291EB4" w:rsidR="00DD4EF0" w:rsidRPr="008E46CF" w:rsidRDefault="00DD4EF0" w:rsidP="00DD4EF0">
            <w:pPr>
              <w:jc w:val="center"/>
            </w:pPr>
            <w:r w:rsidRPr="008E46CF">
              <w:t>-</w:t>
            </w:r>
          </w:p>
        </w:tc>
      </w:tr>
      <w:tr w:rsidR="008E46CF" w:rsidRPr="008E46CF" w14:paraId="79C22AD3" w14:textId="77777777" w:rsidTr="003522FE">
        <w:trPr>
          <w:trHeight w:val="1241"/>
        </w:trPr>
        <w:tc>
          <w:tcPr>
            <w:tcW w:w="1008" w:type="dxa"/>
          </w:tcPr>
          <w:p w14:paraId="68352BC8" w14:textId="481AD045" w:rsidR="00DD4EF0" w:rsidRPr="008E46CF" w:rsidRDefault="00DD4EF0" w:rsidP="00DD4EF0">
            <w:proofErr w:type="spellStart"/>
            <w:r w:rsidRPr="008E46CF">
              <w:rPr>
                <w:b/>
                <w:bCs/>
              </w:rPr>
              <w:t>Ridberg</w:t>
            </w:r>
            <w:proofErr w:type="spellEnd"/>
            <w:r w:rsidRPr="008E46CF">
              <w:rPr>
                <w:b/>
                <w:bCs/>
              </w:rPr>
              <w:t xml:space="preserve"> 2022*</w:t>
            </w:r>
            <w:r w:rsidRPr="008E46CF">
              <w:rPr>
                <w:b/>
                <w:bCs/>
              </w:rPr>
              <w:fldChar w:fldCharType="begin"/>
            </w:r>
            <w:r w:rsidRPr="008E46CF">
              <w:rPr>
                <w:b/>
                <w:bCs/>
              </w:rPr>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Pr="008E46CF">
              <w:rPr>
                <w:b/>
                <w:bCs/>
              </w:rPr>
              <w:fldChar w:fldCharType="separate"/>
            </w:r>
            <w:r w:rsidRPr="008E46CF">
              <w:rPr>
                <w:b/>
                <w:bCs/>
                <w:noProof/>
                <w:vertAlign w:val="superscript"/>
              </w:rPr>
              <w:t>35</w:t>
            </w:r>
            <w:r w:rsidRPr="008E46CF">
              <w:rPr>
                <w:b/>
                <w:bCs/>
              </w:rPr>
              <w:fldChar w:fldCharType="end"/>
            </w:r>
          </w:p>
        </w:tc>
        <w:tc>
          <w:tcPr>
            <w:tcW w:w="3672" w:type="dxa"/>
          </w:tcPr>
          <w:p w14:paraId="5ADD8FB1" w14:textId="3358BD6B" w:rsidR="00DD4EF0" w:rsidRPr="008E46CF" w:rsidRDefault="00DD4EF0" w:rsidP="00DD4EF0">
            <w:pPr>
              <w:rPr>
                <w:lang w:val="en-US"/>
              </w:rPr>
            </w:pPr>
            <w:r w:rsidRPr="008E46CF">
              <w:t>No significant differences in food security between groups at follow up, some adjustment for time varying confounding</w:t>
            </w:r>
          </w:p>
        </w:tc>
        <w:tc>
          <w:tcPr>
            <w:tcW w:w="3120" w:type="dxa"/>
          </w:tcPr>
          <w:p w14:paraId="00DE52B2" w14:textId="21F3FB61" w:rsidR="00DD4EF0" w:rsidRPr="008E46CF" w:rsidRDefault="00DD4EF0" w:rsidP="00DD4EF0">
            <w:pPr>
              <w:jc w:val="center"/>
            </w:pPr>
            <w:r w:rsidRPr="008E46CF">
              <w:t>-</w:t>
            </w:r>
          </w:p>
        </w:tc>
        <w:tc>
          <w:tcPr>
            <w:tcW w:w="3120" w:type="dxa"/>
          </w:tcPr>
          <w:p w14:paraId="6C171E86" w14:textId="27FF8245" w:rsidR="00DD4EF0" w:rsidRPr="008E46CF" w:rsidRDefault="00DD4EF0" w:rsidP="00DD4EF0">
            <w:pPr>
              <w:jc w:val="center"/>
            </w:pPr>
            <w:r w:rsidRPr="008E46CF">
              <w:t>-</w:t>
            </w:r>
          </w:p>
        </w:tc>
        <w:tc>
          <w:tcPr>
            <w:tcW w:w="3120" w:type="dxa"/>
          </w:tcPr>
          <w:p w14:paraId="4DFAECCC" w14:textId="1035563A" w:rsidR="00DD4EF0" w:rsidRPr="008E46CF" w:rsidRDefault="00DD4EF0" w:rsidP="00DD4EF0">
            <w:pPr>
              <w:jc w:val="center"/>
            </w:pPr>
            <w:r w:rsidRPr="008E46CF">
              <w:t>-</w:t>
            </w:r>
          </w:p>
        </w:tc>
      </w:tr>
      <w:tr w:rsidR="008E46CF" w:rsidRPr="008E46CF" w14:paraId="3D124138" w14:textId="77777777" w:rsidTr="00DD4EF0">
        <w:tc>
          <w:tcPr>
            <w:tcW w:w="1008" w:type="dxa"/>
          </w:tcPr>
          <w:p w14:paraId="28F1E8F3" w14:textId="1ADFA19E" w:rsidR="00830F09" w:rsidRPr="008E46CF" w:rsidRDefault="00830F09" w:rsidP="008B5F2B">
            <w:r w:rsidRPr="008E46CF">
              <w:rPr>
                <w:b/>
                <w:bCs/>
              </w:rPr>
              <w:t>Dundas 2023</w: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 </w:instrTex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6</w:t>
            </w:r>
            <w:r w:rsidRPr="008E46CF">
              <w:rPr>
                <w:b/>
                <w:bCs/>
              </w:rPr>
              <w:fldChar w:fldCharType="end"/>
            </w:r>
          </w:p>
        </w:tc>
        <w:tc>
          <w:tcPr>
            <w:tcW w:w="3672" w:type="dxa"/>
          </w:tcPr>
          <w:p w14:paraId="63827556" w14:textId="22188255" w:rsidR="00830F09" w:rsidRPr="008E46CF" w:rsidRDefault="00DD4EF0" w:rsidP="00DD4EF0">
            <w:pPr>
              <w:jc w:val="center"/>
            </w:pPr>
            <w:r w:rsidRPr="008E46CF">
              <w:t>-</w:t>
            </w:r>
          </w:p>
        </w:tc>
        <w:tc>
          <w:tcPr>
            <w:tcW w:w="3120" w:type="dxa"/>
          </w:tcPr>
          <w:p w14:paraId="6CC5306F" w14:textId="48BE42D1" w:rsidR="00830F09" w:rsidRPr="008E46CF" w:rsidRDefault="00830F09" w:rsidP="008B5F2B">
            <w:pPr>
              <w:ind w:left="113" w:hanging="113"/>
              <w:rPr>
                <w:b/>
                <w:bCs/>
              </w:rPr>
            </w:pPr>
            <w:r w:rsidRPr="008E46CF">
              <w:rPr>
                <w:b/>
                <w:bCs/>
              </w:rPr>
              <w:t>I</w:t>
            </w:r>
            <w:r w:rsidR="00AC0577" w:rsidRPr="008E46CF">
              <w:rPr>
                <w:b/>
                <w:bCs/>
              </w:rPr>
              <w:t xml:space="preserve">nfant </w:t>
            </w:r>
            <w:r w:rsidRPr="008E46CF">
              <w:rPr>
                <w:b/>
                <w:bCs/>
              </w:rPr>
              <w:t>F</w:t>
            </w:r>
            <w:r w:rsidR="00AC0577" w:rsidRPr="008E46CF">
              <w:rPr>
                <w:b/>
                <w:bCs/>
              </w:rPr>
              <w:t xml:space="preserve">eeding </w:t>
            </w:r>
            <w:r w:rsidRPr="008E46CF">
              <w:rPr>
                <w:b/>
                <w:bCs/>
              </w:rPr>
              <w:t>S</w:t>
            </w:r>
            <w:r w:rsidR="003522FE" w:rsidRPr="008E46CF">
              <w:rPr>
                <w:b/>
                <w:bCs/>
              </w:rPr>
              <w:t>tudy</w:t>
            </w:r>
            <w:r w:rsidR="00AC0577" w:rsidRPr="008E46CF">
              <w:rPr>
                <w:b/>
                <w:bCs/>
              </w:rPr>
              <w:t xml:space="preserve"> (IFS)</w:t>
            </w:r>
            <w:r w:rsidRPr="008E46CF">
              <w:rPr>
                <w:b/>
                <w:bCs/>
              </w:rPr>
              <w:t>:</w:t>
            </w:r>
          </w:p>
          <w:p w14:paraId="63E00437" w14:textId="77777777" w:rsidR="00830F09" w:rsidRPr="008E46CF" w:rsidRDefault="00830F09" w:rsidP="00C873F3">
            <w:pPr>
              <w:pStyle w:val="ListParagraph"/>
              <w:numPr>
                <w:ilvl w:val="0"/>
                <w:numId w:val="21"/>
              </w:numPr>
              <w:ind w:left="113" w:hanging="113"/>
            </w:pPr>
            <w:r w:rsidRPr="008E46CF">
              <w:t>R were less likely to have ever breastfed than E (57% vs 69%, p&lt; 0.0001)</w:t>
            </w:r>
          </w:p>
          <w:p w14:paraId="240E8F6B" w14:textId="5FEF579E" w:rsidR="00830F09" w:rsidRPr="008E46CF" w:rsidRDefault="00830F09" w:rsidP="00C873F3">
            <w:pPr>
              <w:pStyle w:val="ListParagraph"/>
              <w:numPr>
                <w:ilvl w:val="0"/>
                <w:numId w:val="21"/>
              </w:numPr>
              <w:ind w:left="113" w:hanging="113"/>
            </w:pPr>
            <w:r w:rsidRPr="008E46CF">
              <w:t xml:space="preserve">Duration of breastfeeding was less in R than E (average 1.37 months </w:t>
            </w:r>
            <w:r w:rsidR="00F11A7C" w:rsidRPr="008E46CF">
              <w:t>v</w:t>
            </w:r>
            <w:r w:rsidRPr="008E46CF">
              <w:t>s 1.94 months, p&lt; 0.0001)</w:t>
            </w:r>
          </w:p>
          <w:p w14:paraId="7B5C3981" w14:textId="77777777" w:rsidR="00830F09" w:rsidRPr="008E46CF" w:rsidRDefault="00830F09" w:rsidP="008B5F2B">
            <w:pPr>
              <w:pStyle w:val="ListParagraph"/>
              <w:ind w:left="113"/>
            </w:pPr>
          </w:p>
          <w:p w14:paraId="1C171070" w14:textId="251A1945" w:rsidR="00830F09" w:rsidRPr="008E46CF" w:rsidRDefault="00830F09" w:rsidP="008B5F2B">
            <w:pPr>
              <w:ind w:left="113" w:hanging="113"/>
              <w:rPr>
                <w:b/>
                <w:bCs/>
              </w:rPr>
            </w:pPr>
            <w:r w:rsidRPr="008E46CF">
              <w:rPr>
                <w:b/>
                <w:bCs/>
              </w:rPr>
              <w:t>G</w:t>
            </w:r>
            <w:r w:rsidR="00AC0577" w:rsidRPr="008E46CF">
              <w:rPr>
                <w:b/>
                <w:bCs/>
              </w:rPr>
              <w:t xml:space="preserve">rowing </w:t>
            </w:r>
            <w:r w:rsidRPr="008E46CF">
              <w:rPr>
                <w:b/>
                <w:bCs/>
              </w:rPr>
              <w:t>U</w:t>
            </w:r>
            <w:r w:rsidR="00AC0577" w:rsidRPr="008E46CF">
              <w:rPr>
                <w:b/>
                <w:bCs/>
              </w:rPr>
              <w:t xml:space="preserve">p in </w:t>
            </w:r>
            <w:r w:rsidRPr="008E46CF">
              <w:rPr>
                <w:b/>
                <w:bCs/>
              </w:rPr>
              <w:t>S</w:t>
            </w:r>
            <w:r w:rsidR="00AC0577" w:rsidRPr="008E46CF">
              <w:rPr>
                <w:b/>
                <w:bCs/>
              </w:rPr>
              <w:t>cotland (GUS)</w:t>
            </w:r>
            <w:r w:rsidRPr="008E46CF">
              <w:rPr>
                <w:b/>
                <w:bCs/>
              </w:rPr>
              <w:t>:</w:t>
            </w:r>
          </w:p>
          <w:p w14:paraId="3BDE54DB" w14:textId="77777777" w:rsidR="00830F09" w:rsidRPr="008E46CF" w:rsidRDefault="00830F09" w:rsidP="00C873F3">
            <w:pPr>
              <w:pStyle w:val="ListParagraph"/>
              <w:numPr>
                <w:ilvl w:val="0"/>
                <w:numId w:val="20"/>
              </w:numPr>
              <w:ind w:left="113" w:hanging="113"/>
            </w:pPr>
            <w:r w:rsidRPr="008E46CF">
              <w:t>No significant differences in breastfeeding rates or duration of breastfeeding</w:t>
            </w:r>
          </w:p>
          <w:p w14:paraId="6A37DFF0" w14:textId="77777777" w:rsidR="00830F09" w:rsidRPr="008E46CF" w:rsidRDefault="00830F09" w:rsidP="008B5F2B">
            <w:pPr>
              <w:ind w:left="113" w:hanging="113"/>
            </w:pPr>
          </w:p>
          <w:p w14:paraId="7C96F9C9" w14:textId="77777777" w:rsidR="00830F09" w:rsidRPr="008E46CF" w:rsidRDefault="00830F09" w:rsidP="008B5F2B">
            <w:pPr>
              <w:ind w:left="113" w:hanging="113"/>
              <w:rPr>
                <w:b/>
                <w:bCs/>
              </w:rPr>
            </w:pPr>
            <w:r w:rsidRPr="008E46CF">
              <w:rPr>
                <w:b/>
                <w:bCs/>
              </w:rPr>
              <w:t>Regression discontinuity analysis for GUS:</w:t>
            </w:r>
          </w:p>
          <w:p w14:paraId="1EDC53E3" w14:textId="77748E0C" w:rsidR="00830F09" w:rsidRPr="008E46CF" w:rsidRDefault="00830F09" w:rsidP="00C873F3">
            <w:pPr>
              <w:pStyle w:val="ListParagraph"/>
              <w:numPr>
                <w:ilvl w:val="0"/>
                <w:numId w:val="22"/>
              </w:numPr>
              <w:ind w:left="113" w:hanging="113"/>
            </w:pPr>
            <w:r w:rsidRPr="008E46CF">
              <w:lastRenderedPageBreak/>
              <w:t>There were no significant differences in breastfeeding between groups R and E. Those in group R breastfed for 0.45 months less than those in NE.</w:t>
            </w:r>
          </w:p>
        </w:tc>
        <w:tc>
          <w:tcPr>
            <w:tcW w:w="3120" w:type="dxa"/>
          </w:tcPr>
          <w:p w14:paraId="5BEB2A73" w14:textId="77777777" w:rsidR="00F11A7C" w:rsidRPr="008E46CF" w:rsidRDefault="00F11A7C" w:rsidP="00F11A7C">
            <w:pPr>
              <w:ind w:left="113" w:hanging="113"/>
              <w:rPr>
                <w:b/>
                <w:bCs/>
              </w:rPr>
            </w:pPr>
            <w:r w:rsidRPr="008E46CF">
              <w:rPr>
                <w:b/>
                <w:bCs/>
              </w:rPr>
              <w:lastRenderedPageBreak/>
              <w:t>IFS:</w:t>
            </w:r>
          </w:p>
          <w:p w14:paraId="57149B95" w14:textId="4288825B" w:rsidR="00F11A7C" w:rsidRPr="008E46CF" w:rsidRDefault="00F11A7C" w:rsidP="00C873F3">
            <w:pPr>
              <w:pStyle w:val="ListParagraph"/>
              <w:numPr>
                <w:ilvl w:val="0"/>
                <w:numId w:val="21"/>
              </w:numPr>
              <w:ind w:left="113" w:hanging="113"/>
            </w:pPr>
            <w:r w:rsidRPr="008E46CF">
              <w:t>No significant difference in low birth weight (&lt;2500g) between R and E, significantly fewer low birth weight infants in NE compared with R (0.052% vs 0.071%, p=0.025)</w:t>
            </w:r>
          </w:p>
          <w:p w14:paraId="595AA787" w14:textId="77777777" w:rsidR="00830F09" w:rsidRPr="008E46CF" w:rsidRDefault="00830F09" w:rsidP="008B5F2B"/>
          <w:p w14:paraId="05D9CA3A" w14:textId="77777777" w:rsidR="005F0309" w:rsidRPr="008E46CF" w:rsidRDefault="005F0309" w:rsidP="005F0309">
            <w:pPr>
              <w:ind w:left="113" w:hanging="113"/>
              <w:rPr>
                <w:b/>
                <w:bCs/>
              </w:rPr>
            </w:pPr>
            <w:r w:rsidRPr="008E46CF">
              <w:rPr>
                <w:b/>
                <w:bCs/>
              </w:rPr>
              <w:t>GUS:</w:t>
            </w:r>
          </w:p>
          <w:p w14:paraId="0598A253" w14:textId="77777777" w:rsidR="005F0309" w:rsidRPr="008E46CF" w:rsidRDefault="005F0309" w:rsidP="00C873F3">
            <w:pPr>
              <w:pStyle w:val="ListParagraph"/>
              <w:numPr>
                <w:ilvl w:val="0"/>
                <w:numId w:val="20"/>
              </w:numPr>
              <w:ind w:left="113" w:hanging="113"/>
            </w:pPr>
            <w:r w:rsidRPr="008E46CF">
              <w:t>No significant difference in the rate of low birthweight</w:t>
            </w:r>
          </w:p>
          <w:p w14:paraId="6C23D479" w14:textId="77777777" w:rsidR="005F0309" w:rsidRPr="008E46CF" w:rsidRDefault="005F0309" w:rsidP="008B5F2B"/>
          <w:p w14:paraId="0E050AC6" w14:textId="77777777" w:rsidR="00526FF3" w:rsidRPr="008E46CF" w:rsidRDefault="00526FF3" w:rsidP="00526FF3">
            <w:pPr>
              <w:ind w:left="113" w:hanging="113"/>
              <w:rPr>
                <w:b/>
                <w:bCs/>
              </w:rPr>
            </w:pPr>
            <w:r w:rsidRPr="008E46CF">
              <w:rPr>
                <w:b/>
                <w:bCs/>
              </w:rPr>
              <w:t>Regression discontinuity analysis for GUS:</w:t>
            </w:r>
          </w:p>
          <w:p w14:paraId="058AF7AC" w14:textId="359B1035" w:rsidR="00526FF3" w:rsidRPr="008E46CF" w:rsidRDefault="00526FF3" w:rsidP="008B5F2B">
            <w:r w:rsidRPr="008E46CF">
              <w:t xml:space="preserve">There were no significant differences in birthweight between groups R and E. Those </w:t>
            </w:r>
            <w:r w:rsidRPr="008E46CF">
              <w:lastRenderedPageBreak/>
              <w:t>in group R were more likely to have low birth weight infant than those in NE.</w:t>
            </w:r>
          </w:p>
        </w:tc>
        <w:tc>
          <w:tcPr>
            <w:tcW w:w="3120" w:type="dxa"/>
          </w:tcPr>
          <w:p w14:paraId="05F986DB" w14:textId="50BA2CE9" w:rsidR="00830F09" w:rsidRPr="008E46CF" w:rsidRDefault="00526FF3" w:rsidP="008B5F2B">
            <w:pPr>
              <w:rPr>
                <w:b/>
                <w:bCs/>
              </w:rPr>
            </w:pPr>
            <w:r w:rsidRPr="008E46CF">
              <w:rPr>
                <w:b/>
                <w:bCs/>
              </w:rPr>
              <w:lastRenderedPageBreak/>
              <w:t>GUS:</w:t>
            </w:r>
          </w:p>
          <w:p w14:paraId="50B73A60" w14:textId="77777777" w:rsidR="00526FF3" w:rsidRPr="008E46CF" w:rsidRDefault="00526FF3" w:rsidP="00C873F3">
            <w:pPr>
              <w:pStyle w:val="ListParagraph"/>
              <w:numPr>
                <w:ilvl w:val="0"/>
                <w:numId w:val="20"/>
              </w:numPr>
              <w:ind w:left="113" w:hanging="113"/>
            </w:pPr>
            <w:r w:rsidRPr="008E46CF">
              <w:t>No significant differences in maternal mental health between R and E. NE had significantly better mental health scores using SF-12 questionnaire (R= 50.69 vs NE=52.28, p=0.0045)</w:t>
            </w:r>
          </w:p>
          <w:p w14:paraId="3F4C2A8C" w14:textId="77777777" w:rsidR="00526FF3" w:rsidRPr="008E46CF" w:rsidRDefault="00526FF3" w:rsidP="008B5F2B"/>
        </w:tc>
      </w:tr>
      <w:tr w:rsidR="00830F09" w:rsidRPr="008E46CF" w14:paraId="591D14CA" w14:textId="77777777" w:rsidTr="00DD4EF0">
        <w:tc>
          <w:tcPr>
            <w:tcW w:w="1008" w:type="dxa"/>
          </w:tcPr>
          <w:p w14:paraId="005CE839" w14:textId="1047DB8E" w:rsidR="00830F09" w:rsidRPr="008E46CF" w:rsidRDefault="00830F09" w:rsidP="008B5F2B">
            <w:r w:rsidRPr="008E46CF">
              <w:rPr>
                <w:b/>
                <w:bCs/>
              </w:rPr>
              <w:t>Wang 2022</w:t>
            </w:r>
            <w:r w:rsidRPr="008E46CF">
              <w:rPr>
                <w:b/>
                <w:bCs/>
              </w:rPr>
              <w:fldChar w:fldCharType="begin"/>
            </w:r>
            <w:r w:rsidRPr="008E46CF">
              <w:rPr>
                <w:b/>
                <w:bCs/>
              </w:rPr>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rPr>
                <w:b/>
                <w:bCs/>
              </w:rPr>
              <w:fldChar w:fldCharType="separate"/>
            </w:r>
            <w:r w:rsidRPr="008E46CF">
              <w:rPr>
                <w:b/>
                <w:bCs/>
                <w:noProof/>
                <w:vertAlign w:val="superscript"/>
              </w:rPr>
              <w:t>36</w:t>
            </w:r>
            <w:r w:rsidRPr="008E46CF">
              <w:rPr>
                <w:b/>
                <w:bCs/>
              </w:rPr>
              <w:fldChar w:fldCharType="end"/>
            </w:r>
          </w:p>
        </w:tc>
        <w:tc>
          <w:tcPr>
            <w:tcW w:w="3672" w:type="dxa"/>
          </w:tcPr>
          <w:p w14:paraId="0745953F" w14:textId="214CB3A6" w:rsidR="00830F09" w:rsidRPr="008E46CF" w:rsidRDefault="00DD4EF0" w:rsidP="00DD4EF0">
            <w:pPr>
              <w:jc w:val="center"/>
            </w:pPr>
            <w:r w:rsidRPr="008E46CF">
              <w:t>-</w:t>
            </w:r>
          </w:p>
        </w:tc>
        <w:tc>
          <w:tcPr>
            <w:tcW w:w="3120" w:type="dxa"/>
          </w:tcPr>
          <w:p w14:paraId="137B50C2" w14:textId="6E6777DA" w:rsidR="00830F09" w:rsidRPr="008E46CF" w:rsidRDefault="00DD4EF0" w:rsidP="00DD4EF0">
            <w:pPr>
              <w:jc w:val="center"/>
            </w:pPr>
            <w:r w:rsidRPr="008E46CF">
              <w:t>-</w:t>
            </w:r>
          </w:p>
        </w:tc>
        <w:tc>
          <w:tcPr>
            <w:tcW w:w="3120" w:type="dxa"/>
          </w:tcPr>
          <w:p w14:paraId="7CD5CD2C" w14:textId="2B8C1453" w:rsidR="00830F09" w:rsidRPr="008E46CF" w:rsidRDefault="00DD4EF0" w:rsidP="008B5F2B">
            <w:r w:rsidRPr="008E46CF">
              <w:t>No significant differences in low birth weight</w:t>
            </w:r>
          </w:p>
        </w:tc>
        <w:tc>
          <w:tcPr>
            <w:tcW w:w="3120" w:type="dxa"/>
          </w:tcPr>
          <w:p w14:paraId="312D1678" w14:textId="69BA869F" w:rsidR="00830F09" w:rsidRPr="008E46CF" w:rsidRDefault="00DD4EF0" w:rsidP="008B5F2B">
            <w:r w:rsidRPr="008E46CF">
              <w:t>No significant differences found in any outcome examined (maternal gestational diabetes, maternal weight gain).</w:t>
            </w:r>
          </w:p>
        </w:tc>
      </w:tr>
    </w:tbl>
    <w:p w14:paraId="3CED435C" w14:textId="77777777" w:rsidR="006D5ED4" w:rsidRPr="008E46CF" w:rsidRDefault="006D5ED4" w:rsidP="006D5ED4"/>
    <w:p w14:paraId="362FF958" w14:textId="2BC36EDF" w:rsidR="006149F2" w:rsidRPr="008E46CF" w:rsidRDefault="001F4F3D" w:rsidP="001F4F3D">
      <w:pPr>
        <w:spacing w:after="0"/>
      </w:pPr>
      <w:r w:rsidRPr="008E46CF">
        <w:t xml:space="preserve">Table </w:t>
      </w:r>
      <w:r w:rsidR="00C66959" w:rsidRPr="008E46CF">
        <w:t>5</w:t>
      </w:r>
      <w:r w:rsidRPr="008E46CF">
        <w:t xml:space="preserve"> Studies considering the impact of fruit and vegetable vouchers: qualitative findings</w:t>
      </w:r>
    </w:p>
    <w:tbl>
      <w:tblPr>
        <w:tblStyle w:val="TableGrid"/>
        <w:tblW w:w="14060" w:type="dxa"/>
        <w:tblLook w:val="04A0" w:firstRow="1" w:lastRow="0" w:firstColumn="1" w:lastColumn="0" w:noHBand="0" w:noVBand="1"/>
      </w:tblPr>
      <w:tblGrid>
        <w:gridCol w:w="1169"/>
        <w:gridCol w:w="3442"/>
        <w:gridCol w:w="9449"/>
      </w:tblGrid>
      <w:tr w:rsidR="008E46CF" w:rsidRPr="008E46CF" w14:paraId="62571A52" w14:textId="77777777" w:rsidTr="006149F2">
        <w:tc>
          <w:tcPr>
            <w:tcW w:w="1169" w:type="dxa"/>
          </w:tcPr>
          <w:p w14:paraId="3CD79B18" w14:textId="747FABE7" w:rsidR="006149F2" w:rsidRPr="008E46CF" w:rsidRDefault="006149F2" w:rsidP="006149F2">
            <w:r w:rsidRPr="008E46CF">
              <w:rPr>
                <w:b/>
                <w:bCs/>
              </w:rPr>
              <w:t>Paper ID</w:t>
            </w:r>
          </w:p>
        </w:tc>
        <w:tc>
          <w:tcPr>
            <w:tcW w:w="3442" w:type="dxa"/>
          </w:tcPr>
          <w:p w14:paraId="3665BF63" w14:textId="60F2A059" w:rsidR="006149F2" w:rsidRPr="008E46CF" w:rsidRDefault="006149F2" w:rsidP="006149F2">
            <w:r w:rsidRPr="008E46CF">
              <w:rPr>
                <w:b/>
                <w:bCs/>
              </w:rPr>
              <w:t>Scheme, data collection</w:t>
            </w:r>
          </w:p>
        </w:tc>
        <w:tc>
          <w:tcPr>
            <w:tcW w:w="9449" w:type="dxa"/>
          </w:tcPr>
          <w:p w14:paraId="786C005E" w14:textId="56FE51AB" w:rsidR="006149F2" w:rsidRPr="008E46CF" w:rsidRDefault="006149F2" w:rsidP="006149F2">
            <w:r w:rsidRPr="008E46CF">
              <w:rPr>
                <w:b/>
                <w:bCs/>
              </w:rPr>
              <w:t>Main findings</w:t>
            </w:r>
          </w:p>
        </w:tc>
      </w:tr>
      <w:tr w:rsidR="008E46CF" w:rsidRPr="008E46CF" w14:paraId="3AF85ABB" w14:textId="77777777" w:rsidTr="006149F2">
        <w:tc>
          <w:tcPr>
            <w:tcW w:w="1169" w:type="dxa"/>
          </w:tcPr>
          <w:p w14:paraId="4299A583" w14:textId="758FF711" w:rsidR="006149F2" w:rsidRPr="008E46CF" w:rsidRDefault="006149F2" w:rsidP="006149F2">
            <w:r w:rsidRPr="008E46CF">
              <w:rPr>
                <w:b/>
                <w:bCs/>
              </w:rPr>
              <w:t>Blumberg 2022</w:t>
            </w:r>
            <w:r w:rsidRPr="008E46CF">
              <w:rPr>
                <w:b/>
                <w:bCs/>
              </w:rPr>
              <w:fldChar w:fldCharType="begin"/>
            </w:r>
            <w:r w:rsidRPr="008E46CF">
              <w:rPr>
                <w:b/>
                <w:bCs/>
              </w:rPr>
              <w:instrText xml:space="preserve"> ADDIN EN.CITE &lt;EndNote&gt;&lt;Cite&gt;&lt;Author&gt;Blumberg&lt;/Author&gt;&lt;Year&gt;2022&lt;/Year&gt;&lt;RecNum&gt;6901&lt;/RecNum&gt;&lt;DisplayText&gt;&lt;style face="superscript"&gt;37&lt;/style&gt;&lt;/DisplayText&gt;&lt;record&gt;&lt;rec-number&gt;6901&lt;/rec-number&gt;&lt;foreign-keys&gt;&lt;key app="EN" db-id="vd55r9f5apapzie0fa9vv20f59ptev0vtafs" timestamp="1696426600"&gt;6901&lt;/key&gt;&lt;/foreign-keys&gt;&lt;ref-type name="Journal Article"&gt;17&lt;/ref-type&gt;&lt;contributors&gt;&lt;authors&gt;&lt;author&gt;Blumberg, R.&lt;/author&gt;&lt;author&gt;Fowler, E.&lt;/author&gt;&lt;author&gt;Bai, Y.&lt;/author&gt;&lt;author&gt;Lal, P.&lt;/author&gt;&lt;author&gt;Smolen, A.&lt;/author&gt;&lt;author&gt;Dubrovsky, I.&lt;/author&gt;&lt;/authors&gt;&lt;/contributors&gt;&lt;titles&gt;&lt;title&gt;An Investigation of Social Ecological Barriers to and Facilitators of WIC Farmers Market Nutrition Program Voucher Redemption&lt;/title&gt;&lt;secondary-title&gt;NUTRIENTS&lt;/secondary-title&gt;&lt;/titles&gt;&lt;periodical&gt;&lt;full-title&gt;Nutrients&lt;/full-title&gt;&lt;/periodical&gt;&lt;volume&gt;14&lt;/volume&gt;&lt;number&gt;9&lt;/number&gt;&lt;keywords&gt;&lt;keyword&gt;social ecological model&lt;/keyword&gt;&lt;keyword&gt;Farmers Market Nutrition Program&lt;/keyword&gt;&lt;keyword&gt;food access&lt;/keyword&gt;&lt;keyword&gt;farmers&amp;apos; markets&lt;/keyword&gt;&lt;keyword&gt;local food&lt;/keyword&gt;&lt;keyword&gt;LOW-INCOME FAMILIES&lt;/keyword&gt;&lt;keyword&gt;VEGETABLE INTAKE&lt;/keyword&gt;&lt;keyword&gt;FOOD SECURITY&lt;/keyword&gt;&lt;keyword&gt;UNITED-STATES&lt;/keyword&gt;&lt;keyword&gt;FRUIT&lt;/keyword&gt;&lt;keyword&gt;WOMEN&lt;/keyword&gt;&lt;keyword&gt;CONSUMPTION&lt;/keyword&gt;&lt;keyword&gt;BEHAVIORS&lt;/keyword&gt;&lt;keyword&gt;ENVIRONMENT&lt;/keyword&gt;&lt;keyword&gt;ATTITUDES&lt;/keyword&gt;&lt;/keywords&gt;&lt;dates&gt;&lt;year&gt;2022&lt;/year&gt;&lt;pub-dates&gt;&lt;date&gt;2022-5&lt;/date&gt;&lt;/pub-dates&gt;&lt;/dates&gt;&lt;isbn&gt;2072-6643 J9 - NUTRIENTS&lt;/isbn&gt;&lt;accession-num&gt;rayyan-950438666&lt;/accession-num&gt;&lt;urls&gt;&lt;/urls&gt;&lt;custom1&gt;Times Cited in Web of Science Core Collection: 0 Total Times Cited: 0 Cited Reference Count: 67 | 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10.3390/nu14091871&lt;/electronic-resource-num&gt;&lt;language&gt;English&lt;/language&gt;&lt;/record&gt;&lt;/Cite&gt;&lt;/EndNote&gt;</w:instrText>
            </w:r>
            <w:r w:rsidRPr="008E46CF">
              <w:rPr>
                <w:b/>
                <w:bCs/>
              </w:rPr>
              <w:fldChar w:fldCharType="separate"/>
            </w:r>
            <w:r w:rsidRPr="008E46CF">
              <w:rPr>
                <w:b/>
                <w:bCs/>
                <w:noProof/>
                <w:vertAlign w:val="superscript"/>
              </w:rPr>
              <w:t>37</w:t>
            </w:r>
            <w:r w:rsidRPr="008E46CF">
              <w:rPr>
                <w:b/>
                <w:bCs/>
              </w:rPr>
              <w:fldChar w:fldCharType="end"/>
            </w:r>
          </w:p>
        </w:tc>
        <w:tc>
          <w:tcPr>
            <w:tcW w:w="3442" w:type="dxa"/>
          </w:tcPr>
          <w:p w14:paraId="2F06413C" w14:textId="77777777" w:rsidR="006149F2" w:rsidRPr="008E46CF" w:rsidRDefault="006149F2" w:rsidP="006149F2">
            <w:r w:rsidRPr="008E46CF">
              <w:t>Farmers’ Market Nutrition Program (FMNP), open question section in survey.</w:t>
            </w:r>
          </w:p>
          <w:p w14:paraId="1E017098" w14:textId="77777777" w:rsidR="006149F2" w:rsidRPr="008E46CF" w:rsidRDefault="006149F2" w:rsidP="006149F2"/>
          <w:p w14:paraId="1B6F77BF" w14:textId="035B749F" w:rsidR="006149F2" w:rsidRPr="008E46CF" w:rsidRDefault="006149F2" w:rsidP="006149F2">
            <w:r w:rsidRPr="008E46CF">
              <w:t>n = 329</w:t>
            </w:r>
          </w:p>
        </w:tc>
        <w:tc>
          <w:tcPr>
            <w:tcW w:w="9449" w:type="dxa"/>
          </w:tcPr>
          <w:p w14:paraId="69D821C2" w14:textId="77777777" w:rsidR="006149F2" w:rsidRPr="008E46CF" w:rsidRDefault="006149F2" w:rsidP="006149F2">
            <w:pPr>
              <w:ind w:left="113" w:hanging="113"/>
            </w:pPr>
            <w:r w:rsidRPr="008E46CF">
              <w:t>Barriers cited included:</w:t>
            </w:r>
          </w:p>
          <w:p w14:paraId="2393EFD6" w14:textId="77777777" w:rsidR="006149F2" w:rsidRPr="008E46CF" w:rsidRDefault="006149F2" w:rsidP="00C873F3">
            <w:pPr>
              <w:pStyle w:val="ListParagraph"/>
              <w:numPr>
                <w:ilvl w:val="0"/>
                <w:numId w:val="20"/>
              </w:numPr>
              <w:autoSpaceDE/>
              <w:autoSpaceDN/>
              <w:adjustRightInd/>
              <w:ind w:left="113" w:hanging="113"/>
            </w:pPr>
            <w:r w:rsidRPr="008E46CF">
              <w:t>Lack of time, interest, knowledge about the programme or access to transport</w:t>
            </w:r>
          </w:p>
          <w:p w14:paraId="7D64AED8" w14:textId="77777777" w:rsidR="006149F2" w:rsidRPr="008E46CF" w:rsidRDefault="006149F2" w:rsidP="00C873F3">
            <w:pPr>
              <w:pStyle w:val="ListParagraph"/>
              <w:numPr>
                <w:ilvl w:val="0"/>
                <w:numId w:val="20"/>
              </w:numPr>
              <w:autoSpaceDE/>
              <w:autoSpaceDN/>
              <w:adjustRightInd/>
              <w:ind w:left="113" w:hanging="113"/>
            </w:pPr>
            <w:r w:rsidRPr="008E46CF">
              <w:t>Language barriers, the presence of children, distance to, and opening times of, the market can make shopping difficult</w:t>
            </w:r>
          </w:p>
          <w:p w14:paraId="1E51961B" w14:textId="1A9486F6" w:rsidR="006149F2" w:rsidRPr="008E46CF" w:rsidRDefault="006149F2" w:rsidP="006149F2">
            <w:r w:rsidRPr="008E46CF">
              <w:t>The market is not reliable, sells out or lack variety</w:t>
            </w:r>
          </w:p>
        </w:tc>
      </w:tr>
      <w:tr w:rsidR="008E46CF" w:rsidRPr="008E46CF" w14:paraId="09DDB1D2" w14:textId="77777777" w:rsidTr="006149F2">
        <w:tc>
          <w:tcPr>
            <w:tcW w:w="1169" w:type="dxa"/>
          </w:tcPr>
          <w:p w14:paraId="6BD4F517" w14:textId="0B1C2006" w:rsidR="006149F2" w:rsidRPr="008E46CF" w:rsidRDefault="006149F2" w:rsidP="006149F2">
            <w:pPr>
              <w:rPr>
                <w:b/>
                <w:bCs/>
              </w:rPr>
            </w:pPr>
            <w:r w:rsidRPr="008E46CF">
              <w:rPr>
                <w:b/>
                <w:bCs/>
              </w:rPr>
              <w:t>Jacobs 2023</w:t>
            </w:r>
            <w:r w:rsidRPr="008E46CF">
              <w:rPr>
                <w:b/>
                <w:bCs/>
              </w:rPr>
              <w:fldChar w:fldCharType="begin"/>
            </w:r>
            <w:r w:rsidRPr="008E46CF">
              <w:rPr>
                <w:b/>
                <w:bCs/>
              </w:rPr>
              <w:instrText xml:space="preserve"> ADDIN EN.CITE &lt;EndNote&gt;&lt;Cite&gt;&lt;Author&gt;Jacobs&lt;/Author&gt;&lt;Year&gt;2023&lt;/Year&gt;&lt;RecNum&gt;6946&lt;/RecNum&gt;&lt;DisplayText&gt;&lt;style face="superscript"&gt;48&lt;/style&gt;&lt;/DisplayText&gt;&lt;record&gt;&lt;rec-number&gt;6946&lt;/rec-number&gt;&lt;foreign-keys&gt;&lt;key app="EN" db-id="vd55r9f5apapzie0fa9vv20f59ptev0vtafs" timestamp="1711550370"&gt;6946&lt;/key&gt;&lt;/foreign-keys&gt;&lt;ref-type name="Journal Article"&gt;17&lt;/ref-type&gt;&lt;contributors&gt;&lt;authors&gt;&lt;author&gt;Jacobs, Jacquelyn&lt;/author&gt;&lt;author&gt;Holcomb, Jennifer&lt;/author&gt;&lt;author&gt;Margellos-Anast, Helen&lt;/author&gt;&lt;author&gt;Martinez, Linda&lt;/author&gt;&lt;author&gt;San Miguel, Cindy&lt;/author&gt;&lt;/authors&gt;&lt;/contributors&gt;&lt;titles&gt;&lt;title&gt;An Evaluation of the Implementation of the Women, Infants, and Children (WIC) Farmers Market Nutrition Program at Four Chicago WIC Sites&lt;/title&gt;&lt;secondary-title&gt;Nutrients&lt;/secondary-title&gt;&lt;/titles&gt;&lt;periodical&gt;&lt;full-title&gt;Nutrients&lt;/full-title&gt;&lt;/periodical&gt;&lt;pages&gt;1122&lt;/pages&gt;&lt;volume&gt;15&lt;/volume&gt;&lt;number&gt;5&lt;/number&gt;&lt;dates&gt;&lt;year&gt;2023&lt;/year&gt;&lt;/dates&gt;&lt;isbn&gt;2072-6643&lt;/isbn&gt;&lt;accession-num&gt;doi:10.3390/nu15051122&lt;/accession-num&gt;&lt;urls&gt;&lt;related-urls&gt;&lt;url&gt;https://www.mdpi.com/2072-6643/15/5/1122&lt;/url&gt;&lt;/related-urls&gt;&lt;/urls&gt;&lt;/record&gt;&lt;/Cite&gt;&lt;/EndNote&gt;</w:instrText>
            </w:r>
            <w:r w:rsidRPr="008E46CF">
              <w:rPr>
                <w:b/>
                <w:bCs/>
              </w:rPr>
              <w:fldChar w:fldCharType="separate"/>
            </w:r>
            <w:r w:rsidRPr="008E46CF">
              <w:rPr>
                <w:b/>
                <w:bCs/>
                <w:noProof/>
                <w:vertAlign w:val="superscript"/>
              </w:rPr>
              <w:t>48</w:t>
            </w:r>
            <w:r w:rsidRPr="008E46CF">
              <w:rPr>
                <w:b/>
                <w:bCs/>
              </w:rPr>
              <w:fldChar w:fldCharType="end"/>
            </w:r>
          </w:p>
        </w:tc>
        <w:tc>
          <w:tcPr>
            <w:tcW w:w="3442" w:type="dxa"/>
          </w:tcPr>
          <w:p w14:paraId="70F69820" w14:textId="67B08A46" w:rsidR="006149F2" w:rsidRPr="008E46CF" w:rsidRDefault="006149F2" w:rsidP="006149F2">
            <w:r w:rsidRPr="008E46CF">
              <w:t>FMNP, semi-structured interviews with FMNP recipients and staff.</w:t>
            </w:r>
          </w:p>
          <w:p w14:paraId="3F370673" w14:textId="77777777" w:rsidR="006149F2" w:rsidRPr="008E46CF" w:rsidRDefault="006149F2" w:rsidP="006149F2"/>
          <w:p w14:paraId="63CB537D" w14:textId="5F2AF552" w:rsidR="006149F2" w:rsidRPr="008E46CF" w:rsidRDefault="006149F2" w:rsidP="006149F2">
            <w:r w:rsidRPr="008E46CF">
              <w:t>n = 21</w:t>
            </w:r>
          </w:p>
        </w:tc>
        <w:tc>
          <w:tcPr>
            <w:tcW w:w="9449" w:type="dxa"/>
          </w:tcPr>
          <w:p w14:paraId="28AC4C3E" w14:textId="77777777" w:rsidR="006149F2" w:rsidRPr="008E46CF" w:rsidRDefault="006149F2" w:rsidP="00C873F3">
            <w:pPr>
              <w:pStyle w:val="ListParagraph"/>
              <w:numPr>
                <w:ilvl w:val="0"/>
                <w:numId w:val="12"/>
              </w:numPr>
              <w:autoSpaceDE/>
              <w:autoSpaceDN/>
              <w:adjustRightInd/>
              <w:ind w:left="113" w:hanging="113"/>
            </w:pPr>
            <w:r w:rsidRPr="008E46CF">
              <w:t>Participants (staff and FMNP recipients) supported the underlying concept of FMNP and felt that it has the potential to improve access to F&amp;V</w:t>
            </w:r>
          </w:p>
          <w:p w14:paraId="74F5B99E" w14:textId="1830780C" w:rsidR="006149F2" w:rsidRPr="008E46CF" w:rsidRDefault="006149F2" w:rsidP="00C873F3">
            <w:pPr>
              <w:pStyle w:val="ListParagraph"/>
              <w:numPr>
                <w:ilvl w:val="0"/>
                <w:numId w:val="12"/>
              </w:numPr>
              <w:autoSpaceDE/>
              <w:autoSpaceDN/>
              <w:adjustRightInd/>
              <w:ind w:left="113" w:hanging="113"/>
            </w:pPr>
            <w:r w:rsidRPr="008E46CF">
              <w:t>FMNP recipients reflected positively on</w:t>
            </w:r>
            <w:r w:rsidR="00F967D8" w:rsidRPr="008E46CF">
              <w:t xml:space="preserve"> </w:t>
            </w:r>
            <w:r w:rsidRPr="008E46CF">
              <w:t>experiences at FM and felt that programme was important</w:t>
            </w:r>
          </w:p>
          <w:p w14:paraId="11DECD19" w14:textId="77777777" w:rsidR="006149F2" w:rsidRPr="008E46CF" w:rsidRDefault="006149F2" w:rsidP="00C873F3">
            <w:pPr>
              <w:pStyle w:val="ListParagraph"/>
              <w:numPr>
                <w:ilvl w:val="0"/>
                <w:numId w:val="12"/>
              </w:numPr>
              <w:autoSpaceDE/>
              <w:autoSpaceDN/>
              <w:adjustRightInd/>
              <w:ind w:left="113" w:hanging="113"/>
            </w:pPr>
            <w:r w:rsidRPr="008E46CF">
              <w:t>One recipient reported using the vouchers to supplement food that they already had when they didn’t have enough money to buy the foods they needed</w:t>
            </w:r>
          </w:p>
          <w:p w14:paraId="2B6F04BC" w14:textId="7A49273D" w:rsidR="006149F2" w:rsidRPr="008E46CF" w:rsidRDefault="006149F2" w:rsidP="00C873F3">
            <w:pPr>
              <w:pStyle w:val="ListParagraph"/>
              <w:numPr>
                <w:ilvl w:val="0"/>
                <w:numId w:val="12"/>
              </w:numPr>
              <w:autoSpaceDE/>
              <w:autoSpaceDN/>
              <w:adjustRightInd/>
              <w:ind w:left="113" w:hanging="113"/>
            </w:pPr>
            <w:r w:rsidRPr="008E46CF">
              <w:t xml:space="preserve">Staff reported WIC </w:t>
            </w:r>
            <w:r w:rsidR="00F967D8" w:rsidRPr="008E46CF">
              <w:t>claimants</w:t>
            </w:r>
            <w:r w:rsidRPr="008E46CF">
              <w:t xml:space="preserve"> aware of the FMNP asking about it in subsequent seasons</w:t>
            </w:r>
          </w:p>
          <w:p w14:paraId="5D15732B" w14:textId="77777777" w:rsidR="006149F2" w:rsidRPr="008E46CF" w:rsidRDefault="006149F2" w:rsidP="00C873F3">
            <w:pPr>
              <w:pStyle w:val="ListParagraph"/>
              <w:numPr>
                <w:ilvl w:val="0"/>
                <w:numId w:val="12"/>
              </w:numPr>
              <w:autoSpaceDE/>
              <w:autoSpaceDN/>
              <w:adjustRightInd/>
              <w:ind w:left="113" w:hanging="113"/>
            </w:pPr>
            <w:r w:rsidRPr="008E46CF">
              <w:t>Some FMNP recipients expressed a preference for FM produce over supermarket produce due to belief that FM had superior quality/were fresher.</w:t>
            </w:r>
          </w:p>
          <w:p w14:paraId="1AF00E6B" w14:textId="752D0835" w:rsidR="006149F2" w:rsidRPr="008E46CF" w:rsidRDefault="0036575E" w:rsidP="00C873F3">
            <w:pPr>
              <w:pStyle w:val="ListParagraph"/>
              <w:numPr>
                <w:ilvl w:val="0"/>
                <w:numId w:val="12"/>
              </w:numPr>
              <w:autoSpaceDE/>
              <w:autoSpaceDN/>
              <w:adjustRightInd/>
              <w:ind w:left="113" w:hanging="113"/>
            </w:pPr>
            <w:r w:rsidRPr="008E46CF">
              <w:t>Among</w:t>
            </w:r>
            <w:r w:rsidR="006149F2" w:rsidRPr="008E46CF">
              <w:t xml:space="preserve"> recipients </w:t>
            </w:r>
            <w:r w:rsidRPr="008E46CF">
              <w:t xml:space="preserve">who </w:t>
            </w:r>
            <w:r w:rsidR="006149F2" w:rsidRPr="008E46CF">
              <w:t>didn’t redeem the coupons</w:t>
            </w:r>
            <w:r w:rsidR="00154A07" w:rsidRPr="008E46CF">
              <w:t xml:space="preserve">, </w:t>
            </w:r>
            <w:r w:rsidR="006149F2" w:rsidRPr="008E46CF">
              <w:t>some were unsure where they could be used.</w:t>
            </w:r>
          </w:p>
          <w:p w14:paraId="5822BBAF" w14:textId="77777777" w:rsidR="00154A07" w:rsidRPr="008E46CF" w:rsidRDefault="006149F2" w:rsidP="00C873F3">
            <w:pPr>
              <w:pStyle w:val="ListParagraph"/>
              <w:numPr>
                <w:ilvl w:val="0"/>
                <w:numId w:val="12"/>
              </w:numPr>
              <w:autoSpaceDE/>
              <w:autoSpaceDN/>
              <w:adjustRightInd/>
              <w:ind w:left="113" w:hanging="113"/>
            </w:pPr>
            <w:r w:rsidRPr="008E46CF">
              <w:t>Some recipients felt that processes around FMNP could be better standardised between WIC sites</w:t>
            </w:r>
          </w:p>
          <w:p w14:paraId="0A4EBE0D" w14:textId="25736CD4" w:rsidR="006149F2" w:rsidRPr="008E46CF" w:rsidRDefault="006149F2" w:rsidP="00C873F3">
            <w:pPr>
              <w:pStyle w:val="ListParagraph"/>
              <w:numPr>
                <w:ilvl w:val="0"/>
                <w:numId w:val="12"/>
              </w:numPr>
              <w:autoSpaceDE/>
              <w:autoSpaceDN/>
              <w:adjustRightInd/>
              <w:ind w:left="113" w:hanging="113"/>
            </w:pPr>
            <w:r w:rsidRPr="008E46CF">
              <w:t>Some suggested smaller ‘pop-up’ shops in communities without FM to allow more recipients to use the vouchers.</w:t>
            </w:r>
          </w:p>
        </w:tc>
      </w:tr>
      <w:tr w:rsidR="008E46CF" w:rsidRPr="008E46CF" w14:paraId="0706336A" w14:textId="77777777" w:rsidTr="006149F2">
        <w:trPr>
          <w:trHeight w:val="269"/>
        </w:trPr>
        <w:tc>
          <w:tcPr>
            <w:tcW w:w="1169" w:type="dxa"/>
            <w:vMerge w:val="restart"/>
          </w:tcPr>
          <w:p w14:paraId="490A809E" w14:textId="77777777" w:rsidR="006149F2" w:rsidRPr="008E46CF" w:rsidRDefault="006149F2">
            <w:pPr>
              <w:rPr>
                <w:b/>
                <w:bCs/>
              </w:rPr>
            </w:pPr>
            <w:r w:rsidRPr="008E46CF">
              <w:rPr>
                <w:b/>
                <w:bCs/>
              </w:rPr>
              <w:t>Dundas 2023</w: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 </w:instrText>
            </w:r>
            <w:r w:rsidRPr="008E46CF">
              <w:rPr>
                <w:b/>
                <w:bCs/>
              </w:rPr>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6</w:t>
            </w:r>
            <w:r w:rsidRPr="008E46CF">
              <w:rPr>
                <w:b/>
                <w:bCs/>
              </w:rPr>
              <w:fldChar w:fldCharType="end"/>
            </w:r>
          </w:p>
        </w:tc>
        <w:tc>
          <w:tcPr>
            <w:tcW w:w="3442" w:type="dxa"/>
            <w:vMerge w:val="restart"/>
          </w:tcPr>
          <w:p w14:paraId="32F518C6" w14:textId="1B18A3AC" w:rsidR="006149F2" w:rsidRPr="008E46CF" w:rsidRDefault="0047069C">
            <w:r w:rsidRPr="008E46CF">
              <w:t>Healthy Start (HS), s</w:t>
            </w:r>
            <w:r w:rsidR="006149F2" w:rsidRPr="008E46CF">
              <w:t xml:space="preserve">emi-structured interviews with low income </w:t>
            </w:r>
            <w:r w:rsidR="006149F2" w:rsidRPr="008E46CF">
              <w:lastRenderedPageBreak/>
              <w:t xml:space="preserve">mothers, including those receiving and not receiving </w:t>
            </w:r>
            <w:r w:rsidRPr="008E46CF">
              <w:t>p</w:t>
            </w:r>
            <w:r w:rsidR="006149F2" w:rsidRPr="008E46CF">
              <w:t>aper-based HS.</w:t>
            </w:r>
          </w:p>
          <w:p w14:paraId="7FBA0679" w14:textId="77777777" w:rsidR="006149F2" w:rsidRPr="008E46CF" w:rsidRDefault="006149F2"/>
          <w:p w14:paraId="1E97418D" w14:textId="718BB24F" w:rsidR="006149F2" w:rsidRPr="008E46CF" w:rsidRDefault="0047069C">
            <w:pPr>
              <w:rPr>
                <w:lang w:val="it-IT"/>
              </w:rPr>
            </w:pPr>
            <w:r w:rsidRPr="008E46CF">
              <w:rPr>
                <w:lang w:val="it-IT"/>
              </w:rPr>
              <w:t xml:space="preserve">n </w:t>
            </w:r>
            <w:r w:rsidR="006149F2" w:rsidRPr="008E46CF">
              <w:rPr>
                <w:lang w:val="it-IT"/>
              </w:rPr>
              <w:t>=</w:t>
            </w:r>
            <w:r w:rsidRPr="008E46CF">
              <w:rPr>
                <w:lang w:val="it-IT"/>
              </w:rPr>
              <w:t xml:space="preserve"> </w:t>
            </w:r>
            <w:r w:rsidR="006149F2" w:rsidRPr="008E46CF">
              <w:rPr>
                <w:lang w:val="it-IT"/>
              </w:rPr>
              <w:t xml:space="preserve">22 </w:t>
            </w:r>
            <w:proofErr w:type="spellStart"/>
            <w:r w:rsidR="006149F2" w:rsidRPr="008E46CF">
              <w:rPr>
                <w:lang w:val="it-IT"/>
              </w:rPr>
              <w:t>recipients</w:t>
            </w:r>
            <w:proofErr w:type="spellEnd"/>
          </w:p>
          <w:p w14:paraId="2BBA7FC9" w14:textId="356BE535" w:rsidR="006149F2" w:rsidRPr="008E46CF" w:rsidRDefault="0047069C">
            <w:pPr>
              <w:rPr>
                <w:lang w:val="it-IT"/>
              </w:rPr>
            </w:pPr>
            <w:r w:rsidRPr="008E46CF">
              <w:rPr>
                <w:lang w:val="it-IT"/>
              </w:rPr>
              <w:t xml:space="preserve">n </w:t>
            </w:r>
            <w:r w:rsidR="006149F2" w:rsidRPr="008E46CF">
              <w:rPr>
                <w:lang w:val="it-IT"/>
              </w:rPr>
              <w:t>=</w:t>
            </w:r>
            <w:r w:rsidRPr="008E46CF">
              <w:rPr>
                <w:lang w:val="it-IT"/>
              </w:rPr>
              <w:t xml:space="preserve"> </w:t>
            </w:r>
            <w:r w:rsidR="006149F2" w:rsidRPr="008E46CF">
              <w:rPr>
                <w:lang w:val="it-IT"/>
              </w:rPr>
              <w:t>18 non</w:t>
            </w:r>
            <w:r w:rsidRPr="008E46CF">
              <w:rPr>
                <w:lang w:val="it-IT"/>
              </w:rPr>
              <w:t>-</w:t>
            </w:r>
            <w:proofErr w:type="spellStart"/>
            <w:r w:rsidR="006149F2" w:rsidRPr="008E46CF">
              <w:rPr>
                <w:lang w:val="it-IT"/>
              </w:rPr>
              <w:t>recipients</w:t>
            </w:r>
            <w:proofErr w:type="spellEnd"/>
          </w:p>
        </w:tc>
        <w:tc>
          <w:tcPr>
            <w:tcW w:w="9449" w:type="dxa"/>
            <w:vMerge w:val="restart"/>
          </w:tcPr>
          <w:p w14:paraId="2CC51963" w14:textId="77777777" w:rsidR="006149F2" w:rsidRPr="008E46CF" w:rsidRDefault="006149F2" w:rsidP="00C873F3">
            <w:pPr>
              <w:pStyle w:val="ListParagraph"/>
              <w:numPr>
                <w:ilvl w:val="0"/>
                <w:numId w:val="41"/>
              </w:numPr>
              <w:autoSpaceDE/>
              <w:autoSpaceDN/>
              <w:adjustRightInd/>
              <w:ind w:left="113" w:hanging="113"/>
            </w:pPr>
            <w:r w:rsidRPr="008E46CF">
              <w:lastRenderedPageBreak/>
              <w:t>Overall, participants had good understanding about the aims of scheme but confusion around eligibility criteria</w:t>
            </w:r>
          </w:p>
          <w:p w14:paraId="206BBCDD" w14:textId="77777777" w:rsidR="006149F2" w:rsidRPr="008E46CF" w:rsidRDefault="006149F2" w:rsidP="00C873F3">
            <w:pPr>
              <w:pStyle w:val="ListParagraph"/>
              <w:numPr>
                <w:ilvl w:val="0"/>
                <w:numId w:val="41"/>
              </w:numPr>
              <w:autoSpaceDE/>
              <w:autoSpaceDN/>
              <w:adjustRightInd/>
              <w:ind w:left="113" w:hanging="113"/>
            </w:pPr>
            <w:r w:rsidRPr="008E46CF">
              <w:t>Some were unaware of the scheme</w:t>
            </w:r>
          </w:p>
          <w:p w14:paraId="60393237" w14:textId="77777777" w:rsidR="006149F2" w:rsidRPr="008E46CF" w:rsidRDefault="006149F2" w:rsidP="00C873F3">
            <w:pPr>
              <w:pStyle w:val="ListParagraph"/>
              <w:numPr>
                <w:ilvl w:val="0"/>
                <w:numId w:val="41"/>
              </w:numPr>
              <w:autoSpaceDE/>
              <w:autoSpaceDN/>
              <w:adjustRightInd/>
              <w:ind w:left="113" w:hanging="113"/>
            </w:pPr>
            <w:r w:rsidRPr="008E46CF">
              <w:t>Recipients felt positively about HS</w:t>
            </w:r>
          </w:p>
          <w:p w14:paraId="0D485036" w14:textId="00A92C5F" w:rsidR="006149F2" w:rsidRPr="008E46CF" w:rsidRDefault="00701F6B" w:rsidP="00C873F3">
            <w:pPr>
              <w:pStyle w:val="ListParagraph"/>
              <w:numPr>
                <w:ilvl w:val="0"/>
                <w:numId w:val="41"/>
              </w:numPr>
              <w:autoSpaceDE/>
              <w:autoSpaceDN/>
              <w:adjustRightInd/>
              <w:ind w:left="113" w:hanging="113"/>
            </w:pPr>
            <w:r w:rsidRPr="008E46CF">
              <w:t>C</w:t>
            </w:r>
            <w:r w:rsidR="006149F2" w:rsidRPr="008E46CF">
              <w:t>ritical about low voucher value and limited eligibility criteria</w:t>
            </w:r>
          </w:p>
          <w:p w14:paraId="2A39CE22" w14:textId="77777777" w:rsidR="006149F2" w:rsidRPr="008E46CF" w:rsidRDefault="006149F2" w:rsidP="00C873F3">
            <w:pPr>
              <w:pStyle w:val="ListParagraph"/>
              <w:numPr>
                <w:ilvl w:val="0"/>
                <w:numId w:val="41"/>
              </w:numPr>
              <w:ind w:left="113" w:hanging="113"/>
            </w:pPr>
            <w:r w:rsidRPr="008E46CF">
              <w:t>Some saw the vouchers as a health intervention and others as a financial resource</w:t>
            </w:r>
          </w:p>
          <w:p w14:paraId="06A5AFC5" w14:textId="7517D8BA" w:rsidR="006149F2" w:rsidRPr="008E46CF" w:rsidRDefault="006149F2" w:rsidP="00C873F3">
            <w:pPr>
              <w:pStyle w:val="ListParagraph"/>
              <w:numPr>
                <w:ilvl w:val="0"/>
                <w:numId w:val="41"/>
              </w:numPr>
              <w:ind w:left="113" w:hanging="113"/>
            </w:pPr>
            <w:r w:rsidRPr="008E46CF">
              <w:t>Most used vouchers in supermarkets</w:t>
            </w:r>
            <w:r w:rsidR="00701F6B" w:rsidRPr="008E46CF">
              <w:t xml:space="preserve"> </w:t>
            </w:r>
            <w:r w:rsidRPr="008E46CF">
              <w:t>- better value and range of produce, felt more confident that they would be accepted and handled discretely, and less likely to check shopping</w:t>
            </w:r>
          </w:p>
          <w:p w14:paraId="1D54BBA3" w14:textId="77777777" w:rsidR="006149F2" w:rsidRPr="008E46CF" w:rsidRDefault="006149F2" w:rsidP="00C873F3">
            <w:pPr>
              <w:pStyle w:val="ListParagraph"/>
              <w:numPr>
                <w:ilvl w:val="0"/>
                <w:numId w:val="41"/>
              </w:numPr>
              <w:autoSpaceDE/>
              <w:autoSpaceDN/>
              <w:adjustRightInd/>
              <w:ind w:left="113" w:hanging="113"/>
            </w:pPr>
            <w:r w:rsidRPr="008E46CF">
              <w:t>Some used the vouchers to buy more or more expensive F&amp;V</w:t>
            </w:r>
          </w:p>
          <w:p w14:paraId="56AF0FFD" w14:textId="77777777" w:rsidR="006149F2" w:rsidRPr="008E46CF" w:rsidRDefault="006149F2" w:rsidP="00C873F3">
            <w:pPr>
              <w:pStyle w:val="ListParagraph"/>
              <w:numPr>
                <w:ilvl w:val="0"/>
                <w:numId w:val="41"/>
              </w:numPr>
              <w:autoSpaceDE/>
              <w:autoSpaceDN/>
              <w:adjustRightInd/>
              <w:ind w:left="113" w:hanging="113"/>
            </w:pPr>
            <w:r w:rsidRPr="008E46CF">
              <w:t>No one stated that HS influenced their decision to formula feed or breastfeed, formula feeding mothers felt it was unfair that they didn’t have any money left over for F&amp;V. Many had tried to breastfeed but were not successful</w:t>
            </w:r>
          </w:p>
          <w:p w14:paraId="15054A75" w14:textId="77777777" w:rsidR="006149F2" w:rsidRPr="008E46CF" w:rsidRDefault="006149F2" w:rsidP="00C873F3">
            <w:pPr>
              <w:pStyle w:val="ListParagraph"/>
              <w:numPr>
                <w:ilvl w:val="0"/>
                <w:numId w:val="12"/>
              </w:numPr>
              <w:autoSpaceDE/>
              <w:autoSpaceDN/>
              <w:adjustRightInd/>
              <w:ind w:left="113" w:hanging="113"/>
            </w:pPr>
            <w:r w:rsidRPr="008E46CF">
              <w:t>Some saved HS vouchers for emergencies</w:t>
            </w:r>
          </w:p>
        </w:tc>
      </w:tr>
      <w:tr w:rsidR="008E46CF" w:rsidRPr="008E46CF" w14:paraId="7EF36125" w14:textId="77777777" w:rsidTr="006149F2">
        <w:trPr>
          <w:trHeight w:val="269"/>
        </w:trPr>
        <w:tc>
          <w:tcPr>
            <w:tcW w:w="1169" w:type="dxa"/>
            <w:vMerge/>
          </w:tcPr>
          <w:p w14:paraId="13EF12DF" w14:textId="77777777" w:rsidR="006149F2" w:rsidRPr="008E46CF" w:rsidRDefault="006149F2">
            <w:pPr>
              <w:rPr>
                <w:b/>
                <w:bCs/>
              </w:rPr>
            </w:pPr>
          </w:p>
        </w:tc>
        <w:tc>
          <w:tcPr>
            <w:tcW w:w="3442" w:type="dxa"/>
            <w:vMerge/>
          </w:tcPr>
          <w:p w14:paraId="55B3B2AD" w14:textId="77777777" w:rsidR="006149F2" w:rsidRPr="008E46CF" w:rsidRDefault="006149F2"/>
        </w:tc>
        <w:tc>
          <w:tcPr>
            <w:tcW w:w="9449" w:type="dxa"/>
            <w:vMerge/>
          </w:tcPr>
          <w:p w14:paraId="69DA837E" w14:textId="77777777" w:rsidR="006149F2" w:rsidRPr="008E46CF" w:rsidRDefault="006149F2" w:rsidP="00C873F3">
            <w:pPr>
              <w:pStyle w:val="ListParagraph"/>
              <w:numPr>
                <w:ilvl w:val="0"/>
                <w:numId w:val="41"/>
              </w:numPr>
              <w:autoSpaceDE/>
              <w:autoSpaceDN/>
              <w:adjustRightInd/>
              <w:ind w:left="113" w:hanging="113"/>
            </w:pPr>
          </w:p>
        </w:tc>
      </w:tr>
      <w:tr w:rsidR="008E46CF" w:rsidRPr="008E46CF" w14:paraId="0B3B219D" w14:textId="77777777" w:rsidTr="006149F2">
        <w:trPr>
          <w:trHeight w:val="269"/>
        </w:trPr>
        <w:tc>
          <w:tcPr>
            <w:tcW w:w="1169" w:type="dxa"/>
            <w:vMerge/>
          </w:tcPr>
          <w:p w14:paraId="59E2C99E" w14:textId="77777777" w:rsidR="006149F2" w:rsidRPr="008E46CF" w:rsidRDefault="006149F2">
            <w:pPr>
              <w:rPr>
                <w:b/>
                <w:bCs/>
              </w:rPr>
            </w:pPr>
          </w:p>
        </w:tc>
        <w:tc>
          <w:tcPr>
            <w:tcW w:w="3442" w:type="dxa"/>
            <w:vMerge/>
          </w:tcPr>
          <w:p w14:paraId="6C5D91EE" w14:textId="77777777" w:rsidR="006149F2" w:rsidRPr="008E46CF" w:rsidRDefault="006149F2"/>
        </w:tc>
        <w:tc>
          <w:tcPr>
            <w:tcW w:w="9449" w:type="dxa"/>
            <w:vMerge/>
          </w:tcPr>
          <w:p w14:paraId="5CB44800" w14:textId="77777777" w:rsidR="006149F2" w:rsidRPr="008E46CF" w:rsidRDefault="006149F2" w:rsidP="00C873F3">
            <w:pPr>
              <w:pStyle w:val="ListParagraph"/>
              <w:numPr>
                <w:ilvl w:val="0"/>
                <w:numId w:val="41"/>
              </w:numPr>
              <w:autoSpaceDE/>
              <w:autoSpaceDN/>
              <w:adjustRightInd/>
              <w:ind w:left="113" w:hanging="113"/>
            </w:pPr>
          </w:p>
        </w:tc>
      </w:tr>
      <w:tr w:rsidR="008E46CF" w:rsidRPr="008E46CF" w14:paraId="5205E4A0" w14:textId="77777777" w:rsidTr="006149F2">
        <w:trPr>
          <w:trHeight w:val="269"/>
        </w:trPr>
        <w:tc>
          <w:tcPr>
            <w:tcW w:w="1169" w:type="dxa"/>
            <w:vMerge/>
          </w:tcPr>
          <w:p w14:paraId="76852FF1" w14:textId="77777777" w:rsidR="006149F2" w:rsidRPr="008E46CF" w:rsidRDefault="006149F2">
            <w:pPr>
              <w:rPr>
                <w:b/>
                <w:bCs/>
              </w:rPr>
            </w:pPr>
          </w:p>
        </w:tc>
        <w:tc>
          <w:tcPr>
            <w:tcW w:w="3442" w:type="dxa"/>
            <w:vMerge/>
          </w:tcPr>
          <w:p w14:paraId="6E8D1B52" w14:textId="77777777" w:rsidR="006149F2" w:rsidRPr="008E46CF" w:rsidRDefault="006149F2"/>
        </w:tc>
        <w:tc>
          <w:tcPr>
            <w:tcW w:w="9449" w:type="dxa"/>
            <w:vMerge/>
          </w:tcPr>
          <w:p w14:paraId="365E12D9" w14:textId="77777777" w:rsidR="006149F2" w:rsidRPr="008E46CF" w:rsidRDefault="006149F2" w:rsidP="00C873F3">
            <w:pPr>
              <w:pStyle w:val="ListParagraph"/>
              <w:numPr>
                <w:ilvl w:val="0"/>
                <w:numId w:val="41"/>
              </w:numPr>
              <w:autoSpaceDE/>
              <w:autoSpaceDN/>
              <w:adjustRightInd/>
              <w:ind w:left="113" w:hanging="113"/>
            </w:pPr>
          </w:p>
        </w:tc>
      </w:tr>
      <w:tr w:rsidR="008E46CF" w:rsidRPr="008E46CF" w14:paraId="1D570932" w14:textId="77777777" w:rsidTr="006149F2">
        <w:trPr>
          <w:trHeight w:val="269"/>
        </w:trPr>
        <w:tc>
          <w:tcPr>
            <w:tcW w:w="1169" w:type="dxa"/>
            <w:vMerge/>
          </w:tcPr>
          <w:p w14:paraId="4720A724" w14:textId="77777777" w:rsidR="006149F2" w:rsidRPr="008E46CF" w:rsidRDefault="006149F2">
            <w:pPr>
              <w:rPr>
                <w:b/>
                <w:bCs/>
              </w:rPr>
            </w:pPr>
          </w:p>
        </w:tc>
        <w:tc>
          <w:tcPr>
            <w:tcW w:w="3442" w:type="dxa"/>
            <w:vMerge/>
          </w:tcPr>
          <w:p w14:paraId="4AB8E1D3" w14:textId="77777777" w:rsidR="006149F2" w:rsidRPr="008E46CF" w:rsidRDefault="006149F2"/>
        </w:tc>
        <w:tc>
          <w:tcPr>
            <w:tcW w:w="9449" w:type="dxa"/>
            <w:vMerge/>
          </w:tcPr>
          <w:p w14:paraId="31BC3C03" w14:textId="77777777" w:rsidR="006149F2" w:rsidRPr="008E46CF" w:rsidRDefault="006149F2" w:rsidP="00C873F3">
            <w:pPr>
              <w:pStyle w:val="ListParagraph"/>
              <w:numPr>
                <w:ilvl w:val="0"/>
                <w:numId w:val="41"/>
              </w:numPr>
              <w:autoSpaceDE/>
              <w:autoSpaceDN/>
              <w:adjustRightInd/>
              <w:ind w:left="113" w:hanging="113"/>
            </w:pPr>
          </w:p>
        </w:tc>
      </w:tr>
      <w:tr w:rsidR="008E46CF" w:rsidRPr="008E46CF" w14:paraId="1446BFAB" w14:textId="77777777" w:rsidTr="006149F2">
        <w:trPr>
          <w:trHeight w:val="269"/>
        </w:trPr>
        <w:tc>
          <w:tcPr>
            <w:tcW w:w="1169" w:type="dxa"/>
            <w:vMerge/>
          </w:tcPr>
          <w:p w14:paraId="2F088F4B" w14:textId="77777777" w:rsidR="006149F2" w:rsidRPr="008E46CF" w:rsidRDefault="006149F2">
            <w:pPr>
              <w:rPr>
                <w:b/>
                <w:bCs/>
              </w:rPr>
            </w:pPr>
          </w:p>
        </w:tc>
        <w:tc>
          <w:tcPr>
            <w:tcW w:w="3442" w:type="dxa"/>
            <w:vMerge/>
          </w:tcPr>
          <w:p w14:paraId="766DF8B3" w14:textId="77777777" w:rsidR="006149F2" w:rsidRPr="008E46CF" w:rsidRDefault="006149F2"/>
        </w:tc>
        <w:tc>
          <w:tcPr>
            <w:tcW w:w="9449" w:type="dxa"/>
            <w:vMerge/>
          </w:tcPr>
          <w:p w14:paraId="73EADDAA" w14:textId="77777777" w:rsidR="006149F2" w:rsidRPr="008E46CF" w:rsidRDefault="006149F2" w:rsidP="00C873F3">
            <w:pPr>
              <w:pStyle w:val="ListParagraph"/>
              <w:numPr>
                <w:ilvl w:val="0"/>
                <w:numId w:val="41"/>
              </w:numPr>
              <w:autoSpaceDE/>
              <w:autoSpaceDN/>
              <w:adjustRightInd/>
              <w:ind w:left="113" w:hanging="113"/>
            </w:pPr>
          </w:p>
        </w:tc>
      </w:tr>
      <w:tr w:rsidR="008E46CF" w:rsidRPr="008E46CF" w14:paraId="0E536C1C" w14:textId="77777777" w:rsidTr="006149F2">
        <w:tc>
          <w:tcPr>
            <w:tcW w:w="1169" w:type="dxa"/>
          </w:tcPr>
          <w:p w14:paraId="7933AECD" w14:textId="77777777" w:rsidR="006149F2" w:rsidRPr="008E46CF" w:rsidRDefault="006149F2">
            <w:pPr>
              <w:rPr>
                <w:b/>
                <w:bCs/>
              </w:rPr>
            </w:pPr>
            <w:r w:rsidRPr="008E46CF">
              <w:rPr>
                <w:b/>
                <w:bCs/>
              </w:rPr>
              <w:t>Lucas 2015</w:t>
            </w:r>
            <w:r w:rsidRPr="008E46CF">
              <w:rPr>
                <w:b/>
                <w:bCs/>
              </w:rPr>
              <w:fldChar w:fldCharType="begin"/>
            </w:r>
            <w:r w:rsidRPr="008E46CF">
              <w:rPr>
                <w:b/>
                <w:bCs/>
              </w:rPr>
              <w:instrText xml:space="preserve"> ADDIN EN.CITE &lt;EndNote&gt;&lt;Cite&gt;&lt;Author&gt;Lucas&lt;/Author&gt;&lt;Year&gt;2015&lt;/Year&gt;&lt;RecNum&gt;68&lt;/RecNum&gt;&lt;DisplayText&gt;&lt;style face="superscript"&gt;42&lt;/style&gt;&lt;/DisplayText&gt;&lt;record&gt;&lt;rec-number&gt;68&lt;/rec-number&gt;&lt;foreign-keys&gt;&lt;key app="EN" db-id="vd55r9f5apapzie0fa9vv20f59ptev0vtafs" timestamp="1575990359"&gt;68&lt;/key&gt;&lt;/foreign-keys&gt;&lt;ref-type name="Journal Article"&gt;17&lt;/ref-type&gt;&lt;contributors&gt;&lt;authors&gt;&lt;author&gt;Lucas, Patricia J.&lt;/author&gt;&lt;author&gt;Jessiman, Tricia&lt;/author&gt;&lt;author&gt;Cameron, Ailsa&lt;/author&gt;&lt;/authors&gt;&lt;/contributors&gt;&lt;titles&gt;&lt;title&gt;Healthy Start: The Use of Welfare Food Vouchers by Low-Income Parents in England&lt;/title&gt;&lt;secondary-title&gt;Social Policy and Society&lt;/secondary-title&gt;&lt;/titles&gt;&lt;periodical&gt;&lt;full-title&gt;Social Policy and Society&lt;/full-title&gt;&lt;/periodical&gt;&lt;pages&gt;457-469&lt;/pages&gt;&lt;volume&gt;14&lt;/volume&gt;&lt;number&gt;3&lt;/number&gt;&lt;edition&gt;2015/02/20&lt;/edition&gt;&lt;keywords&gt;&lt;keyword&gt;Food welfare&lt;/keyword&gt;&lt;keyword&gt;health&lt;/keyword&gt;&lt;keyword&gt;child&lt;/keyword&gt;&lt;keyword&gt;family&lt;/keyword&gt;&lt;keyword&gt;poverty&lt;/keyword&gt;&lt;/keywords&gt;&lt;dates&gt;&lt;year&gt;2015&lt;/year&gt;&lt;/dates&gt;&lt;publisher&gt;Cambridge University Press&lt;/publisher&gt;&lt;isbn&gt;1474-7464&lt;/isbn&gt;&lt;urls&gt;&lt;related-urls&gt;&lt;url&gt;https://www.cambridge.org/core/article/healthy-start-the-use-of-welfare-food-vouchers-by-lowincome-parents-in-england/54D3766846E5F6085D7438CFC2957870&lt;/url&gt;&lt;/related-urls&gt;&lt;/urls&gt;&lt;electronic-resource-num&gt;10.1017/S1474746415000020&lt;/electronic-resource-num&gt;&lt;remote-database-name&gt;Cambridge Core&lt;/remote-database-name&gt;&lt;remote-database-provider&gt;Cambridge University Press&lt;/remote-database-provider&gt;&lt;/record&gt;&lt;/Cite&gt;&lt;/EndNote&gt;</w:instrText>
            </w:r>
            <w:r w:rsidRPr="008E46CF">
              <w:rPr>
                <w:b/>
                <w:bCs/>
              </w:rPr>
              <w:fldChar w:fldCharType="separate"/>
            </w:r>
            <w:r w:rsidRPr="008E46CF">
              <w:rPr>
                <w:b/>
                <w:bCs/>
                <w:noProof/>
                <w:vertAlign w:val="superscript"/>
              </w:rPr>
              <w:t>42</w:t>
            </w:r>
            <w:r w:rsidRPr="008E46CF">
              <w:rPr>
                <w:b/>
                <w:bCs/>
              </w:rPr>
              <w:fldChar w:fldCharType="end"/>
            </w:r>
          </w:p>
        </w:tc>
        <w:tc>
          <w:tcPr>
            <w:tcW w:w="3442" w:type="dxa"/>
          </w:tcPr>
          <w:p w14:paraId="4EC5EAB4" w14:textId="7B8107E9" w:rsidR="006149F2" w:rsidRPr="008E46CF" w:rsidRDefault="00D06CEB">
            <w:r w:rsidRPr="008E46CF">
              <w:t>HS, i</w:t>
            </w:r>
            <w:r w:rsidR="006149F2" w:rsidRPr="008E46CF">
              <w:t>n</w:t>
            </w:r>
            <w:r w:rsidRPr="008E46CF">
              <w:t>-</w:t>
            </w:r>
            <w:r w:rsidR="006149F2" w:rsidRPr="008E46CF">
              <w:t xml:space="preserve">depth interviews with purposively recruited parents. </w:t>
            </w:r>
          </w:p>
          <w:p w14:paraId="5C8FABBB" w14:textId="77777777" w:rsidR="006149F2" w:rsidRPr="008E46CF" w:rsidRDefault="006149F2">
            <w:pPr>
              <w:rPr>
                <w:lang w:val="en-US"/>
              </w:rPr>
            </w:pPr>
          </w:p>
          <w:p w14:paraId="0EBC0EA9" w14:textId="77777777" w:rsidR="006149F2" w:rsidRPr="008E46CF" w:rsidRDefault="006149F2">
            <w:r w:rsidRPr="008E46CF">
              <w:t>n= 107</w:t>
            </w:r>
          </w:p>
        </w:tc>
        <w:tc>
          <w:tcPr>
            <w:tcW w:w="9449" w:type="dxa"/>
          </w:tcPr>
          <w:p w14:paraId="5F8B282F" w14:textId="77777777" w:rsidR="006149F2" w:rsidRPr="008E46CF" w:rsidRDefault="006149F2" w:rsidP="00C873F3">
            <w:pPr>
              <w:pStyle w:val="ListParagraph"/>
              <w:numPr>
                <w:ilvl w:val="0"/>
                <w:numId w:val="12"/>
              </w:numPr>
              <w:autoSpaceDE/>
              <w:autoSpaceDN/>
              <w:adjustRightInd/>
              <w:ind w:left="113" w:hanging="113"/>
            </w:pPr>
            <w:r w:rsidRPr="008E46CF">
              <w:t xml:space="preserve">Many had a smooth application process but some experienced difficulties, and these could be challenging to resolve. </w:t>
            </w:r>
          </w:p>
          <w:p w14:paraId="78917527" w14:textId="77777777" w:rsidR="006149F2" w:rsidRPr="008E46CF" w:rsidRDefault="006149F2" w:rsidP="00C873F3">
            <w:pPr>
              <w:pStyle w:val="ListParagraph"/>
              <w:numPr>
                <w:ilvl w:val="0"/>
                <w:numId w:val="12"/>
              </w:numPr>
              <w:autoSpaceDE/>
              <w:autoSpaceDN/>
              <w:adjustRightInd/>
              <w:ind w:left="113" w:hanging="113"/>
            </w:pPr>
            <w:r w:rsidRPr="008E46CF">
              <w:t>The need to re-apply after an infant’s birth was a barrier</w:t>
            </w:r>
          </w:p>
          <w:p w14:paraId="7F485073" w14:textId="77777777" w:rsidR="006149F2" w:rsidRPr="008E46CF" w:rsidRDefault="006149F2" w:rsidP="00C873F3">
            <w:pPr>
              <w:pStyle w:val="ListParagraph"/>
              <w:numPr>
                <w:ilvl w:val="0"/>
                <w:numId w:val="12"/>
              </w:numPr>
              <w:autoSpaceDE/>
              <w:autoSpaceDN/>
              <w:adjustRightInd/>
              <w:ind w:left="113" w:hanging="113"/>
            </w:pPr>
            <w:r w:rsidRPr="008E46CF">
              <w:t>Issues for those close to the eligibility cut off</w:t>
            </w:r>
          </w:p>
          <w:p w14:paraId="14435294" w14:textId="77777777" w:rsidR="006149F2" w:rsidRPr="008E46CF" w:rsidRDefault="006149F2" w:rsidP="00C873F3">
            <w:pPr>
              <w:pStyle w:val="ListParagraph"/>
              <w:numPr>
                <w:ilvl w:val="0"/>
                <w:numId w:val="12"/>
              </w:numPr>
              <w:autoSpaceDE/>
              <w:autoSpaceDN/>
              <w:adjustRightInd/>
              <w:ind w:left="113" w:hanging="113"/>
            </w:pPr>
            <w:r w:rsidRPr="008E46CF">
              <w:t>HS has impact in three ways: subsidising food already bought, facilitating purchase of greater quantity or variety of F&amp;Vs and providing a safety net</w:t>
            </w:r>
          </w:p>
          <w:p w14:paraId="75C3A28C" w14:textId="77777777" w:rsidR="006149F2" w:rsidRPr="008E46CF" w:rsidRDefault="006149F2" w:rsidP="00C873F3">
            <w:pPr>
              <w:pStyle w:val="ListParagraph"/>
              <w:numPr>
                <w:ilvl w:val="0"/>
                <w:numId w:val="12"/>
              </w:numPr>
              <w:autoSpaceDE/>
              <w:autoSpaceDN/>
              <w:adjustRightInd/>
              <w:ind w:left="113" w:hanging="113"/>
            </w:pPr>
            <w:r w:rsidRPr="008E46CF">
              <w:t>Some felt the vouchers aren’t worth enough</w:t>
            </w:r>
          </w:p>
          <w:p w14:paraId="6D3FCA32" w14:textId="77777777" w:rsidR="006149F2" w:rsidRPr="008E46CF" w:rsidRDefault="006149F2" w:rsidP="00C873F3">
            <w:pPr>
              <w:pStyle w:val="ListParagraph"/>
              <w:numPr>
                <w:ilvl w:val="0"/>
                <w:numId w:val="12"/>
              </w:numPr>
              <w:autoSpaceDE/>
              <w:autoSpaceDN/>
              <w:adjustRightInd/>
              <w:ind w:left="113" w:hanging="113"/>
            </w:pPr>
            <w:r w:rsidRPr="008E46CF">
              <w:t>Some reported feeling ‘shame’ as a result of using the vouchers</w:t>
            </w:r>
          </w:p>
          <w:p w14:paraId="433CCB63" w14:textId="77777777" w:rsidR="006149F2" w:rsidRPr="008E46CF" w:rsidRDefault="006149F2" w:rsidP="00C873F3">
            <w:pPr>
              <w:pStyle w:val="ListParagraph"/>
              <w:numPr>
                <w:ilvl w:val="0"/>
                <w:numId w:val="41"/>
              </w:numPr>
              <w:autoSpaceDE/>
              <w:autoSpaceDN/>
              <w:adjustRightInd/>
              <w:ind w:left="113" w:hanging="113"/>
            </w:pPr>
            <w:r w:rsidRPr="008E46CF">
              <w:t xml:space="preserve">Key vulnerable groups were excluded from the scheme (asylum seekers, non-English speakers and those not accessing healthcare) </w:t>
            </w:r>
          </w:p>
        </w:tc>
      </w:tr>
      <w:tr w:rsidR="008E46CF" w:rsidRPr="008E46CF" w14:paraId="12E49F1C" w14:textId="77777777" w:rsidTr="006149F2">
        <w:tc>
          <w:tcPr>
            <w:tcW w:w="1169" w:type="dxa"/>
          </w:tcPr>
          <w:p w14:paraId="27F5E555" w14:textId="5B35D8E5" w:rsidR="006149F2" w:rsidRPr="008E46CF" w:rsidRDefault="006149F2" w:rsidP="006149F2">
            <w:pPr>
              <w:rPr>
                <w:b/>
                <w:bCs/>
              </w:rPr>
            </w:pPr>
            <w:r w:rsidRPr="008E46CF">
              <w:rPr>
                <w:b/>
                <w:bCs/>
              </w:rPr>
              <w:t>McFadden 2014</w:t>
            </w:r>
            <w:r w:rsidRPr="008E46CF">
              <w:rPr>
                <w:b/>
                <w:bCs/>
              </w:rPr>
              <w:fldChar w:fldCharType="begin"/>
            </w:r>
            <w:r w:rsidRPr="008E46CF">
              <w:rPr>
                <w:b/>
                <w:bCs/>
              </w:rPr>
              <w:instrText xml:space="preserve"> ADDIN EN.CITE &lt;EndNote&gt;&lt;Cite&gt;&lt;Author&gt;McFadden&lt;/Author&gt;&lt;Year&gt;2014&lt;/Year&gt;&lt;RecNum&gt;73&lt;/RecNum&gt;&lt;DisplayText&gt;&lt;style face="superscript"&gt;43&lt;/style&gt;&lt;/DisplayText&gt;&lt;record&gt;&lt;rec-number&gt;73&lt;/rec-number&gt;&lt;foreign-keys&gt;&lt;key app="EN" db-id="vd55r9f5apapzie0fa9vv20f59ptev0vtafs" timestamp="1575990359"&gt;73&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pub-dates&gt;&lt;date&gt;2014/02/11&lt;/date&gt;&lt;/pub-dates&gt;&lt;/dates&gt;&lt;isbn&gt;1471-2458&lt;/isbn&gt;&lt;urls&gt;&lt;related-urls&gt;&lt;url&gt;https://doi.org/10.1186/1471-2458-14-148&lt;/url&gt;&lt;/related-urls&gt;&lt;/urls&gt;&lt;electronic-resource-num&gt;10.1186/1471-2458-14-148&lt;/electronic-resource-num&gt;&lt;/record&gt;&lt;/Cite&gt;&lt;/EndNote&gt;</w:instrText>
            </w:r>
            <w:r w:rsidRPr="008E46CF">
              <w:rPr>
                <w:b/>
                <w:bCs/>
              </w:rPr>
              <w:fldChar w:fldCharType="separate"/>
            </w:r>
            <w:r w:rsidRPr="008E46CF">
              <w:rPr>
                <w:b/>
                <w:bCs/>
                <w:noProof/>
                <w:vertAlign w:val="superscript"/>
              </w:rPr>
              <w:t>43</w:t>
            </w:r>
            <w:r w:rsidRPr="008E46CF">
              <w:rPr>
                <w:b/>
                <w:bCs/>
              </w:rPr>
              <w:fldChar w:fldCharType="end"/>
            </w:r>
          </w:p>
        </w:tc>
        <w:tc>
          <w:tcPr>
            <w:tcW w:w="3442" w:type="dxa"/>
          </w:tcPr>
          <w:p w14:paraId="21C90A5B" w14:textId="77777777" w:rsidR="00FB6089" w:rsidRPr="008E46CF" w:rsidRDefault="00FB6089" w:rsidP="006149F2">
            <w:r w:rsidRPr="008E46CF">
              <w:t xml:space="preserve">Paper-based HS </w:t>
            </w:r>
          </w:p>
          <w:p w14:paraId="3BCEC1AD" w14:textId="4080A1B9" w:rsidR="006149F2" w:rsidRPr="008E46CF" w:rsidRDefault="006149F2" w:rsidP="006149F2">
            <w:r w:rsidRPr="008E46CF">
              <w:t>Focus groups and online consultation with professionals, workshops, focus groups and interviews with low-income parents.</w:t>
            </w:r>
          </w:p>
          <w:p w14:paraId="5397B626" w14:textId="54BADC3C" w:rsidR="006149F2" w:rsidRPr="008E46CF" w:rsidRDefault="006149F2" w:rsidP="00FB6089"/>
          <w:p w14:paraId="7E33A824" w14:textId="77777777" w:rsidR="006149F2" w:rsidRPr="008E46CF" w:rsidRDefault="006149F2" w:rsidP="006149F2"/>
          <w:p w14:paraId="1F6BB2BE" w14:textId="64568AA3" w:rsidR="006149F2" w:rsidRPr="008E46CF" w:rsidRDefault="00FB6089" w:rsidP="006149F2">
            <w:r w:rsidRPr="008E46CF">
              <w:lastRenderedPageBreak/>
              <w:t xml:space="preserve">n </w:t>
            </w:r>
            <w:r w:rsidR="006149F2" w:rsidRPr="008E46CF">
              <w:t xml:space="preserve">= 781 (Healthcare Professionals (HCPs): </w:t>
            </w:r>
            <w:r w:rsidRPr="008E46CF">
              <w:t>n</w:t>
            </w:r>
            <w:r w:rsidR="00D51FF7" w:rsidRPr="008E46CF">
              <w:t xml:space="preserve"> </w:t>
            </w:r>
            <w:r w:rsidR="006149F2" w:rsidRPr="008E46CF">
              <w:t>=</w:t>
            </w:r>
            <w:r w:rsidR="00D51FF7" w:rsidRPr="008E46CF">
              <w:t xml:space="preserve"> </w:t>
            </w:r>
            <w:r w:rsidR="006149F2" w:rsidRPr="008E46CF">
              <w:t>49, Online consultation: n</w:t>
            </w:r>
            <w:r w:rsidR="00D51FF7" w:rsidRPr="008E46CF">
              <w:t xml:space="preserve"> </w:t>
            </w:r>
            <w:r w:rsidR="006149F2" w:rsidRPr="008E46CF">
              <w:t>=</w:t>
            </w:r>
            <w:r w:rsidR="00D51FF7" w:rsidRPr="008E46CF">
              <w:t xml:space="preserve"> </w:t>
            </w:r>
            <w:r w:rsidR="006149F2" w:rsidRPr="008E46CF">
              <w:t>619, Parents: n</w:t>
            </w:r>
            <w:r w:rsidR="00D51FF7" w:rsidRPr="008E46CF">
              <w:t xml:space="preserve"> </w:t>
            </w:r>
            <w:r w:rsidR="006149F2" w:rsidRPr="008E46CF">
              <w:t>=</w:t>
            </w:r>
            <w:r w:rsidR="00D51FF7" w:rsidRPr="008E46CF">
              <w:t xml:space="preserve"> </w:t>
            </w:r>
            <w:r w:rsidR="006149F2" w:rsidRPr="008E46CF">
              <w:t>113)</w:t>
            </w:r>
          </w:p>
        </w:tc>
        <w:tc>
          <w:tcPr>
            <w:tcW w:w="9449" w:type="dxa"/>
          </w:tcPr>
          <w:p w14:paraId="3E3E4AC3" w14:textId="77777777" w:rsidR="006149F2" w:rsidRPr="008E46CF" w:rsidRDefault="006149F2" w:rsidP="00C873F3">
            <w:pPr>
              <w:pStyle w:val="ListParagraph"/>
              <w:numPr>
                <w:ilvl w:val="0"/>
                <w:numId w:val="23"/>
              </w:numPr>
              <w:autoSpaceDE/>
              <w:autoSpaceDN/>
              <w:adjustRightInd/>
              <w:ind w:left="113" w:hanging="113"/>
            </w:pPr>
            <w:r w:rsidRPr="008E46CF">
              <w:lastRenderedPageBreak/>
              <w:t>Eligibility more difficult and discriminatory against low paid working applicants compared with those receiving benefits</w:t>
            </w:r>
          </w:p>
          <w:p w14:paraId="76C6EF81" w14:textId="77777777" w:rsidR="006149F2" w:rsidRPr="008E46CF" w:rsidRDefault="006149F2" w:rsidP="00C873F3">
            <w:pPr>
              <w:pStyle w:val="ListParagraph"/>
              <w:numPr>
                <w:ilvl w:val="0"/>
                <w:numId w:val="23"/>
              </w:numPr>
              <w:autoSpaceDE/>
              <w:autoSpaceDN/>
              <w:adjustRightInd/>
              <w:ind w:left="113" w:hanging="113"/>
            </w:pPr>
            <w:r w:rsidRPr="008E46CF">
              <w:t>Some wanted eligibility criteria broadened</w:t>
            </w:r>
          </w:p>
          <w:p w14:paraId="48DF31CE" w14:textId="77777777" w:rsidR="006149F2" w:rsidRPr="008E46CF" w:rsidRDefault="006149F2" w:rsidP="00C873F3">
            <w:pPr>
              <w:pStyle w:val="ListParagraph"/>
              <w:numPr>
                <w:ilvl w:val="0"/>
                <w:numId w:val="23"/>
              </w:numPr>
              <w:autoSpaceDE/>
              <w:autoSpaceDN/>
              <w:adjustRightInd/>
              <w:ind w:left="113" w:hanging="113"/>
            </w:pPr>
            <w:r w:rsidRPr="008E46CF">
              <w:t>Limited awareness of the scheme especially for those who do not speak English</w:t>
            </w:r>
          </w:p>
          <w:p w14:paraId="3586951C" w14:textId="77777777" w:rsidR="006149F2" w:rsidRPr="008E46CF" w:rsidRDefault="006149F2" w:rsidP="00C873F3">
            <w:pPr>
              <w:pStyle w:val="ListParagraph"/>
              <w:numPr>
                <w:ilvl w:val="0"/>
                <w:numId w:val="23"/>
              </w:numPr>
              <w:autoSpaceDE/>
              <w:autoSpaceDN/>
              <w:adjustRightInd/>
              <w:ind w:left="113" w:hanging="113"/>
            </w:pPr>
            <w:r w:rsidRPr="008E46CF">
              <w:t>Challenging application process</w:t>
            </w:r>
          </w:p>
          <w:p w14:paraId="071334E2" w14:textId="77777777" w:rsidR="006149F2" w:rsidRPr="008E46CF" w:rsidRDefault="006149F2" w:rsidP="00C873F3">
            <w:pPr>
              <w:pStyle w:val="ListParagraph"/>
              <w:numPr>
                <w:ilvl w:val="0"/>
                <w:numId w:val="23"/>
              </w:numPr>
              <w:autoSpaceDE/>
              <w:autoSpaceDN/>
              <w:adjustRightInd/>
              <w:ind w:left="113" w:hanging="113"/>
            </w:pPr>
            <w:r w:rsidRPr="008E46CF">
              <w:t>HS enabled better quality and broader variety of F&amp;Vs to be purchased</w:t>
            </w:r>
          </w:p>
          <w:p w14:paraId="06E07030" w14:textId="77777777" w:rsidR="006149F2" w:rsidRPr="008E46CF" w:rsidRDefault="006149F2" w:rsidP="00C873F3">
            <w:pPr>
              <w:pStyle w:val="ListParagraph"/>
              <w:numPr>
                <w:ilvl w:val="0"/>
                <w:numId w:val="23"/>
              </w:numPr>
              <w:autoSpaceDE/>
              <w:autoSpaceDN/>
              <w:adjustRightInd/>
              <w:ind w:left="113" w:hanging="113"/>
            </w:pPr>
            <w:r w:rsidRPr="008E46CF">
              <w:t>Many reported financial benefit rather than change in shopping habits</w:t>
            </w:r>
          </w:p>
          <w:p w14:paraId="6B3C89BF" w14:textId="46EF370F" w:rsidR="006149F2" w:rsidRPr="008E46CF" w:rsidRDefault="006149F2" w:rsidP="00C873F3">
            <w:pPr>
              <w:pStyle w:val="ListParagraph"/>
              <w:numPr>
                <w:ilvl w:val="0"/>
                <w:numId w:val="23"/>
              </w:numPr>
              <w:autoSpaceDE/>
              <w:autoSpaceDN/>
              <w:adjustRightInd/>
              <w:ind w:left="113" w:hanging="113"/>
            </w:pPr>
            <w:r w:rsidRPr="008E46CF">
              <w:t>Some continued to buy more F&amp;V after end of scheme</w:t>
            </w:r>
          </w:p>
          <w:p w14:paraId="0C7D59F4" w14:textId="77777777" w:rsidR="006149F2" w:rsidRPr="008E46CF" w:rsidRDefault="006149F2" w:rsidP="00C873F3">
            <w:pPr>
              <w:pStyle w:val="ListParagraph"/>
              <w:numPr>
                <w:ilvl w:val="0"/>
                <w:numId w:val="23"/>
              </w:numPr>
              <w:autoSpaceDE/>
              <w:autoSpaceDN/>
              <w:adjustRightInd/>
              <w:ind w:left="113" w:hanging="113"/>
            </w:pPr>
            <w:r w:rsidRPr="008E46CF">
              <w:t>Many felt the voucher value needed to increase</w:t>
            </w:r>
          </w:p>
          <w:p w14:paraId="3FF098F8" w14:textId="77777777" w:rsidR="006149F2" w:rsidRPr="008E46CF" w:rsidRDefault="006149F2" w:rsidP="00C873F3">
            <w:pPr>
              <w:pStyle w:val="ListParagraph"/>
              <w:numPr>
                <w:ilvl w:val="0"/>
                <w:numId w:val="23"/>
              </w:numPr>
              <w:autoSpaceDE/>
              <w:autoSpaceDN/>
              <w:adjustRightInd/>
              <w:ind w:left="113" w:hanging="113"/>
            </w:pPr>
            <w:r w:rsidRPr="008E46CF">
              <w:lastRenderedPageBreak/>
              <w:t>Greater influence on breastfeeding mothers due to high cost of formula milk</w:t>
            </w:r>
          </w:p>
          <w:p w14:paraId="0C2925D5" w14:textId="77777777" w:rsidR="006149F2" w:rsidRPr="008E46CF" w:rsidRDefault="006149F2" w:rsidP="00C873F3">
            <w:pPr>
              <w:pStyle w:val="ListParagraph"/>
              <w:numPr>
                <w:ilvl w:val="0"/>
                <w:numId w:val="23"/>
              </w:numPr>
              <w:autoSpaceDE/>
              <w:autoSpaceDN/>
              <w:adjustRightInd/>
              <w:ind w:left="113" w:hanging="113"/>
            </w:pPr>
            <w:r w:rsidRPr="008E46CF">
              <w:t>Some wanted to be able to use vouchers online</w:t>
            </w:r>
          </w:p>
          <w:p w14:paraId="219D17A6" w14:textId="44D34F4D" w:rsidR="006149F2" w:rsidRPr="008E46CF" w:rsidRDefault="006149F2" w:rsidP="00C873F3">
            <w:pPr>
              <w:pStyle w:val="ListParagraph"/>
              <w:numPr>
                <w:ilvl w:val="0"/>
                <w:numId w:val="23"/>
              </w:numPr>
              <w:autoSpaceDE/>
              <w:autoSpaceDN/>
              <w:adjustRightInd/>
              <w:ind w:left="113" w:hanging="113"/>
            </w:pPr>
            <w:r w:rsidRPr="008E46CF">
              <w:t>Lack of culturally appropriate F&amp;V in supermarkets</w:t>
            </w:r>
          </w:p>
          <w:p w14:paraId="01B4DF3C" w14:textId="22A108C8" w:rsidR="006149F2" w:rsidRPr="008E46CF" w:rsidRDefault="006149F2" w:rsidP="00C873F3">
            <w:pPr>
              <w:pStyle w:val="ListParagraph"/>
              <w:numPr>
                <w:ilvl w:val="0"/>
                <w:numId w:val="12"/>
              </w:numPr>
              <w:autoSpaceDE/>
              <w:autoSpaceDN/>
              <w:adjustRightInd/>
              <w:ind w:left="113" w:hanging="113"/>
            </w:pPr>
            <w:r w:rsidRPr="008E46CF">
              <w:t>Some reported stigma associated with the vouchers</w:t>
            </w:r>
          </w:p>
        </w:tc>
      </w:tr>
      <w:tr w:rsidR="008E46CF" w:rsidRPr="008E46CF" w14:paraId="0DDA0F0B" w14:textId="77777777" w:rsidTr="006149F2">
        <w:tc>
          <w:tcPr>
            <w:tcW w:w="1169" w:type="dxa"/>
          </w:tcPr>
          <w:p w14:paraId="3B45889B" w14:textId="3729111E" w:rsidR="006149F2" w:rsidRPr="008E46CF" w:rsidRDefault="006149F2" w:rsidP="006149F2">
            <w:pPr>
              <w:rPr>
                <w:b/>
                <w:bCs/>
              </w:rPr>
            </w:pPr>
            <w:r w:rsidRPr="008E46CF">
              <w:rPr>
                <w:b/>
                <w:bCs/>
              </w:rPr>
              <w:lastRenderedPageBreak/>
              <w:t>Moonan 2022</w:t>
            </w:r>
            <w:r w:rsidRPr="008E46CF">
              <w:rPr>
                <w:b/>
                <w:bCs/>
              </w:rPr>
              <w:fldChar w:fldCharType="begin">
                <w:fldData xml:space="preserve">PEVuZE5vdGU+PENpdGU+PEF1dGhvcj5Nb29uYW48L0F1dGhvcj48WWVhcj4yMDIyPC9ZZWFyPjxS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</w:fldData>
              </w:fldChar>
            </w:r>
            <w:r w:rsidRPr="008E46CF">
              <w:rPr>
                <w:b/>
                <w:bCs/>
              </w:rPr>
              <w:instrText xml:space="preserve"> ADDIN EN.CITE </w:instrText>
            </w:r>
            <w:r w:rsidRPr="008E46CF">
              <w:rPr>
                <w:b/>
                <w:bCs/>
              </w:rPr>
              <w:fldChar w:fldCharType="begin">
                <w:fldData xml:space="preserve">PEVuZE5vdGU+PENpdGU+PEF1dGhvcj5Nb29uYW48L0F1dGhvcj48WWVhcj4yMDIyPC9ZZWFyPjxS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4</w:t>
            </w:r>
            <w:r w:rsidRPr="008E46CF">
              <w:rPr>
                <w:b/>
                <w:bCs/>
              </w:rPr>
              <w:fldChar w:fldCharType="end"/>
            </w:r>
          </w:p>
        </w:tc>
        <w:tc>
          <w:tcPr>
            <w:tcW w:w="3442" w:type="dxa"/>
          </w:tcPr>
          <w:p w14:paraId="546716BC" w14:textId="77777777" w:rsidR="00C57712" w:rsidRPr="008E46CF" w:rsidRDefault="00C57712" w:rsidP="006149F2">
            <w:r w:rsidRPr="008E46CF">
              <w:t xml:space="preserve">Paper-based HS </w:t>
            </w:r>
          </w:p>
          <w:p w14:paraId="3D827C99" w14:textId="58C68EF4" w:rsidR="006149F2" w:rsidRPr="008E46CF" w:rsidRDefault="006149F2" w:rsidP="006149F2">
            <w:r w:rsidRPr="008E46CF">
              <w:t xml:space="preserve">Interviews with parents and professionals. </w:t>
            </w:r>
          </w:p>
          <w:p w14:paraId="0C22AE65" w14:textId="77777777" w:rsidR="006149F2" w:rsidRPr="008E46CF" w:rsidRDefault="006149F2" w:rsidP="006149F2">
            <w:pPr>
              <w:rPr>
                <w:lang w:val="en-US"/>
              </w:rPr>
            </w:pPr>
          </w:p>
          <w:p w14:paraId="298914DD" w14:textId="77777777" w:rsidR="006149F2" w:rsidRPr="008E46CF" w:rsidRDefault="006149F2" w:rsidP="006149F2">
            <w:pPr>
              <w:rPr>
                <w:lang w:val="fr-FR"/>
              </w:rPr>
            </w:pPr>
            <w:r w:rsidRPr="008E46CF">
              <w:rPr>
                <w:lang w:val="fr-FR"/>
              </w:rPr>
              <w:t xml:space="preserve">n= 42 (Parents: n=25, </w:t>
            </w:r>
            <w:proofErr w:type="spellStart"/>
            <w:r w:rsidRPr="008E46CF">
              <w:rPr>
                <w:lang w:val="fr-FR"/>
              </w:rPr>
              <w:t>HCPs</w:t>
            </w:r>
            <w:proofErr w:type="spellEnd"/>
            <w:r w:rsidRPr="008E46CF">
              <w:rPr>
                <w:lang w:val="fr-FR"/>
              </w:rPr>
              <w:t xml:space="preserve">: n= 11, </w:t>
            </w:r>
          </w:p>
          <w:p w14:paraId="7596660A" w14:textId="0AF21BCC" w:rsidR="006149F2" w:rsidRPr="008E46CF" w:rsidRDefault="006149F2" w:rsidP="006149F2">
            <w:r w:rsidRPr="008E46CF">
              <w:t>Commissioners and HS staff: n=6)</w:t>
            </w:r>
          </w:p>
        </w:tc>
        <w:tc>
          <w:tcPr>
            <w:tcW w:w="9449" w:type="dxa"/>
          </w:tcPr>
          <w:p w14:paraId="0521111B" w14:textId="77777777" w:rsidR="006149F2" w:rsidRPr="008E46CF" w:rsidRDefault="006149F2" w:rsidP="00C873F3">
            <w:pPr>
              <w:pStyle w:val="ListParagraph"/>
              <w:numPr>
                <w:ilvl w:val="0"/>
                <w:numId w:val="41"/>
              </w:numPr>
              <w:autoSpaceDE/>
              <w:autoSpaceDN/>
              <w:adjustRightInd/>
              <w:ind w:left="113" w:hanging="113"/>
            </w:pPr>
            <w:r w:rsidRPr="008E46CF">
              <w:t>Some confusion over participating retailers</w:t>
            </w:r>
          </w:p>
          <w:p w14:paraId="25D595A1" w14:textId="6099E62D" w:rsidR="006149F2" w:rsidRPr="008E46CF" w:rsidRDefault="006149F2" w:rsidP="00C873F3">
            <w:pPr>
              <w:pStyle w:val="ListParagraph"/>
              <w:numPr>
                <w:ilvl w:val="0"/>
                <w:numId w:val="12"/>
              </w:numPr>
              <w:autoSpaceDE/>
              <w:autoSpaceDN/>
              <w:adjustRightInd/>
              <w:ind w:left="113" w:hanging="113"/>
            </w:pPr>
            <w:r w:rsidRPr="008E46CF">
              <w:t>The monetary value of the vouchers was appreciated but felt that this needed to increase</w:t>
            </w:r>
          </w:p>
        </w:tc>
      </w:tr>
      <w:tr w:rsidR="006149F2" w:rsidRPr="008E46CF" w14:paraId="449DDBFA" w14:textId="77777777" w:rsidTr="006149F2">
        <w:tc>
          <w:tcPr>
            <w:tcW w:w="1169" w:type="dxa"/>
          </w:tcPr>
          <w:p w14:paraId="65D97D43" w14:textId="3ECCAB7E" w:rsidR="006149F2" w:rsidRPr="008E46CF" w:rsidRDefault="006149F2" w:rsidP="006149F2">
            <w:pPr>
              <w:rPr>
                <w:b/>
                <w:bCs/>
              </w:rPr>
            </w:pPr>
            <w:r w:rsidRPr="008E46CF">
              <w:rPr>
                <w:b/>
                <w:bCs/>
              </w:rPr>
              <w:t>Ohly 2019</w:t>
            </w:r>
            <w:r w:rsidRPr="008E46CF">
              <w:rPr>
                <w:b/>
                <w:bCs/>
              </w:rPr>
              <w:fldChar w:fldCharType="begin">
                <w:fldData xml:space="preserve">PEVuZE5vdGU+PENpdGU+PEF1dGhvcj5PaGx5PC9BdXRob3I+PFllYXI+MjAxOTwvWWVhcj48UmVj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</w:fldData>
              </w:fldChar>
            </w:r>
            <w:r w:rsidRPr="008E46CF">
              <w:rPr>
                <w:b/>
                <w:bCs/>
              </w:rPr>
              <w:instrText xml:space="preserve"> ADDIN EN.CITE </w:instrText>
            </w:r>
            <w:r w:rsidRPr="008E46CF">
              <w:rPr>
                <w:b/>
                <w:bCs/>
              </w:rPr>
              <w:fldChar w:fldCharType="begin">
                <w:fldData xml:space="preserve">PEVuZE5vdGU+PENpdGU+PEF1dGhvcj5PaGx5PC9BdXRob3I+PFllYXI+MjAxOTwvWWVhcj48UmVj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</w:fldData>
              </w:fldChar>
            </w:r>
            <w:r w:rsidRPr="008E46CF">
              <w:rPr>
                <w:b/>
                <w:bCs/>
              </w:rPr>
              <w:instrText xml:space="preserve"> ADDIN EN.CITE.DATA </w:instrText>
            </w:r>
            <w:r w:rsidRPr="008E46CF">
              <w:rPr>
                <w:b/>
                <w:bCs/>
              </w:rPr>
            </w:r>
            <w:r w:rsidRPr="008E46CF">
              <w:rPr>
                <w:b/>
                <w:bCs/>
              </w:rPr>
              <w:fldChar w:fldCharType="end"/>
            </w:r>
            <w:r w:rsidRPr="008E46CF">
              <w:rPr>
                <w:b/>
                <w:bCs/>
              </w:rPr>
            </w:r>
            <w:r w:rsidRPr="008E46CF">
              <w:rPr>
                <w:b/>
                <w:bCs/>
              </w:rPr>
              <w:fldChar w:fldCharType="separate"/>
            </w:r>
            <w:r w:rsidRPr="008E46CF">
              <w:rPr>
                <w:b/>
                <w:bCs/>
                <w:noProof/>
                <w:vertAlign w:val="superscript"/>
              </w:rPr>
              <w:t>45</w:t>
            </w:r>
            <w:r w:rsidRPr="008E46CF">
              <w:rPr>
                <w:b/>
                <w:bCs/>
              </w:rPr>
              <w:fldChar w:fldCharType="end"/>
            </w:r>
          </w:p>
        </w:tc>
        <w:tc>
          <w:tcPr>
            <w:tcW w:w="3442" w:type="dxa"/>
          </w:tcPr>
          <w:p w14:paraId="206A6D1B" w14:textId="77777777" w:rsidR="00B0750E" w:rsidRPr="008E46CF" w:rsidRDefault="00B0750E" w:rsidP="006149F2">
            <w:r w:rsidRPr="008E46CF">
              <w:t xml:space="preserve">Paper-based HS </w:t>
            </w:r>
          </w:p>
          <w:p w14:paraId="4CDBE254" w14:textId="0E4FA49A" w:rsidR="006149F2" w:rsidRPr="008E46CF" w:rsidRDefault="006149F2" w:rsidP="006149F2">
            <w:r w:rsidRPr="008E46CF">
              <w:t>Realist interviews with pregnant and postpartum women.</w:t>
            </w:r>
          </w:p>
          <w:p w14:paraId="2A869D63" w14:textId="77777777" w:rsidR="006149F2" w:rsidRPr="008E46CF" w:rsidRDefault="006149F2" w:rsidP="006149F2"/>
          <w:p w14:paraId="63A7514C" w14:textId="03DB013B" w:rsidR="006149F2" w:rsidRPr="008E46CF" w:rsidRDefault="006149F2" w:rsidP="006149F2">
            <w:r w:rsidRPr="008E46CF">
              <w:t>n= 11</w:t>
            </w:r>
          </w:p>
        </w:tc>
        <w:tc>
          <w:tcPr>
            <w:tcW w:w="9449" w:type="dxa"/>
          </w:tcPr>
          <w:p w14:paraId="03CAF626" w14:textId="77777777" w:rsidR="006149F2" w:rsidRPr="008E46CF" w:rsidRDefault="006149F2" w:rsidP="00C873F3">
            <w:pPr>
              <w:pStyle w:val="ListParagraph"/>
              <w:numPr>
                <w:ilvl w:val="0"/>
                <w:numId w:val="41"/>
              </w:numPr>
              <w:autoSpaceDE/>
              <w:autoSpaceDN/>
              <w:adjustRightInd/>
              <w:ind w:left="113" w:hanging="113"/>
            </w:pPr>
            <w:r w:rsidRPr="008E46CF">
              <w:t>HS enabled some women to improve their diet</w:t>
            </w:r>
          </w:p>
          <w:p w14:paraId="1C51CEBF" w14:textId="09536B1F" w:rsidR="006149F2" w:rsidRPr="008E46CF" w:rsidRDefault="006149F2" w:rsidP="00C873F3">
            <w:pPr>
              <w:pStyle w:val="ListParagraph"/>
              <w:numPr>
                <w:ilvl w:val="0"/>
                <w:numId w:val="41"/>
              </w:numPr>
              <w:autoSpaceDE/>
              <w:autoSpaceDN/>
              <w:adjustRightInd/>
              <w:ind w:left="113" w:hanging="113"/>
            </w:pPr>
            <w:r w:rsidRPr="008E46CF">
              <w:t>Greater variety of F&amp;V for the whole family (not just intended recipient)</w:t>
            </w:r>
          </w:p>
          <w:p w14:paraId="09753F0B" w14:textId="77777777" w:rsidR="006149F2" w:rsidRPr="008E46CF" w:rsidRDefault="006149F2" w:rsidP="00C873F3">
            <w:pPr>
              <w:pStyle w:val="ListParagraph"/>
              <w:numPr>
                <w:ilvl w:val="0"/>
                <w:numId w:val="41"/>
              </w:numPr>
              <w:autoSpaceDE/>
              <w:autoSpaceDN/>
              <w:adjustRightInd/>
              <w:ind w:left="113" w:hanging="113"/>
            </w:pPr>
            <w:r w:rsidRPr="008E46CF">
              <w:t>HS may reinforce healthy eating</w:t>
            </w:r>
          </w:p>
          <w:p w14:paraId="720051AC" w14:textId="77777777" w:rsidR="006149F2" w:rsidRPr="008E46CF" w:rsidRDefault="006149F2" w:rsidP="00C873F3">
            <w:pPr>
              <w:pStyle w:val="ListParagraph"/>
              <w:numPr>
                <w:ilvl w:val="0"/>
                <w:numId w:val="41"/>
              </w:numPr>
              <w:autoSpaceDE/>
              <w:autoSpaceDN/>
              <w:adjustRightInd/>
              <w:ind w:left="113" w:hanging="113"/>
            </w:pPr>
            <w:r w:rsidRPr="008E46CF">
              <w:t>Some used the vouches as financial assistance or a nutritional safety net</w:t>
            </w:r>
          </w:p>
          <w:p w14:paraId="114A3B08" w14:textId="77777777" w:rsidR="006149F2" w:rsidRPr="008E46CF" w:rsidRDefault="006149F2" w:rsidP="00C873F3">
            <w:pPr>
              <w:pStyle w:val="ListParagraph"/>
              <w:numPr>
                <w:ilvl w:val="0"/>
                <w:numId w:val="41"/>
              </w:numPr>
              <w:autoSpaceDE/>
              <w:autoSpaceDN/>
              <w:adjustRightInd/>
              <w:ind w:left="113" w:hanging="113"/>
            </w:pPr>
            <w:r w:rsidRPr="008E46CF">
              <w:t>Financial stress may reduce relative importance of healthy eating for some</w:t>
            </w:r>
          </w:p>
          <w:p w14:paraId="67C76C02" w14:textId="77777777" w:rsidR="006149F2" w:rsidRPr="008E46CF" w:rsidRDefault="006149F2" w:rsidP="00C873F3">
            <w:pPr>
              <w:pStyle w:val="ListParagraph"/>
              <w:numPr>
                <w:ilvl w:val="0"/>
                <w:numId w:val="41"/>
              </w:numPr>
              <w:autoSpaceDE/>
              <w:autoSpaceDN/>
              <w:adjustRightInd/>
              <w:ind w:left="113" w:hanging="113"/>
            </w:pPr>
            <w:r w:rsidRPr="008E46CF">
              <w:t>Some used vouchers to stockpile formula during pregnancy</w:t>
            </w:r>
          </w:p>
          <w:p w14:paraId="24E6C846" w14:textId="68877B37" w:rsidR="006149F2" w:rsidRPr="008E46CF" w:rsidRDefault="006149F2" w:rsidP="00C873F3">
            <w:pPr>
              <w:pStyle w:val="ListParagraph"/>
              <w:numPr>
                <w:ilvl w:val="0"/>
                <w:numId w:val="12"/>
              </w:numPr>
              <w:autoSpaceDE/>
              <w:autoSpaceDN/>
              <w:adjustRightInd/>
              <w:ind w:left="113" w:hanging="113"/>
            </w:pPr>
            <w:r w:rsidRPr="008E46CF">
              <w:t>No indication that HS vouchers impacted parent’s decision to breast or formula feed</w:t>
            </w:r>
          </w:p>
        </w:tc>
      </w:tr>
    </w:tbl>
    <w:p w14:paraId="4163CD48" w14:textId="77777777" w:rsidR="001F4F3D" w:rsidRPr="008E46CF" w:rsidRDefault="001F4F3D" w:rsidP="001F4F3D">
      <w:pPr>
        <w:rPr>
          <w:rFonts w:eastAsiaTheme="majorEastAsia" w:cstheme="majorBidi"/>
          <w:i/>
          <w:iCs/>
        </w:rPr>
      </w:pPr>
    </w:p>
    <w:p w14:paraId="2CC70DDC" w14:textId="0D4BCAEF" w:rsidR="001F4F3D" w:rsidRPr="008E46CF" w:rsidRDefault="001F4F3D" w:rsidP="001F4F3D">
      <w:pPr>
        <w:pStyle w:val="Caption"/>
        <w:spacing w:after="0"/>
        <w:rPr>
          <w:rFonts w:ascii="Calibri" w:hAnsi="Calibri" w:cs="Calibri"/>
          <w:i w:val="0"/>
          <w:iCs w:val="0"/>
          <w:color w:val="auto"/>
          <w:sz w:val="22"/>
          <w:szCs w:val="22"/>
        </w:rPr>
      </w:pPr>
      <w:bookmarkStart w:id="19" w:name="_Ref167370376"/>
      <w:r w:rsidRPr="008E46CF">
        <w:rPr>
          <w:rFonts w:ascii="Calibri" w:hAnsi="Calibri" w:cs="Calibri"/>
          <w:i w:val="0"/>
          <w:iCs w:val="0"/>
          <w:color w:val="auto"/>
          <w:sz w:val="22"/>
          <w:szCs w:val="22"/>
        </w:rPr>
        <w:t xml:space="preserve">Table </w:t>
      </w:r>
      <w:bookmarkEnd w:id="19"/>
      <w:r w:rsidR="00F87CAE" w:rsidRPr="008E46CF">
        <w:rPr>
          <w:rFonts w:ascii="Calibri" w:hAnsi="Calibri" w:cs="Calibri"/>
          <w:i w:val="0"/>
          <w:iCs w:val="0"/>
          <w:color w:val="auto"/>
          <w:sz w:val="22"/>
          <w:szCs w:val="22"/>
        </w:rPr>
        <w:t>6</w:t>
      </w:r>
      <w:r w:rsidRPr="008E46CF">
        <w:rPr>
          <w:rFonts w:ascii="Calibri" w:hAnsi="Calibri" w:cs="Calibri"/>
          <w:i w:val="0"/>
          <w:iCs w:val="0"/>
          <w:color w:val="auto"/>
          <w:sz w:val="22"/>
          <w:szCs w:val="22"/>
        </w:rPr>
        <w:t xml:space="preserve"> Summary of findings including GRADE assessment</w:t>
      </w:r>
    </w:p>
    <w:tbl>
      <w:tblPr>
        <w:tblStyle w:val="TableGrid"/>
        <w:tblW w:w="0" w:type="auto"/>
        <w:tblLook w:val="04A0" w:firstRow="1" w:lastRow="0" w:firstColumn="1" w:lastColumn="0" w:noHBand="0" w:noVBand="1"/>
      </w:tblPr>
      <w:tblGrid>
        <w:gridCol w:w="1795"/>
        <w:gridCol w:w="6030"/>
        <w:gridCol w:w="2250"/>
        <w:gridCol w:w="3873"/>
      </w:tblGrid>
      <w:tr w:rsidR="008E46CF" w:rsidRPr="008E46CF" w14:paraId="4CE4AFDE" w14:textId="77777777">
        <w:tc>
          <w:tcPr>
            <w:tcW w:w="1795" w:type="dxa"/>
          </w:tcPr>
          <w:p w14:paraId="6B6B8E6E" w14:textId="77777777" w:rsidR="001F4F3D" w:rsidRPr="008E46CF" w:rsidRDefault="001F4F3D">
            <w:pPr>
              <w:rPr>
                <w:b/>
                <w:bCs/>
              </w:rPr>
            </w:pPr>
            <w:r w:rsidRPr="008E46CF">
              <w:rPr>
                <w:b/>
                <w:bCs/>
              </w:rPr>
              <w:t>Outcome of interest</w:t>
            </w:r>
          </w:p>
        </w:tc>
        <w:tc>
          <w:tcPr>
            <w:tcW w:w="6030" w:type="dxa"/>
          </w:tcPr>
          <w:p w14:paraId="1844062D" w14:textId="77777777" w:rsidR="001F4F3D" w:rsidRPr="008E46CF" w:rsidRDefault="001F4F3D">
            <w:pPr>
              <w:rPr>
                <w:b/>
                <w:bCs/>
              </w:rPr>
            </w:pPr>
            <w:r w:rsidRPr="008E46CF">
              <w:rPr>
                <w:b/>
                <w:bCs/>
              </w:rPr>
              <w:t>Summary of effect</w:t>
            </w:r>
          </w:p>
        </w:tc>
        <w:tc>
          <w:tcPr>
            <w:tcW w:w="2250" w:type="dxa"/>
          </w:tcPr>
          <w:p w14:paraId="04ADBBB3" w14:textId="77777777" w:rsidR="001F4F3D" w:rsidRPr="008E46CF" w:rsidRDefault="001F4F3D">
            <w:pPr>
              <w:rPr>
                <w:b/>
                <w:bCs/>
              </w:rPr>
            </w:pPr>
            <w:r w:rsidRPr="008E46CF">
              <w:rPr>
                <w:b/>
                <w:bCs/>
              </w:rPr>
              <w:t>Number of participants included (number of studies)</w:t>
            </w:r>
          </w:p>
        </w:tc>
        <w:tc>
          <w:tcPr>
            <w:tcW w:w="3873" w:type="dxa"/>
          </w:tcPr>
          <w:p w14:paraId="18068338" w14:textId="77777777" w:rsidR="001F4F3D" w:rsidRPr="008E46CF" w:rsidRDefault="001F4F3D">
            <w:pPr>
              <w:rPr>
                <w:b/>
                <w:bCs/>
              </w:rPr>
            </w:pPr>
            <w:r w:rsidRPr="008E46CF">
              <w:rPr>
                <w:b/>
                <w:bCs/>
              </w:rPr>
              <w:t>Certainty in the evidence (explanation)*</w:t>
            </w:r>
          </w:p>
        </w:tc>
      </w:tr>
      <w:tr w:rsidR="008E46CF" w:rsidRPr="008E46CF" w14:paraId="65BB8D1E" w14:textId="77777777">
        <w:tc>
          <w:tcPr>
            <w:tcW w:w="1795" w:type="dxa"/>
          </w:tcPr>
          <w:p w14:paraId="7C3BBE26" w14:textId="77777777" w:rsidR="001F4F3D" w:rsidRPr="008E46CF" w:rsidRDefault="001F4F3D">
            <w:pPr>
              <w:rPr>
                <w:b/>
                <w:bCs/>
              </w:rPr>
            </w:pPr>
            <w:r w:rsidRPr="008E46CF">
              <w:t>Diet quality</w:t>
            </w:r>
            <w:r w:rsidRPr="008E46CF">
              <w:rPr>
                <w:b/>
                <w:bCs/>
              </w:rPr>
              <w:t xml:space="preserve"> </w:t>
            </w:r>
          </w:p>
        </w:tc>
        <w:tc>
          <w:tcPr>
            <w:tcW w:w="6030" w:type="dxa"/>
          </w:tcPr>
          <w:p w14:paraId="1AFAA43B" w14:textId="180A99E5" w:rsidR="001F4F3D" w:rsidRPr="008E46CF" w:rsidRDefault="00561B4B">
            <w:pPr>
              <w:rPr>
                <w:b/>
                <w:bCs/>
              </w:rPr>
            </w:pPr>
            <w:r w:rsidRPr="008E46CF">
              <w:t>M</w:t>
            </w:r>
            <w:r w:rsidR="001F4F3D" w:rsidRPr="008E46CF">
              <w:t>ajority of studies found that F&amp;V vouchers were associated with increased intake of F&amp;V</w:t>
            </w:r>
            <w:r w:rsidR="001F4F3D" w:rsidRPr="008E46CF">
              <w:fldChar w:fldCharType="begin">
                <w:fldData xml:space="preserve">PEVuZE5vdGU+PENpdGU+PEF1dGhvcj5SaWRiZXJnPC9BdXRob3I+PFllYXI+MjAyMDwvWWVhcj48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L0VuZE5vdGU+AG==
</w:fldData>
              </w:fldChar>
            </w:r>
            <w:r w:rsidR="001F4F3D" w:rsidRPr="008E46CF">
              <w:instrText xml:space="preserve"> ADDIN EN.CITE </w:instrText>
            </w:r>
            <w:r w:rsidR="001F4F3D" w:rsidRPr="008E46CF">
              <w:fldChar w:fldCharType="begin">
                <w:fldData xml:space="preserve">PEVuZE5vdGU+PENpdGU+PEF1dGhvcj5SaWRiZXJnPC9BdXRob3I+PFllYXI+MjAyMDwvWWVhcj48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</w:fldData>
              </w:fldChar>
            </w:r>
            <w:r w:rsidR="001F4F3D" w:rsidRPr="008E46CF">
              <w:instrText xml:space="preserve"> ADDIN EN.CITE.DATA </w:instrText>
            </w:r>
            <w:r w:rsidR="001F4F3D" w:rsidRPr="008E46CF">
              <w:fldChar w:fldCharType="end"/>
            </w:r>
            <w:r w:rsidR="001F4F3D" w:rsidRPr="008E46CF">
              <w:fldChar w:fldCharType="separate"/>
            </w:r>
            <w:r w:rsidR="001F4F3D" w:rsidRPr="008E46CF">
              <w:rPr>
                <w:noProof/>
                <w:vertAlign w:val="superscript"/>
              </w:rPr>
              <w:t>33,34,39,41</w:t>
            </w:r>
            <w:r w:rsidR="001F4F3D" w:rsidRPr="008E46CF">
              <w:fldChar w:fldCharType="end"/>
            </w:r>
            <w:r w:rsidR="001F4F3D" w:rsidRPr="008E46CF">
              <w:t>, or vegetables alone</w:t>
            </w:r>
            <w:r w:rsidR="001F4F3D" w:rsidRPr="008E46CF">
              <w:fldChar w:fldCharType="begin">
                <w:fldData xml:space="preserve">PEVuZE5vdGU+PENpdGU+PEF1dGhvcj5Lcm9wZjwvQXV0aG9yPjxZZWFyPjIwMDc8L1llYXI+PFJl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d29tZW4gb25seTwvY3VzdG9tMT48ZWxlY3Ryb25pYy1y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</w:fldData>
              </w:fldChar>
            </w:r>
            <w:r w:rsidR="001F4F3D" w:rsidRPr="008E46CF">
              <w:instrText xml:space="preserve"> ADDIN EN.CITE </w:instrText>
            </w:r>
            <w:r w:rsidR="001F4F3D" w:rsidRPr="008E46CF">
              <w:fldChar w:fldCharType="begin">
                <w:fldData xml:space="preserve">PEVuZE5vdGU+PENpdGU+PEF1dGhvcj5Lcm9wZjwvQXV0aG9yPjxZZWFyPjIwMDc8L1llYXI+PFJl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</w:fldData>
              </w:fldChar>
            </w:r>
            <w:r w:rsidR="001F4F3D" w:rsidRPr="008E46CF">
              <w:instrText xml:space="preserve"> ADDIN EN.CITE.DATA </w:instrText>
            </w:r>
            <w:r w:rsidR="001F4F3D" w:rsidRPr="008E46CF">
              <w:fldChar w:fldCharType="end"/>
            </w:r>
            <w:r w:rsidR="001F4F3D" w:rsidRPr="008E46CF">
              <w:fldChar w:fldCharType="separate"/>
            </w:r>
            <w:r w:rsidR="001F4F3D" w:rsidRPr="008E46CF">
              <w:rPr>
                <w:noProof/>
                <w:vertAlign w:val="superscript"/>
              </w:rPr>
              <w:t>37,38</w:t>
            </w:r>
            <w:r w:rsidR="001F4F3D" w:rsidRPr="008E46CF">
              <w:fldChar w:fldCharType="end"/>
            </w:r>
            <w:r w:rsidR="001F4F3D" w:rsidRPr="008E46CF">
              <w:t>. One study found no significant differences between groups</w:t>
            </w:r>
            <w:r w:rsidR="001F4F3D" w:rsidRPr="008E46CF">
              <w:fldChar w:fldCharType="begin"/>
            </w:r>
            <w:r w:rsidR="001F4F3D" w:rsidRPr="008E46CF">
              <w:instrText xml:space="preserve"> ADDIN EN.CITE &lt;EndNote&gt;&lt;Cite&gt;&lt;Author&gt;Ridberg&lt;/Author&gt;&lt;Year&gt;2022&lt;/Year&gt;&lt;RecNum&gt;6913&lt;/RecNum&gt;&lt;DisplayText&gt;&lt;style face="superscript"&gt;35&lt;/style&gt;&lt;/DisplayText&gt;&lt;record&gt;&lt;rec-number&gt;6913&lt;/rec-number&gt;&lt;foreign-keys&gt;&lt;key app="EN" db-id="vd55r9f5apapzie0fa9vv20f59ptev0vtafs" timestamp="1696426600"&gt;6913&lt;/key&gt;&lt;/foreign-keys&gt;&lt;ref-type name="Journal Article"&gt;17&lt;/ref-type&gt;&lt;contributors&gt;&lt;authors&gt;&lt;author&gt;Ridberg, Ronit A.&lt;/author&gt;&lt;author&gt;Levi, Ronli&lt;/author&gt;&lt;author&gt;Marpadga, Sanjana&lt;/author&gt;&lt;author&gt;Akers, Melissa&lt;/author&gt;&lt;author&gt;Tancredi, Daniel J.&lt;/author&gt;&lt;author&gt;Seligman, Hilary K.&lt;/author&gt;&lt;/authors&gt;&lt;/contributors&gt;&lt;titles&gt;&lt;title&gt;Additional Fruit and Vegetable Vouchers for Pregnant WIC Clients: An Equity-Focused Strategy to Improve Food Security and Diet Quality&lt;/title&gt;&lt;secondary-title&gt;Nutrients&lt;/secondary-title&gt;&lt;/titles&gt;&lt;periodical&gt;&lt;full-title&gt;Nutrients&lt;/full-title&gt;&lt;/periodical&gt;&lt;volume&gt;14&lt;/volume&gt;&lt;number&gt;11&lt;/number&gt;&lt;keywords&gt;&lt;keyword&gt;*COVID-19&lt;/keyword&gt;&lt;keyword&gt;Child&lt;/keyword&gt;&lt;keyword&gt;Diet&lt;/keyword&gt;&lt;keyword&gt;Ethnicity&lt;/keyword&gt;&lt;keyword&gt;Female&lt;/keyword&gt;&lt;keyword&gt;*Food Assistance&lt;/keyword&gt;&lt;keyword&gt;Food Security&lt;/keyword&gt;&lt;keyword&gt;Food Supply&lt;/keyword&gt;&lt;keyword&gt;Fruit&lt;/keyword&gt;&lt;keyword&gt;Humans&lt;/keyword&gt;&lt;keyword&gt;Minority Groups&lt;/keyword&gt;&lt;keyword&gt;Pregnancy&lt;/keyword&gt;&lt;keyword&gt;Vegetables&lt;/keyword&gt;&lt;/keywords&gt;&lt;dates&gt;&lt;year&gt;2022&lt;/year&gt;&lt;pub-dates&gt;&lt;date&gt;2022&lt;/date&gt;&lt;/pub-dates&gt;&lt;/dates&gt;&lt;isbn&gt;2072-6643&lt;/isbn&gt;&lt;accession-num&gt;rayyan-950438712&lt;/accession-num&gt;&lt;urls&gt;&lt;related-urls&gt;&lt;url&gt;http://ovidsp.ovid.com/ovidweb.cgi?T=JS&amp;amp;PAGE=reference&amp;amp;D=medl&amp;amp;NEWS=N&amp;amp;AN=35684128&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 | USER-NOTES: {&amp;quot;Grace&amp;quot;=&amp;gt;[&amp;quot;Pilot study for Wang&amp;quot;]}&lt;/custom1&gt;&lt;electronic-resource-num&gt;doi:https://dx.doi.org/10.3390/nu14112328&lt;/electronic-resource-num&gt;&lt;/record&gt;&lt;/Cite&gt;&lt;/EndNote&gt;</w:instrText>
            </w:r>
            <w:r w:rsidR="001F4F3D" w:rsidRPr="008E46CF">
              <w:fldChar w:fldCharType="separate"/>
            </w:r>
            <w:r w:rsidR="001F4F3D" w:rsidRPr="008E46CF">
              <w:rPr>
                <w:noProof/>
                <w:vertAlign w:val="superscript"/>
              </w:rPr>
              <w:t>35</w:t>
            </w:r>
            <w:r w:rsidR="001F4F3D" w:rsidRPr="008E46CF">
              <w:fldChar w:fldCharType="end"/>
            </w:r>
            <w:r w:rsidR="001F4F3D" w:rsidRPr="008E46CF">
              <w:t>.</w:t>
            </w:r>
          </w:p>
        </w:tc>
        <w:tc>
          <w:tcPr>
            <w:tcW w:w="2250" w:type="dxa"/>
          </w:tcPr>
          <w:p w14:paraId="1C7B189E" w14:textId="5E758AC5" w:rsidR="001F4F3D" w:rsidRPr="008E46CF" w:rsidRDefault="00293427">
            <w:pPr>
              <w:rPr>
                <w:b/>
                <w:bCs/>
              </w:rPr>
            </w:pPr>
            <w:r w:rsidRPr="008E46CF">
              <w:t xml:space="preserve">n </w:t>
            </w:r>
            <w:r w:rsidR="001F4F3D" w:rsidRPr="008E46CF">
              <w:t>= 3,122 (7)</w:t>
            </w:r>
          </w:p>
        </w:tc>
        <w:tc>
          <w:tcPr>
            <w:tcW w:w="3873" w:type="dxa"/>
          </w:tcPr>
          <w:p w14:paraId="396C2D2E" w14:textId="77777777" w:rsidR="001F4F3D" w:rsidRPr="008E46CF" w:rsidRDefault="001F4F3D">
            <w:r w:rsidRPr="008E46CF">
              <w:t xml:space="preserve">Low  </w:t>
            </w:r>
            <w:r w:rsidRPr="008E46CF">
              <w:rPr>
                <w:rFonts w:ascii="Cambria Math" w:hAnsi="Cambria Math" w:cs="Cambria Math"/>
              </w:rPr>
              <w:t>⊕</w:t>
            </w:r>
            <w:r w:rsidRPr="008E46CF">
              <w:t xml:space="preserve"> </w:t>
            </w:r>
            <w:r w:rsidRPr="008E46CF">
              <w:rPr>
                <w:rFonts w:ascii="Cambria Math" w:hAnsi="Cambria Math" w:cs="Cambria Math"/>
              </w:rPr>
              <w:t>⊕</w:t>
            </w:r>
            <w:r w:rsidRPr="008E46CF">
              <w:t xml:space="preserve"> 0 0</w:t>
            </w:r>
          </w:p>
          <w:p w14:paraId="060E1801" w14:textId="77777777" w:rsidR="001F4F3D" w:rsidRPr="008E46CF" w:rsidRDefault="001F4F3D">
            <w:pPr>
              <w:rPr>
                <w:b/>
                <w:bCs/>
              </w:rPr>
            </w:pPr>
            <w:r w:rsidRPr="008E46CF">
              <w:t>(serious concerns about methodological limitations and borderline serious concerns about inconsistency)</w:t>
            </w:r>
          </w:p>
        </w:tc>
      </w:tr>
      <w:tr w:rsidR="008E46CF" w:rsidRPr="008E46CF" w14:paraId="503AAC83" w14:textId="77777777">
        <w:trPr>
          <w:trHeight w:val="1008"/>
        </w:trPr>
        <w:tc>
          <w:tcPr>
            <w:tcW w:w="1795" w:type="dxa"/>
          </w:tcPr>
          <w:p w14:paraId="67219EEC" w14:textId="77777777" w:rsidR="001F4F3D" w:rsidRPr="008E46CF" w:rsidRDefault="001F4F3D">
            <w:pPr>
              <w:spacing w:line="259" w:lineRule="auto"/>
              <w:rPr>
                <w:b/>
                <w:bCs/>
              </w:rPr>
            </w:pPr>
            <w:r w:rsidRPr="008E46CF">
              <w:t>Fruit and vegetable purchasing (amount spent and/or quantity)</w:t>
            </w:r>
          </w:p>
        </w:tc>
        <w:tc>
          <w:tcPr>
            <w:tcW w:w="6030" w:type="dxa"/>
          </w:tcPr>
          <w:p w14:paraId="0FDABA93" w14:textId="24359084" w:rsidR="001F4F3D" w:rsidRPr="008E46CF" w:rsidRDefault="001F4F3D">
            <w:pPr>
              <w:rPr>
                <w:b/>
                <w:bCs/>
              </w:rPr>
            </w:pPr>
            <w:r w:rsidRPr="008E46CF">
              <w:t>Inconclusive. Two studies report increased spend on F&amp;V associated with the intervention</w:t>
            </w:r>
            <w:r w:rsidRPr="008E46CF">
              <w:fldChar w:fldCharType="begin">
                <w:fldData xml:space="preserve">PEVuZE5vdGU+PENpdGU+PEF1dGhvcj5HcmlmZml0aDwvQXV0aG9yPjxZZWFyPjIwMTg8L1llYXI+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=
</w:fldData>
              </w:fldChar>
            </w:r>
            <w:r w:rsidRPr="008E46CF">
              <w:instrText xml:space="preserve"> ADDIN EN.CITE </w:instrText>
            </w:r>
            <w:r w:rsidRPr="008E46CF">
              <w:fldChar w:fldCharType="begin">
                <w:fldData xml:space="preserve">PEVuZE5vdGU+PENpdGU+PEF1dGhvcj5HcmlmZml0aDwvQXV0aG9yPjxZZWFyPjIwMTg8L1llYXI+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=
</w:fldData>
              </w:fldChar>
            </w:r>
            <w:r w:rsidRPr="008E46CF">
              <w:instrText xml:space="preserve"> ADDIN EN.CITE.DATA </w:instrText>
            </w:r>
            <w:r w:rsidRPr="008E46CF">
              <w:fldChar w:fldCharType="end"/>
            </w:r>
            <w:r w:rsidRPr="008E46CF">
              <w:fldChar w:fldCharType="separate"/>
            </w:r>
            <w:r w:rsidRPr="008E46CF">
              <w:rPr>
                <w:noProof/>
                <w:vertAlign w:val="superscript"/>
              </w:rPr>
              <w:t>40,47</w:t>
            </w:r>
            <w:r w:rsidRPr="008E46CF">
              <w:fldChar w:fldCharType="end"/>
            </w:r>
            <w:r w:rsidRPr="008E46CF">
              <w:t>, and one report</w:t>
            </w:r>
            <w:r w:rsidR="00561B4B" w:rsidRPr="008E46CF">
              <w:t>ed</w:t>
            </w:r>
            <w:r w:rsidRPr="008E46CF">
              <w:t xml:space="preserve"> no significant differences</w:t>
            </w:r>
            <w:r w:rsidRPr="008E46CF">
              <w:fldChar w:fldCharType="begin"/>
            </w:r>
            <w:r w:rsidRPr="008E46CF">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Pr="008E46CF">
              <w:fldChar w:fldCharType="separate"/>
            </w:r>
            <w:r w:rsidRPr="008E46CF">
              <w:rPr>
                <w:noProof/>
                <w:vertAlign w:val="superscript"/>
              </w:rPr>
              <w:t>20</w:t>
            </w:r>
            <w:r w:rsidRPr="008E46CF">
              <w:fldChar w:fldCharType="end"/>
            </w:r>
            <w:r w:rsidRPr="008E46CF">
              <w:t>. One study reported counts of F&amp;V purchased at intervention site but not control sites</w: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 </w:instrText>
            </w:r>
            <w:r w:rsidRPr="008E46CF">
              <w:fldChar w:fldCharType="begin">
                <w:fldData xml:space="preserve">PEVuZE5vdGU+PENpdGU+PEF1dGhvcj5IZXJtYW48L0F1dGhvcj48WWVhcj4yMDA2PC9ZZWFyPjxS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</w:fldData>
              </w:fldChar>
            </w:r>
            <w:r w:rsidRPr="008E46CF">
              <w:instrText xml:space="preserve"> ADDIN EN.CITE.DATA </w:instrText>
            </w:r>
            <w:r w:rsidRPr="008E46CF">
              <w:fldChar w:fldCharType="end"/>
            </w:r>
            <w:r w:rsidRPr="008E46CF">
              <w:fldChar w:fldCharType="separate"/>
            </w:r>
            <w:r w:rsidRPr="008E46CF">
              <w:rPr>
                <w:noProof/>
                <w:vertAlign w:val="superscript"/>
              </w:rPr>
              <w:t>32</w:t>
            </w:r>
            <w:r w:rsidRPr="008E46CF">
              <w:fldChar w:fldCharType="end"/>
            </w:r>
            <w:r w:rsidRPr="008E46CF">
              <w:t>.</w:t>
            </w:r>
          </w:p>
        </w:tc>
        <w:tc>
          <w:tcPr>
            <w:tcW w:w="2250" w:type="dxa"/>
          </w:tcPr>
          <w:p w14:paraId="3C0D3FDD" w14:textId="77777777" w:rsidR="00293427" w:rsidRPr="008E46CF" w:rsidRDefault="00293427">
            <w:r w:rsidRPr="008E46CF">
              <w:t xml:space="preserve">n = </w:t>
            </w:r>
            <w:r w:rsidR="001F4F3D" w:rsidRPr="008E46CF">
              <w:t xml:space="preserve">752 individuals , </w:t>
            </w:r>
          </w:p>
          <w:p w14:paraId="55345006" w14:textId="3224779B" w:rsidR="001F4F3D" w:rsidRPr="008E46CF" w:rsidRDefault="00293427">
            <w:r w:rsidRPr="008E46CF">
              <w:t xml:space="preserve">n = </w:t>
            </w:r>
            <w:r w:rsidR="001F4F3D" w:rsidRPr="008E46CF">
              <w:t>5,165 Households (4)</w:t>
            </w:r>
          </w:p>
        </w:tc>
        <w:tc>
          <w:tcPr>
            <w:tcW w:w="3873" w:type="dxa"/>
          </w:tcPr>
          <w:p w14:paraId="52EEDFFA" w14:textId="77777777" w:rsidR="001F4F3D" w:rsidRPr="008E46CF" w:rsidRDefault="001F4F3D">
            <w:r w:rsidRPr="008E46CF">
              <w:t xml:space="preserve">Low  </w:t>
            </w:r>
            <w:r w:rsidRPr="008E46CF">
              <w:rPr>
                <w:rFonts w:ascii="Cambria Math" w:hAnsi="Cambria Math" w:cs="Cambria Math"/>
              </w:rPr>
              <w:t>⊕</w:t>
            </w:r>
            <w:r w:rsidRPr="008E46CF">
              <w:t xml:space="preserve"> </w:t>
            </w:r>
            <w:r w:rsidRPr="008E46CF">
              <w:rPr>
                <w:rFonts w:ascii="Cambria Math" w:hAnsi="Cambria Math" w:cs="Cambria Math"/>
              </w:rPr>
              <w:t>⊕</w:t>
            </w:r>
            <w:r w:rsidRPr="008E46CF">
              <w:t xml:space="preserve"> 0 0</w:t>
            </w:r>
          </w:p>
          <w:p w14:paraId="311365F1" w14:textId="77777777" w:rsidR="001F4F3D" w:rsidRPr="008E46CF" w:rsidRDefault="001F4F3D">
            <w:pPr>
              <w:rPr>
                <w:b/>
                <w:bCs/>
              </w:rPr>
            </w:pPr>
            <w:r w:rsidRPr="008E46CF">
              <w:t>(serious concerns about methodological limitations and inconsistency)</w:t>
            </w:r>
          </w:p>
        </w:tc>
      </w:tr>
      <w:tr w:rsidR="008E46CF" w:rsidRPr="008E46CF" w14:paraId="47C80282" w14:textId="77777777">
        <w:tc>
          <w:tcPr>
            <w:tcW w:w="1795" w:type="dxa"/>
          </w:tcPr>
          <w:p w14:paraId="75F8EEE2" w14:textId="77777777" w:rsidR="001F4F3D" w:rsidRPr="008E46CF" w:rsidRDefault="001F4F3D">
            <w:r w:rsidRPr="008E46CF">
              <w:lastRenderedPageBreak/>
              <w:t>Total food expenditure</w:t>
            </w:r>
          </w:p>
        </w:tc>
        <w:tc>
          <w:tcPr>
            <w:tcW w:w="6030" w:type="dxa"/>
          </w:tcPr>
          <w:p w14:paraId="69F15760" w14:textId="5AEDD256" w:rsidR="001F4F3D" w:rsidRPr="008E46CF" w:rsidRDefault="001F4F3D">
            <w:r w:rsidRPr="008E46CF">
              <w:t>Inconclusive. One study reported increased total food expenditure associated with the intervention</w:t>
            </w:r>
            <w:r w:rsidRPr="008E46CF">
              <w:fldChar w:fldCharType="begin"/>
            </w:r>
            <w:r w:rsidRPr="008E46CF">
              <w:instrText xml:space="preserve"> ADDIN EN.CITE &lt;EndNote&gt;&lt;Cite&gt;&lt;Author&gt;Thomas&lt;/Author&gt;&lt;Year&gt;2023&lt;/Year&gt;&lt;RecNum&gt;6930&lt;/RecNum&gt;&lt;DisplayText&gt;&lt;style face="superscript"&gt;47&lt;/style&gt;&lt;/DisplayText&gt;&lt;record&gt;&lt;rec-number&gt;6930&lt;/rec-number&gt;&lt;foreign-keys&gt;&lt;key app="EN" db-id="vd55r9f5apapzie0fa9vv20f59ptev0vtafs" timestamp="1709132876"&gt;6930&lt;/key&gt;&lt;/foreign-keys&gt;&lt;ref-type name="Journal Article"&gt;17&lt;/ref-type&gt;&lt;contributors&gt;&lt;authors&gt;&lt;author&gt;Thomas, M.&lt;/author&gt;&lt;author&gt;Moore, J. B.&lt;/author&gt;&lt;author&gt;Onuselogu, D. A.&lt;/author&gt;&lt;author&gt;Dalton, A.&lt;/author&gt;&lt;author&gt;Rains, T.&lt;/author&gt;&lt;author&gt;Lowry, E.&lt;/author&gt;&lt;author&gt;Sritharan, N.&lt;/author&gt;&lt;author&gt;Morris, M. A.&lt;/author&gt;&lt;/authors&gt;&lt;/contributors&gt;&lt;auth-address&gt;School of Food Sciences and Nutrition, University of Leeds, Leeds, UK.&amp;#xD;Leeds Institute for Data Analytics, University of Leeds, Leeds, UK.&amp;#xD;Sainsbury&amp;apos;s Plc, London, UK.&lt;/auth-address&gt;&lt;titles&gt;&lt;title&gt;Supermarket top-up of Healthy Start vouchers increases fruit and vegetable purchases in low-income households&lt;/title&gt;&lt;secondary-title&gt;Nutrition Bulletin&lt;/secondary-title&gt;&lt;/titles&gt;&lt;periodical&gt;&lt;full-title&gt;Nutrition Bulletin&lt;/full-title&gt;&lt;/periodical&gt;&lt;pages&gt;353-364&lt;/pages&gt;&lt;volume&gt;48&lt;/volume&gt;&lt;number&gt;3&lt;/number&gt;&lt;edition&gt;20230727&lt;/edition&gt;&lt;keywords&gt;&lt;keyword&gt;Humans&lt;/keyword&gt;&lt;keyword&gt;*Vegetables&lt;/keyword&gt;&lt;keyword&gt;*Fruit&lt;/keyword&gt;&lt;keyword&gt;Supermarkets&lt;/keyword&gt;&lt;keyword&gt;Poverty&lt;/keyword&gt;&lt;keyword&gt;Income&lt;/keyword&gt;&lt;keyword&gt;Healthy Start vouchers&lt;/keyword&gt;&lt;keyword&gt;fruit and vegetable consumption&lt;/keyword&gt;&lt;keyword&gt;health inequality&lt;/keyword&gt;&lt;keyword&gt;income inequality&lt;/keyword&gt;&lt;keyword&gt;supermarket transaction data&lt;/keyword&gt;&lt;/keywords&gt;&lt;dates&gt;&lt;year&gt;2023&lt;/year&gt;&lt;pub-dates&gt;&lt;date&gt;Sep&lt;/date&gt;&lt;/pub-dates&gt;&lt;/dates&gt;&lt;isbn&gt;1467-3010&lt;/isbn&gt;&lt;accession-num&gt;37501220&lt;/accession-num&gt;&lt;urls&gt;&lt;/urls&gt;&lt;electronic-resource-num&gt;10.1111/nbu.12627&lt;/electronic-resource-num&gt;&lt;remote-database-provider&gt;NLM&lt;/remote-database-provider&gt;&lt;language&gt;eng&lt;/language&gt;&lt;/record&gt;&lt;/Cite&gt;&lt;/EndNote&gt;</w:instrText>
            </w:r>
            <w:r w:rsidRPr="008E46CF">
              <w:fldChar w:fldCharType="separate"/>
            </w:r>
            <w:r w:rsidRPr="008E46CF">
              <w:rPr>
                <w:noProof/>
                <w:vertAlign w:val="superscript"/>
              </w:rPr>
              <w:t>47</w:t>
            </w:r>
            <w:r w:rsidRPr="008E46CF">
              <w:fldChar w:fldCharType="end"/>
            </w:r>
            <w:r w:rsidRPr="008E46CF">
              <w:t xml:space="preserve"> and the other found no significant differences</w:t>
            </w:r>
            <w:r w:rsidRPr="008E46CF">
              <w:fldChar w:fldCharType="begin"/>
            </w:r>
            <w:r w:rsidRPr="008E46CF">
              <w:instrText xml:space="preserve"> ADDIN EN.CITE &lt;EndNote&gt;&lt;Cite&gt;&lt;Author&gt;Parnham&lt;/Author&gt;&lt;Year&gt;2021&lt;/Year&gt;&lt;RecNum&gt;195&lt;/RecNum&gt;&lt;DisplayText&gt;&lt;style face="superscript"&gt;20&lt;/style&gt;&lt;/DisplayText&gt;&lt;record&gt;&lt;rec-number&gt;195&lt;/rec-number&gt;&lt;foreign-keys&gt;&lt;key app="EN" db-id="vd55r9f5apapzie0fa9vv20f59ptev0vtafs" timestamp="1667303763"&gt;195&lt;/key&gt;&lt;/foreign-keys&gt;&lt;ref-type name="Journal Article"&gt;17&lt;/ref-type&gt;&lt;contributors&gt;&lt;authors&gt;&lt;author&gt;Parnham, Jennie&lt;/author&gt;&lt;author&gt;Millett, Christopher&lt;/author&gt;&lt;author&gt;Chang, Kiara&lt;/author&gt;&lt;author&gt;Laverty, Anthony A.&lt;/author&gt;&lt;author&gt;von Hinke, Stephanie&lt;/author&gt;&lt;author&gt;Pearson-Stuttard, Jonathan&lt;/author&gt;&lt;author&gt;Vamos, Eszter P.&lt;/author&gt;&lt;/authors&gt;&lt;/contributors&gt;&lt;titles&gt;&lt;title&gt;Is the healthy start scheme associated with increased food expenditure in low-income families with young children in the United Kingdom?&lt;/title&gt;&lt;secondary-title&gt;BMC Public Health&lt;/secondary-title&gt;&lt;/titles&gt;&lt;periodical&gt;&lt;full-title&gt;BMC Public Health&lt;/full-title&gt;&lt;/periodical&gt;&lt;pages&gt;2220&lt;/pages&gt;&lt;volume&gt;21&lt;/volume&gt;&lt;number&gt;1&lt;/number&gt;&lt;dates&gt;&lt;year&gt;2021&lt;/year&gt;&lt;pub-dates&gt;&lt;date&gt;2021/12/17&lt;/date&gt;&lt;/pub-dates&gt;&lt;/dates&gt;&lt;isbn&gt;1471-2458&lt;/isbn&gt;&lt;urls&gt;&lt;related-urls&gt;&lt;url&gt;https://doi.org/10.1186/s12889-021-12222-5&lt;/url&gt;&lt;/related-urls&gt;&lt;/urls&gt;&lt;electronic-resource-num&gt;10.1186/s12889-021-12222-5&lt;/electronic-resource-num&gt;&lt;/record&gt;&lt;/Cite&gt;&lt;/EndNote&gt;</w:instrText>
            </w:r>
            <w:r w:rsidRPr="008E46CF">
              <w:fldChar w:fldCharType="separate"/>
            </w:r>
            <w:r w:rsidRPr="008E46CF">
              <w:rPr>
                <w:noProof/>
                <w:vertAlign w:val="superscript"/>
              </w:rPr>
              <w:t>20</w:t>
            </w:r>
            <w:r w:rsidRPr="008E46CF">
              <w:fldChar w:fldCharType="end"/>
            </w:r>
            <w:r w:rsidRPr="008E46CF">
              <w:t>.</w:t>
            </w:r>
          </w:p>
        </w:tc>
        <w:tc>
          <w:tcPr>
            <w:tcW w:w="2250" w:type="dxa"/>
          </w:tcPr>
          <w:p w14:paraId="6AB1E0B4" w14:textId="3AF45E04" w:rsidR="001F4F3D" w:rsidRPr="008E46CF" w:rsidRDefault="00293427">
            <w:r w:rsidRPr="008E46CF">
              <w:t xml:space="preserve">n = </w:t>
            </w:r>
            <w:r w:rsidR="001F4F3D" w:rsidRPr="008E46CF">
              <w:t>150 individuals and 4869 Households (2)</w:t>
            </w:r>
          </w:p>
        </w:tc>
        <w:tc>
          <w:tcPr>
            <w:tcW w:w="3873" w:type="dxa"/>
          </w:tcPr>
          <w:p w14:paraId="450649A2" w14:textId="77777777" w:rsidR="001F4F3D" w:rsidRPr="008E46CF" w:rsidRDefault="001F4F3D">
            <w:r w:rsidRPr="008E46CF">
              <w:t xml:space="preserve">Low  </w:t>
            </w:r>
            <w:r w:rsidRPr="008E46CF">
              <w:rPr>
                <w:rFonts w:ascii="Cambria Math" w:hAnsi="Cambria Math" w:cs="Cambria Math"/>
              </w:rPr>
              <w:t>⊕</w:t>
            </w:r>
            <w:r w:rsidRPr="008E46CF">
              <w:t xml:space="preserve"> </w:t>
            </w:r>
            <w:r w:rsidRPr="008E46CF">
              <w:rPr>
                <w:rFonts w:ascii="Cambria Math" w:hAnsi="Cambria Math" w:cs="Cambria Math"/>
              </w:rPr>
              <w:t>⊕</w:t>
            </w:r>
            <w:r w:rsidRPr="008E46CF">
              <w:t xml:space="preserve"> 0 0</w:t>
            </w:r>
          </w:p>
          <w:p w14:paraId="1D43A970" w14:textId="77777777" w:rsidR="001F4F3D" w:rsidRPr="008E46CF" w:rsidRDefault="001F4F3D">
            <w:r w:rsidRPr="008E46CF">
              <w:t>(serious concerns about methodological limitations and inconsistency)</w:t>
            </w:r>
          </w:p>
        </w:tc>
      </w:tr>
      <w:tr w:rsidR="008E46CF" w:rsidRPr="008E46CF" w14:paraId="7B2E2A14" w14:textId="77777777">
        <w:tc>
          <w:tcPr>
            <w:tcW w:w="1795" w:type="dxa"/>
          </w:tcPr>
          <w:p w14:paraId="5F150061" w14:textId="77777777" w:rsidR="001F4F3D" w:rsidRPr="008E46CF" w:rsidRDefault="001F4F3D">
            <w:r w:rsidRPr="008E46CF">
              <w:t>Food security</w:t>
            </w:r>
          </w:p>
        </w:tc>
        <w:tc>
          <w:tcPr>
            <w:tcW w:w="6030" w:type="dxa"/>
          </w:tcPr>
          <w:p w14:paraId="43BC6A32" w14:textId="77777777" w:rsidR="001F4F3D" w:rsidRPr="008E46CF" w:rsidRDefault="001F4F3D">
            <w:r w:rsidRPr="008E46CF">
              <w:t>Inconclusive. One study found a positive impact of F&amp;V vouchers of food security</w:t>
            </w:r>
            <w:r w:rsidRPr="008E46CF">
              <w:fldChar w:fldCharType="begin"/>
            </w:r>
            <w:r w:rsidRPr="008E46CF">
              <w:instrText xml:space="preserve"> ADDIN EN.CITE &lt;EndNote&gt;&lt;Cite&gt;&lt;Author&gt;Ridberg&lt;/Author&gt;&lt;Year&gt;2020&lt;/Year&gt;&lt;RecNum&gt;6914&lt;/RecNum&gt;&lt;DisplayText&gt;&lt;style face="superscript"&gt;34&lt;/style&gt;&lt;/DisplayText&gt;&lt;record&gt;&lt;rec-number&gt;6914&lt;/rec-number&gt;&lt;foreign-keys&gt;&lt;key app="EN" db-id="vd55r9f5apapzie0fa9vv20f59ptev0vtafs" timestamp="1696426600"&gt;6914&lt;/key&gt;&lt;/foreign-keys&gt;&lt;ref-type name="Journal Article"&gt;17&lt;/ref-type&gt;&lt;contributors&gt;&lt;authors&gt;&lt;author&gt;Ridberg, Ronit A.&lt;/author&gt;&lt;author&gt;Marpadga, Sanjana&lt;/author&gt;&lt;author&gt;Akers, Melissa M.&lt;/author&gt;&lt;author&gt;Bell, Janice F.&lt;/author&gt;&lt;author&gt;Seligman, Hilary K.&lt;/author&gt;&lt;/authors&gt;&lt;/contributors&gt;&lt;titles&gt;&lt;title&gt;Fruit and Vegetable Vouchers in Pregnancy: Preliminary Impact on Diet &amp;amp; Food Security&lt;/title&gt;&lt;secondary-title&gt;Journal of Hunger &amp;amp; Environmental Nutrition&lt;/secondary-title&gt;&lt;/titles&gt;&lt;periodical&gt;&lt;full-title&gt;Journal of Hunger &amp;amp; Environmental Nutrition&lt;/full-title&gt;&lt;/periodical&gt;&lt;pages&gt;149-163&lt;/pages&gt;&lt;volume&gt;16&lt;/volume&gt;&lt;number&gt;2&lt;/number&gt;&lt;dates&gt;&lt;year&gt;2020&lt;/year&gt;&lt;pub-dates&gt;&lt;date&gt;2021/03/04&lt;/date&gt;&lt;/pub-dates&gt;&lt;/dates&gt;&lt;publisher&gt;Taylor &amp;amp; Francis&lt;/publisher&gt;&lt;isbn&gt;1932-0248&lt;/isbn&gt;&lt;urls&gt;&lt;related-urls&gt;&lt;url&gt;https://doi.org/10.1080/19320248.2020.1778593&lt;/url&gt;&lt;/related-urls&gt;&lt;/urls&gt;&lt;electronic-resource-num&gt;10.1080/19320248.2020.1778593&lt;/electronic-resource-num&gt;&lt;/record&gt;&lt;/Cite&gt;&lt;/EndNote&gt;</w:instrText>
            </w:r>
            <w:r w:rsidRPr="008E46CF">
              <w:fldChar w:fldCharType="separate"/>
            </w:r>
            <w:r w:rsidRPr="008E46CF">
              <w:rPr>
                <w:noProof/>
                <w:vertAlign w:val="superscript"/>
              </w:rPr>
              <w:t>34</w:t>
            </w:r>
            <w:r w:rsidRPr="008E46CF">
              <w:fldChar w:fldCharType="end"/>
            </w:r>
            <w:r w:rsidRPr="008E46CF">
              <w:t>, two reported no significant differences</w:t>
            </w:r>
            <w:r w:rsidRPr="008E46CF">
              <w:fldChar w:fldCharType="begin">
                <w:fldData xml:space="preserve">PEVuZE5vdGU+PENpdGU+PEF1dGhvcj5SaWRiZXJnPC9BdXRob3I+PFllYXI+MjAyMjwvWWVhcj48
UmVjTnVtPjY5MTM8L1JlY051bT48RGlzcGxheVRleHQ+PHN0eWxlIGZhY2U9InN1cGVyc2NyaXB0
Ij4zNSwzOD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Lcm9wZjwvQXV0aG9yPjxZ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IHwgUkFZWUFOLUxBQkVMUzogd29tZW4gb25seTwvY3VzdG9tMT48ZWxl
Y3Ryb25pYy1yZXNvdXJjZS1udW0+ZG9pOjwvZWxlY3Ryb25pYy1yZXNvdXJjZS1udW0+PC9yZWNv
cmQ+PC9DaXRlPjwvRW5kTm90ZT4A
</w:fldData>
              </w:fldChar>
            </w:r>
            <w:r w:rsidRPr="008E46CF">
              <w:instrText xml:space="preserve"> ADDIN EN.CITE </w:instrText>
            </w:r>
            <w:r w:rsidRPr="008E46CF">
              <w:fldChar w:fldCharType="begin">
                <w:fldData xml:space="preserve">PEVuZE5vdGU+PENpdGU+PEF1dGhvcj5SaWRiZXJnPC9BdXRob3I+PFllYXI+MjAyMjwvWWVhcj48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35,38</w:t>
            </w:r>
            <w:r w:rsidRPr="008E46CF">
              <w:fldChar w:fldCharType="end"/>
            </w:r>
          </w:p>
        </w:tc>
        <w:tc>
          <w:tcPr>
            <w:tcW w:w="2250" w:type="dxa"/>
          </w:tcPr>
          <w:p w14:paraId="2E42DBA7" w14:textId="419E9772" w:rsidR="001F4F3D" w:rsidRPr="008E46CF" w:rsidRDefault="00293427">
            <w:r w:rsidRPr="008E46CF">
              <w:t xml:space="preserve">n = </w:t>
            </w:r>
            <w:r w:rsidR="001F4F3D" w:rsidRPr="008E46CF">
              <w:t>2,545 (3)</w:t>
            </w:r>
          </w:p>
        </w:tc>
        <w:tc>
          <w:tcPr>
            <w:tcW w:w="3873" w:type="dxa"/>
          </w:tcPr>
          <w:p w14:paraId="55F16730" w14:textId="77777777" w:rsidR="001F4F3D" w:rsidRPr="008E46CF" w:rsidRDefault="001F4F3D">
            <w:r w:rsidRPr="008E46CF">
              <w:t xml:space="preserve">Low  </w:t>
            </w:r>
            <w:r w:rsidRPr="008E46CF">
              <w:rPr>
                <w:rFonts w:ascii="Cambria Math" w:hAnsi="Cambria Math" w:cs="Cambria Math"/>
              </w:rPr>
              <w:t>⊕</w:t>
            </w:r>
            <w:r w:rsidRPr="008E46CF">
              <w:t xml:space="preserve"> </w:t>
            </w:r>
            <w:r w:rsidRPr="008E46CF">
              <w:rPr>
                <w:rFonts w:ascii="Cambria Math" w:hAnsi="Cambria Math" w:cs="Cambria Math"/>
              </w:rPr>
              <w:t>⊕</w:t>
            </w:r>
            <w:r w:rsidRPr="008E46CF">
              <w:t xml:space="preserve"> 0 0</w:t>
            </w:r>
          </w:p>
          <w:p w14:paraId="29108E41" w14:textId="77777777" w:rsidR="001F4F3D" w:rsidRPr="008E46CF" w:rsidRDefault="001F4F3D">
            <w:r w:rsidRPr="008E46CF">
              <w:t xml:space="preserve">(serious concerns about methodological limitations and inconsistency) </w:t>
            </w:r>
          </w:p>
        </w:tc>
      </w:tr>
      <w:tr w:rsidR="008E46CF" w:rsidRPr="008E46CF" w14:paraId="2982C8FE" w14:textId="77777777">
        <w:tc>
          <w:tcPr>
            <w:tcW w:w="1795" w:type="dxa"/>
          </w:tcPr>
          <w:p w14:paraId="351132A2" w14:textId="77777777" w:rsidR="001F4F3D" w:rsidRPr="008E46CF" w:rsidRDefault="001F4F3D">
            <w:r w:rsidRPr="008E46CF">
              <w:t>Low birth weight</w:t>
            </w:r>
          </w:p>
        </w:tc>
        <w:tc>
          <w:tcPr>
            <w:tcW w:w="6030" w:type="dxa"/>
          </w:tcPr>
          <w:p w14:paraId="6FD043F2" w14:textId="77777777" w:rsidR="001F4F3D" w:rsidRPr="008E46CF" w:rsidRDefault="001F4F3D">
            <w:r w:rsidRPr="008E46CF">
              <w:t>Inconclusive. One study found significant differences between the intervention and control groups in one dataset but not in  another dataset</w: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 </w:instrText>
            </w:r>
            <w:r w:rsidRPr="008E46CF">
              <w:fldChar w:fldCharType="begin">
                <w:fldData xml:space="preserve">PEVuZE5vdGU+PENpdGU+PEF1dGhvcj5EdW5kYXM8L0F1dGhvcj48WWVhcj4yMDIzPC9ZZWFyPjxS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</w:fldData>
              </w:fldChar>
            </w:r>
            <w:r w:rsidRPr="008E46CF">
              <w:instrText xml:space="preserve"> ADDIN EN.CITE.DATA </w:instrText>
            </w:r>
            <w:r w:rsidRPr="008E46CF">
              <w:fldChar w:fldCharType="end"/>
            </w:r>
            <w:r w:rsidRPr="008E46CF">
              <w:fldChar w:fldCharType="separate"/>
            </w:r>
            <w:r w:rsidRPr="008E46CF">
              <w:rPr>
                <w:noProof/>
                <w:vertAlign w:val="superscript"/>
              </w:rPr>
              <w:t>46</w:t>
            </w:r>
            <w:r w:rsidRPr="008E46CF">
              <w:fldChar w:fldCharType="end"/>
            </w:r>
            <w:r w:rsidRPr="008E46CF">
              <w:t>. The other found no significant differences between groups</w:t>
            </w:r>
            <w:r w:rsidRPr="008E46CF">
              <w:fldChar w:fldCharType="begin"/>
            </w:r>
            <w:r w:rsidRPr="008E46CF">
              <w:instrText xml:space="preserve"> ADDIN EN.CITE &lt;EndNote&gt;&lt;Cite&gt;&lt;Author&gt;Wang&lt;/Author&gt;&lt;Year&gt;2022&lt;/Year&gt;&lt;RecNum&gt;6915&lt;/RecNum&gt;&lt;DisplayText&gt;&lt;style face="superscript"&gt;36&lt;/style&gt;&lt;/DisplayText&gt;&lt;record&gt;&lt;rec-number&gt;6915&lt;/rec-number&gt;&lt;foreign-keys&gt;&lt;key app="EN" db-id="vd55r9f5apapzie0fa9vv20f59ptev0vtafs" timestamp="1696426600"&gt;6915&lt;/key&gt;&lt;/foreign-keys&gt;&lt;ref-type name="Journal Article"&gt;17&lt;/ref-type&gt;&lt;contributors&gt;&lt;authors&gt;&lt;author&gt;Wang, Guangyi&lt;/author&gt;&lt;author&gt;Seligman, Hilary&lt;/author&gt;&lt;author&gt;Levi, Ronli&lt;/author&gt;&lt;author&gt;Hamad, Rita&lt;/author&gt;&lt;/authors&gt;&lt;/contributors&gt;&lt;titles&gt;&lt;title&gt;Impact of fruit and vegetable benefits on pregnancy outcomes among WIC participants: a natural experiment&lt;/title&gt;&lt;secondary-title&gt;Translational behavioral medicine&lt;/secondary-title&gt;&lt;/titles&gt;&lt;periodical&gt;&lt;full-title&gt;Translational behavioral medicine&lt;/full-title&gt;&lt;/periodical&gt;&lt;keywords&gt;&lt;keyword&gt;Pregnancy&lt;/keyword&gt;&lt;keyword&gt;Pregnancy Outcome&lt;/keyword&gt;&lt;keyword&gt;Fruit&lt;/keyword&gt;&lt;/keywords&gt;&lt;dates&gt;&lt;year&gt;2022&lt;/year&gt;&lt;pub-dates&gt;&lt;date&gt;2022&lt;/date&gt;&lt;/pub-dates&gt;&lt;/dates&gt;&lt;isbn&gt;1613-9860&lt;/isbn&gt;&lt;accession-num&gt;rayyan-950438724&lt;/accession-num&gt;&lt;urls&gt;&lt;related-urls&gt;&lt;url&gt;http://ovidsp.ovid.com/ovidweb.cgi?T=JS&amp;amp;PAGE=reference&amp;amp;D=medp&amp;amp;NEWS=N&amp;amp;AN=36073737&lt;/url&gt;&lt;/related-urls&gt;&lt;/urls&gt;&lt;custom1&gt;RAYYAN-INCLUSION: {&amp;quot;Grace&amp;quot;=&amp;gt;&amp;quot;Included&amp;quot;} | RAYYAN-INCLUSION: {&amp;quot;Grace&amp;quot;=&amp;gt;&amp;quot;Included&amp;quot;} | RAYYAN-INCLUSION: {&amp;quot;Grace&amp;quot;=&amp;gt;&amp;quot;Included&amp;quot;, &amp;quot;nida.ziauddeen&amp;quot;=&amp;gt;&amp;quot;Included&amp;quot;}&lt;/custom1&gt;&lt;electronic-resource-num&gt;doi:https://dx.doi.org/10.1093/tbm/ibac063&lt;/electronic-resource-num&gt;&lt;/record&gt;&lt;/Cite&gt;&lt;/EndNote&gt;</w:instrText>
            </w:r>
            <w:r w:rsidRPr="008E46CF">
              <w:fldChar w:fldCharType="separate"/>
            </w:r>
            <w:r w:rsidRPr="008E46CF">
              <w:rPr>
                <w:noProof/>
                <w:vertAlign w:val="superscript"/>
              </w:rPr>
              <w:t>36</w:t>
            </w:r>
            <w:r w:rsidRPr="008E46CF">
              <w:fldChar w:fldCharType="end"/>
            </w:r>
          </w:p>
        </w:tc>
        <w:tc>
          <w:tcPr>
            <w:tcW w:w="2250" w:type="dxa"/>
          </w:tcPr>
          <w:p w14:paraId="23CB859D" w14:textId="2BA38373" w:rsidR="001F4F3D" w:rsidRPr="008E46CF" w:rsidRDefault="00293427">
            <w:r w:rsidRPr="008E46CF">
              <w:t xml:space="preserve">n = </w:t>
            </w:r>
            <w:r w:rsidR="001F4F3D" w:rsidRPr="008E46CF">
              <w:t>1,841,956 (2)</w:t>
            </w:r>
          </w:p>
        </w:tc>
        <w:tc>
          <w:tcPr>
            <w:tcW w:w="3873" w:type="dxa"/>
          </w:tcPr>
          <w:p w14:paraId="51D1A4B0" w14:textId="77777777" w:rsidR="001F4F3D" w:rsidRPr="008E46CF" w:rsidRDefault="001F4F3D">
            <w:r w:rsidRPr="008E46CF">
              <w:t xml:space="preserve">Low  </w:t>
            </w:r>
            <w:r w:rsidRPr="008E46CF">
              <w:rPr>
                <w:rFonts w:ascii="Cambria Math" w:hAnsi="Cambria Math" w:cs="Cambria Math"/>
              </w:rPr>
              <w:t>⊕</w:t>
            </w:r>
            <w:r w:rsidRPr="008E46CF">
              <w:t xml:space="preserve"> </w:t>
            </w:r>
            <w:r w:rsidRPr="008E46CF">
              <w:rPr>
                <w:rFonts w:ascii="Cambria Math" w:hAnsi="Cambria Math" w:cs="Cambria Math"/>
              </w:rPr>
              <w:t>⊕</w:t>
            </w:r>
            <w:r w:rsidRPr="008E46CF">
              <w:t xml:space="preserve"> 0 0</w:t>
            </w:r>
          </w:p>
          <w:p w14:paraId="72A7C6CE" w14:textId="77777777" w:rsidR="001F4F3D" w:rsidRPr="008E46CF" w:rsidRDefault="001F4F3D">
            <w:r w:rsidRPr="008E46CF">
              <w:t>(serious concerns about methodological limitations and inconsistency)</w:t>
            </w:r>
          </w:p>
        </w:tc>
      </w:tr>
    </w:tbl>
    <w:p w14:paraId="1965915E" w14:textId="77777777" w:rsidR="001F4F3D" w:rsidRPr="008E46CF" w:rsidRDefault="001F4F3D" w:rsidP="001F4F3D">
      <w:pPr>
        <w:pStyle w:val="Caption"/>
        <w:spacing w:after="0"/>
        <w:rPr>
          <w:rFonts w:ascii="Calibri" w:hAnsi="Calibri" w:cs="Calibri"/>
          <w:i w:val="0"/>
          <w:iCs w:val="0"/>
          <w:color w:val="auto"/>
        </w:rPr>
      </w:pPr>
      <w:r w:rsidRPr="008E46CF">
        <w:rPr>
          <w:rFonts w:ascii="Calibri" w:hAnsi="Calibri" w:cs="Calibri"/>
          <w:i w:val="0"/>
          <w:iCs w:val="0"/>
          <w:color w:val="auto"/>
        </w:rPr>
        <w:t xml:space="preserve">Table adapted from </w:t>
      </w:r>
      <w:proofErr w:type="spellStart"/>
      <w:r w:rsidRPr="008E46CF">
        <w:rPr>
          <w:rFonts w:ascii="Calibri" w:hAnsi="Calibri" w:cs="Calibri"/>
          <w:i w:val="0"/>
          <w:iCs w:val="0"/>
          <w:color w:val="auto"/>
        </w:rPr>
        <w:t>Schünemann</w:t>
      </w:r>
      <w:proofErr w:type="spellEnd"/>
      <w:r w:rsidRPr="008E46CF">
        <w:rPr>
          <w:rFonts w:ascii="Calibri" w:hAnsi="Calibri" w:cs="Calibri"/>
          <w:i w:val="0"/>
          <w:iCs w:val="0"/>
          <w:color w:val="auto"/>
        </w:rPr>
        <w:t xml:space="preserve"> H, </w:t>
      </w:r>
      <w:proofErr w:type="spellStart"/>
      <w:r w:rsidRPr="008E46CF">
        <w:rPr>
          <w:rFonts w:ascii="Calibri" w:hAnsi="Calibri" w:cs="Calibri"/>
          <w:i w:val="0"/>
          <w:iCs w:val="0"/>
          <w:color w:val="auto"/>
        </w:rPr>
        <w:t>Brożek</w:t>
      </w:r>
      <w:proofErr w:type="spellEnd"/>
      <w:r w:rsidRPr="008E46CF">
        <w:rPr>
          <w:rFonts w:ascii="Calibri" w:hAnsi="Calibri" w:cs="Calibri"/>
          <w:i w:val="0"/>
          <w:iCs w:val="0"/>
          <w:color w:val="auto"/>
        </w:rPr>
        <w:t xml:space="preserve"> J, Guyatt G, et al. GRADE Handbook: Handbook for grading the quality of evidence and the strength of recommendations using the GRADE approach.: Cochrane Training, 2013. </w:t>
      </w:r>
      <w:hyperlink r:id="rId12" w:history="1">
        <w:r w:rsidRPr="008E46CF">
          <w:rPr>
            <w:rStyle w:val="Hyperlink"/>
            <w:rFonts w:cs="Calibri"/>
            <w:color w:val="auto"/>
          </w:rPr>
          <w:t>https://gdt.gradepro.org/app/handbook/handbook.html</w:t>
        </w:r>
      </w:hyperlink>
      <w:r w:rsidRPr="008E46CF">
        <w:rPr>
          <w:rFonts w:ascii="Calibri" w:hAnsi="Calibri" w:cs="Calibri"/>
          <w:i w:val="0"/>
          <w:iCs w:val="0"/>
          <w:color w:val="auto"/>
        </w:rPr>
        <w:t xml:space="preserve">, and Murad MH, Mustafa RA, </w:t>
      </w:r>
      <w:proofErr w:type="spellStart"/>
      <w:r w:rsidRPr="008E46CF">
        <w:rPr>
          <w:rFonts w:ascii="Calibri" w:hAnsi="Calibri" w:cs="Calibri"/>
          <w:i w:val="0"/>
          <w:iCs w:val="0"/>
          <w:color w:val="auto"/>
        </w:rPr>
        <w:t>Schünemann</w:t>
      </w:r>
      <w:proofErr w:type="spellEnd"/>
      <w:r w:rsidRPr="008E46CF">
        <w:rPr>
          <w:rFonts w:ascii="Calibri" w:hAnsi="Calibri" w:cs="Calibri"/>
          <w:i w:val="0"/>
          <w:iCs w:val="0"/>
          <w:color w:val="auto"/>
        </w:rPr>
        <w:t xml:space="preserve"> HJ, et al. Rating the certainty in evidence in the absence of a single estimate of effect. Evid Based Med 2017;22(3):85-87.  </w:t>
      </w:r>
    </w:p>
    <w:p w14:paraId="68867580" w14:textId="77777777" w:rsidR="001F4F3D" w:rsidRPr="008E46CF" w:rsidRDefault="001F4F3D" w:rsidP="001F4F3D">
      <w:pPr>
        <w:pStyle w:val="Caption"/>
        <w:spacing w:after="0"/>
        <w:rPr>
          <w:rFonts w:ascii="Calibri" w:hAnsi="Calibri" w:cs="Calibri"/>
          <w:i w:val="0"/>
          <w:iCs w:val="0"/>
          <w:noProof/>
          <w:color w:val="auto"/>
        </w:rPr>
      </w:pPr>
      <w:r w:rsidRPr="008E46CF">
        <w:rPr>
          <w:rFonts w:ascii="Calibri" w:hAnsi="Calibri" w:cs="Calibri"/>
          <w:i w:val="0"/>
          <w:iCs w:val="0"/>
          <w:color w:val="auto"/>
        </w:rPr>
        <w:t>*GRADE Quality of evidence grades, taken from GRADE Handbook</w:t>
      </w:r>
      <w:r w:rsidRPr="008E46CF">
        <w:rPr>
          <w:rFonts w:ascii="Calibri" w:hAnsi="Calibri" w:cs="Calibri"/>
          <w:i w:val="0"/>
          <w:iCs w:val="0"/>
          <w:color w:val="auto"/>
        </w:rPr>
        <w:fldChar w:fldCharType="begin"/>
      </w:r>
      <w:r w:rsidRPr="008E46CF">
        <w:rPr>
          <w:rFonts w:ascii="Calibri" w:hAnsi="Calibri" w:cs="Calibri"/>
          <w:i w:val="0"/>
          <w:iCs w:val="0"/>
          <w:color w:val="auto"/>
        </w:rPr>
        <w:instrText xml:space="preserve"> ADDIN EN.CITE &lt;EndNote&gt;&lt;Cite&gt;&lt;Author&gt;Schünemann&lt;/Author&gt;&lt;Year&gt;2013&lt;/Year&gt;&lt;RecNum&gt;6967&lt;/RecNum&gt;&lt;DisplayText&gt;&lt;style face="superscript"&gt;28&lt;/style&gt;&lt;/DisplayText&gt;&lt;record&gt;&lt;rec-number&gt;6967&lt;/rec-number&gt;&lt;foreign-keys&gt;&lt;key app="EN" db-id="vd55r9f5apapzie0fa9vv20f59ptev0vtafs" timestamp="1712228990"&gt;6967&lt;/key&gt;&lt;/foreign-keys&gt;&lt;ref-type name="Electronic Book"&gt;44&lt;/ref-type&gt;&lt;contributors&gt;&lt;authors&gt;&lt;author&gt;Schünemann, Holger; &lt;/author&gt;&lt;author&gt;&lt;style face="normal" font="default" size="100%"&gt;Bro&lt;/style&gt;&lt;style face="normal" font="default" charset="238" size="100%"&gt;żek, Jan; &lt;/style&gt;&lt;/author&gt;&lt;author&gt;&lt;style face="normal" font="default" charset="238" size="100%"&gt;Guyatt, Gordon; &lt;/style&gt;&lt;/author&gt;&lt;author&gt;&lt;style face="normal" font="default" charset="238" size="100%"&gt;Oxman, Andrew&lt;/style&gt;&lt;style face="normal" font="default" size="100%"&gt;, &lt;/style&gt;&lt;/author&gt;&lt;author&gt;Elie Akl, &lt;/author&gt;&lt;author&gt;Reem Mustafa, &lt;/author&gt;&lt;author&gt;Nancy Santesso &lt;/author&gt;&lt;author&gt;Wojtek Wiercioch,&lt;/author&gt;&lt;author&gt;GRADE Working Group,&lt;/author&gt;&lt;/authors&gt;&lt;secondary-authors&gt;&lt;author&gt;&lt;style face="normal" font="default" size="100%"&gt;Schünemann, Holger; Bro&lt;/style&gt;&lt;style face="normal" font="default" charset="238" size="100%"&gt;żek, Jan; Guyatt, Gordon; Oxman, Andrew&lt;/style&gt;&lt;/author&gt;&lt;/secondary-authors&gt;&lt;/contributors&gt;&lt;titles&gt;&lt;title&gt;GRADE Handbook: Handbook for grading the quality of evidence and the strength of recommendations using the GRADE approach.&lt;/title&gt;&lt;/titles&gt;&lt;dates&gt;&lt;year&gt;2013&lt;/year&gt;&lt;/dates&gt;&lt;publisher&gt;Cochrane Training,&lt;/publisher&gt;&lt;urls&gt;&lt;related-urls&gt;&lt;url&gt;https://gdt.gradepro.org/app/handbook/handbook.html&lt;/url&gt;&lt;/related-urls&gt;&lt;/urls&gt;&lt;/record&gt;&lt;/Cite&gt;&lt;/EndNote&gt;</w:instrText>
      </w:r>
      <w:r w:rsidRPr="008E46CF">
        <w:rPr>
          <w:rFonts w:ascii="Calibri" w:hAnsi="Calibri" w:cs="Calibri"/>
          <w:i w:val="0"/>
          <w:iCs w:val="0"/>
          <w:color w:val="auto"/>
        </w:rPr>
        <w:fldChar w:fldCharType="separate"/>
      </w:r>
      <w:r w:rsidRPr="008E46CF">
        <w:rPr>
          <w:rFonts w:ascii="Calibri" w:hAnsi="Calibri" w:cs="Calibri"/>
          <w:i w:val="0"/>
          <w:iCs w:val="0"/>
          <w:noProof/>
          <w:color w:val="auto"/>
          <w:vertAlign w:val="superscript"/>
        </w:rPr>
        <w:t>28</w:t>
      </w:r>
      <w:r w:rsidRPr="008E46CF">
        <w:rPr>
          <w:rFonts w:ascii="Calibri" w:hAnsi="Calibri" w:cs="Calibri"/>
          <w:i w:val="0"/>
          <w:iCs w:val="0"/>
          <w:color w:val="auto"/>
        </w:rPr>
        <w:fldChar w:fldCharType="end"/>
      </w:r>
      <w:r w:rsidRPr="008E46CF">
        <w:rPr>
          <w:rFonts w:ascii="Calibri" w:hAnsi="Calibri" w:cs="Calibri"/>
          <w:i w:val="0"/>
          <w:iCs w:val="0"/>
          <w:color w:val="auto"/>
        </w:rPr>
        <w:t>:</w:t>
      </w:r>
      <w:r w:rsidRPr="008E46CF">
        <w:rPr>
          <w:rFonts w:ascii="Calibri" w:hAnsi="Calibri" w:cs="Calibri"/>
          <w:i w:val="0"/>
          <w:iCs w:val="0"/>
          <w:noProof/>
          <w:color w:val="auto"/>
        </w:rPr>
        <w:t xml:space="preserve"> Schünemann H, Brożek J, Guyatt G, et al. GRADE Handbook: Handbook for grading the quality of evidence and the strength of recommendations using the GRADE approach.: Cochrane Training; 2013. </w:t>
      </w:r>
      <w:hyperlink r:id="rId13" w:history="1">
        <w:r w:rsidRPr="008E46CF">
          <w:rPr>
            <w:rStyle w:val="Hyperlink"/>
            <w:rFonts w:cs="Calibri"/>
            <w:noProof/>
            <w:color w:val="auto"/>
          </w:rPr>
          <w:t>https://gdt.gradepro.org/app/handbook/handbook.html</w:t>
        </w:r>
      </w:hyperlink>
    </w:p>
    <w:p w14:paraId="09568BBE" w14:textId="77777777" w:rsidR="001F4F3D" w:rsidRPr="008E46CF" w:rsidRDefault="001F4F3D" w:rsidP="001F4F3D">
      <w:pPr>
        <w:pStyle w:val="Caption"/>
        <w:spacing w:after="0"/>
        <w:rPr>
          <w:rFonts w:ascii="Calibri" w:hAnsi="Calibri" w:cs="Calibri"/>
          <w:i w:val="0"/>
          <w:iCs w:val="0"/>
          <w:color w:val="auto"/>
        </w:rPr>
      </w:pPr>
      <w:r w:rsidRPr="008E46CF">
        <w:rPr>
          <w:rFonts w:ascii="Calibri" w:hAnsi="Calibri" w:cs="Calibri"/>
          <w:i w:val="0"/>
          <w:iCs w:val="0"/>
          <w:color w:val="auto"/>
        </w:rPr>
        <w:t>“High: We are very confident that the true effect lies close to that of the estimate of the effect.</w:t>
      </w:r>
    </w:p>
    <w:p w14:paraId="583B9C23" w14:textId="77777777" w:rsidR="001F4F3D" w:rsidRPr="008E46CF" w:rsidRDefault="001F4F3D" w:rsidP="001F4F3D">
      <w:pPr>
        <w:pStyle w:val="Caption"/>
        <w:spacing w:after="0"/>
        <w:rPr>
          <w:rFonts w:ascii="Calibri" w:hAnsi="Calibri" w:cs="Calibri"/>
          <w:i w:val="0"/>
          <w:iCs w:val="0"/>
          <w:color w:val="auto"/>
        </w:rPr>
      </w:pPr>
      <w:r w:rsidRPr="008E46CF">
        <w:rPr>
          <w:rFonts w:ascii="Calibri" w:hAnsi="Calibri" w:cs="Calibri"/>
          <w:i w:val="0"/>
          <w:iCs w:val="0"/>
          <w:color w:val="auto"/>
        </w:rPr>
        <w:t>Moderate: We are moderately confident in the effect estimate: The true effect is likely to be close to the estimate of the effect, but there is a possibility that it is substantially different</w:t>
      </w:r>
    </w:p>
    <w:p w14:paraId="01E1D9B0" w14:textId="77777777" w:rsidR="001F4F3D" w:rsidRPr="008E46CF" w:rsidRDefault="001F4F3D" w:rsidP="001F4F3D">
      <w:pPr>
        <w:pStyle w:val="Caption"/>
        <w:spacing w:after="0"/>
        <w:rPr>
          <w:rFonts w:ascii="Calibri" w:hAnsi="Calibri" w:cs="Calibri"/>
          <w:i w:val="0"/>
          <w:iCs w:val="0"/>
          <w:color w:val="auto"/>
        </w:rPr>
      </w:pPr>
      <w:r w:rsidRPr="008E46CF">
        <w:rPr>
          <w:rFonts w:ascii="Calibri" w:hAnsi="Calibri" w:cs="Calibri"/>
          <w:i w:val="0"/>
          <w:iCs w:val="0"/>
          <w:color w:val="auto"/>
        </w:rPr>
        <w:t>Low: Our confidence in the effect estimate is limited: The true effect may be substantially different from the estimate of the effect.</w:t>
      </w:r>
    </w:p>
    <w:p w14:paraId="5068E8CA" w14:textId="77777777" w:rsidR="001F4F3D" w:rsidRPr="008E46CF" w:rsidRDefault="001F4F3D" w:rsidP="001F4F3D">
      <w:pPr>
        <w:pStyle w:val="Caption"/>
        <w:spacing w:after="0"/>
        <w:rPr>
          <w:rFonts w:ascii="Calibri" w:hAnsi="Calibri" w:cs="Calibri"/>
          <w:i w:val="0"/>
          <w:iCs w:val="0"/>
          <w:color w:val="auto"/>
        </w:rPr>
      </w:pPr>
      <w:r w:rsidRPr="008E46CF">
        <w:rPr>
          <w:rFonts w:ascii="Calibri" w:hAnsi="Calibri" w:cs="Calibri"/>
          <w:i w:val="0"/>
          <w:iCs w:val="0"/>
          <w:color w:val="auto"/>
        </w:rPr>
        <w:t>Very Low: We have very little confidence in the effect estimate: The true effect is likely to be substantially different from the estimate of effect” (section 5)</w:t>
      </w:r>
      <w:r w:rsidRPr="008E46CF">
        <w:rPr>
          <w:rFonts w:ascii="Calibri" w:hAnsi="Calibri" w:cs="Calibri"/>
          <w:i w:val="0"/>
          <w:iCs w:val="0"/>
          <w:color w:val="auto"/>
        </w:rPr>
        <w:fldChar w:fldCharType="begin"/>
      </w:r>
      <w:r w:rsidRPr="008E46CF">
        <w:rPr>
          <w:rFonts w:ascii="Calibri" w:hAnsi="Calibri" w:cs="Calibri"/>
          <w:i w:val="0"/>
          <w:iCs w:val="0"/>
          <w:color w:val="auto"/>
        </w:rPr>
        <w:instrText xml:space="preserve"> ADDIN EN.CITE &lt;EndNote&gt;&lt;Cite&gt;&lt;Author&gt;Schünemann&lt;/Author&gt;&lt;Year&gt;2013&lt;/Year&gt;&lt;RecNum&gt;6967&lt;/RecNum&gt;&lt;DisplayText&gt;&lt;style face="superscript"&gt;28&lt;/style&gt;&lt;/DisplayText&gt;&lt;record&gt;&lt;rec-number&gt;6967&lt;/rec-number&gt;&lt;foreign-keys&gt;&lt;key app="EN" db-id="vd55r9f5apapzie0fa9vv20f59ptev0vtafs" timestamp="1712228990"&gt;6967&lt;/key&gt;&lt;/foreign-keys&gt;&lt;ref-type name="Electronic Book"&gt;44&lt;/ref-type&gt;&lt;contributors&gt;&lt;authors&gt;&lt;author&gt;Schünemann, Holger; &lt;/author&gt;&lt;author&gt;&lt;style face="normal" font="default" size="100%"&gt;Bro&lt;/style&gt;&lt;style face="normal" font="default" charset="238" size="100%"&gt;żek, Jan; &lt;/style&gt;&lt;/author&gt;&lt;author&gt;&lt;style face="normal" font="default" charset="238" size="100%"&gt;Guyatt, Gordon; &lt;/style&gt;&lt;/author&gt;&lt;author&gt;&lt;style face="normal" font="default" charset="238" size="100%"&gt;Oxman, Andrew&lt;/style&gt;&lt;style face="normal" font="default" size="100%"&gt;, &lt;/style&gt;&lt;/author&gt;&lt;author&gt;Elie Akl, &lt;/author&gt;&lt;author&gt;Reem Mustafa, &lt;/author&gt;&lt;author&gt;Nancy Santesso &lt;/author&gt;&lt;author&gt;Wojtek Wiercioch,&lt;/author&gt;&lt;author&gt;GRADE Working Group,&lt;/author&gt;&lt;/authors&gt;&lt;secondary-authors&gt;&lt;author&gt;&lt;style face="normal" font="default" size="100%"&gt;Schünemann, Holger; Bro&lt;/style&gt;&lt;style face="normal" font="default" charset="238" size="100%"&gt;żek, Jan; Guyatt, Gordon; Oxman, Andrew&lt;/style&gt;&lt;/author&gt;&lt;/secondary-authors&gt;&lt;/contributors&gt;&lt;titles&gt;&lt;title&gt;GRADE Handbook: Handbook for grading the quality of evidence and the strength of recommendations using the GRADE approach.&lt;/title&gt;&lt;/titles&gt;&lt;dates&gt;&lt;year&gt;2013&lt;/year&gt;&lt;/dates&gt;&lt;publisher&gt;Cochrane Training,&lt;/publisher&gt;&lt;urls&gt;&lt;related-urls&gt;&lt;url&gt;https://gdt.gradepro.org/app/handbook/handbook.html&lt;/url&gt;&lt;/related-urls&gt;&lt;/urls&gt;&lt;/record&gt;&lt;/Cite&gt;&lt;/EndNote&gt;</w:instrText>
      </w:r>
      <w:r w:rsidRPr="008E46CF">
        <w:rPr>
          <w:rFonts w:ascii="Calibri" w:hAnsi="Calibri" w:cs="Calibri"/>
          <w:i w:val="0"/>
          <w:iCs w:val="0"/>
          <w:color w:val="auto"/>
        </w:rPr>
        <w:fldChar w:fldCharType="separate"/>
      </w:r>
      <w:r w:rsidRPr="008E46CF">
        <w:rPr>
          <w:rFonts w:ascii="Calibri" w:hAnsi="Calibri" w:cs="Calibri"/>
          <w:i w:val="0"/>
          <w:iCs w:val="0"/>
          <w:noProof/>
          <w:color w:val="auto"/>
          <w:vertAlign w:val="superscript"/>
        </w:rPr>
        <w:t>28</w:t>
      </w:r>
      <w:r w:rsidRPr="008E46CF">
        <w:rPr>
          <w:rFonts w:ascii="Calibri" w:hAnsi="Calibri" w:cs="Calibri"/>
          <w:i w:val="0"/>
          <w:iCs w:val="0"/>
          <w:color w:val="auto"/>
        </w:rPr>
        <w:fldChar w:fldCharType="end"/>
      </w:r>
      <w:r w:rsidRPr="008E46CF">
        <w:rPr>
          <w:rFonts w:ascii="Calibri" w:hAnsi="Calibri" w:cs="Calibri"/>
          <w:i w:val="0"/>
          <w:iCs w:val="0"/>
          <w:color w:val="auto"/>
        </w:rPr>
        <w:t>.</w:t>
      </w:r>
    </w:p>
    <w:p w14:paraId="63B75B89" w14:textId="77777777" w:rsidR="001F4F3D" w:rsidRPr="008E46CF" w:rsidRDefault="001F4F3D" w:rsidP="001F4F3D"/>
    <w:p w14:paraId="0D51E485" w14:textId="4BABB5DB" w:rsidR="001F4F3D" w:rsidRPr="008E46CF" w:rsidRDefault="001F4F3D" w:rsidP="001F4F3D">
      <w:pPr>
        <w:pStyle w:val="Caption"/>
        <w:keepNext/>
        <w:spacing w:after="0"/>
        <w:rPr>
          <w:rFonts w:ascii="Calibri" w:hAnsi="Calibri" w:cs="Calibri"/>
          <w:i w:val="0"/>
          <w:iCs w:val="0"/>
          <w:color w:val="auto"/>
          <w:sz w:val="22"/>
          <w:szCs w:val="22"/>
        </w:rPr>
      </w:pPr>
      <w:r w:rsidRPr="008E46CF">
        <w:rPr>
          <w:rFonts w:ascii="Calibri" w:hAnsi="Calibri" w:cs="Calibri"/>
          <w:i w:val="0"/>
          <w:iCs w:val="0"/>
          <w:color w:val="auto"/>
          <w:sz w:val="22"/>
          <w:szCs w:val="22"/>
        </w:rPr>
        <w:t xml:space="preserve">Table </w:t>
      </w:r>
      <w:r w:rsidR="00F87CAE" w:rsidRPr="008E46CF">
        <w:rPr>
          <w:rFonts w:ascii="Calibri" w:hAnsi="Calibri" w:cs="Calibri"/>
          <w:i w:val="0"/>
          <w:iCs w:val="0"/>
          <w:color w:val="auto"/>
          <w:sz w:val="22"/>
          <w:szCs w:val="22"/>
        </w:rPr>
        <w:t>7</w:t>
      </w:r>
      <w:r w:rsidRPr="008E46CF">
        <w:rPr>
          <w:rFonts w:ascii="Calibri" w:hAnsi="Calibri" w:cs="Calibri"/>
          <w:i w:val="0"/>
          <w:iCs w:val="0"/>
          <w:color w:val="auto"/>
          <w:sz w:val="22"/>
          <w:szCs w:val="22"/>
        </w:rPr>
        <w:t xml:space="preserve"> Grey literature reports considering the impact of F&amp;V voucher schemes</w:t>
      </w:r>
    </w:p>
    <w:tbl>
      <w:tblPr>
        <w:tblStyle w:val="TableGrid"/>
        <w:tblW w:w="14134" w:type="dxa"/>
        <w:tblLook w:val="04A0" w:firstRow="1" w:lastRow="0" w:firstColumn="1" w:lastColumn="0" w:noHBand="0" w:noVBand="1"/>
      </w:tblPr>
      <w:tblGrid>
        <w:gridCol w:w="1757"/>
        <w:gridCol w:w="1872"/>
        <w:gridCol w:w="1577"/>
        <w:gridCol w:w="8928"/>
      </w:tblGrid>
      <w:tr w:rsidR="008E46CF" w:rsidRPr="008E46CF" w14:paraId="48DE0DAC" w14:textId="77777777" w:rsidTr="002F4110">
        <w:tc>
          <w:tcPr>
            <w:tcW w:w="1757" w:type="dxa"/>
          </w:tcPr>
          <w:p w14:paraId="63EAC706" w14:textId="5B09C0DA" w:rsidR="002F4110" w:rsidRPr="008E46CF" w:rsidRDefault="002F4110" w:rsidP="00CB54DB">
            <w:r w:rsidRPr="008E46CF">
              <w:rPr>
                <w:b/>
                <w:bCs/>
              </w:rPr>
              <w:t>Document ID and scheme</w:t>
            </w:r>
          </w:p>
        </w:tc>
        <w:tc>
          <w:tcPr>
            <w:tcW w:w="1872" w:type="dxa"/>
          </w:tcPr>
          <w:p w14:paraId="40E22D7C" w14:textId="7F3CAEAF" w:rsidR="002F4110" w:rsidRPr="008E46CF" w:rsidRDefault="002F4110" w:rsidP="00CB54DB">
            <w:r w:rsidRPr="008E46CF">
              <w:rPr>
                <w:b/>
                <w:bCs/>
              </w:rPr>
              <w:t xml:space="preserve">Study design, location and sample size </w:t>
            </w:r>
          </w:p>
        </w:tc>
        <w:tc>
          <w:tcPr>
            <w:tcW w:w="1577" w:type="dxa"/>
          </w:tcPr>
          <w:p w14:paraId="717277F8" w14:textId="075D7AAB" w:rsidR="002F4110" w:rsidRPr="008E46CF" w:rsidRDefault="002F4110" w:rsidP="00CB54DB">
            <w:r w:rsidRPr="008E46CF">
              <w:rPr>
                <w:b/>
                <w:bCs/>
              </w:rPr>
              <w:t>Relevant outcomes included</w:t>
            </w:r>
          </w:p>
        </w:tc>
        <w:tc>
          <w:tcPr>
            <w:tcW w:w="8928" w:type="dxa"/>
          </w:tcPr>
          <w:p w14:paraId="4F714E84" w14:textId="28379EA1" w:rsidR="002F4110" w:rsidRPr="008E46CF" w:rsidRDefault="002F4110" w:rsidP="00CB54DB">
            <w:r w:rsidRPr="008E46CF">
              <w:rPr>
                <w:b/>
                <w:bCs/>
              </w:rPr>
              <w:t>Main findings</w:t>
            </w:r>
          </w:p>
        </w:tc>
      </w:tr>
      <w:tr w:rsidR="008E46CF" w:rsidRPr="008E46CF" w14:paraId="0D4F547E" w14:textId="77777777">
        <w:tc>
          <w:tcPr>
            <w:tcW w:w="14134" w:type="dxa"/>
            <w:gridSpan w:val="4"/>
          </w:tcPr>
          <w:p w14:paraId="2B94FA34" w14:textId="6008DCF1" w:rsidR="00AC0577" w:rsidRPr="008E46CF" w:rsidRDefault="00AC0577" w:rsidP="00AC0577">
            <w:pPr>
              <w:jc w:val="center"/>
              <w:rPr>
                <w:b/>
                <w:bCs/>
              </w:rPr>
            </w:pPr>
            <w:r w:rsidRPr="008E46CF">
              <w:rPr>
                <w:b/>
                <w:bCs/>
              </w:rPr>
              <w:t>Qualitative reports</w:t>
            </w:r>
          </w:p>
        </w:tc>
      </w:tr>
      <w:tr w:rsidR="008E46CF" w:rsidRPr="008E46CF" w14:paraId="70DDE432" w14:textId="77777777" w:rsidTr="002F4110">
        <w:tc>
          <w:tcPr>
            <w:tcW w:w="1757" w:type="dxa"/>
          </w:tcPr>
          <w:p w14:paraId="292D8269" w14:textId="43D4BB8A" w:rsidR="002F4110" w:rsidRPr="008E46CF" w:rsidRDefault="002F4110" w:rsidP="00380521">
            <w:pPr>
              <w:rPr>
                <w:rStyle w:val="SubtleEmphasis"/>
                <w:rFonts w:eastAsiaTheme="majorEastAsia"/>
                <w:i w:val="0"/>
                <w:iCs w:val="0"/>
                <w:color w:val="auto"/>
              </w:rPr>
            </w:pPr>
            <w:r w:rsidRPr="008E46CF">
              <w:rPr>
                <w:rStyle w:val="SubtleEmphasis"/>
                <w:rFonts w:eastAsiaTheme="majorEastAsia"/>
                <w:b/>
                <w:bCs/>
                <w:i w:val="0"/>
                <w:iCs w:val="0"/>
                <w:color w:val="auto"/>
              </w:rPr>
              <w:t>Food matters 2012</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Food Matters&lt;/Author&gt;&lt;Year&gt;2012&lt;/Year&gt;&lt;RecNum&gt;6896&lt;/RecNum&gt;&lt;DisplayText&gt;&lt;style face="superscript"&gt;51&lt;/style&gt;&lt;/DisplayText&gt;&lt;record&gt;&lt;rec-number&gt;6896&lt;/rec-number&gt;&lt;foreign-keys&gt;&lt;key app="EN" db-id="vd55r9f5apapzie0fa9vv20f59ptev0vtafs" timestamp="1692874577"&gt;6896&lt;/key&gt;&lt;/foreign-keys&gt;&lt;ref-type name="Web Page"&gt;12&lt;/ref-type&gt;&lt;contributors&gt;&lt;authors&gt;&lt;author&gt;Food Matters,&lt;/author&gt;&lt;/authors&gt;&lt;/contributors&gt;&lt;titles&gt;&lt;title&gt;Healthy Start: Understanding the use of vouchers. Paricipatory workshops final report. &lt;/title&gt;&lt;/titles&gt;&lt;number&gt;24/08/2023&lt;/number&gt;&lt;dates&gt;&lt;year&gt;2012&lt;/year&gt;&lt;/dates&gt;&lt;urls&gt;&lt;related-urls&gt;&lt;url&gt;chrome-extension://efaidnbmnnnibpcajpcglclefindmkaj/https://www.foodmatters.org/wp-content/uploads/2021/07/Healthy-Start-Evaluation.pdf&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1</w:t>
            </w:r>
            <w:r w:rsidRPr="008E46CF">
              <w:rPr>
                <w:rStyle w:val="SubtleEmphasis"/>
                <w:rFonts w:eastAsiaTheme="majorEastAsia"/>
                <w:b/>
                <w:bCs/>
                <w:i w:val="0"/>
                <w:iCs w:val="0"/>
                <w:color w:val="auto"/>
              </w:rPr>
              <w:fldChar w:fldCharType="end"/>
            </w:r>
            <w:r w:rsidRPr="008E46CF">
              <w:rPr>
                <w:rStyle w:val="SubtleEmphasis"/>
                <w:rFonts w:eastAsiaTheme="majorEastAsia"/>
                <w:b/>
                <w:bCs/>
                <w:i w:val="0"/>
                <w:iCs w:val="0"/>
                <w:color w:val="auto"/>
              </w:rPr>
              <w:t>*,</w:t>
            </w:r>
          </w:p>
          <w:p w14:paraId="456EC0E8" w14:textId="0F8992C6" w:rsidR="002F4110" w:rsidRPr="008E46CF" w:rsidRDefault="002F4110" w:rsidP="00380521">
            <w:pPr>
              <w:rPr>
                <w:rStyle w:val="SubtleEmphasis"/>
                <w:rFonts w:eastAsiaTheme="majorEastAsia"/>
                <w:b/>
                <w:bCs/>
                <w:i w:val="0"/>
                <w:iCs w:val="0"/>
                <w:color w:val="auto"/>
              </w:rPr>
            </w:pPr>
            <w:r w:rsidRPr="008E46CF">
              <w:t>Paper-based Healthy Start (HS)</w:t>
            </w:r>
          </w:p>
          <w:p w14:paraId="489CEDE3" w14:textId="6AAC543F" w:rsidR="002F4110" w:rsidRPr="008E46CF" w:rsidRDefault="002F4110" w:rsidP="00380521">
            <w:pPr>
              <w:rPr>
                <w:b/>
                <w:bCs/>
              </w:rPr>
            </w:pPr>
          </w:p>
        </w:tc>
        <w:tc>
          <w:tcPr>
            <w:tcW w:w="1872" w:type="dxa"/>
          </w:tcPr>
          <w:p w14:paraId="7028D7DD" w14:textId="77777777" w:rsidR="002F4110" w:rsidRPr="008E46CF" w:rsidRDefault="002F4110" w:rsidP="00380521">
            <w:r w:rsidRPr="008E46CF">
              <w:t xml:space="preserve">Qualitative. </w:t>
            </w:r>
          </w:p>
          <w:p w14:paraId="6BA48180" w14:textId="77777777" w:rsidR="002F4110" w:rsidRPr="008E46CF" w:rsidRDefault="002F4110" w:rsidP="00154426">
            <w:r w:rsidRPr="008E46CF">
              <w:t xml:space="preserve">Participatory workshops (n=11) with HS recipients and those who have recently left the scheme, low-income pregnant women and </w:t>
            </w:r>
            <w:r w:rsidRPr="008E46CF">
              <w:lastRenderedPageBreak/>
              <w:t>parents of children aged 0-4 years old.</w:t>
            </w:r>
          </w:p>
          <w:p w14:paraId="22D6447E" w14:textId="77777777" w:rsidR="002F4110" w:rsidRPr="008E46CF" w:rsidRDefault="002F4110" w:rsidP="00380521"/>
          <w:p w14:paraId="72D2A592" w14:textId="353D54F9" w:rsidR="002F4110" w:rsidRPr="008E46CF" w:rsidRDefault="002F4110" w:rsidP="00380521">
            <w:r w:rsidRPr="008E46CF">
              <w:t>England, UK</w:t>
            </w:r>
          </w:p>
          <w:p w14:paraId="30717C69" w14:textId="77777777" w:rsidR="002F4110" w:rsidRPr="008E46CF" w:rsidRDefault="002F4110" w:rsidP="00380521"/>
          <w:p w14:paraId="08141554" w14:textId="0582DA5C" w:rsidR="002F4110" w:rsidRPr="008E46CF" w:rsidRDefault="002F4110" w:rsidP="00380521">
            <w:r w:rsidRPr="008E46CF">
              <w:t>Sample size unknown</w:t>
            </w:r>
          </w:p>
          <w:p w14:paraId="475EFE6C" w14:textId="77777777" w:rsidR="002F4110" w:rsidRPr="008E46CF" w:rsidRDefault="002F4110" w:rsidP="00380521">
            <w:pPr>
              <w:rPr>
                <w:b/>
                <w:bCs/>
              </w:rPr>
            </w:pPr>
          </w:p>
        </w:tc>
        <w:tc>
          <w:tcPr>
            <w:tcW w:w="1577" w:type="dxa"/>
          </w:tcPr>
          <w:p w14:paraId="182591B1" w14:textId="77777777" w:rsidR="002F4110" w:rsidRPr="008E46CF" w:rsidRDefault="002F4110" w:rsidP="00C873F3">
            <w:pPr>
              <w:pStyle w:val="ListParagraph"/>
              <w:numPr>
                <w:ilvl w:val="0"/>
                <w:numId w:val="34"/>
              </w:numPr>
              <w:autoSpaceDE/>
              <w:autoSpaceDN/>
              <w:adjustRightInd/>
              <w:ind w:left="113" w:hanging="113"/>
            </w:pPr>
            <w:r w:rsidRPr="008E46CF">
              <w:lastRenderedPageBreak/>
              <w:t>Experiences of the scheme</w:t>
            </w:r>
          </w:p>
          <w:p w14:paraId="22D8C363" w14:textId="7452E979" w:rsidR="002F4110" w:rsidRPr="008E46CF" w:rsidRDefault="002F4110" w:rsidP="00C873F3">
            <w:pPr>
              <w:pStyle w:val="ListParagraph"/>
              <w:numPr>
                <w:ilvl w:val="0"/>
                <w:numId w:val="34"/>
              </w:numPr>
              <w:autoSpaceDE/>
              <w:autoSpaceDN/>
              <w:adjustRightInd/>
              <w:ind w:left="113" w:hanging="113"/>
            </w:pPr>
            <w:r w:rsidRPr="008E46CF">
              <w:t>Views of those not receiving the scheme</w:t>
            </w:r>
          </w:p>
        </w:tc>
        <w:tc>
          <w:tcPr>
            <w:tcW w:w="8928" w:type="dxa"/>
          </w:tcPr>
          <w:p w14:paraId="2BD3AD50" w14:textId="77777777" w:rsidR="002F4110" w:rsidRPr="008E46CF" w:rsidRDefault="002F4110" w:rsidP="00380521">
            <w:pPr>
              <w:ind w:left="113" w:hanging="113"/>
              <w:rPr>
                <w:b/>
                <w:bCs/>
              </w:rPr>
            </w:pPr>
            <w:r w:rsidRPr="008E46CF">
              <w:rPr>
                <w:b/>
                <w:bCs/>
              </w:rPr>
              <w:t>Importance and influence of HS</w:t>
            </w:r>
          </w:p>
          <w:p w14:paraId="72AC8E55" w14:textId="57C0C69E" w:rsidR="002F4110" w:rsidRPr="008E46CF" w:rsidRDefault="002F4110" w:rsidP="00C873F3">
            <w:pPr>
              <w:pStyle w:val="ListParagraph"/>
              <w:numPr>
                <w:ilvl w:val="0"/>
                <w:numId w:val="29"/>
              </w:numPr>
              <w:autoSpaceDE/>
              <w:autoSpaceDN/>
              <w:adjustRightInd/>
              <w:ind w:left="113" w:hanging="113"/>
            </w:pPr>
            <w:r w:rsidRPr="008E46CF">
              <w:t>Most stated that HS allowed to experiment more and buy better quality/ larger variety of F&amp;V</w:t>
            </w:r>
          </w:p>
          <w:p w14:paraId="60DD3C87" w14:textId="77777777" w:rsidR="002F4110" w:rsidRPr="008E46CF" w:rsidRDefault="002F4110" w:rsidP="00C873F3">
            <w:pPr>
              <w:pStyle w:val="ListParagraph"/>
              <w:numPr>
                <w:ilvl w:val="0"/>
                <w:numId w:val="29"/>
              </w:numPr>
              <w:autoSpaceDE/>
              <w:autoSpaceDN/>
              <w:adjustRightInd/>
              <w:ind w:left="113" w:hanging="113"/>
            </w:pPr>
            <w:r w:rsidRPr="008E46CF">
              <w:t>Some used HS to save money to be spent elsewhere</w:t>
            </w:r>
          </w:p>
          <w:p w14:paraId="2267E561" w14:textId="77777777" w:rsidR="002F4110" w:rsidRPr="008E46CF" w:rsidRDefault="002F4110" w:rsidP="00C873F3">
            <w:pPr>
              <w:pStyle w:val="ListParagraph"/>
              <w:numPr>
                <w:ilvl w:val="0"/>
                <w:numId w:val="29"/>
              </w:numPr>
              <w:autoSpaceDE/>
              <w:autoSpaceDN/>
              <w:adjustRightInd/>
              <w:ind w:left="113" w:hanging="113"/>
            </w:pPr>
            <w:r w:rsidRPr="008E46CF">
              <w:t>HS had more impact on diets of breastfeeding mothers, due to high cost of formula.</w:t>
            </w:r>
          </w:p>
          <w:p w14:paraId="06D78805" w14:textId="77777777" w:rsidR="002F4110" w:rsidRPr="008E46CF" w:rsidRDefault="002F4110" w:rsidP="00C873F3">
            <w:pPr>
              <w:pStyle w:val="ListParagraph"/>
              <w:numPr>
                <w:ilvl w:val="0"/>
                <w:numId w:val="29"/>
              </w:numPr>
              <w:autoSpaceDE/>
              <w:autoSpaceDN/>
              <w:adjustRightInd/>
              <w:ind w:left="113" w:hanging="113"/>
            </w:pPr>
            <w:r w:rsidRPr="008E46CF">
              <w:t>Some reported no change in buying habits but relieved financial stress</w:t>
            </w:r>
          </w:p>
          <w:p w14:paraId="1589C9C3" w14:textId="77777777" w:rsidR="002F4110" w:rsidRPr="008E46CF" w:rsidRDefault="002F4110" w:rsidP="00C873F3">
            <w:pPr>
              <w:pStyle w:val="ListParagraph"/>
              <w:numPr>
                <w:ilvl w:val="0"/>
                <w:numId w:val="29"/>
              </w:numPr>
              <w:autoSpaceDE/>
              <w:autoSpaceDN/>
              <w:adjustRightInd/>
              <w:ind w:left="113" w:hanging="113"/>
            </w:pPr>
            <w:r w:rsidRPr="008E46CF">
              <w:t xml:space="preserve">Many parents noticed the difference when child was no longer eligible. </w:t>
            </w:r>
          </w:p>
          <w:p w14:paraId="620DFC2E" w14:textId="77777777" w:rsidR="002F4110" w:rsidRPr="008E46CF" w:rsidRDefault="002F4110" w:rsidP="00C873F3">
            <w:pPr>
              <w:pStyle w:val="ListParagraph"/>
              <w:numPr>
                <w:ilvl w:val="0"/>
                <w:numId w:val="29"/>
              </w:numPr>
              <w:autoSpaceDE/>
              <w:autoSpaceDN/>
              <w:adjustRightInd/>
              <w:ind w:left="113" w:hanging="113"/>
            </w:pPr>
            <w:r w:rsidRPr="008E46CF">
              <w:t>Helped to establish healthy habits and provided a ‘nudge’ for parents</w:t>
            </w:r>
          </w:p>
          <w:p w14:paraId="4D904F58" w14:textId="77777777" w:rsidR="002F4110" w:rsidRPr="008E46CF" w:rsidRDefault="002F4110" w:rsidP="00380521">
            <w:pPr>
              <w:ind w:left="113" w:hanging="113"/>
              <w:rPr>
                <w:b/>
                <w:bCs/>
              </w:rPr>
            </w:pPr>
            <w:r w:rsidRPr="008E46CF">
              <w:rPr>
                <w:b/>
                <w:bCs/>
              </w:rPr>
              <w:t>Awareness of HS</w:t>
            </w:r>
          </w:p>
          <w:p w14:paraId="3440CC9E" w14:textId="77777777" w:rsidR="002F4110" w:rsidRPr="008E46CF" w:rsidRDefault="002F4110" w:rsidP="00C873F3">
            <w:pPr>
              <w:pStyle w:val="ListParagraph"/>
              <w:numPr>
                <w:ilvl w:val="0"/>
                <w:numId w:val="30"/>
              </w:numPr>
              <w:autoSpaceDE/>
              <w:autoSpaceDN/>
              <w:adjustRightInd/>
              <w:ind w:left="113" w:hanging="113"/>
            </w:pPr>
            <w:r w:rsidRPr="008E46CF">
              <w:lastRenderedPageBreak/>
              <w:t>Information and promotion of HS and eligibility criteria is inconsistent</w:t>
            </w:r>
          </w:p>
          <w:p w14:paraId="34F6A796" w14:textId="77777777" w:rsidR="002F4110" w:rsidRPr="008E46CF" w:rsidRDefault="002F4110" w:rsidP="00380521">
            <w:pPr>
              <w:ind w:left="113" w:hanging="113"/>
              <w:rPr>
                <w:b/>
                <w:bCs/>
              </w:rPr>
            </w:pPr>
            <w:r w:rsidRPr="008E46CF">
              <w:rPr>
                <w:b/>
                <w:bCs/>
              </w:rPr>
              <w:t>Eligibility</w:t>
            </w:r>
          </w:p>
          <w:p w14:paraId="7587E554" w14:textId="77777777" w:rsidR="002F4110" w:rsidRPr="008E46CF" w:rsidRDefault="002F4110" w:rsidP="00C873F3">
            <w:pPr>
              <w:pStyle w:val="ListParagraph"/>
              <w:numPr>
                <w:ilvl w:val="0"/>
                <w:numId w:val="30"/>
              </w:numPr>
              <w:autoSpaceDE/>
              <w:autoSpaceDN/>
              <w:adjustRightInd/>
              <w:ind w:left="113" w:hanging="113"/>
            </w:pPr>
            <w:r w:rsidRPr="008E46CF">
              <w:t>Complicated</w:t>
            </w:r>
          </w:p>
          <w:p w14:paraId="7975BE6C" w14:textId="3D80CAD2" w:rsidR="002F4110" w:rsidRPr="008E46CF" w:rsidRDefault="002F4110" w:rsidP="00C873F3">
            <w:pPr>
              <w:pStyle w:val="ListParagraph"/>
              <w:numPr>
                <w:ilvl w:val="0"/>
                <w:numId w:val="30"/>
              </w:numPr>
              <w:autoSpaceDE/>
              <w:autoSpaceDN/>
              <w:adjustRightInd/>
              <w:ind w:left="113" w:hanging="113"/>
            </w:pPr>
            <w:r w:rsidRPr="008E46CF">
              <w:t>Particularly challenging for those with changing incomes, those who are self-employed and teenage parents</w:t>
            </w:r>
          </w:p>
          <w:p w14:paraId="35173FA1" w14:textId="77777777" w:rsidR="002F4110" w:rsidRPr="008E46CF" w:rsidRDefault="002F4110" w:rsidP="00C873F3">
            <w:pPr>
              <w:pStyle w:val="ListParagraph"/>
              <w:numPr>
                <w:ilvl w:val="0"/>
                <w:numId w:val="30"/>
              </w:numPr>
              <w:autoSpaceDE/>
              <w:autoSpaceDN/>
              <w:adjustRightInd/>
              <w:ind w:left="113" w:hanging="113"/>
            </w:pPr>
            <w:r w:rsidRPr="008E46CF">
              <w:t xml:space="preserve">Should be extended to those aged 4-5 </w:t>
            </w:r>
          </w:p>
          <w:p w14:paraId="57F0C9D8" w14:textId="77777777" w:rsidR="002F4110" w:rsidRPr="008E46CF" w:rsidRDefault="002F4110" w:rsidP="00C873F3">
            <w:pPr>
              <w:pStyle w:val="ListParagraph"/>
              <w:numPr>
                <w:ilvl w:val="0"/>
                <w:numId w:val="31"/>
              </w:numPr>
              <w:autoSpaceDE/>
              <w:autoSpaceDN/>
              <w:adjustRightInd/>
              <w:ind w:left="113" w:hanging="113"/>
            </w:pPr>
            <w:r w:rsidRPr="008E46CF">
              <w:t>Eligibility being means tested creates delays, including receiving vouchers after a change of address etc</w:t>
            </w:r>
          </w:p>
          <w:p w14:paraId="4B7C52D0" w14:textId="77777777" w:rsidR="002F4110" w:rsidRPr="008E46CF" w:rsidRDefault="002F4110" w:rsidP="00380521">
            <w:pPr>
              <w:ind w:left="113" w:hanging="113"/>
              <w:rPr>
                <w:b/>
                <w:bCs/>
              </w:rPr>
            </w:pPr>
            <w:r w:rsidRPr="008E46CF">
              <w:rPr>
                <w:b/>
                <w:bCs/>
              </w:rPr>
              <w:t>Using HS</w:t>
            </w:r>
          </w:p>
          <w:p w14:paraId="7B81CC40" w14:textId="77777777" w:rsidR="002F4110" w:rsidRPr="008E46CF" w:rsidRDefault="002F4110" w:rsidP="00C873F3">
            <w:pPr>
              <w:pStyle w:val="ListParagraph"/>
              <w:numPr>
                <w:ilvl w:val="0"/>
                <w:numId w:val="32"/>
              </w:numPr>
              <w:autoSpaceDE/>
              <w:autoSpaceDN/>
              <w:adjustRightInd/>
              <w:ind w:left="113" w:hanging="113"/>
            </w:pPr>
            <w:r w:rsidRPr="008E46CF">
              <w:t>Differences in how retailers let people use the vouchers i.e. one at a time, checking items, unspent value lost</w:t>
            </w:r>
          </w:p>
          <w:p w14:paraId="3D85B986" w14:textId="77777777" w:rsidR="002F4110" w:rsidRPr="008E46CF" w:rsidRDefault="002F4110" w:rsidP="00C873F3">
            <w:pPr>
              <w:pStyle w:val="ListParagraph"/>
              <w:numPr>
                <w:ilvl w:val="0"/>
                <w:numId w:val="32"/>
              </w:numPr>
              <w:autoSpaceDE/>
              <w:autoSpaceDN/>
              <w:adjustRightInd/>
              <w:ind w:left="113" w:hanging="113"/>
            </w:pPr>
            <w:r w:rsidRPr="008E46CF">
              <w:t>Can be used at self-service checkout- less scrutiny</w:t>
            </w:r>
          </w:p>
          <w:p w14:paraId="4E2B1056" w14:textId="77777777" w:rsidR="002F4110" w:rsidRPr="008E46CF" w:rsidRDefault="002F4110" w:rsidP="00C873F3">
            <w:pPr>
              <w:pStyle w:val="ListParagraph"/>
              <w:numPr>
                <w:ilvl w:val="0"/>
                <w:numId w:val="32"/>
              </w:numPr>
              <w:autoSpaceDE/>
              <w:autoSpaceDN/>
              <w:adjustRightInd/>
              <w:ind w:left="113" w:hanging="113"/>
            </w:pPr>
            <w:r w:rsidRPr="008E46CF">
              <w:t>Stigma felt by many</w:t>
            </w:r>
          </w:p>
          <w:p w14:paraId="651E9818" w14:textId="6EF9260F" w:rsidR="002F4110" w:rsidRPr="008E46CF" w:rsidRDefault="002F4110" w:rsidP="00C873F3">
            <w:pPr>
              <w:pStyle w:val="ListParagraph"/>
              <w:numPr>
                <w:ilvl w:val="0"/>
                <w:numId w:val="32"/>
              </w:numPr>
              <w:autoSpaceDE/>
              <w:autoSpaceDN/>
              <w:adjustRightInd/>
              <w:ind w:left="113" w:hanging="113"/>
            </w:pPr>
            <w:r w:rsidRPr="008E46CF">
              <w:t>Not promoted amongst independent/ local shops</w:t>
            </w:r>
            <w:r w:rsidR="00F3424D" w:rsidRPr="008E46CF">
              <w:t xml:space="preserve"> </w:t>
            </w:r>
            <w:r w:rsidRPr="008E46CF">
              <w:t>- have to go to larger shops</w:t>
            </w:r>
            <w:r w:rsidR="00F3424D" w:rsidRPr="008E46CF">
              <w:t xml:space="preserve">, </w:t>
            </w:r>
            <w:r w:rsidRPr="008E46CF">
              <w:t>especially challenging in rural areas</w:t>
            </w:r>
          </w:p>
          <w:p w14:paraId="61BDBD4A" w14:textId="5AF575D4" w:rsidR="002F4110" w:rsidRPr="008E46CF" w:rsidRDefault="002F4110" w:rsidP="00C873F3">
            <w:pPr>
              <w:pStyle w:val="ListParagraph"/>
              <w:numPr>
                <w:ilvl w:val="0"/>
                <w:numId w:val="32"/>
              </w:numPr>
              <w:autoSpaceDE/>
              <w:autoSpaceDN/>
              <w:adjustRightInd/>
              <w:ind w:left="113" w:hanging="113"/>
            </w:pPr>
            <w:r w:rsidRPr="008E46CF">
              <w:t>Difficult to get culturally acceptable F&amp;V</w:t>
            </w:r>
          </w:p>
          <w:p w14:paraId="4713A14A" w14:textId="4F694ACB" w:rsidR="002F4110" w:rsidRPr="008E46CF" w:rsidRDefault="002F4110" w:rsidP="00C873F3">
            <w:pPr>
              <w:pStyle w:val="ListParagraph"/>
              <w:numPr>
                <w:ilvl w:val="0"/>
                <w:numId w:val="32"/>
              </w:numPr>
              <w:autoSpaceDE/>
              <w:autoSpaceDN/>
              <w:adjustRightInd/>
              <w:ind w:left="113" w:hanging="113"/>
            </w:pPr>
            <w:r w:rsidRPr="008E46CF">
              <w:t>Mostly clear what you can buy but some confusion about frozen and tinned foods</w:t>
            </w:r>
          </w:p>
          <w:p w14:paraId="571F72D1" w14:textId="77777777" w:rsidR="002F4110" w:rsidRPr="008E46CF" w:rsidRDefault="002F4110" w:rsidP="00C873F3">
            <w:pPr>
              <w:pStyle w:val="ListParagraph"/>
              <w:numPr>
                <w:ilvl w:val="0"/>
                <w:numId w:val="32"/>
              </w:numPr>
              <w:autoSpaceDE/>
              <w:autoSpaceDN/>
              <w:adjustRightInd/>
              <w:ind w:left="113" w:hanging="113"/>
            </w:pPr>
            <w:r w:rsidRPr="008E46CF">
              <w:t>Mostly vouchers shared amongst the family (some bought for a specific child)</w:t>
            </w:r>
          </w:p>
          <w:p w14:paraId="6C849B15" w14:textId="77777777" w:rsidR="002F4110" w:rsidRPr="008E46CF" w:rsidRDefault="002F4110" w:rsidP="00380521">
            <w:pPr>
              <w:ind w:left="113" w:hanging="113"/>
              <w:rPr>
                <w:b/>
                <w:bCs/>
              </w:rPr>
            </w:pPr>
            <w:r w:rsidRPr="008E46CF">
              <w:rPr>
                <w:b/>
                <w:bCs/>
              </w:rPr>
              <w:t xml:space="preserve">HS and infant feeding </w:t>
            </w:r>
          </w:p>
          <w:p w14:paraId="363E68B2" w14:textId="77777777" w:rsidR="002F4110" w:rsidRPr="008E46CF" w:rsidRDefault="002F4110" w:rsidP="00C873F3">
            <w:pPr>
              <w:pStyle w:val="ListParagraph"/>
              <w:numPr>
                <w:ilvl w:val="0"/>
                <w:numId w:val="33"/>
              </w:numPr>
              <w:autoSpaceDE/>
              <w:autoSpaceDN/>
              <w:adjustRightInd/>
              <w:ind w:left="113" w:hanging="113"/>
            </w:pPr>
            <w:r w:rsidRPr="008E46CF">
              <w:t>Behaviour change impact less for formula feeding (FF) families due to high cost of formula</w:t>
            </w:r>
          </w:p>
          <w:p w14:paraId="13433614" w14:textId="77777777" w:rsidR="002F4110" w:rsidRPr="008E46CF" w:rsidRDefault="002F4110" w:rsidP="00C873F3">
            <w:pPr>
              <w:pStyle w:val="ListParagraph"/>
              <w:numPr>
                <w:ilvl w:val="0"/>
                <w:numId w:val="33"/>
              </w:numPr>
              <w:autoSpaceDE/>
              <w:autoSpaceDN/>
              <w:adjustRightInd/>
              <w:ind w:left="113" w:hanging="113"/>
            </w:pPr>
            <w:r w:rsidRPr="008E46CF">
              <w:t xml:space="preserve">Currently the scheme nudges towards FF and removing formula would nudge towards breastfeeding, although women reported other influences on their decisions. </w:t>
            </w:r>
          </w:p>
          <w:p w14:paraId="147E66B3" w14:textId="77777777" w:rsidR="002F4110" w:rsidRPr="008E46CF" w:rsidRDefault="002F4110" w:rsidP="00C873F3">
            <w:pPr>
              <w:pStyle w:val="ListParagraph"/>
              <w:numPr>
                <w:ilvl w:val="0"/>
                <w:numId w:val="33"/>
              </w:numPr>
              <w:autoSpaceDE/>
              <w:autoSpaceDN/>
              <w:adjustRightInd/>
              <w:ind w:left="113" w:hanging="113"/>
            </w:pPr>
            <w:r w:rsidRPr="008E46CF">
              <w:t>Some started FF sooner than they would have without HS</w:t>
            </w:r>
          </w:p>
          <w:p w14:paraId="503694CD" w14:textId="77777777" w:rsidR="002F4110" w:rsidRPr="008E46CF" w:rsidRDefault="002F4110" w:rsidP="00C873F3">
            <w:pPr>
              <w:pStyle w:val="ListParagraph"/>
              <w:numPr>
                <w:ilvl w:val="0"/>
                <w:numId w:val="33"/>
              </w:numPr>
              <w:autoSpaceDE/>
              <w:autoSpaceDN/>
              <w:adjustRightInd/>
              <w:ind w:left="113" w:hanging="113"/>
            </w:pPr>
            <w:r w:rsidRPr="008E46CF">
              <w:t>Support for FF makes it easier for some women to remain in education</w:t>
            </w:r>
          </w:p>
          <w:p w14:paraId="58F76A04" w14:textId="77777777" w:rsidR="002F4110" w:rsidRPr="008E46CF" w:rsidRDefault="002F4110" w:rsidP="00C873F3">
            <w:pPr>
              <w:pStyle w:val="ListParagraph"/>
              <w:numPr>
                <w:ilvl w:val="0"/>
                <w:numId w:val="33"/>
              </w:numPr>
              <w:autoSpaceDE/>
              <w:autoSpaceDN/>
              <w:adjustRightInd/>
              <w:ind w:left="113" w:hanging="113"/>
            </w:pPr>
            <w:r w:rsidRPr="008E46CF">
              <w:t xml:space="preserve">Some pregnant women said they used the vouchers to build up a supply of formula </w:t>
            </w:r>
          </w:p>
          <w:p w14:paraId="70CC8381" w14:textId="26AB0AB9" w:rsidR="002F4110" w:rsidRPr="008E46CF" w:rsidRDefault="002F4110" w:rsidP="00380521">
            <w:pPr>
              <w:rPr>
                <w:b/>
                <w:bCs/>
              </w:rPr>
            </w:pPr>
            <w:r w:rsidRPr="008E46CF">
              <w:t>Some thought the availability of formula through the scheme made the decision to FF appear more acceptable</w:t>
            </w:r>
          </w:p>
        </w:tc>
      </w:tr>
      <w:tr w:rsidR="008E46CF" w:rsidRPr="008E46CF" w14:paraId="3B38C975" w14:textId="77777777" w:rsidTr="002F4110">
        <w:tc>
          <w:tcPr>
            <w:tcW w:w="1757" w:type="dxa"/>
          </w:tcPr>
          <w:p w14:paraId="2525046D" w14:textId="77777777" w:rsidR="002F4110" w:rsidRPr="008E46CF" w:rsidRDefault="002F4110" w:rsidP="00380521">
            <w:pPr>
              <w:rPr>
                <w:rStyle w:val="SubtleEmphasis"/>
                <w:rFonts w:eastAsiaTheme="majorEastAsia"/>
                <w:i w:val="0"/>
                <w:iCs w:val="0"/>
                <w:color w:val="auto"/>
              </w:rPr>
            </w:pPr>
            <w:r w:rsidRPr="008E46CF">
              <w:rPr>
                <w:rStyle w:val="SubtleEmphasis"/>
                <w:rFonts w:eastAsiaTheme="majorEastAsia"/>
                <w:b/>
                <w:bCs/>
                <w:i w:val="0"/>
                <w:iCs w:val="0"/>
                <w:color w:val="auto"/>
              </w:rPr>
              <w:lastRenderedPageBreak/>
              <w:t>Nottinghamshire 2021</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Nottinghamshire County Council&lt;/Author&gt;&lt;Year&gt;2021&lt;/Year&gt;&lt;RecNum&gt;6894&lt;/RecNum&gt;&lt;DisplayText&gt;&lt;style face="superscript"&gt;52&lt;/style&gt;&lt;/DisplayText&gt;&lt;record&gt;&lt;rec-number&gt;6894&lt;/rec-number&gt;&lt;foreign-keys&gt;&lt;key app="EN" db-id="vd55r9f5apapzie0fa9vv20f59ptev0vtafs" timestamp="1692867293"&gt;6894&lt;/key&gt;&lt;/foreign-keys&gt;&lt;ref-type name="Web Page"&gt;12&lt;/ref-type&gt;&lt;contributors&gt;&lt;authors&gt;&lt;author&gt;Nottinghamshire County Council,&lt;/author&gt;&lt;/authors&gt;&lt;/contributors&gt;&lt;titles&gt;&lt;title&gt;Nottinghamshire Childhood Obesity Trailblazer; Healthy Start Evaluation Summary&lt;/title&gt;&lt;/titles&gt;&lt;number&gt;24/04/2023&lt;/number&gt;&lt;dates&gt;&lt;year&gt;2021&lt;/year&gt;&lt;/dates&gt;&lt;urls&gt;&lt;related-urls&gt;&lt;url&gt;chrome-extension://efaidnbmnnnibpcajpcglclefindmkaj/https://www.yhphnetwork.co.uk/media/109466/healthy-start-evaluation-summary-2021-final.pdf &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2</w:t>
            </w:r>
            <w:r w:rsidRPr="008E46CF">
              <w:rPr>
                <w:rStyle w:val="SubtleEmphasis"/>
                <w:rFonts w:eastAsiaTheme="majorEastAsia"/>
                <w:b/>
                <w:bCs/>
                <w:i w:val="0"/>
                <w:iCs w:val="0"/>
                <w:color w:val="auto"/>
              </w:rPr>
              <w:fldChar w:fldCharType="end"/>
            </w:r>
            <w:r w:rsidRPr="008E46CF">
              <w:rPr>
                <w:rStyle w:val="SubtleEmphasis"/>
                <w:rFonts w:eastAsiaTheme="majorEastAsia"/>
                <w:b/>
                <w:bCs/>
                <w:i w:val="0"/>
                <w:iCs w:val="0"/>
                <w:color w:val="auto"/>
              </w:rPr>
              <w:t>,</w:t>
            </w:r>
          </w:p>
          <w:p w14:paraId="18B6C46C" w14:textId="18279414" w:rsidR="002F4110" w:rsidRPr="008E46CF" w:rsidRDefault="002F4110" w:rsidP="00380521">
            <w:pPr>
              <w:rPr>
                <w:rStyle w:val="SubtleEmphasis"/>
                <w:rFonts w:eastAsiaTheme="majorEastAsia"/>
                <w:b/>
                <w:bCs/>
                <w:i w:val="0"/>
                <w:iCs w:val="0"/>
                <w:color w:val="auto"/>
              </w:rPr>
            </w:pPr>
            <w:r w:rsidRPr="008E46CF">
              <w:t>Paper-based HS</w:t>
            </w:r>
          </w:p>
        </w:tc>
        <w:tc>
          <w:tcPr>
            <w:tcW w:w="1872" w:type="dxa"/>
          </w:tcPr>
          <w:p w14:paraId="535CEBD6" w14:textId="77777777" w:rsidR="002F4110" w:rsidRPr="008E46CF" w:rsidRDefault="002F4110" w:rsidP="00380521">
            <w:r w:rsidRPr="008E46CF">
              <w:t>Qualitative.</w:t>
            </w:r>
          </w:p>
          <w:p w14:paraId="74CC7FE0" w14:textId="77777777" w:rsidR="002F4110" w:rsidRPr="008E46CF" w:rsidRDefault="002F4110" w:rsidP="00E177B6">
            <w:r w:rsidRPr="008E46CF">
              <w:t>Families attending a children’s centre.</w:t>
            </w:r>
          </w:p>
          <w:p w14:paraId="2ED0627C" w14:textId="77777777" w:rsidR="002F4110" w:rsidRPr="008E46CF" w:rsidRDefault="002F4110" w:rsidP="00380521">
            <w:r w:rsidRPr="008E46CF">
              <w:t xml:space="preserve"> </w:t>
            </w:r>
          </w:p>
          <w:p w14:paraId="0B5EFE8D" w14:textId="77777777" w:rsidR="002F4110" w:rsidRPr="008E46CF" w:rsidRDefault="002F4110" w:rsidP="00380521">
            <w:r w:rsidRPr="008E46CF">
              <w:lastRenderedPageBreak/>
              <w:t>England, UK</w:t>
            </w:r>
          </w:p>
          <w:p w14:paraId="65FAD869" w14:textId="77777777" w:rsidR="002F4110" w:rsidRPr="008E46CF" w:rsidRDefault="002F4110" w:rsidP="00380521"/>
          <w:p w14:paraId="369A12BD" w14:textId="5728F9C2" w:rsidR="002F4110" w:rsidRPr="008E46CF" w:rsidRDefault="002F4110" w:rsidP="00380521">
            <w:r w:rsidRPr="008E46CF">
              <w:t>Sample size unknown</w:t>
            </w:r>
          </w:p>
        </w:tc>
        <w:tc>
          <w:tcPr>
            <w:tcW w:w="1577" w:type="dxa"/>
          </w:tcPr>
          <w:p w14:paraId="5A234268" w14:textId="5507D224" w:rsidR="002F4110" w:rsidRPr="008E46CF" w:rsidRDefault="002F4110" w:rsidP="00C873F3">
            <w:pPr>
              <w:pStyle w:val="ListParagraph"/>
              <w:numPr>
                <w:ilvl w:val="0"/>
                <w:numId w:val="34"/>
              </w:numPr>
              <w:autoSpaceDE/>
              <w:autoSpaceDN/>
              <w:adjustRightInd/>
              <w:ind w:left="113" w:hanging="113"/>
            </w:pPr>
            <w:r w:rsidRPr="008E46CF">
              <w:lastRenderedPageBreak/>
              <w:t>Recipient experiences of the scheme</w:t>
            </w:r>
          </w:p>
        </w:tc>
        <w:tc>
          <w:tcPr>
            <w:tcW w:w="8928" w:type="dxa"/>
          </w:tcPr>
          <w:p w14:paraId="2815A0F9" w14:textId="77777777" w:rsidR="002F4110" w:rsidRPr="008E46CF" w:rsidRDefault="002F4110" w:rsidP="00C873F3">
            <w:pPr>
              <w:pStyle w:val="ListParagraph"/>
              <w:numPr>
                <w:ilvl w:val="0"/>
                <w:numId w:val="27"/>
              </w:numPr>
              <w:autoSpaceDE/>
              <w:autoSpaceDN/>
              <w:adjustRightInd/>
              <w:ind w:left="113" w:hanging="113"/>
            </w:pPr>
            <w:r w:rsidRPr="008E46CF">
              <w:t>Lack of clarity around where to use the vouchers</w:t>
            </w:r>
          </w:p>
          <w:p w14:paraId="60CD2787" w14:textId="77777777" w:rsidR="002F4110" w:rsidRPr="008E46CF" w:rsidRDefault="002F4110" w:rsidP="00C873F3">
            <w:pPr>
              <w:pStyle w:val="ListParagraph"/>
              <w:numPr>
                <w:ilvl w:val="0"/>
                <w:numId w:val="27"/>
              </w:numPr>
              <w:autoSpaceDE/>
              <w:autoSpaceDN/>
              <w:adjustRightInd/>
              <w:ind w:left="113" w:hanging="113"/>
            </w:pPr>
            <w:r w:rsidRPr="008E46CF">
              <w:t>Some parents would like to use the vouchers in a wider range of shops</w:t>
            </w:r>
          </w:p>
          <w:p w14:paraId="3972534A" w14:textId="77777777" w:rsidR="002F4110" w:rsidRPr="008E46CF" w:rsidRDefault="002F4110" w:rsidP="00C873F3">
            <w:pPr>
              <w:pStyle w:val="ListParagraph"/>
              <w:numPr>
                <w:ilvl w:val="0"/>
                <w:numId w:val="27"/>
              </w:numPr>
              <w:autoSpaceDE/>
              <w:autoSpaceDN/>
              <w:adjustRightInd/>
              <w:ind w:left="113" w:hanging="113"/>
            </w:pPr>
            <w:r w:rsidRPr="008E46CF">
              <w:t xml:space="preserve">Families stated that the vouchers don’t cover the cost of formula. </w:t>
            </w:r>
          </w:p>
          <w:p w14:paraId="71F21146" w14:textId="77777777" w:rsidR="002F4110" w:rsidRPr="008E46CF" w:rsidRDefault="002F4110" w:rsidP="00C873F3">
            <w:pPr>
              <w:pStyle w:val="ListParagraph"/>
              <w:numPr>
                <w:ilvl w:val="0"/>
                <w:numId w:val="27"/>
              </w:numPr>
              <w:autoSpaceDE/>
              <w:autoSpaceDN/>
              <w:adjustRightInd/>
              <w:ind w:left="113" w:hanging="113"/>
            </w:pPr>
            <w:r w:rsidRPr="008E46CF">
              <w:t>Some families chose not to use the vouchers but to give them to others more in need</w:t>
            </w:r>
          </w:p>
          <w:p w14:paraId="6E8DB100" w14:textId="77777777" w:rsidR="002F4110" w:rsidRPr="008E46CF" w:rsidRDefault="002F4110" w:rsidP="00C873F3">
            <w:pPr>
              <w:pStyle w:val="ListParagraph"/>
              <w:numPr>
                <w:ilvl w:val="0"/>
                <w:numId w:val="27"/>
              </w:numPr>
              <w:autoSpaceDE/>
              <w:autoSpaceDN/>
              <w:adjustRightInd/>
              <w:ind w:left="113" w:hanging="113"/>
            </w:pPr>
            <w:r w:rsidRPr="008E46CF">
              <w:t>Some families were reluctant to admit that they receive HS due to associated stigma</w:t>
            </w:r>
          </w:p>
          <w:p w14:paraId="15B77CBB" w14:textId="4CCC2F88" w:rsidR="002F4110" w:rsidRPr="008E46CF" w:rsidRDefault="002F4110" w:rsidP="00380521">
            <w:pPr>
              <w:ind w:left="113" w:hanging="113"/>
              <w:rPr>
                <w:b/>
                <w:bCs/>
              </w:rPr>
            </w:pPr>
            <w:r w:rsidRPr="008E46CF">
              <w:lastRenderedPageBreak/>
              <w:t>Important to tell recipients to re-apply after changes in circumstances</w:t>
            </w:r>
          </w:p>
        </w:tc>
      </w:tr>
      <w:tr w:rsidR="008E46CF" w:rsidRPr="008E46CF" w14:paraId="343CD934" w14:textId="77777777">
        <w:tc>
          <w:tcPr>
            <w:tcW w:w="14134" w:type="dxa"/>
            <w:gridSpan w:val="4"/>
          </w:tcPr>
          <w:p w14:paraId="3746DA98" w14:textId="2009545E" w:rsidR="00AC0577" w:rsidRPr="008E46CF" w:rsidRDefault="00AC0577" w:rsidP="00AC0577">
            <w:pPr>
              <w:jc w:val="center"/>
            </w:pPr>
            <w:r w:rsidRPr="008E46CF">
              <w:rPr>
                <w:rStyle w:val="SubtleEmphasis"/>
                <w:rFonts w:eastAsiaTheme="majorEastAsia"/>
                <w:b/>
                <w:bCs/>
                <w:i w:val="0"/>
                <w:iCs w:val="0"/>
                <w:color w:val="auto"/>
              </w:rPr>
              <w:lastRenderedPageBreak/>
              <w:t>Mixed methods reports</w:t>
            </w:r>
          </w:p>
        </w:tc>
      </w:tr>
      <w:tr w:rsidR="008E46CF" w:rsidRPr="008E46CF" w14:paraId="270D5296" w14:textId="77777777" w:rsidTr="002F4110">
        <w:tc>
          <w:tcPr>
            <w:tcW w:w="1757" w:type="dxa"/>
          </w:tcPr>
          <w:p w14:paraId="6250EFDF" w14:textId="77777777" w:rsidR="002F4110" w:rsidRPr="008E46CF" w:rsidRDefault="002F4110" w:rsidP="00CC1AF3">
            <w:pPr>
              <w:rPr>
                <w:rStyle w:val="SubtleEmphasis"/>
                <w:rFonts w:eastAsiaTheme="majorEastAsia"/>
                <w:color w:val="auto"/>
              </w:rPr>
            </w:pPr>
            <w:r w:rsidRPr="008E46CF">
              <w:rPr>
                <w:rStyle w:val="SubtleEmphasis"/>
                <w:rFonts w:eastAsiaTheme="majorEastAsia"/>
                <w:b/>
                <w:bCs/>
                <w:i w:val="0"/>
                <w:iCs w:val="0"/>
                <w:color w:val="auto"/>
              </w:rPr>
              <w:t>Food matters 2017</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Food Matters&lt;/Author&gt;&lt;Year&gt;2017&lt;/Year&gt;&lt;RecNum&gt;6900&lt;/RecNum&gt;&lt;DisplayText&gt;&lt;style face="superscript"&gt;53&lt;/style&gt;&lt;/DisplayText&gt;&lt;record&gt;&lt;rec-number&gt;6900&lt;/rec-number&gt;&lt;foreign-keys&gt;&lt;key app="EN" db-id="vd55r9f5apapzie0fa9vv20f59ptev0vtafs" timestamp="1694092349"&gt;6900&lt;/key&gt;&lt;/foreign-keys&gt;&lt;ref-type name="Web Page"&gt;12&lt;/ref-type&gt;&lt;contributors&gt;&lt;authors&gt;&lt;author&gt;Food Matters, &lt;/author&gt;&lt;/authors&gt;&lt;/contributors&gt;&lt;titles&gt;&lt;title&gt;Rose Vouchers for fruit and veg: Lambeth project final evaluation&lt;/title&gt;&lt;/titles&gt;&lt;number&gt;07/09/2023&lt;/number&gt;&lt;dates&gt;&lt;year&gt;2017&lt;/year&gt;&lt;/dates&gt;&lt;urls&gt;&lt;related-urls&gt;&lt;url&gt;https://www.alexandrarose.org.uk/rose-vouchers/impact/&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3</w:t>
            </w:r>
            <w:r w:rsidRPr="008E46CF">
              <w:rPr>
                <w:rStyle w:val="SubtleEmphasis"/>
                <w:rFonts w:eastAsiaTheme="majorEastAsia"/>
                <w:b/>
                <w:bCs/>
                <w:i w:val="0"/>
                <w:iCs w:val="0"/>
                <w:color w:val="auto"/>
              </w:rPr>
              <w:fldChar w:fldCharType="end"/>
            </w:r>
            <w:r w:rsidRPr="008E46CF">
              <w:rPr>
                <w:rStyle w:val="SubtleEmphasis"/>
                <w:rFonts w:eastAsiaTheme="majorEastAsia"/>
                <w:b/>
                <w:bCs/>
                <w:i w:val="0"/>
                <w:iCs w:val="0"/>
                <w:color w:val="auto"/>
              </w:rPr>
              <w:t>,</w:t>
            </w:r>
          </w:p>
          <w:p w14:paraId="3AFA8CD8" w14:textId="560F1E85" w:rsidR="002F4110" w:rsidRPr="008E46CF" w:rsidRDefault="002F4110" w:rsidP="00CC1AF3">
            <w:pPr>
              <w:rPr>
                <w:rStyle w:val="SubtleEmphasis"/>
                <w:rFonts w:eastAsiaTheme="majorEastAsia"/>
                <w:b/>
                <w:bCs/>
                <w:i w:val="0"/>
                <w:iCs w:val="0"/>
                <w:color w:val="auto"/>
              </w:rPr>
            </w:pPr>
            <w:r w:rsidRPr="008E46CF">
              <w:t>Rose vouchers</w:t>
            </w:r>
          </w:p>
        </w:tc>
        <w:tc>
          <w:tcPr>
            <w:tcW w:w="1872" w:type="dxa"/>
          </w:tcPr>
          <w:p w14:paraId="39837558" w14:textId="77777777" w:rsidR="002F4110" w:rsidRPr="008E46CF" w:rsidRDefault="002F4110" w:rsidP="00CC1AF3">
            <w:r w:rsidRPr="008E46CF">
              <w:t xml:space="preserve">Mixed methods before and after. </w:t>
            </w:r>
          </w:p>
          <w:p w14:paraId="03397921" w14:textId="77777777" w:rsidR="002F4110" w:rsidRPr="008E46CF" w:rsidRDefault="002F4110" w:rsidP="00CC1AF3"/>
          <w:p w14:paraId="0BD8A755" w14:textId="77777777" w:rsidR="002F4110" w:rsidRPr="008E46CF" w:rsidRDefault="002F4110" w:rsidP="00CC1AF3">
            <w:r w:rsidRPr="008E46CF">
              <w:t>England, UK.</w:t>
            </w:r>
          </w:p>
          <w:p w14:paraId="15BFA851" w14:textId="77777777" w:rsidR="002F4110" w:rsidRPr="008E46CF" w:rsidRDefault="002F4110" w:rsidP="00CC1AF3"/>
          <w:p w14:paraId="38F9FD88" w14:textId="74A8E724" w:rsidR="002F4110" w:rsidRPr="008E46CF" w:rsidRDefault="002F4110" w:rsidP="00CC1AF3">
            <w:r w:rsidRPr="008E46CF">
              <w:t>58/121 families receiving vouchers participated in the mid-scheme evaluation and 68/162 families receiving vouchers participated in the final evaluation workshop.</w:t>
            </w:r>
          </w:p>
        </w:tc>
        <w:tc>
          <w:tcPr>
            <w:tcW w:w="1577" w:type="dxa"/>
          </w:tcPr>
          <w:p w14:paraId="79B3D7E8" w14:textId="3E4E12E7" w:rsidR="002F4110" w:rsidRPr="008E46CF" w:rsidRDefault="002F4110" w:rsidP="00C873F3">
            <w:pPr>
              <w:pStyle w:val="ListParagraph"/>
              <w:numPr>
                <w:ilvl w:val="0"/>
                <w:numId w:val="38"/>
              </w:numPr>
              <w:autoSpaceDE/>
              <w:autoSpaceDN/>
              <w:adjustRightInd/>
              <w:ind w:left="113" w:hanging="113"/>
            </w:pPr>
            <w:r w:rsidRPr="008E46CF">
              <w:t xml:space="preserve">Food </w:t>
            </w:r>
            <w:r w:rsidR="00FC6A67" w:rsidRPr="008E46CF">
              <w:t xml:space="preserve">consumption (using food </w:t>
            </w:r>
            <w:r w:rsidRPr="008E46CF">
              <w:t>diaries</w:t>
            </w:r>
            <w:r w:rsidR="00FC6A67" w:rsidRPr="008E46CF">
              <w:t>)</w:t>
            </w:r>
          </w:p>
          <w:p w14:paraId="596B1B80" w14:textId="036EC94F" w:rsidR="002F4110" w:rsidRPr="008E46CF" w:rsidRDefault="002F4110" w:rsidP="00C873F3">
            <w:pPr>
              <w:pStyle w:val="ListParagraph"/>
              <w:numPr>
                <w:ilvl w:val="0"/>
                <w:numId w:val="34"/>
              </w:numPr>
              <w:autoSpaceDE/>
              <w:autoSpaceDN/>
              <w:adjustRightInd/>
              <w:ind w:left="113" w:hanging="113"/>
            </w:pPr>
            <w:r w:rsidRPr="008E46CF">
              <w:t>Recipient experiences</w:t>
            </w:r>
          </w:p>
        </w:tc>
        <w:tc>
          <w:tcPr>
            <w:tcW w:w="8928" w:type="dxa"/>
          </w:tcPr>
          <w:p w14:paraId="4C2D9013" w14:textId="77777777" w:rsidR="002F4110" w:rsidRPr="008E46CF" w:rsidRDefault="002F4110" w:rsidP="00CC1AF3">
            <w:pPr>
              <w:ind w:left="113" w:hanging="113"/>
              <w:rPr>
                <w:b/>
                <w:bCs/>
              </w:rPr>
            </w:pPr>
            <w:r w:rsidRPr="008E46CF">
              <w:rPr>
                <w:b/>
                <w:bCs/>
              </w:rPr>
              <w:t>Quantitative data</w:t>
            </w:r>
          </w:p>
          <w:p w14:paraId="0AFD0179" w14:textId="77777777" w:rsidR="002F4110" w:rsidRPr="008E46CF" w:rsidRDefault="002F4110" w:rsidP="00C873F3">
            <w:pPr>
              <w:pStyle w:val="ListParagraph"/>
              <w:numPr>
                <w:ilvl w:val="0"/>
                <w:numId w:val="39"/>
              </w:numPr>
              <w:autoSpaceDE/>
              <w:autoSpaceDN/>
              <w:adjustRightInd/>
              <w:ind w:left="113" w:hanging="113"/>
              <w:rPr>
                <w:b/>
                <w:bCs/>
              </w:rPr>
            </w:pPr>
            <w:r w:rsidRPr="008E46CF">
              <w:t>Increase in amount of fresh fruit consumed (89% of adults and 94% of children)</w:t>
            </w:r>
          </w:p>
          <w:p w14:paraId="272E26E5" w14:textId="77777777" w:rsidR="002F4110" w:rsidRPr="008E46CF" w:rsidRDefault="002F4110" w:rsidP="00C873F3">
            <w:pPr>
              <w:pStyle w:val="ListParagraph"/>
              <w:numPr>
                <w:ilvl w:val="0"/>
                <w:numId w:val="39"/>
              </w:numPr>
              <w:autoSpaceDE/>
              <w:autoSpaceDN/>
              <w:adjustRightInd/>
              <w:ind w:left="113" w:hanging="113"/>
            </w:pPr>
            <w:r w:rsidRPr="008E46CF">
              <w:t>Increase in amount of fresh vegetables (90% of adults and 95% of children)</w:t>
            </w:r>
          </w:p>
          <w:p w14:paraId="3096F1EA" w14:textId="77777777" w:rsidR="002F4110" w:rsidRPr="008E46CF" w:rsidRDefault="002F4110" w:rsidP="00CC1AF3">
            <w:pPr>
              <w:ind w:left="113" w:hanging="113"/>
              <w:rPr>
                <w:b/>
                <w:bCs/>
              </w:rPr>
            </w:pPr>
            <w:r w:rsidRPr="008E46CF">
              <w:rPr>
                <w:b/>
                <w:bCs/>
              </w:rPr>
              <w:t>Qualitative data</w:t>
            </w:r>
          </w:p>
          <w:p w14:paraId="29CB65DE" w14:textId="5437FA90" w:rsidR="002F4110" w:rsidRPr="008E46CF" w:rsidRDefault="002F4110" w:rsidP="00C873F3">
            <w:pPr>
              <w:pStyle w:val="ListParagraph"/>
              <w:numPr>
                <w:ilvl w:val="0"/>
                <w:numId w:val="40"/>
              </w:numPr>
              <w:autoSpaceDE/>
              <w:autoSpaceDN/>
              <w:adjustRightInd/>
              <w:ind w:left="113" w:hanging="113"/>
            </w:pPr>
            <w:r w:rsidRPr="008E46CF">
              <w:t>Families reported consuming more F&amp;V, with more achieving 5 a day</w:t>
            </w:r>
          </w:p>
          <w:p w14:paraId="7B0FB08A" w14:textId="77777777" w:rsidR="002F4110" w:rsidRPr="008E46CF" w:rsidRDefault="002F4110" w:rsidP="00C873F3">
            <w:pPr>
              <w:pStyle w:val="ListParagraph"/>
              <w:numPr>
                <w:ilvl w:val="0"/>
                <w:numId w:val="40"/>
              </w:numPr>
              <w:autoSpaceDE/>
              <w:autoSpaceDN/>
              <w:adjustRightInd/>
              <w:ind w:left="113" w:hanging="113"/>
            </w:pPr>
            <w:r w:rsidRPr="008E46CF">
              <w:t>Helped increase variety and try new things</w:t>
            </w:r>
          </w:p>
          <w:p w14:paraId="23F4957F" w14:textId="77777777" w:rsidR="002F4110" w:rsidRPr="008E46CF" w:rsidRDefault="002F4110" w:rsidP="00C873F3">
            <w:pPr>
              <w:pStyle w:val="ListParagraph"/>
              <w:numPr>
                <w:ilvl w:val="0"/>
                <w:numId w:val="40"/>
              </w:numPr>
              <w:autoSpaceDE/>
              <w:autoSpaceDN/>
              <w:adjustRightInd/>
              <w:ind w:left="113" w:hanging="113"/>
            </w:pPr>
            <w:r w:rsidRPr="008E46CF">
              <w:t>Fruits used for snacks</w:t>
            </w:r>
          </w:p>
          <w:p w14:paraId="7917EA3F" w14:textId="77777777" w:rsidR="002F4110" w:rsidRPr="008E46CF" w:rsidRDefault="002F4110" w:rsidP="00C873F3">
            <w:pPr>
              <w:pStyle w:val="ListParagraph"/>
              <w:numPr>
                <w:ilvl w:val="0"/>
                <w:numId w:val="40"/>
              </w:numPr>
              <w:autoSpaceDE/>
              <w:autoSpaceDN/>
              <w:adjustRightInd/>
              <w:ind w:left="113" w:hanging="113"/>
            </w:pPr>
            <w:r w:rsidRPr="008E46CF">
              <w:t>Reduced financial stress</w:t>
            </w:r>
          </w:p>
          <w:p w14:paraId="25826D2C" w14:textId="77777777" w:rsidR="002F4110" w:rsidRPr="008E46CF" w:rsidRDefault="002F4110" w:rsidP="00C873F3">
            <w:pPr>
              <w:pStyle w:val="ListParagraph"/>
              <w:numPr>
                <w:ilvl w:val="0"/>
                <w:numId w:val="40"/>
              </w:numPr>
              <w:autoSpaceDE/>
              <w:autoSpaceDN/>
              <w:adjustRightInd/>
              <w:ind w:left="113" w:hanging="113"/>
            </w:pPr>
            <w:r w:rsidRPr="008E46CF">
              <w:t>Some used the money saved to buy other things</w:t>
            </w:r>
          </w:p>
          <w:p w14:paraId="17A2F53F" w14:textId="09FC4561" w:rsidR="002F4110" w:rsidRPr="008E46CF" w:rsidRDefault="002F4110" w:rsidP="00C873F3">
            <w:pPr>
              <w:pStyle w:val="ListParagraph"/>
              <w:numPr>
                <w:ilvl w:val="0"/>
                <w:numId w:val="40"/>
              </w:numPr>
              <w:autoSpaceDE/>
              <w:autoSpaceDN/>
              <w:adjustRightInd/>
              <w:ind w:left="113" w:hanging="113"/>
            </w:pPr>
            <w:r w:rsidRPr="008E46CF">
              <w:t>Some would continue to eat more F&amp;V after the scheme ends but reducing spend elsewhere</w:t>
            </w:r>
          </w:p>
          <w:p w14:paraId="61A73791" w14:textId="3E81C87E" w:rsidR="002F4110" w:rsidRPr="008E46CF" w:rsidRDefault="002F4110" w:rsidP="00C873F3">
            <w:pPr>
              <w:pStyle w:val="ListParagraph"/>
              <w:numPr>
                <w:ilvl w:val="0"/>
                <w:numId w:val="40"/>
              </w:numPr>
              <w:autoSpaceDE/>
              <w:autoSpaceDN/>
              <w:adjustRightInd/>
              <w:ind w:left="113" w:hanging="113"/>
            </w:pPr>
            <w:r w:rsidRPr="008E46CF">
              <w:t>Some reported positive health outcomes</w:t>
            </w:r>
            <w:r w:rsidR="00FD0F90" w:rsidRPr="008E46CF">
              <w:t xml:space="preserve"> </w:t>
            </w:r>
            <w:r w:rsidRPr="008E46CF">
              <w:t>- reduced constipation, increased energy levels, improved skin and weight loss</w:t>
            </w:r>
          </w:p>
          <w:p w14:paraId="670BB307" w14:textId="77777777" w:rsidR="002F4110" w:rsidRPr="008E46CF" w:rsidRDefault="002F4110" w:rsidP="00C873F3">
            <w:pPr>
              <w:pStyle w:val="ListParagraph"/>
              <w:numPr>
                <w:ilvl w:val="0"/>
                <w:numId w:val="40"/>
              </w:numPr>
              <w:autoSpaceDE/>
              <w:autoSpaceDN/>
              <w:adjustRightInd/>
              <w:ind w:left="113" w:hanging="113"/>
            </w:pPr>
            <w:r w:rsidRPr="008E46CF">
              <w:t>Some felt the vouchers supported behaviour change</w:t>
            </w:r>
          </w:p>
          <w:p w14:paraId="46E00F53" w14:textId="77777777" w:rsidR="002F4110" w:rsidRPr="008E46CF" w:rsidRDefault="002F4110" w:rsidP="00C873F3">
            <w:pPr>
              <w:pStyle w:val="ListParagraph"/>
              <w:numPr>
                <w:ilvl w:val="0"/>
                <w:numId w:val="40"/>
              </w:numPr>
              <w:autoSpaceDE/>
              <w:autoSpaceDN/>
              <w:adjustRightInd/>
              <w:ind w:left="113" w:hanging="113"/>
            </w:pPr>
            <w:r w:rsidRPr="008E46CF">
              <w:t>Markets provide good value</w:t>
            </w:r>
          </w:p>
          <w:p w14:paraId="1CB8BFB1" w14:textId="2DF5498F" w:rsidR="002F4110" w:rsidRPr="008E46CF" w:rsidRDefault="002F4110" w:rsidP="00C873F3">
            <w:pPr>
              <w:pStyle w:val="ListParagraph"/>
              <w:numPr>
                <w:ilvl w:val="0"/>
                <w:numId w:val="40"/>
              </w:numPr>
              <w:autoSpaceDE/>
              <w:autoSpaceDN/>
              <w:adjustRightInd/>
              <w:ind w:left="113" w:hanging="113"/>
            </w:pPr>
            <w:r w:rsidRPr="008E46CF">
              <w:t>Some issues with quality of the F&amp;V</w:t>
            </w:r>
          </w:p>
          <w:p w14:paraId="7D0AEC04" w14:textId="769EA949" w:rsidR="002F4110" w:rsidRPr="008E46CF" w:rsidRDefault="002F4110" w:rsidP="00C873F3">
            <w:pPr>
              <w:pStyle w:val="ListParagraph"/>
              <w:numPr>
                <w:ilvl w:val="0"/>
                <w:numId w:val="27"/>
              </w:numPr>
              <w:autoSpaceDE/>
              <w:autoSpaceDN/>
              <w:adjustRightInd/>
              <w:ind w:left="113" w:hanging="113"/>
            </w:pPr>
            <w:r w:rsidRPr="008E46CF">
              <w:t>In some cases, markets weren’t convenient, and the cost of transport was prohibitive</w:t>
            </w:r>
          </w:p>
        </w:tc>
      </w:tr>
      <w:tr w:rsidR="008E46CF" w:rsidRPr="008E46CF" w14:paraId="2E16B285" w14:textId="77777777" w:rsidTr="002F4110">
        <w:tc>
          <w:tcPr>
            <w:tcW w:w="1757" w:type="dxa"/>
          </w:tcPr>
          <w:p w14:paraId="706B094E" w14:textId="77777777" w:rsidR="002F4110" w:rsidRPr="008E46CF" w:rsidRDefault="002F4110" w:rsidP="00BB64ED">
            <w:pPr>
              <w:rPr>
                <w:rStyle w:val="SubtleEmphasis"/>
                <w:rFonts w:eastAsiaTheme="majorEastAsia"/>
                <w:b/>
                <w:bCs/>
                <w:i w:val="0"/>
                <w:iCs w:val="0"/>
                <w:color w:val="auto"/>
              </w:rPr>
            </w:pPr>
            <w:r w:rsidRPr="008E46CF">
              <w:rPr>
                <w:rStyle w:val="SubtleEmphasis"/>
                <w:rFonts w:eastAsiaTheme="majorEastAsia"/>
                <w:b/>
                <w:bCs/>
                <w:i w:val="0"/>
                <w:iCs w:val="0"/>
                <w:color w:val="auto"/>
              </w:rPr>
              <w:t>Lloyd 2014</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Susan LLoyd&lt;/Author&gt;&lt;Year&gt;2014&lt;/Year&gt;&lt;RecNum&gt;6891&lt;/RecNum&gt;&lt;DisplayText&gt;&lt;style face="superscript"&gt;54&lt;/style&gt;&lt;/DisplayText&gt;&lt;record&gt;&lt;rec-number&gt;6891&lt;/rec-number&gt;&lt;foreign-keys&gt;&lt;key app="EN" db-id="vd55r9f5apapzie0fa9vv20f59ptev0vtafs" timestamp="1692182518"&gt;6891&lt;/key&gt;&lt;/foreign-keys&gt;&lt;ref-type name="Electronic Book"&gt;44&lt;/ref-type&gt;&lt;contributors&gt;&lt;authors&gt;&lt;author&gt;Susan LLoyd,&lt;/author&gt;&lt;/authors&gt;&lt;/contributors&gt;&lt;titles&gt;&lt;title&gt;Rose vouchers for fruit and veg; An evaluation report. &lt;/title&gt;&lt;/titles&gt;&lt;number&gt;16/08/2023&lt;/number&gt;&lt;dates&gt;&lt;year&gt;2014&lt;/year&gt;&lt;/dates&gt;&lt;publisher&gt;Food Matters&lt;/publisher&gt;&lt;urls&gt;&lt;related-urls&gt;&lt;url&gt;https://www.foodmatters.org/projects/consultation-evaluation-facilitation/rose-voucher/&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4</w:t>
            </w:r>
            <w:r w:rsidRPr="008E46CF">
              <w:rPr>
                <w:rStyle w:val="SubtleEmphasis"/>
                <w:rFonts w:eastAsiaTheme="majorEastAsia"/>
                <w:b/>
                <w:bCs/>
                <w:i w:val="0"/>
                <w:iCs w:val="0"/>
                <w:color w:val="auto"/>
              </w:rPr>
              <w:fldChar w:fldCharType="end"/>
            </w:r>
          </w:p>
          <w:p w14:paraId="59AAE9D5" w14:textId="5550E4E7" w:rsidR="002F4110" w:rsidRPr="008E46CF" w:rsidRDefault="002F4110" w:rsidP="00BB64ED">
            <w:pPr>
              <w:rPr>
                <w:rStyle w:val="SubtleEmphasis"/>
                <w:rFonts w:eastAsiaTheme="majorEastAsia"/>
                <w:b/>
                <w:bCs/>
                <w:i w:val="0"/>
                <w:iCs w:val="0"/>
                <w:color w:val="auto"/>
              </w:rPr>
            </w:pPr>
            <w:r w:rsidRPr="008E46CF">
              <w:t>Rose vouchers</w:t>
            </w:r>
          </w:p>
        </w:tc>
        <w:tc>
          <w:tcPr>
            <w:tcW w:w="1872" w:type="dxa"/>
          </w:tcPr>
          <w:p w14:paraId="5D7E463B" w14:textId="77777777" w:rsidR="002F4110" w:rsidRPr="008E46CF" w:rsidRDefault="002F4110" w:rsidP="00BB64ED">
            <w:r w:rsidRPr="008E46CF">
              <w:t xml:space="preserve">Mixed methods before and after. </w:t>
            </w:r>
          </w:p>
          <w:p w14:paraId="5059214C" w14:textId="77777777" w:rsidR="002F4110" w:rsidRPr="008E46CF" w:rsidRDefault="002F4110" w:rsidP="00BB64ED"/>
          <w:p w14:paraId="7D3A3AFC" w14:textId="77777777" w:rsidR="002F4110" w:rsidRPr="008E46CF" w:rsidRDefault="002F4110" w:rsidP="00BB64ED">
            <w:r w:rsidRPr="008E46CF">
              <w:t>England, UK.</w:t>
            </w:r>
          </w:p>
          <w:p w14:paraId="5EFD89AC" w14:textId="77777777" w:rsidR="002F4110" w:rsidRPr="008E46CF" w:rsidRDefault="002F4110" w:rsidP="00BB64ED"/>
          <w:p w14:paraId="4F3B12EA" w14:textId="77777777" w:rsidR="002F4110" w:rsidRPr="008E46CF" w:rsidRDefault="002F4110" w:rsidP="00D54DFD">
            <w:r w:rsidRPr="008E46CF">
              <w:t xml:space="preserve">Mothers with a child aged 1-4 received vouchers (n=81). </w:t>
            </w:r>
          </w:p>
          <w:p w14:paraId="2DFFF3DC" w14:textId="28518C9A" w:rsidR="002F4110" w:rsidRPr="008E46CF" w:rsidRDefault="002F4110" w:rsidP="00D54DFD">
            <w:r w:rsidRPr="008E46CF">
              <w:t>Children’s centre and project staff.</w:t>
            </w:r>
          </w:p>
          <w:p w14:paraId="1C7D4842" w14:textId="77777777" w:rsidR="002F4110" w:rsidRPr="008E46CF" w:rsidRDefault="002F4110" w:rsidP="00BB64ED"/>
          <w:p w14:paraId="0CD9881E" w14:textId="065F2E9D" w:rsidR="002F4110" w:rsidRPr="008E46CF" w:rsidRDefault="002F4110" w:rsidP="00BB64ED"/>
        </w:tc>
        <w:tc>
          <w:tcPr>
            <w:tcW w:w="1577" w:type="dxa"/>
          </w:tcPr>
          <w:p w14:paraId="5D325F6E" w14:textId="19F54231" w:rsidR="002F4110" w:rsidRPr="008E46CF" w:rsidRDefault="002F4110" w:rsidP="00C873F3">
            <w:pPr>
              <w:pStyle w:val="ListParagraph"/>
              <w:numPr>
                <w:ilvl w:val="0"/>
                <w:numId w:val="36"/>
              </w:numPr>
              <w:autoSpaceDE/>
              <w:autoSpaceDN/>
              <w:adjustRightInd/>
              <w:ind w:left="113" w:hanging="113"/>
            </w:pPr>
            <w:r w:rsidRPr="008E46CF">
              <w:lastRenderedPageBreak/>
              <w:t>F</w:t>
            </w:r>
            <w:r w:rsidR="00FD0F90" w:rsidRPr="008E46CF">
              <w:t>ood consumption (using f</w:t>
            </w:r>
            <w:r w:rsidRPr="008E46CF">
              <w:t>ood frequency questionnaire (FFQ) and 24-hour dietary recall</w:t>
            </w:r>
            <w:r w:rsidR="00FD0F90" w:rsidRPr="008E46CF">
              <w:t>)</w:t>
            </w:r>
          </w:p>
          <w:p w14:paraId="41810F99" w14:textId="7083F9FE" w:rsidR="002F4110" w:rsidRPr="008E46CF" w:rsidRDefault="002F4110" w:rsidP="00C873F3">
            <w:pPr>
              <w:pStyle w:val="ListParagraph"/>
              <w:numPr>
                <w:ilvl w:val="0"/>
                <w:numId w:val="38"/>
              </w:numPr>
              <w:autoSpaceDE/>
              <w:autoSpaceDN/>
              <w:adjustRightInd/>
              <w:ind w:left="113" w:hanging="113"/>
            </w:pPr>
            <w:r w:rsidRPr="008E46CF">
              <w:t xml:space="preserve">Experiences of mothers and </w:t>
            </w:r>
            <w:r w:rsidRPr="008E46CF">
              <w:lastRenderedPageBreak/>
              <w:t>children’s centre staff</w:t>
            </w:r>
          </w:p>
        </w:tc>
        <w:tc>
          <w:tcPr>
            <w:tcW w:w="8928" w:type="dxa"/>
          </w:tcPr>
          <w:p w14:paraId="121A68DB" w14:textId="77777777" w:rsidR="002F4110" w:rsidRPr="008E46CF" w:rsidRDefault="002F4110" w:rsidP="00BB64ED">
            <w:pPr>
              <w:ind w:left="113" w:hanging="113"/>
              <w:rPr>
                <w:b/>
                <w:bCs/>
              </w:rPr>
            </w:pPr>
            <w:r w:rsidRPr="008E46CF">
              <w:rPr>
                <w:b/>
                <w:bCs/>
              </w:rPr>
              <w:lastRenderedPageBreak/>
              <w:t>Quantitative data</w:t>
            </w:r>
          </w:p>
          <w:p w14:paraId="1A355C79" w14:textId="0663D504" w:rsidR="002F4110" w:rsidRPr="008E46CF" w:rsidRDefault="002F4110" w:rsidP="00C873F3">
            <w:pPr>
              <w:pStyle w:val="ListParagraph"/>
              <w:numPr>
                <w:ilvl w:val="0"/>
                <w:numId w:val="35"/>
              </w:numPr>
              <w:autoSpaceDE/>
              <w:autoSpaceDN/>
              <w:adjustRightInd/>
              <w:ind w:left="113" w:hanging="113"/>
            </w:pPr>
            <w:r w:rsidRPr="008E46CF">
              <w:t>Increase in F&amp;V intake (not significant in most groups)</w:t>
            </w:r>
          </w:p>
          <w:p w14:paraId="0C29494E" w14:textId="3EEFA397" w:rsidR="002F4110" w:rsidRPr="008E46CF" w:rsidRDefault="002F4110" w:rsidP="00C873F3">
            <w:pPr>
              <w:pStyle w:val="ListParagraph"/>
              <w:numPr>
                <w:ilvl w:val="0"/>
                <w:numId w:val="35"/>
              </w:numPr>
              <w:autoSpaceDE/>
              <w:autoSpaceDN/>
              <w:adjustRightInd/>
              <w:ind w:left="113" w:hanging="113"/>
            </w:pPr>
            <w:r w:rsidRPr="008E46CF">
              <w:t>No change in consumption of ‘unhealthy’ foods</w:t>
            </w:r>
          </w:p>
          <w:p w14:paraId="26EDE36B" w14:textId="4DA95848" w:rsidR="002F4110" w:rsidRPr="008E46CF" w:rsidRDefault="002F4110" w:rsidP="00C873F3">
            <w:pPr>
              <w:pStyle w:val="ListParagraph"/>
              <w:numPr>
                <w:ilvl w:val="0"/>
                <w:numId w:val="35"/>
              </w:numPr>
              <w:autoSpaceDE/>
              <w:autoSpaceDN/>
              <w:adjustRightInd/>
              <w:ind w:left="113" w:hanging="113"/>
            </w:pPr>
            <w:r w:rsidRPr="008E46CF">
              <w:t>No change in proportion of meals that were home cook</w:t>
            </w:r>
            <w:r w:rsidR="00635AFE" w:rsidRPr="008E46CF">
              <w:t>ed</w:t>
            </w:r>
            <w:r w:rsidRPr="008E46CF">
              <w:t>, ready meals or eaten out</w:t>
            </w:r>
          </w:p>
          <w:p w14:paraId="0F3A4E8D" w14:textId="2C09BDD5" w:rsidR="002F4110" w:rsidRPr="008E46CF" w:rsidRDefault="002F4110" w:rsidP="00C873F3">
            <w:pPr>
              <w:pStyle w:val="ListParagraph"/>
              <w:numPr>
                <w:ilvl w:val="0"/>
                <w:numId w:val="35"/>
              </w:numPr>
              <w:autoSpaceDE/>
              <w:autoSpaceDN/>
              <w:adjustRightInd/>
              <w:ind w:left="113" w:hanging="113"/>
            </w:pPr>
            <w:r w:rsidRPr="008E46CF">
              <w:t>No change in breastfeeding or FF rates</w:t>
            </w:r>
          </w:p>
          <w:p w14:paraId="4AE4200F" w14:textId="74AC909A" w:rsidR="002F4110" w:rsidRPr="008E46CF" w:rsidRDefault="002F4110" w:rsidP="00C873F3">
            <w:pPr>
              <w:pStyle w:val="ListParagraph"/>
              <w:numPr>
                <w:ilvl w:val="0"/>
                <w:numId w:val="35"/>
              </w:numPr>
              <w:autoSpaceDE/>
              <w:autoSpaceDN/>
              <w:adjustRightInd/>
              <w:ind w:left="113" w:hanging="113"/>
            </w:pPr>
            <w:r w:rsidRPr="008E46CF">
              <w:t>Increased spend on F&amp;V and food overall</w:t>
            </w:r>
          </w:p>
          <w:p w14:paraId="2CAEB911" w14:textId="77777777" w:rsidR="002F4110" w:rsidRPr="008E46CF" w:rsidRDefault="002F4110" w:rsidP="00BB64ED">
            <w:pPr>
              <w:ind w:left="113" w:hanging="113"/>
              <w:rPr>
                <w:b/>
                <w:bCs/>
              </w:rPr>
            </w:pPr>
            <w:r w:rsidRPr="008E46CF">
              <w:rPr>
                <w:b/>
                <w:bCs/>
              </w:rPr>
              <w:t>Qualitative data</w:t>
            </w:r>
          </w:p>
          <w:p w14:paraId="45FE7DF1" w14:textId="44F86BDC" w:rsidR="002F4110" w:rsidRPr="008E46CF" w:rsidRDefault="002F4110" w:rsidP="00C873F3">
            <w:pPr>
              <w:pStyle w:val="ListParagraph"/>
              <w:numPr>
                <w:ilvl w:val="0"/>
                <w:numId w:val="37"/>
              </w:numPr>
              <w:autoSpaceDE/>
              <w:autoSpaceDN/>
              <w:adjustRightInd/>
              <w:ind w:left="113" w:hanging="113"/>
            </w:pPr>
            <w:r w:rsidRPr="008E46CF">
              <w:t>Recipients were happy with ra</w:t>
            </w:r>
            <w:r w:rsidR="00635AFE" w:rsidRPr="008E46CF">
              <w:t>n</w:t>
            </w:r>
            <w:r w:rsidRPr="008E46CF">
              <w:t>ge and quality of F&amp;V available at market</w:t>
            </w:r>
          </w:p>
          <w:p w14:paraId="4F326C4E" w14:textId="77777777" w:rsidR="002F4110" w:rsidRPr="008E46CF" w:rsidRDefault="002F4110" w:rsidP="00C873F3">
            <w:pPr>
              <w:pStyle w:val="ListParagraph"/>
              <w:numPr>
                <w:ilvl w:val="0"/>
                <w:numId w:val="37"/>
              </w:numPr>
              <w:autoSpaceDE/>
              <w:autoSpaceDN/>
              <w:adjustRightInd/>
              <w:ind w:left="113" w:hanging="113"/>
            </w:pPr>
            <w:r w:rsidRPr="008E46CF">
              <w:t>More culturally acceptable choices</w:t>
            </w:r>
          </w:p>
          <w:p w14:paraId="5C71B970" w14:textId="77777777" w:rsidR="002F4110" w:rsidRPr="008E46CF" w:rsidRDefault="002F4110" w:rsidP="00C873F3">
            <w:pPr>
              <w:pStyle w:val="ListParagraph"/>
              <w:numPr>
                <w:ilvl w:val="0"/>
                <w:numId w:val="37"/>
              </w:numPr>
              <w:autoSpaceDE/>
              <w:autoSpaceDN/>
              <w:adjustRightInd/>
              <w:ind w:left="113" w:hanging="113"/>
            </w:pPr>
            <w:r w:rsidRPr="008E46CF">
              <w:t>Markets were cheaper than supermarket</w:t>
            </w:r>
          </w:p>
          <w:p w14:paraId="11E3D402" w14:textId="77777777" w:rsidR="002F4110" w:rsidRPr="008E46CF" w:rsidRDefault="002F4110" w:rsidP="00C873F3">
            <w:pPr>
              <w:pStyle w:val="ListParagraph"/>
              <w:numPr>
                <w:ilvl w:val="0"/>
                <w:numId w:val="37"/>
              </w:numPr>
              <w:autoSpaceDE/>
              <w:autoSpaceDN/>
              <w:adjustRightInd/>
              <w:ind w:left="113" w:hanging="113"/>
            </w:pPr>
            <w:r w:rsidRPr="008E46CF">
              <w:t>Vouchers used as intended</w:t>
            </w:r>
          </w:p>
          <w:p w14:paraId="6C490DCA" w14:textId="1CCA11C5" w:rsidR="002F4110" w:rsidRPr="008E46CF" w:rsidRDefault="002F4110" w:rsidP="00C873F3">
            <w:pPr>
              <w:pStyle w:val="ListParagraph"/>
              <w:numPr>
                <w:ilvl w:val="0"/>
                <w:numId w:val="37"/>
              </w:numPr>
              <w:autoSpaceDE/>
              <w:autoSpaceDN/>
              <w:adjustRightInd/>
              <w:ind w:left="113" w:hanging="113"/>
            </w:pPr>
            <w:r w:rsidRPr="008E46CF">
              <w:lastRenderedPageBreak/>
              <w:t>Recipients reported increasing spend on F&amp;V</w:t>
            </w:r>
          </w:p>
          <w:p w14:paraId="49A30002" w14:textId="36F85B32" w:rsidR="002F4110" w:rsidRPr="008E46CF" w:rsidRDefault="002F4110" w:rsidP="00C873F3">
            <w:pPr>
              <w:pStyle w:val="ListParagraph"/>
              <w:numPr>
                <w:ilvl w:val="0"/>
                <w:numId w:val="37"/>
              </w:numPr>
              <w:autoSpaceDE/>
              <w:autoSpaceDN/>
              <w:adjustRightInd/>
              <w:ind w:left="113" w:hanging="113"/>
            </w:pPr>
            <w:r w:rsidRPr="008E46CF">
              <w:t>For some</w:t>
            </w:r>
            <w:r w:rsidR="00511ACB" w:rsidRPr="008E46CF">
              <w:t>,</w:t>
            </w:r>
            <w:r w:rsidRPr="008E46CF">
              <w:t xml:space="preserve"> vouchers triggered increased priority being put on F&amp;V</w:t>
            </w:r>
          </w:p>
          <w:p w14:paraId="0D442FDC" w14:textId="77777777" w:rsidR="002F4110" w:rsidRPr="008E46CF" w:rsidRDefault="002F4110" w:rsidP="00C873F3">
            <w:pPr>
              <w:pStyle w:val="ListParagraph"/>
              <w:numPr>
                <w:ilvl w:val="0"/>
                <w:numId w:val="37"/>
              </w:numPr>
              <w:autoSpaceDE/>
              <w:autoSpaceDN/>
              <w:adjustRightInd/>
              <w:ind w:left="113" w:hanging="113"/>
            </w:pPr>
            <w:r w:rsidRPr="008E46CF">
              <w:t>Some reported increased intakes of F&amp;V, less ‘junk’ food and more home cooking</w:t>
            </w:r>
          </w:p>
          <w:p w14:paraId="0BECCA51" w14:textId="77777777" w:rsidR="002F4110" w:rsidRPr="008E46CF" w:rsidRDefault="002F4110" w:rsidP="00C873F3">
            <w:pPr>
              <w:pStyle w:val="ListParagraph"/>
              <w:numPr>
                <w:ilvl w:val="0"/>
                <w:numId w:val="37"/>
              </w:numPr>
              <w:autoSpaceDE/>
              <w:autoSpaceDN/>
              <w:adjustRightInd/>
              <w:ind w:left="113" w:hanging="113"/>
            </w:pPr>
            <w:r w:rsidRPr="008E46CF">
              <w:t>Some reported more vegetables and more balance meals</w:t>
            </w:r>
          </w:p>
          <w:p w14:paraId="161A2C2B" w14:textId="77777777" w:rsidR="002F4110" w:rsidRPr="008E46CF" w:rsidRDefault="002F4110" w:rsidP="00C873F3">
            <w:pPr>
              <w:pStyle w:val="ListParagraph"/>
              <w:numPr>
                <w:ilvl w:val="0"/>
                <w:numId w:val="37"/>
              </w:numPr>
              <w:autoSpaceDE/>
              <w:autoSpaceDN/>
              <w:adjustRightInd/>
              <w:ind w:left="113" w:hanging="113"/>
            </w:pPr>
            <w:r w:rsidRPr="008E46CF">
              <w:t>Some enjoyed being able to experiment more without ‘risk’</w:t>
            </w:r>
          </w:p>
          <w:p w14:paraId="7A045B8F" w14:textId="77777777" w:rsidR="00511ACB" w:rsidRPr="008E46CF" w:rsidRDefault="002F4110" w:rsidP="00C873F3">
            <w:pPr>
              <w:pStyle w:val="ListParagraph"/>
              <w:numPr>
                <w:ilvl w:val="0"/>
                <w:numId w:val="37"/>
              </w:numPr>
              <w:autoSpaceDE/>
              <w:autoSpaceDN/>
              <w:adjustRightInd/>
              <w:ind w:left="113" w:hanging="113"/>
            </w:pPr>
            <w:r w:rsidRPr="008E46CF">
              <w:t>Many reported being more aware of healthy eating</w:t>
            </w:r>
          </w:p>
          <w:p w14:paraId="0F403AA6" w14:textId="0C5D8001" w:rsidR="002F4110" w:rsidRPr="008E46CF" w:rsidRDefault="002F4110" w:rsidP="00C873F3">
            <w:pPr>
              <w:pStyle w:val="ListParagraph"/>
              <w:numPr>
                <w:ilvl w:val="0"/>
                <w:numId w:val="37"/>
              </w:numPr>
              <w:autoSpaceDE/>
              <w:autoSpaceDN/>
              <w:adjustRightInd/>
              <w:ind w:left="113" w:hanging="113"/>
            </w:pPr>
            <w:r w:rsidRPr="008E46CF">
              <w:t>Children’s centre staff felt that benefits of the vouchers outweigh the additional workload</w:t>
            </w:r>
          </w:p>
        </w:tc>
      </w:tr>
      <w:tr w:rsidR="008E46CF" w:rsidRPr="008E46CF" w14:paraId="60EE0684" w14:textId="77777777" w:rsidTr="002F4110">
        <w:tc>
          <w:tcPr>
            <w:tcW w:w="1757" w:type="dxa"/>
          </w:tcPr>
          <w:p w14:paraId="569FBD50" w14:textId="77777777" w:rsidR="002F4110" w:rsidRPr="008E46CF" w:rsidRDefault="002F4110" w:rsidP="00BB64ED">
            <w:pPr>
              <w:rPr>
                <w:rStyle w:val="SubtleEmphasis"/>
                <w:rFonts w:eastAsiaTheme="majorEastAsia"/>
                <w:b/>
                <w:bCs/>
                <w:i w:val="0"/>
                <w:iCs w:val="0"/>
                <w:color w:val="auto"/>
              </w:rPr>
            </w:pPr>
            <w:r w:rsidRPr="008E46CF">
              <w:rPr>
                <w:rStyle w:val="SubtleEmphasis"/>
                <w:rFonts w:eastAsiaTheme="majorEastAsia"/>
                <w:b/>
                <w:bCs/>
                <w:i w:val="0"/>
                <w:iCs w:val="0"/>
                <w:color w:val="auto"/>
              </w:rPr>
              <w:lastRenderedPageBreak/>
              <w:t>Liverpool 2022</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Feeding Liverpool&lt;/Author&gt;&lt;Year&gt;2022&lt;/Year&gt;&lt;RecNum&gt;7005&lt;/RecNum&gt;&lt;DisplayText&gt;&lt;style face="superscript"&gt;66&lt;/style&gt;&lt;/DisplayText&gt;&lt;record&gt;&lt;rec-number&gt;7005&lt;/rec-number&gt;&lt;foreign-keys&gt;&lt;key app="EN" db-id="vd55r9f5apapzie0fa9vv20f59ptev0vtafs" timestamp="1716298373"&gt;7005&lt;/key&gt;&lt;/foreign-keys&gt;&lt;ref-type name="Report"&gt;27&lt;/ref-type&gt;&lt;contributors&gt;&lt;authors&gt;&lt;author&gt;Feeding Liverpool, Rachel Flood associates ltd, Torus Foundation, Liverpool’s good food plan.&lt;/author&gt;&lt;/authors&gt;&lt;/contributors&gt;&lt;titles&gt;&lt;title&gt;A healthy start for Liverpool: How can we improve the uptake of Health Start scheme in Liverpool &lt;/title&gt;&lt;/titles&gt;&lt;dates&gt;&lt;year&gt;2022&lt;/year&gt;&lt;/dates&gt;&lt;urls&gt;&lt;related-urls&gt;&lt;url&gt;https://www.feedingliverpool.org/a-healthy-start-for-liverpool-new-report/#:~:text=The%20Healthy%20Start%20Scheme%20is,diet%20for%20low%2Dincome%20families.&lt;/url&gt;&lt;/related-urls&gt;&lt;/urls&gt;&lt;access-date&gt;21/05/2024&lt;/access-date&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66</w:t>
            </w:r>
            <w:r w:rsidRPr="008E46CF">
              <w:rPr>
                <w:rStyle w:val="SubtleEmphasis"/>
                <w:rFonts w:eastAsiaTheme="majorEastAsia"/>
                <w:b/>
                <w:bCs/>
                <w:i w:val="0"/>
                <w:iCs w:val="0"/>
                <w:color w:val="auto"/>
              </w:rPr>
              <w:fldChar w:fldCharType="end"/>
            </w:r>
          </w:p>
          <w:p w14:paraId="4913D2CE" w14:textId="492E9B8D" w:rsidR="002F4110" w:rsidRPr="008E46CF" w:rsidRDefault="002F4110" w:rsidP="00BB64ED">
            <w:pPr>
              <w:rPr>
                <w:rStyle w:val="SubtleEmphasis"/>
                <w:rFonts w:eastAsiaTheme="majorEastAsia"/>
                <w:b/>
                <w:bCs/>
                <w:i w:val="0"/>
                <w:iCs w:val="0"/>
                <w:color w:val="auto"/>
              </w:rPr>
            </w:pPr>
            <w:r w:rsidRPr="008E46CF">
              <w:t>Paper based and digital HS</w:t>
            </w:r>
          </w:p>
        </w:tc>
        <w:tc>
          <w:tcPr>
            <w:tcW w:w="1872" w:type="dxa"/>
          </w:tcPr>
          <w:p w14:paraId="67632294" w14:textId="77777777" w:rsidR="002F4110" w:rsidRPr="008E46CF" w:rsidRDefault="002F4110" w:rsidP="00BB64ED">
            <w:r w:rsidRPr="008E46CF">
              <w:t>Mixed Methods.</w:t>
            </w:r>
          </w:p>
          <w:p w14:paraId="613287AB" w14:textId="77777777" w:rsidR="002F4110" w:rsidRPr="008E46CF" w:rsidRDefault="002F4110" w:rsidP="00BB64ED"/>
          <w:p w14:paraId="78415EE7" w14:textId="77777777" w:rsidR="002F4110" w:rsidRPr="008E46CF" w:rsidRDefault="002F4110" w:rsidP="00BB64ED">
            <w:r w:rsidRPr="008E46CF">
              <w:t>England, UK</w:t>
            </w:r>
          </w:p>
          <w:p w14:paraId="5A31E61C" w14:textId="77777777" w:rsidR="002F4110" w:rsidRPr="008E46CF" w:rsidRDefault="002F4110" w:rsidP="00BB64ED"/>
          <w:p w14:paraId="4755B8E2" w14:textId="77777777" w:rsidR="002F4110" w:rsidRPr="008E46CF" w:rsidRDefault="002F4110" w:rsidP="00D54DFD">
            <w:r w:rsidRPr="008E46CF">
              <w:t>Discussions with parents and staff from a variety of organisations</w:t>
            </w:r>
          </w:p>
          <w:p w14:paraId="3EA2817B" w14:textId="77777777" w:rsidR="002F4110" w:rsidRPr="008E46CF" w:rsidRDefault="002F4110" w:rsidP="00D54DFD"/>
          <w:p w14:paraId="7B4E1B2E" w14:textId="7A54AE22" w:rsidR="002F4110" w:rsidRPr="008E46CF" w:rsidRDefault="002F4110" w:rsidP="00D54DFD">
            <w:r w:rsidRPr="008E46CF">
              <w:t xml:space="preserve">Focus groups (n=2) with </w:t>
            </w:r>
            <w:r w:rsidR="009A4D5A" w:rsidRPr="008E46CF">
              <w:t>h</w:t>
            </w:r>
            <w:r w:rsidRPr="008E46CF">
              <w:t>ealth visitors, and staff from voluntary and community sector</w:t>
            </w:r>
          </w:p>
          <w:p w14:paraId="7E75A932" w14:textId="77777777" w:rsidR="002F4110" w:rsidRPr="008E46CF" w:rsidRDefault="002F4110" w:rsidP="00D54DFD"/>
          <w:p w14:paraId="02E8DC2D" w14:textId="77777777" w:rsidR="002F4110" w:rsidRPr="008E46CF" w:rsidRDefault="002F4110" w:rsidP="00D54DFD">
            <w:r w:rsidRPr="008E46CF">
              <w:t>Interviews with staff from Housing, Public Health, Citizens Advice Bureau and Local Authority</w:t>
            </w:r>
          </w:p>
          <w:p w14:paraId="3A536B50" w14:textId="77777777" w:rsidR="002F4110" w:rsidRPr="008E46CF" w:rsidRDefault="002F4110" w:rsidP="00D54DFD"/>
          <w:p w14:paraId="2D48A20D" w14:textId="77777777" w:rsidR="002F4110" w:rsidRPr="008E46CF" w:rsidRDefault="002F4110" w:rsidP="00D54DFD">
            <w:r w:rsidRPr="008E46CF">
              <w:lastRenderedPageBreak/>
              <w:t>Surveys from parents/carers (n=14)</w:t>
            </w:r>
          </w:p>
          <w:p w14:paraId="567D89DD" w14:textId="77777777" w:rsidR="002F4110" w:rsidRPr="008E46CF" w:rsidRDefault="002F4110" w:rsidP="00D54DFD"/>
          <w:p w14:paraId="188B0CDE" w14:textId="291EC585" w:rsidR="002F4110" w:rsidRPr="008E46CF" w:rsidRDefault="002F4110" w:rsidP="00D54DFD">
            <w:r w:rsidRPr="008E46CF">
              <w:t>Sample sizes not reported</w:t>
            </w:r>
          </w:p>
        </w:tc>
        <w:tc>
          <w:tcPr>
            <w:tcW w:w="1577" w:type="dxa"/>
          </w:tcPr>
          <w:p w14:paraId="7CF15BB7" w14:textId="77777777" w:rsidR="002F4110" w:rsidRPr="008E46CF" w:rsidRDefault="002F4110" w:rsidP="00C873F3">
            <w:pPr>
              <w:pStyle w:val="ListParagraph"/>
              <w:numPr>
                <w:ilvl w:val="0"/>
                <w:numId w:val="36"/>
              </w:numPr>
              <w:autoSpaceDE/>
              <w:autoSpaceDN/>
              <w:adjustRightInd/>
              <w:ind w:left="113" w:hanging="113"/>
            </w:pPr>
            <w:r w:rsidRPr="008E46CF">
              <w:lastRenderedPageBreak/>
              <w:t>Experiences of parents and carers</w:t>
            </w:r>
          </w:p>
          <w:p w14:paraId="7C1D0C8D" w14:textId="52586401" w:rsidR="002F4110" w:rsidRPr="008E46CF" w:rsidRDefault="002F4110" w:rsidP="00C873F3">
            <w:pPr>
              <w:pStyle w:val="ListParagraph"/>
              <w:numPr>
                <w:ilvl w:val="0"/>
                <w:numId w:val="36"/>
              </w:numPr>
              <w:autoSpaceDE/>
              <w:autoSpaceDN/>
              <w:adjustRightInd/>
              <w:ind w:left="113" w:hanging="113"/>
            </w:pPr>
            <w:r w:rsidRPr="008E46CF">
              <w:t>Experiences of healthcare staff (not possible to separate healthcare staff responses from other professionals)</w:t>
            </w:r>
          </w:p>
        </w:tc>
        <w:tc>
          <w:tcPr>
            <w:tcW w:w="8928" w:type="dxa"/>
          </w:tcPr>
          <w:p w14:paraId="24016331" w14:textId="77777777" w:rsidR="002F4110" w:rsidRPr="008E46CF" w:rsidRDefault="002F4110" w:rsidP="00BB64ED">
            <w:pPr>
              <w:ind w:left="113" w:hanging="113"/>
            </w:pPr>
            <w:r w:rsidRPr="008E46CF">
              <w:rPr>
                <w:b/>
                <w:bCs/>
              </w:rPr>
              <w:t>Parents and carers</w:t>
            </w:r>
            <w:r w:rsidRPr="008E46CF">
              <w:t>:</w:t>
            </w:r>
          </w:p>
          <w:p w14:paraId="644706B2" w14:textId="77777777" w:rsidR="002F4110" w:rsidRPr="008E46CF" w:rsidRDefault="002F4110" w:rsidP="00C873F3">
            <w:pPr>
              <w:pStyle w:val="ListParagraph"/>
              <w:numPr>
                <w:ilvl w:val="0"/>
                <w:numId w:val="42"/>
              </w:numPr>
              <w:autoSpaceDE/>
              <w:autoSpaceDN/>
              <w:adjustRightInd/>
              <w:ind w:left="113" w:hanging="113"/>
            </w:pPr>
            <w:r w:rsidRPr="008E46CF">
              <w:t>Positive feedback about scheme and its value to them</w:t>
            </w:r>
          </w:p>
          <w:p w14:paraId="13D8C7D6" w14:textId="77777777" w:rsidR="002F4110" w:rsidRPr="008E46CF" w:rsidRDefault="002F4110" w:rsidP="00C873F3">
            <w:pPr>
              <w:pStyle w:val="ListParagraph"/>
              <w:numPr>
                <w:ilvl w:val="0"/>
                <w:numId w:val="42"/>
              </w:numPr>
              <w:autoSpaceDE/>
              <w:autoSpaceDN/>
              <w:adjustRightInd/>
              <w:ind w:left="113" w:hanging="113"/>
            </w:pPr>
            <w:r w:rsidRPr="008E46CF">
              <w:t>Understanding that the scheme aimed to improve diets, but varying awareness of details of the scheme including eligibility</w:t>
            </w:r>
          </w:p>
          <w:p w14:paraId="7E77292A" w14:textId="77777777" w:rsidR="002F4110" w:rsidRPr="008E46CF" w:rsidRDefault="002F4110" w:rsidP="00C873F3">
            <w:pPr>
              <w:pStyle w:val="ListParagraph"/>
              <w:numPr>
                <w:ilvl w:val="0"/>
                <w:numId w:val="42"/>
              </w:numPr>
              <w:autoSpaceDE/>
              <w:autoSpaceDN/>
              <w:adjustRightInd/>
              <w:ind w:left="113" w:hanging="113"/>
            </w:pPr>
            <w:r w:rsidRPr="008E46CF">
              <w:t xml:space="preserve">Many parents didn’t receive HS until after their baby was born </w:t>
            </w:r>
          </w:p>
          <w:p w14:paraId="3C733AF3" w14:textId="77777777" w:rsidR="002F4110" w:rsidRPr="008E46CF" w:rsidRDefault="002F4110" w:rsidP="00C873F3">
            <w:pPr>
              <w:pStyle w:val="ListParagraph"/>
              <w:numPr>
                <w:ilvl w:val="0"/>
                <w:numId w:val="42"/>
              </w:numPr>
              <w:autoSpaceDE/>
              <w:autoSpaceDN/>
              <w:adjustRightInd/>
              <w:ind w:left="113" w:hanging="113"/>
            </w:pPr>
            <w:r w:rsidRPr="008E46CF">
              <w:t>Many found application process straightforward but contacting HS hard</w:t>
            </w:r>
          </w:p>
          <w:p w14:paraId="2BA95E83" w14:textId="77777777" w:rsidR="002F4110" w:rsidRPr="008E46CF" w:rsidRDefault="002F4110" w:rsidP="00C873F3">
            <w:pPr>
              <w:pStyle w:val="ListParagraph"/>
              <w:numPr>
                <w:ilvl w:val="0"/>
                <w:numId w:val="42"/>
              </w:numPr>
              <w:autoSpaceDE/>
              <w:autoSpaceDN/>
              <w:adjustRightInd/>
              <w:ind w:left="113" w:hanging="113"/>
            </w:pPr>
            <w:r w:rsidRPr="008E46CF">
              <w:t xml:space="preserve">All stated that HS was beneficial to them. </w:t>
            </w:r>
          </w:p>
          <w:p w14:paraId="1B9B8017" w14:textId="46E456E5" w:rsidR="002F4110" w:rsidRPr="008E46CF" w:rsidRDefault="002F4110" w:rsidP="00C873F3">
            <w:pPr>
              <w:pStyle w:val="ListParagraph"/>
              <w:numPr>
                <w:ilvl w:val="0"/>
                <w:numId w:val="42"/>
              </w:numPr>
              <w:autoSpaceDE/>
              <w:autoSpaceDN/>
              <w:adjustRightInd/>
              <w:ind w:left="113" w:hanging="113"/>
            </w:pPr>
            <w:r w:rsidRPr="008E46CF">
              <w:t>Some us</w:t>
            </w:r>
            <w:r w:rsidR="00B24B2C" w:rsidRPr="008E46CF">
              <w:t xml:space="preserve">ed </w:t>
            </w:r>
            <w:r w:rsidRPr="008E46CF">
              <w:t>vouchers as financial assistance and some to improve diet.</w:t>
            </w:r>
          </w:p>
          <w:p w14:paraId="378DA42F" w14:textId="15A8736B" w:rsidR="002F4110" w:rsidRPr="008E46CF" w:rsidRDefault="002F4110" w:rsidP="00C873F3">
            <w:pPr>
              <w:pStyle w:val="ListParagraph"/>
              <w:numPr>
                <w:ilvl w:val="0"/>
                <w:numId w:val="42"/>
              </w:numPr>
              <w:autoSpaceDE/>
              <w:autoSpaceDN/>
              <w:adjustRightInd/>
              <w:ind w:left="113" w:hanging="113"/>
            </w:pPr>
            <w:r w:rsidRPr="008E46CF">
              <w:t>Generally positive about move to digital scheme and reduced stigma, but some unhappy with the need to check card balance and some found internet access challenging</w:t>
            </w:r>
          </w:p>
          <w:p w14:paraId="4FE070E5" w14:textId="77777777" w:rsidR="002F4110" w:rsidRPr="008E46CF" w:rsidRDefault="002F4110" w:rsidP="00C873F3">
            <w:pPr>
              <w:pStyle w:val="ListParagraph"/>
              <w:numPr>
                <w:ilvl w:val="0"/>
                <w:numId w:val="42"/>
              </w:numPr>
              <w:autoSpaceDE/>
              <w:autoSpaceDN/>
              <w:adjustRightInd/>
              <w:ind w:left="113" w:hanging="113"/>
            </w:pPr>
            <w:r w:rsidRPr="008E46CF">
              <w:t>Language could be a barrier to applying</w:t>
            </w:r>
          </w:p>
          <w:p w14:paraId="7057E884" w14:textId="77777777" w:rsidR="002F4110" w:rsidRPr="008E46CF" w:rsidRDefault="002F4110" w:rsidP="00BB64ED">
            <w:pPr>
              <w:ind w:left="113" w:hanging="113"/>
            </w:pPr>
          </w:p>
          <w:p w14:paraId="777FFC4C" w14:textId="7A607ED9" w:rsidR="002F4110" w:rsidRPr="008E46CF" w:rsidRDefault="002F4110" w:rsidP="00BB64ED">
            <w:pPr>
              <w:ind w:left="113" w:hanging="113"/>
              <w:rPr>
                <w:b/>
                <w:bCs/>
              </w:rPr>
            </w:pPr>
            <w:r w:rsidRPr="008E46CF">
              <w:rPr>
                <w:b/>
                <w:bCs/>
              </w:rPr>
              <w:t>Professionals</w:t>
            </w:r>
            <w:r w:rsidR="00A408B7" w:rsidRPr="008E46CF">
              <w:rPr>
                <w:b/>
                <w:bCs/>
              </w:rPr>
              <w:t>:</w:t>
            </w:r>
          </w:p>
          <w:p w14:paraId="03FEE2A1" w14:textId="77777777" w:rsidR="002F4110" w:rsidRPr="008E46CF" w:rsidRDefault="002F4110" w:rsidP="00C873F3">
            <w:pPr>
              <w:pStyle w:val="ListParagraph"/>
              <w:numPr>
                <w:ilvl w:val="0"/>
                <w:numId w:val="43"/>
              </w:numPr>
              <w:autoSpaceDE/>
              <w:autoSpaceDN/>
              <w:adjustRightInd/>
              <w:ind w:left="113" w:hanging="113"/>
            </w:pPr>
            <w:r w:rsidRPr="008E46CF">
              <w:t>Highlighted need for consistent messaging around HS</w:t>
            </w:r>
          </w:p>
          <w:p w14:paraId="6448E712" w14:textId="0584E6E5" w:rsidR="002F4110" w:rsidRPr="008E46CF" w:rsidRDefault="002F4110" w:rsidP="00C873F3">
            <w:pPr>
              <w:pStyle w:val="ListParagraph"/>
              <w:numPr>
                <w:ilvl w:val="0"/>
                <w:numId w:val="43"/>
              </w:numPr>
              <w:autoSpaceDE/>
              <w:autoSpaceDN/>
              <w:adjustRightInd/>
              <w:ind w:left="113" w:hanging="113"/>
            </w:pPr>
            <w:r w:rsidRPr="008E46CF">
              <w:t>Knowledge and understanding of the scheme varied</w:t>
            </w:r>
            <w:r w:rsidR="005D6907" w:rsidRPr="008E46CF">
              <w:t xml:space="preserve"> </w:t>
            </w:r>
            <w:r w:rsidRPr="008E46CF">
              <w:t>particularly around details and eligibility</w:t>
            </w:r>
          </w:p>
          <w:p w14:paraId="5BD57A4D" w14:textId="77777777" w:rsidR="002F4110" w:rsidRPr="008E46CF" w:rsidRDefault="002F4110" w:rsidP="00C873F3">
            <w:pPr>
              <w:pStyle w:val="ListParagraph"/>
              <w:numPr>
                <w:ilvl w:val="0"/>
                <w:numId w:val="43"/>
              </w:numPr>
              <w:autoSpaceDE/>
              <w:autoSpaceDN/>
              <w:adjustRightInd/>
              <w:ind w:left="113" w:hanging="113"/>
            </w:pPr>
            <w:r w:rsidRPr="008E46CF">
              <w:t>Digital system has reduced stigma</w:t>
            </w:r>
          </w:p>
          <w:p w14:paraId="27C1B0DE" w14:textId="569A8E52" w:rsidR="002F4110" w:rsidRPr="008E46CF" w:rsidRDefault="002F4110" w:rsidP="00C873F3">
            <w:pPr>
              <w:pStyle w:val="ListParagraph"/>
              <w:numPr>
                <w:ilvl w:val="0"/>
                <w:numId w:val="43"/>
              </w:numPr>
              <w:autoSpaceDE/>
              <w:autoSpaceDN/>
              <w:adjustRightInd/>
              <w:ind w:left="113" w:hanging="113"/>
            </w:pPr>
            <w:r w:rsidRPr="008E46CF">
              <w:t xml:space="preserve">Barriers: digital exclusion, internet access, IT skills, language, competing life pressures, low literacy levels, issues with the website and phone line, cost of phone calls to helpline </w:t>
            </w:r>
          </w:p>
          <w:p w14:paraId="4CAB06C5" w14:textId="3FDF45A7" w:rsidR="002F4110" w:rsidRPr="008E46CF" w:rsidRDefault="002F4110" w:rsidP="00C873F3">
            <w:pPr>
              <w:pStyle w:val="ListParagraph"/>
              <w:numPr>
                <w:ilvl w:val="0"/>
                <w:numId w:val="43"/>
              </w:numPr>
              <w:autoSpaceDE/>
              <w:autoSpaceDN/>
              <w:adjustRightInd/>
              <w:ind w:left="113" w:hanging="113"/>
            </w:pPr>
            <w:r w:rsidRPr="008E46CF">
              <w:t xml:space="preserve">Digitisation has made it more difficult to support parents with the application </w:t>
            </w:r>
          </w:p>
          <w:p w14:paraId="582F9067" w14:textId="77777777" w:rsidR="002F4110" w:rsidRPr="008E46CF" w:rsidRDefault="002F4110" w:rsidP="00C873F3">
            <w:pPr>
              <w:pStyle w:val="ListParagraph"/>
              <w:numPr>
                <w:ilvl w:val="0"/>
                <w:numId w:val="43"/>
              </w:numPr>
              <w:autoSpaceDE/>
              <w:autoSpaceDN/>
              <w:adjustRightInd/>
              <w:ind w:left="113" w:hanging="113"/>
            </w:pPr>
            <w:r w:rsidRPr="008E46CF">
              <w:t>Some had concerns around what parents used the vouchers for, but others felt that this was not their concern</w:t>
            </w:r>
          </w:p>
          <w:p w14:paraId="56A57A73" w14:textId="77777777" w:rsidR="00052872" w:rsidRPr="008E46CF" w:rsidRDefault="002F4110" w:rsidP="00C873F3">
            <w:pPr>
              <w:pStyle w:val="ListParagraph"/>
              <w:numPr>
                <w:ilvl w:val="0"/>
                <w:numId w:val="43"/>
              </w:numPr>
              <w:autoSpaceDE/>
              <w:autoSpaceDN/>
              <w:adjustRightInd/>
              <w:ind w:left="113" w:hanging="113"/>
              <w:rPr>
                <w:b/>
                <w:bCs/>
              </w:rPr>
            </w:pPr>
            <w:r w:rsidRPr="008E46CF">
              <w:t>Access to large, low cost supermarkets was an issue, with some families lacking transport to get to the shops, and being forced into using local, more expensive shops</w:t>
            </w:r>
          </w:p>
          <w:p w14:paraId="01778320" w14:textId="63F2048D" w:rsidR="002F4110" w:rsidRPr="008E46CF" w:rsidRDefault="002F4110" w:rsidP="00C873F3">
            <w:pPr>
              <w:pStyle w:val="ListParagraph"/>
              <w:numPr>
                <w:ilvl w:val="0"/>
                <w:numId w:val="43"/>
              </w:numPr>
              <w:autoSpaceDE/>
              <w:autoSpaceDN/>
              <w:adjustRightInd/>
              <w:ind w:left="113" w:hanging="113"/>
              <w:rPr>
                <w:b/>
                <w:bCs/>
              </w:rPr>
            </w:pPr>
            <w:r w:rsidRPr="008E46CF">
              <w:t>Since COVID, opportunities to promote HS have reduced</w:t>
            </w:r>
          </w:p>
        </w:tc>
      </w:tr>
      <w:tr w:rsidR="008E46CF" w:rsidRPr="008E46CF" w14:paraId="34C208F5" w14:textId="77777777" w:rsidTr="002F4110">
        <w:tc>
          <w:tcPr>
            <w:tcW w:w="1757" w:type="dxa"/>
          </w:tcPr>
          <w:p w14:paraId="3AF71A73" w14:textId="77777777" w:rsidR="002F4110" w:rsidRPr="008E46CF" w:rsidRDefault="002F4110" w:rsidP="00BB64ED">
            <w:pPr>
              <w:rPr>
                <w:rStyle w:val="SubtleEmphasis"/>
                <w:rFonts w:eastAsiaTheme="majorEastAsia"/>
                <w:b/>
                <w:bCs/>
                <w:i w:val="0"/>
                <w:iCs w:val="0"/>
                <w:color w:val="auto"/>
              </w:rPr>
            </w:pPr>
            <w:r w:rsidRPr="008E46CF">
              <w:rPr>
                <w:rStyle w:val="SubtleEmphasis"/>
                <w:rFonts w:eastAsiaTheme="majorEastAsia"/>
                <w:b/>
                <w:bCs/>
                <w:i w:val="0"/>
                <w:iCs w:val="0"/>
                <w:color w:val="auto"/>
              </w:rPr>
              <w:t>Tavistock 2005</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Tavistock Institute&lt;/Author&gt;&lt;Year&gt;2005&lt;/Year&gt;&lt;RecNum&gt;6895&lt;/RecNum&gt;&lt;DisplayText&gt;&lt;style face="superscript"&gt;55&lt;/style&gt;&lt;/DisplayText&gt;&lt;record&gt;&lt;rec-number&gt;6895&lt;/rec-number&gt;&lt;foreign-keys&gt;&lt;key app="EN" db-id="vd55r9f5apapzie0fa9vv20f59ptev0vtafs" timestamp="1692869702"&gt;6895&lt;/key&gt;&lt;/foreign-keys&gt;&lt;ref-type name="Web Page"&gt;12&lt;/ref-type&gt;&lt;contributors&gt;&lt;authors&gt;&lt;author&gt;Tavistock Institute,&lt;/author&gt;&lt;author&gt;Symbia&lt;/author&gt;&lt;/authors&gt;&lt;/contributors&gt;&lt;titles&gt;&lt;title&gt;Healthy Start: Rapid evaluation of early impact on beneficiaries, health professionals, retailers and contractors.&lt;/title&gt;&lt;/titles&gt;&lt;number&gt;24/08/3023&lt;/number&gt;&lt;dates&gt;&lt;year&gt;2005&lt;/year&gt;&lt;/dates&gt;&lt;urls&gt;&lt;related-urls&gt;&lt;url&gt;https://www.tavinstitute.org/projects/evaluation-of-a-healthy-start&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5</w:t>
            </w:r>
            <w:r w:rsidRPr="008E46CF">
              <w:rPr>
                <w:rStyle w:val="SubtleEmphasis"/>
                <w:rFonts w:eastAsiaTheme="majorEastAsia"/>
                <w:b/>
                <w:bCs/>
                <w:i w:val="0"/>
                <w:iCs w:val="0"/>
                <w:color w:val="auto"/>
              </w:rPr>
              <w:fldChar w:fldCharType="end"/>
            </w:r>
          </w:p>
          <w:p w14:paraId="762B1A88" w14:textId="34BE7256" w:rsidR="002F4110" w:rsidRPr="008E46CF" w:rsidRDefault="002F4110" w:rsidP="00BB64ED">
            <w:pPr>
              <w:rPr>
                <w:rStyle w:val="SubtleEmphasis"/>
                <w:rFonts w:eastAsiaTheme="majorEastAsia"/>
                <w:b/>
                <w:bCs/>
                <w:color w:val="auto"/>
              </w:rPr>
            </w:pPr>
            <w:r w:rsidRPr="008E46CF">
              <w:t>Paper-based HS</w:t>
            </w:r>
          </w:p>
        </w:tc>
        <w:tc>
          <w:tcPr>
            <w:tcW w:w="1872" w:type="dxa"/>
          </w:tcPr>
          <w:p w14:paraId="30DBA534" w14:textId="77777777" w:rsidR="002F4110" w:rsidRPr="008E46CF" w:rsidRDefault="002F4110" w:rsidP="00BB64ED">
            <w:r w:rsidRPr="008E46CF">
              <w:t xml:space="preserve">Mixed methods. </w:t>
            </w:r>
          </w:p>
          <w:p w14:paraId="755D8744" w14:textId="77777777" w:rsidR="002F4110" w:rsidRPr="008E46CF" w:rsidRDefault="002F4110" w:rsidP="00BB64ED"/>
          <w:p w14:paraId="201B3191" w14:textId="77777777" w:rsidR="002F4110" w:rsidRPr="008E46CF" w:rsidRDefault="002F4110" w:rsidP="00BB64ED">
            <w:r w:rsidRPr="008E46CF">
              <w:t>England, UK</w:t>
            </w:r>
          </w:p>
          <w:p w14:paraId="52651F2D" w14:textId="77777777" w:rsidR="002F4110" w:rsidRPr="008E46CF" w:rsidRDefault="002F4110" w:rsidP="00BB64ED"/>
          <w:p w14:paraId="10E2AF22" w14:textId="77777777" w:rsidR="002F4110" w:rsidRPr="008E46CF" w:rsidRDefault="002F4110" w:rsidP="00D54DFD">
            <w:r w:rsidRPr="008E46CF">
              <w:t>Qualitative feedback at national (n=21) and local levels (n=112)</w:t>
            </w:r>
          </w:p>
          <w:p w14:paraId="6EA5C2D2" w14:textId="6ABEE236" w:rsidR="002F4110" w:rsidRPr="008E46CF" w:rsidRDefault="002F4110" w:rsidP="00BB64ED">
            <w:r w:rsidRPr="008E46CF">
              <w:t>Quantitative data</w:t>
            </w:r>
            <w:r w:rsidR="00F6535D" w:rsidRPr="008E46CF">
              <w:t>:</w:t>
            </w:r>
            <w:r w:rsidRPr="008E46CF">
              <w:t xml:space="preserve"> Health Care Professionals (HCP) (n=32) and recipients (n=18)</w:t>
            </w:r>
          </w:p>
        </w:tc>
        <w:tc>
          <w:tcPr>
            <w:tcW w:w="1577" w:type="dxa"/>
          </w:tcPr>
          <w:p w14:paraId="51D359FD" w14:textId="2898032F" w:rsidR="002F4110" w:rsidRPr="008E46CF" w:rsidRDefault="002F4110" w:rsidP="00C873F3">
            <w:pPr>
              <w:pStyle w:val="ListParagraph"/>
              <w:numPr>
                <w:ilvl w:val="0"/>
                <w:numId w:val="36"/>
              </w:numPr>
              <w:autoSpaceDE/>
              <w:autoSpaceDN/>
              <w:adjustRightInd/>
              <w:ind w:left="113" w:hanging="113"/>
            </w:pPr>
            <w:r w:rsidRPr="008E46CF">
              <w:t>Recipient and HCP experiences of the scheme</w:t>
            </w:r>
          </w:p>
        </w:tc>
        <w:tc>
          <w:tcPr>
            <w:tcW w:w="8928" w:type="dxa"/>
          </w:tcPr>
          <w:p w14:paraId="35C470F0" w14:textId="77777777" w:rsidR="002F4110" w:rsidRPr="008E46CF" w:rsidRDefault="002F4110" w:rsidP="00C873F3">
            <w:pPr>
              <w:pStyle w:val="ListParagraph"/>
              <w:numPr>
                <w:ilvl w:val="0"/>
                <w:numId w:val="28"/>
              </w:numPr>
              <w:autoSpaceDE/>
              <w:autoSpaceDN/>
              <w:adjustRightInd/>
              <w:ind w:left="113" w:hanging="113"/>
            </w:pPr>
            <w:r w:rsidRPr="008E46CF">
              <w:t>Lack of clarity around eligibility</w:t>
            </w:r>
          </w:p>
          <w:p w14:paraId="4C2D7989" w14:textId="77777777" w:rsidR="002F4110" w:rsidRPr="008E46CF" w:rsidRDefault="002F4110" w:rsidP="00C873F3">
            <w:pPr>
              <w:pStyle w:val="ListParagraph"/>
              <w:numPr>
                <w:ilvl w:val="0"/>
                <w:numId w:val="28"/>
              </w:numPr>
              <w:autoSpaceDE/>
              <w:autoSpaceDN/>
              <w:adjustRightInd/>
              <w:ind w:left="113" w:hanging="113"/>
            </w:pPr>
            <w:r w:rsidRPr="008E46CF">
              <w:t xml:space="preserve">Available written information focused on access to scheme rather than health promotion </w:t>
            </w:r>
          </w:p>
          <w:p w14:paraId="079C4827" w14:textId="29E47E8D" w:rsidR="002F4110" w:rsidRPr="008E46CF" w:rsidRDefault="002F4110" w:rsidP="00C873F3">
            <w:pPr>
              <w:pStyle w:val="ListParagraph"/>
              <w:numPr>
                <w:ilvl w:val="0"/>
                <w:numId w:val="28"/>
              </w:numPr>
              <w:autoSpaceDE/>
              <w:autoSpaceDN/>
              <w:adjustRightInd/>
              <w:ind w:left="113" w:hanging="113"/>
            </w:pPr>
            <w:r w:rsidRPr="008E46CF">
              <w:t>Most beneficiaries with older children (over one year) used vouchers to buy F&amp;V</w:t>
            </w:r>
          </w:p>
          <w:p w14:paraId="05E6C554" w14:textId="3DD79F1F" w:rsidR="004F1EE2" w:rsidRPr="008E46CF" w:rsidRDefault="002F4110" w:rsidP="00C873F3">
            <w:pPr>
              <w:pStyle w:val="ListParagraph"/>
              <w:numPr>
                <w:ilvl w:val="0"/>
                <w:numId w:val="28"/>
              </w:numPr>
              <w:autoSpaceDE/>
              <w:autoSpaceDN/>
              <w:adjustRightInd/>
              <w:ind w:left="113" w:hanging="113"/>
            </w:pPr>
            <w:r w:rsidRPr="008E46CF">
              <w:t xml:space="preserve">Over half said they were buying more F&amp;V since the vouchers were introduced </w:t>
            </w:r>
          </w:p>
          <w:p w14:paraId="34301C7F" w14:textId="14002F12" w:rsidR="002F4110" w:rsidRPr="008E46CF" w:rsidRDefault="002F4110" w:rsidP="00C873F3">
            <w:pPr>
              <w:pStyle w:val="ListParagraph"/>
              <w:numPr>
                <w:ilvl w:val="0"/>
                <w:numId w:val="28"/>
              </w:numPr>
              <w:autoSpaceDE/>
              <w:autoSpaceDN/>
              <w:adjustRightInd/>
              <w:ind w:left="113" w:hanging="113"/>
            </w:pPr>
            <w:r w:rsidRPr="008E46CF">
              <w:t>HCP reported that target population had poor diets and lack of food preparation skills</w:t>
            </w:r>
          </w:p>
        </w:tc>
      </w:tr>
      <w:tr w:rsidR="008E46CF" w:rsidRPr="008E46CF" w14:paraId="6DC02C90" w14:textId="77777777" w:rsidTr="002F4110">
        <w:tc>
          <w:tcPr>
            <w:tcW w:w="1757" w:type="dxa"/>
          </w:tcPr>
          <w:p w14:paraId="585134FB" w14:textId="77777777" w:rsidR="002F4110" w:rsidRPr="008E46CF" w:rsidRDefault="002F4110" w:rsidP="00BB64ED">
            <w:pPr>
              <w:rPr>
                <w:rStyle w:val="SubtleEmphasis"/>
                <w:rFonts w:eastAsiaTheme="majorEastAsia"/>
                <w:b/>
                <w:bCs/>
                <w:i w:val="0"/>
                <w:iCs w:val="0"/>
                <w:color w:val="auto"/>
              </w:rPr>
            </w:pPr>
            <w:r w:rsidRPr="008E46CF">
              <w:rPr>
                <w:rStyle w:val="SubtleEmphasis"/>
                <w:rFonts w:eastAsiaTheme="majorEastAsia"/>
                <w:b/>
                <w:bCs/>
                <w:i w:val="0"/>
                <w:iCs w:val="0"/>
                <w:color w:val="auto"/>
              </w:rPr>
              <w:t>CPAG 2015</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Child Poverty Action Group in Scotland&lt;/Author&gt;&lt;Year&gt;2015&lt;/Year&gt;&lt;RecNum&gt;6899&lt;/RecNum&gt;&lt;DisplayText&gt;&lt;style face="superscript"&gt;49&lt;/style&gt;&lt;/DisplayText&gt;&lt;record&gt;&lt;rec-number&gt;6899&lt;/rec-number&gt;&lt;foreign-keys&gt;&lt;key app="EN" db-id="vd55r9f5apapzie0fa9vv20f59ptev0vtafs" timestamp="1694082067"&gt;6899&lt;/key&gt;&lt;/foreign-keys&gt;&lt;ref-type name="Web Page"&gt;12&lt;/ref-type&gt;&lt;contributors&gt;&lt;authors&gt;&lt;author&gt;Child Poverty Action Group in Scotland,&lt;/author&gt;&lt;/authors&gt;&lt;/contributors&gt;&lt;titles&gt;&lt;title&gt;Early Warning System: Sure Start Maternity Grants and the Healthy Start Scheme: CPAG in Scotland policy seminar on the use of future powers.&lt;/title&gt;&lt;/titles&gt;&lt;number&gt;07/09/2023&lt;/number&gt;&lt;dates&gt;&lt;year&gt;2015&lt;/year&gt;&lt;/dates&gt;&lt;urls&gt;&lt;related-urls&gt;&lt;url&gt;chrome-extension://efaidnbmnnnibpcajpcglclefindmkaj/https://cpag.org.uk/sites/default/files/CPAG%20Sure_Healthy%20Start%20(Proof%202).pdf&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49</w:t>
            </w:r>
            <w:r w:rsidRPr="008E46CF">
              <w:rPr>
                <w:rStyle w:val="SubtleEmphasis"/>
                <w:rFonts w:eastAsiaTheme="majorEastAsia"/>
                <w:b/>
                <w:bCs/>
                <w:i w:val="0"/>
                <w:iCs w:val="0"/>
                <w:color w:val="auto"/>
              </w:rPr>
              <w:fldChar w:fldCharType="end"/>
            </w:r>
          </w:p>
          <w:p w14:paraId="3D25BB6B" w14:textId="3E6A581A" w:rsidR="002F4110" w:rsidRPr="008E46CF" w:rsidRDefault="002F4110" w:rsidP="00BB64ED">
            <w:pPr>
              <w:rPr>
                <w:rStyle w:val="SubtleEmphasis"/>
                <w:rFonts w:eastAsiaTheme="majorEastAsia"/>
                <w:b/>
                <w:bCs/>
                <w:i w:val="0"/>
                <w:iCs w:val="0"/>
                <w:color w:val="auto"/>
              </w:rPr>
            </w:pPr>
            <w:r w:rsidRPr="008E46CF">
              <w:t>Paper-based HS</w:t>
            </w:r>
          </w:p>
        </w:tc>
        <w:tc>
          <w:tcPr>
            <w:tcW w:w="1872" w:type="dxa"/>
          </w:tcPr>
          <w:p w14:paraId="2ED5190C" w14:textId="77777777" w:rsidR="002F4110" w:rsidRPr="008E46CF" w:rsidRDefault="002F4110" w:rsidP="00BB64ED">
            <w:r w:rsidRPr="008E46CF">
              <w:t xml:space="preserve">Mixed methods, anonymised case studies, qualitative work and policy seminar. </w:t>
            </w:r>
          </w:p>
          <w:p w14:paraId="402EBB90" w14:textId="77777777" w:rsidR="002F4110" w:rsidRPr="008E46CF" w:rsidRDefault="002F4110" w:rsidP="00BB64ED"/>
          <w:p w14:paraId="2DCB7410" w14:textId="77777777" w:rsidR="002F4110" w:rsidRPr="008E46CF" w:rsidRDefault="002F4110" w:rsidP="00BB64ED">
            <w:r w:rsidRPr="008E46CF">
              <w:t>Scotland, UK</w:t>
            </w:r>
          </w:p>
          <w:p w14:paraId="68B3AC1B" w14:textId="77777777" w:rsidR="002F4110" w:rsidRPr="008E46CF" w:rsidRDefault="002F4110" w:rsidP="00BB64ED"/>
          <w:p w14:paraId="4FDE6D56" w14:textId="77777777" w:rsidR="002F4110" w:rsidRPr="008E46CF" w:rsidRDefault="002F4110" w:rsidP="00D54DFD">
            <w:r w:rsidRPr="008E46CF">
              <w:t>Unclear. Included:</w:t>
            </w:r>
          </w:p>
          <w:p w14:paraId="23155ACE" w14:textId="77777777" w:rsidR="002F4110" w:rsidRPr="008E46CF" w:rsidRDefault="002F4110" w:rsidP="00C873F3">
            <w:pPr>
              <w:pStyle w:val="ListParagraph"/>
              <w:numPr>
                <w:ilvl w:val="0"/>
                <w:numId w:val="25"/>
              </w:numPr>
              <w:autoSpaceDE/>
              <w:autoSpaceDN/>
              <w:adjustRightInd/>
              <w:ind w:left="113" w:hanging="113"/>
            </w:pPr>
            <w:r w:rsidRPr="008E46CF">
              <w:t>Frontline workers</w:t>
            </w:r>
          </w:p>
          <w:p w14:paraId="251DA3D5" w14:textId="77777777" w:rsidR="00F15D36" w:rsidRPr="008E46CF" w:rsidRDefault="002F4110" w:rsidP="00C873F3">
            <w:pPr>
              <w:pStyle w:val="ListParagraph"/>
              <w:numPr>
                <w:ilvl w:val="0"/>
                <w:numId w:val="25"/>
              </w:numPr>
              <w:autoSpaceDE/>
              <w:autoSpaceDN/>
              <w:adjustRightInd/>
              <w:ind w:left="113" w:hanging="113"/>
            </w:pPr>
            <w:r w:rsidRPr="008E46CF">
              <w:lastRenderedPageBreak/>
              <w:t>Child poverty action group (CPAG) workers</w:t>
            </w:r>
          </w:p>
          <w:p w14:paraId="6B93DAA0" w14:textId="74ACD2BD" w:rsidR="002F4110" w:rsidRPr="008E46CF" w:rsidRDefault="002F4110" w:rsidP="00C873F3">
            <w:pPr>
              <w:pStyle w:val="ListParagraph"/>
              <w:numPr>
                <w:ilvl w:val="0"/>
                <w:numId w:val="25"/>
              </w:numPr>
              <w:autoSpaceDE/>
              <w:autoSpaceDN/>
              <w:adjustRightInd/>
              <w:ind w:left="113" w:hanging="113"/>
            </w:pPr>
            <w:r w:rsidRPr="008E46CF">
              <w:t>Low-income families (n=12)</w:t>
            </w:r>
          </w:p>
        </w:tc>
        <w:tc>
          <w:tcPr>
            <w:tcW w:w="1577" w:type="dxa"/>
          </w:tcPr>
          <w:p w14:paraId="5564AC27" w14:textId="7A783719" w:rsidR="002F4110" w:rsidRPr="008E46CF" w:rsidRDefault="002F4110" w:rsidP="00C873F3">
            <w:pPr>
              <w:pStyle w:val="ListParagraph"/>
              <w:numPr>
                <w:ilvl w:val="0"/>
                <w:numId w:val="36"/>
              </w:numPr>
              <w:autoSpaceDE/>
              <w:autoSpaceDN/>
              <w:adjustRightInd/>
              <w:ind w:left="113" w:hanging="113"/>
            </w:pPr>
            <w:r w:rsidRPr="008E46CF">
              <w:lastRenderedPageBreak/>
              <w:t>Outcomes from policy seminar</w:t>
            </w:r>
          </w:p>
        </w:tc>
        <w:tc>
          <w:tcPr>
            <w:tcW w:w="8928" w:type="dxa"/>
          </w:tcPr>
          <w:p w14:paraId="70E6A899" w14:textId="77777777" w:rsidR="002F4110" w:rsidRPr="008E46CF" w:rsidRDefault="002F4110" w:rsidP="00C873F3">
            <w:pPr>
              <w:pStyle w:val="ListParagraph"/>
              <w:numPr>
                <w:ilvl w:val="0"/>
                <w:numId w:val="26"/>
              </w:numPr>
              <w:autoSpaceDE/>
              <w:autoSpaceDN/>
              <w:adjustRightInd/>
              <w:ind w:left="113" w:hanging="113"/>
            </w:pPr>
            <w:r w:rsidRPr="008E46CF">
              <w:t>Need to reduce burden of application for recipients and retailers</w:t>
            </w:r>
          </w:p>
          <w:p w14:paraId="5BDEF2C9" w14:textId="77777777" w:rsidR="002F4110" w:rsidRPr="008E46CF" w:rsidRDefault="002F4110" w:rsidP="00C873F3">
            <w:pPr>
              <w:pStyle w:val="ListParagraph"/>
              <w:numPr>
                <w:ilvl w:val="0"/>
                <w:numId w:val="26"/>
              </w:numPr>
              <w:autoSpaceDE/>
              <w:autoSpaceDN/>
              <w:adjustRightInd/>
              <w:ind w:left="113" w:hanging="113"/>
            </w:pPr>
            <w:r w:rsidRPr="008E46CF">
              <w:t xml:space="preserve">Must have more language options </w:t>
            </w:r>
          </w:p>
          <w:p w14:paraId="1314F6F1" w14:textId="77777777" w:rsidR="002F4110" w:rsidRPr="008E46CF" w:rsidRDefault="002F4110" w:rsidP="00C873F3">
            <w:pPr>
              <w:pStyle w:val="ListParagraph"/>
              <w:numPr>
                <w:ilvl w:val="0"/>
                <w:numId w:val="26"/>
              </w:numPr>
              <w:autoSpaceDE/>
              <w:autoSpaceDN/>
              <w:adjustRightInd/>
              <w:ind w:left="113" w:hanging="113"/>
            </w:pPr>
            <w:r w:rsidRPr="008E46CF">
              <w:t>Expensive phone lines and need to re-register after birth of infant are both barriers</w:t>
            </w:r>
          </w:p>
          <w:p w14:paraId="265240F0" w14:textId="77777777" w:rsidR="002F4110" w:rsidRPr="008E46CF" w:rsidRDefault="002F4110" w:rsidP="00C873F3">
            <w:pPr>
              <w:pStyle w:val="ListParagraph"/>
              <w:numPr>
                <w:ilvl w:val="0"/>
                <w:numId w:val="26"/>
              </w:numPr>
              <w:autoSpaceDE/>
              <w:autoSpaceDN/>
              <w:adjustRightInd/>
              <w:ind w:left="113" w:hanging="113"/>
            </w:pPr>
            <w:r w:rsidRPr="008E46CF">
              <w:t>Some felt BSF should be universal, others that upper age limit should increase to 5 years of age, and others that the focus should be on improving uptake</w:t>
            </w:r>
          </w:p>
          <w:p w14:paraId="3C91F24E" w14:textId="77777777" w:rsidR="002F4110" w:rsidRPr="008E46CF" w:rsidRDefault="002F4110" w:rsidP="00C873F3">
            <w:pPr>
              <w:pStyle w:val="ListParagraph"/>
              <w:numPr>
                <w:ilvl w:val="0"/>
                <w:numId w:val="26"/>
              </w:numPr>
              <w:autoSpaceDE/>
              <w:autoSpaceDN/>
              <w:adjustRightInd/>
              <w:ind w:left="113" w:hanging="113"/>
            </w:pPr>
            <w:r w:rsidRPr="008E46CF">
              <w:t>Some felt vulnerable groups should be included automatically or that eligibility criteria should be broadened</w:t>
            </w:r>
          </w:p>
          <w:p w14:paraId="4609803D" w14:textId="77777777" w:rsidR="002F4110" w:rsidRPr="008E46CF" w:rsidRDefault="002F4110" w:rsidP="00C873F3">
            <w:pPr>
              <w:pStyle w:val="ListParagraph"/>
              <w:numPr>
                <w:ilvl w:val="0"/>
                <w:numId w:val="26"/>
              </w:numPr>
              <w:autoSpaceDE/>
              <w:autoSpaceDN/>
              <w:adjustRightInd/>
              <w:ind w:left="113" w:hanging="113"/>
            </w:pPr>
            <w:r w:rsidRPr="008E46CF">
              <w:t>Some reported stigma around using BSF</w:t>
            </w:r>
          </w:p>
          <w:p w14:paraId="75897F32" w14:textId="77777777" w:rsidR="002F4110" w:rsidRPr="008E46CF" w:rsidRDefault="002F4110" w:rsidP="00C873F3">
            <w:pPr>
              <w:pStyle w:val="ListParagraph"/>
              <w:numPr>
                <w:ilvl w:val="0"/>
                <w:numId w:val="26"/>
              </w:numPr>
              <w:autoSpaceDE/>
              <w:autoSpaceDN/>
              <w:adjustRightInd/>
              <w:ind w:left="113" w:hanging="113"/>
            </w:pPr>
            <w:r w:rsidRPr="008E46CF">
              <w:t>Difficult to use in rural areas</w:t>
            </w:r>
          </w:p>
          <w:p w14:paraId="122D4517" w14:textId="2C7AFE2E" w:rsidR="002F4110" w:rsidRPr="008E46CF" w:rsidRDefault="002F4110" w:rsidP="00C873F3">
            <w:pPr>
              <w:pStyle w:val="ListParagraph"/>
              <w:numPr>
                <w:ilvl w:val="0"/>
                <w:numId w:val="28"/>
              </w:numPr>
              <w:autoSpaceDE/>
              <w:autoSpaceDN/>
              <w:adjustRightInd/>
              <w:ind w:left="113" w:hanging="113"/>
            </w:pPr>
            <w:r w:rsidRPr="008E46CF">
              <w:t>Some felt the list of products included should change</w:t>
            </w:r>
            <w:r w:rsidR="006F7A54" w:rsidRPr="008E46CF">
              <w:t xml:space="preserve"> </w:t>
            </w:r>
            <w:r w:rsidRPr="008E46CF">
              <w:t>- removing formula milk and/ or including other ‘healthy’ foods (i.e. oily fish, grains etc)</w:t>
            </w:r>
          </w:p>
        </w:tc>
      </w:tr>
      <w:tr w:rsidR="008E46CF" w:rsidRPr="008E46CF" w14:paraId="489B0262" w14:textId="77777777" w:rsidTr="002F4110">
        <w:tc>
          <w:tcPr>
            <w:tcW w:w="1757" w:type="dxa"/>
          </w:tcPr>
          <w:p w14:paraId="174950DA" w14:textId="77777777" w:rsidR="002F4110" w:rsidRPr="008E46CF" w:rsidRDefault="002F4110" w:rsidP="00BB64ED">
            <w:pPr>
              <w:rPr>
                <w:rStyle w:val="SubtleEmphasis"/>
                <w:rFonts w:eastAsiaTheme="majorEastAsia"/>
                <w:b/>
                <w:bCs/>
                <w:i w:val="0"/>
                <w:iCs w:val="0"/>
                <w:color w:val="auto"/>
              </w:rPr>
            </w:pPr>
            <w:r w:rsidRPr="008E46CF">
              <w:rPr>
                <w:rStyle w:val="SubtleEmphasis"/>
                <w:rFonts w:eastAsiaTheme="majorEastAsia"/>
                <w:b/>
                <w:bCs/>
                <w:i w:val="0"/>
                <w:iCs w:val="0"/>
                <w:color w:val="auto"/>
              </w:rPr>
              <w:t>Scottish Government 2022</w:t>
            </w:r>
            <w:r w:rsidRPr="008E46CF">
              <w:rPr>
                <w:rStyle w:val="SubtleEmphasis"/>
                <w:rFonts w:eastAsiaTheme="majorEastAsia"/>
                <w:b/>
                <w:bCs/>
                <w:i w:val="0"/>
                <w:iCs w:val="0"/>
                <w:color w:val="auto"/>
              </w:rPr>
              <w:fldChar w:fldCharType="begin"/>
            </w:r>
            <w:r w:rsidRPr="008E46CF">
              <w:rPr>
                <w:rStyle w:val="SubtleEmphasis"/>
                <w:rFonts w:eastAsiaTheme="majorEastAsia"/>
                <w:b/>
                <w:bCs/>
                <w:i w:val="0"/>
                <w:iCs w:val="0"/>
                <w:color w:val="auto"/>
              </w:rPr>
              <w:instrText xml:space="preserve"> ADDIN EN.CITE &lt;EndNote&gt;&lt;Cite&gt;&lt;Author&gt;ScotCen Social Research&lt;/Author&gt;&lt;Year&gt;2022&lt;/Year&gt;&lt;RecNum&gt;6892&lt;/RecNum&gt;&lt;DisplayText&gt;&lt;style face="superscript"&gt;50&lt;/style&gt;&lt;/DisplayText&gt;&lt;record&gt;&lt;rec-number&gt;6892&lt;/rec-number&gt;&lt;foreign-keys&gt;&lt;key app="EN" db-id="vd55r9f5apapzie0fa9vv20f59ptev0vtafs" timestamp="1692195635"&gt;6892&lt;/key&gt;&lt;/foreign-keys&gt;&lt;ref-type name="Electronic Book"&gt;44&lt;/ref-type&gt;&lt;contributors&gt;&lt;authors&gt;&lt;author&gt;ScotCen Social Research, Scottish Government,&lt;/author&gt;&lt;/authors&gt;&lt;/contributors&gt;&lt;titles&gt;&lt;title&gt;Evaluation of Best Start Foods: Equality and Welfare&lt;/title&gt;&lt;tertiary-title&gt;Social Research Series&lt;/tertiary-title&gt;&lt;/titles&gt;&lt;dates&gt;&lt;year&gt;2022&lt;/year&gt;&lt;pub-dates&gt;&lt;date&gt;16/08/2023&lt;/date&gt;&lt;/pub-dates&gt;&lt;/dates&gt;&lt;isbn&gt; 978-1-80435-766-8&lt;/isbn&gt;&lt;urls&gt;&lt;related-urls&gt;&lt;url&gt;www.gov.scot/socialresearch&lt;/url&gt;&lt;/related-urls&gt;&lt;/urls&gt;&lt;/record&gt;&lt;/Cite&gt;&lt;/EndNote&gt;</w:instrText>
            </w:r>
            <w:r w:rsidRPr="008E46CF">
              <w:rPr>
                <w:rStyle w:val="SubtleEmphasis"/>
                <w:rFonts w:eastAsiaTheme="majorEastAsia"/>
                <w:b/>
                <w:bCs/>
                <w:i w:val="0"/>
                <w:iCs w:val="0"/>
                <w:color w:val="auto"/>
              </w:rPr>
              <w:fldChar w:fldCharType="separate"/>
            </w:r>
            <w:r w:rsidRPr="008E46CF">
              <w:rPr>
                <w:rStyle w:val="SubtleEmphasis"/>
                <w:rFonts w:eastAsiaTheme="majorEastAsia"/>
                <w:b/>
                <w:bCs/>
                <w:i w:val="0"/>
                <w:iCs w:val="0"/>
                <w:noProof/>
                <w:color w:val="auto"/>
                <w:vertAlign w:val="superscript"/>
              </w:rPr>
              <w:t>50</w:t>
            </w:r>
            <w:r w:rsidRPr="008E46CF">
              <w:rPr>
                <w:rStyle w:val="SubtleEmphasis"/>
                <w:rFonts w:eastAsiaTheme="majorEastAsia"/>
                <w:b/>
                <w:bCs/>
                <w:i w:val="0"/>
                <w:iCs w:val="0"/>
                <w:color w:val="auto"/>
              </w:rPr>
              <w:fldChar w:fldCharType="end"/>
            </w:r>
          </w:p>
          <w:p w14:paraId="4818EB47" w14:textId="1D2A7036" w:rsidR="002F4110" w:rsidRPr="008E46CF" w:rsidRDefault="002F4110" w:rsidP="00BB64ED">
            <w:pPr>
              <w:rPr>
                <w:rStyle w:val="SubtleEmphasis"/>
                <w:rFonts w:eastAsiaTheme="majorEastAsia"/>
                <w:b/>
                <w:bCs/>
                <w:i w:val="0"/>
                <w:iCs w:val="0"/>
                <w:color w:val="auto"/>
              </w:rPr>
            </w:pPr>
            <w:r w:rsidRPr="008E46CF">
              <w:t>Best Start Foods (BSF)</w:t>
            </w:r>
          </w:p>
        </w:tc>
        <w:tc>
          <w:tcPr>
            <w:tcW w:w="1872" w:type="dxa"/>
          </w:tcPr>
          <w:p w14:paraId="6E8E695D" w14:textId="77777777" w:rsidR="002F4110" w:rsidRPr="008E46CF" w:rsidRDefault="002F4110" w:rsidP="00BB64ED">
            <w:r w:rsidRPr="008E46CF">
              <w:t xml:space="preserve">Mixed methods, depth interviews, survey and secondary data analysis. </w:t>
            </w:r>
          </w:p>
          <w:p w14:paraId="686CF84A" w14:textId="77777777" w:rsidR="002F4110" w:rsidRPr="008E46CF" w:rsidRDefault="002F4110" w:rsidP="00BB64ED"/>
          <w:p w14:paraId="14073A28" w14:textId="77777777" w:rsidR="002F4110" w:rsidRPr="008E46CF" w:rsidRDefault="002F4110" w:rsidP="00BB64ED">
            <w:r w:rsidRPr="008E46CF">
              <w:t>Scotland, UK</w:t>
            </w:r>
          </w:p>
          <w:p w14:paraId="4C36EE92" w14:textId="77777777" w:rsidR="002F4110" w:rsidRPr="008E46CF" w:rsidRDefault="002F4110" w:rsidP="00BB64ED"/>
          <w:p w14:paraId="726B2FFA" w14:textId="77777777" w:rsidR="002F4110" w:rsidRPr="008E46CF" w:rsidRDefault="002F4110" w:rsidP="00D54DFD">
            <w:r w:rsidRPr="008E46CF">
              <w:t>Best Start Foods (BSF) recipients (n=33)</w:t>
            </w:r>
          </w:p>
          <w:p w14:paraId="151C7AF7" w14:textId="77777777" w:rsidR="002F4110" w:rsidRPr="008E46CF" w:rsidRDefault="002F4110" w:rsidP="00D54DFD">
            <w:r w:rsidRPr="008E46CF">
              <w:t>Healthcare professionals (HCPs) (n=5)</w:t>
            </w:r>
          </w:p>
          <w:p w14:paraId="7F06D476" w14:textId="00A61400" w:rsidR="002F4110" w:rsidRPr="008E46CF" w:rsidRDefault="002F4110" w:rsidP="00D54DFD">
            <w:r w:rsidRPr="008E46CF">
              <w:t>Retailers (n=9, large and small supermarket chains in urban and rural settings)</w:t>
            </w:r>
          </w:p>
        </w:tc>
        <w:tc>
          <w:tcPr>
            <w:tcW w:w="1577" w:type="dxa"/>
          </w:tcPr>
          <w:p w14:paraId="37B8D489" w14:textId="4D3393B0" w:rsidR="002F4110" w:rsidRPr="008E46CF" w:rsidRDefault="002F4110" w:rsidP="00C873F3">
            <w:pPr>
              <w:pStyle w:val="ListParagraph"/>
              <w:numPr>
                <w:ilvl w:val="0"/>
                <w:numId w:val="36"/>
              </w:numPr>
              <w:autoSpaceDE/>
              <w:autoSpaceDN/>
              <w:adjustRightInd/>
              <w:ind w:left="113" w:hanging="113"/>
            </w:pPr>
            <w:r w:rsidRPr="008E46CF">
              <w:t>Recipient, retailers and HCPs experiences of the scheme</w:t>
            </w:r>
          </w:p>
        </w:tc>
        <w:tc>
          <w:tcPr>
            <w:tcW w:w="8928" w:type="dxa"/>
          </w:tcPr>
          <w:p w14:paraId="4EB593D0" w14:textId="77777777" w:rsidR="002F4110" w:rsidRPr="008E46CF" w:rsidRDefault="002F4110" w:rsidP="00C873F3">
            <w:pPr>
              <w:pStyle w:val="ListParagraph"/>
              <w:numPr>
                <w:ilvl w:val="0"/>
                <w:numId w:val="24"/>
              </w:numPr>
              <w:autoSpaceDE/>
              <w:autoSpaceDN/>
              <w:adjustRightInd/>
              <w:ind w:left="113" w:hanging="113"/>
            </w:pPr>
            <w:r w:rsidRPr="008E46CF">
              <w:t>Issues with applications for some, went smoothly for many</w:t>
            </w:r>
          </w:p>
          <w:p w14:paraId="26F47A57" w14:textId="77777777" w:rsidR="002F4110" w:rsidRPr="008E46CF" w:rsidRDefault="002F4110" w:rsidP="00C873F3">
            <w:pPr>
              <w:pStyle w:val="ListParagraph"/>
              <w:numPr>
                <w:ilvl w:val="0"/>
                <w:numId w:val="24"/>
              </w:numPr>
              <w:autoSpaceDE/>
              <w:autoSpaceDN/>
              <w:adjustRightInd/>
              <w:ind w:left="113" w:hanging="113"/>
            </w:pPr>
            <w:r w:rsidRPr="008E46CF">
              <w:t>Lack of understanding around some aspects of the scheme</w:t>
            </w:r>
          </w:p>
          <w:p w14:paraId="0C06250A" w14:textId="77777777" w:rsidR="002F4110" w:rsidRPr="008E46CF" w:rsidRDefault="002F4110" w:rsidP="00C873F3">
            <w:pPr>
              <w:pStyle w:val="ListParagraph"/>
              <w:numPr>
                <w:ilvl w:val="0"/>
                <w:numId w:val="24"/>
              </w:numPr>
              <w:autoSpaceDE/>
              <w:autoSpaceDN/>
              <w:adjustRightInd/>
              <w:ind w:left="113" w:hanging="113"/>
            </w:pPr>
            <w:r w:rsidRPr="008E46CF">
              <w:t>Benefits to a prepaid card over vouchers (reduced stigma, doesn’t expire, easier for retailers)</w:t>
            </w:r>
          </w:p>
          <w:p w14:paraId="62C7A468" w14:textId="77777777" w:rsidR="002F4110" w:rsidRPr="008E46CF" w:rsidRDefault="002F4110" w:rsidP="00C873F3">
            <w:pPr>
              <w:pStyle w:val="ListParagraph"/>
              <w:numPr>
                <w:ilvl w:val="0"/>
                <w:numId w:val="24"/>
              </w:numPr>
              <w:autoSpaceDE/>
              <w:autoSpaceDN/>
              <w:adjustRightInd/>
              <w:ind w:left="113" w:hanging="113"/>
            </w:pPr>
            <w:r w:rsidRPr="008E46CF">
              <w:t>Lack of data collection was a missed opportunity</w:t>
            </w:r>
          </w:p>
          <w:p w14:paraId="1FFB1754" w14:textId="77777777" w:rsidR="002F4110" w:rsidRPr="008E46CF" w:rsidRDefault="002F4110" w:rsidP="00C873F3">
            <w:pPr>
              <w:pStyle w:val="ListParagraph"/>
              <w:numPr>
                <w:ilvl w:val="0"/>
                <w:numId w:val="24"/>
              </w:numPr>
              <w:autoSpaceDE/>
              <w:autoSpaceDN/>
              <w:adjustRightInd/>
              <w:ind w:left="113" w:hanging="113"/>
            </w:pPr>
            <w:r w:rsidRPr="008E46CF">
              <w:t>Most used the scheme as intended</w:t>
            </w:r>
          </w:p>
          <w:p w14:paraId="7EBABA6B" w14:textId="77777777" w:rsidR="002F4110" w:rsidRPr="008E46CF" w:rsidRDefault="002F4110" w:rsidP="00C873F3">
            <w:pPr>
              <w:pStyle w:val="ListParagraph"/>
              <w:numPr>
                <w:ilvl w:val="0"/>
                <w:numId w:val="24"/>
              </w:numPr>
              <w:autoSpaceDE/>
              <w:autoSpaceDN/>
              <w:adjustRightInd/>
              <w:ind w:left="113" w:hanging="113"/>
            </w:pPr>
            <w:r w:rsidRPr="008E46CF">
              <w:t>Recipients found drop in value after the child turns one difficult to manage</w:t>
            </w:r>
          </w:p>
          <w:p w14:paraId="5C8E90F5" w14:textId="00B75342" w:rsidR="002F4110" w:rsidRPr="008E46CF" w:rsidRDefault="002F4110" w:rsidP="00C873F3">
            <w:pPr>
              <w:pStyle w:val="ListParagraph"/>
              <w:numPr>
                <w:ilvl w:val="0"/>
                <w:numId w:val="24"/>
              </w:numPr>
              <w:autoSpaceDE/>
              <w:autoSpaceDN/>
              <w:adjustRightInd/>
              <w:ind w:left="113" w:hanging="113"/>
            </w:pPr>
            <w:r w:rsidRPr="008E46CF">
              <w:t>Some felt BSF allowed them to purchase more or a greater variety of F&amp;V</w:t>
            </w:r>
          </w:p>
          <w:p w14:paraId="645BEB08" w14:textId="0E9C84A6" w:rsidR="002F4110" w:rsidRPr="008E46CF" w:rsidRDefault="002F4110" w:rsidP="00C873F3">
            <w:pPr>
              <w:pStyle w:val="ListParagraph"/>
              <w:numPr>
                <w:ilvl w:val="0"/>
                <w:numId w:val="24"/>
              </w:numPr>
              <w:autoSpaceDE/>
              <w:autoSpaceDN/>
              <w:adjustRightInd/>
              <w:ind w:left="113" w:hanging="113"/>
            </w:pPr>
            <w:r w:rsidRPr="008E46CF">
              <w:t>Some saved the money spent of F&amp;V to be spent elsewhere</w:t>
            </w:r>
          </w:p>
          <w:p w14:paraId="35547E8E" w14:textId="77777777" w:rsidR="002F4110" w:rsidRPr="008E46CF" w:rsidRDefault="002F4110" w:rsidP="00C873F3">
            <w:pPr>
              <w:pStyle w:val="ListParagraph"/>
              <w:numPr>
                <w:ilvl w:val="0"/>
                <w:numId w:val="24"/>
              </w:numPr>
              <w:autoSpaceDE/>
              <w:autoSpaceDN/>
              <w:adjustRightInd/>
              <w:ind w:left="113" w:hanging="113"/>
            </w:pPr>
            <w:r w:rsidRPr="008E46CF">
              <w:t>Some reported using the card as a safety net, or that it reduced financial pressures and stress</w:t>
            </w:r>
          </w:p>
          <w:p w14:paraId="0587CF9A" w14:textId="0F8A635B" w:rsidR="002F4110" w:rsidRPr="008E46CF" w:rsidRDefault="004318A1" w:rsidP="00C873F3">
            <w:pPr>
              <w:pStyle w:val="ListParagraph"/>
              <w:numPr>
                <w:ilvl w:val="0"/>
                <w:numId w:val="24"/>
              </w:numPr>
              <w:autoSpaceDE/>
              <w:autoSpaceDN/>
              <w:adjustRightInd/>
              <w:ind w:left="113" w:hanging="113"/>
            </w:pPr>
            <w:r w:rsidRPr="008E46CF">
              <w:t>S</w:t>
            </w:r>
            <w:r w:rsidR="002F4110" w:rsidRPr="008E46CF">
              <w:t>ome recipients and HCP felt that BSF increased their awareness of healthy diets and improved budgeting skills</w:t>
            </w:r>
          </w:p>
          <w:p w14:paraId="4633FB65" w14:textId="77777777" w:rsidR="002F4110" w:rsidRPr="008E46CF" w:rsidRDefault="002F4110" w:rsidP="00C873F3">
            <w:pPr>
              <w:pStyle w:val="ListParagraph"/>
              <w:numPr>
                <w:ilvl w:val="0"/>
                <w:numId w:val="24"/>
              </w:numPr>
              <w:autoSpaceDE/>
              <w:autoSpaceDN/>
              <w:adjustRightInd/>
              <w:ind w:left="113" w:hanging="113"/>
            </w:pPr>
            <w:r w:rsidRPr="008E46CF">
              <w:t>Some suggested a need for auto enrolment and increased promotion of the scheme</w:t>
            </w:r>
          </w:p>
          <w:p w14:paraId="53403139" w14:textId="77777777" w:rsidR="002F4110" w:rsidRPr="008E46CF" w:rsidRDefault="002F4110" w:rsidP="00C873F3">
            <w:pPr>
              <w:pStyle w:val="ListParagraph"/>
              <w:numPr>
                <w:ilvl w:val="0"/>
                <w:numId w:val="24"/>
              </w:numPr>
              <w:autoSpaceDE/>
              <w:autoSpaceDN/>
              <w:adjustRightInd/>
              <w:ind w:left="113" w:hanging="113"/>
            </w:pPr>
            <w:r w:rsidRPr="008E46CF">
              <w:t>HCP raised concerns about BSF not matching cooking skills or tastes of recipients</w:t>
            </w:r>
          </w:p>
          <w:p w14:paraId="48BE53A0" w14:textId="60AD483F" w:rsidR="002F4110" w:rsidRPr="008E46CF" w:rsidRDefault="002F4110" w:rsidP="00C873F3">
            <w:pPr>
              <w:pStyle w:val="ListParagraph"/>
              <w:numPr>
                <w:ilvl w:val="0"/>
                <w:numId w:val="26"/>
              </w:numPr>
              <w:autoSpaceDE/>
              <w:autoSpaceDN/>
              <w:adjustRightInd/>
              <w:ind w:left="113" w:hanging="113"/>
            </w:pPr>
            <w:r w:rsidRPr="008E46CF">
              <w:t>Some wanted BSF to cover a wider range of food (meat, bread etc) and non-food (nappies, clothes) items</w:t>
            </w:r>
          </w:p>
        </w:tc>
      </w:tr>
    </w:tbl>
    <w:p w14:paraId="128791D6" w14:textId="77777777" w:rsidR="00754EAB" w:rsidRPr="008E46CF" w:rsidRDefault="00754EAB" w:rsidP="00754EAB">
      <w:pPr>
        <w:pStyle w:val="Caption"/>
        <w:rPr>
          <w:color w:val="auto"/>
        </w:rPr>
      </w:pPr>
      <w:r w:rsidRPr="008E46CF">
        <w:rPr>
          <w:rFonts w:ascii="Calibri" w:hAnsi="Calibri" w:cs="Calibri"/>
          <w:i w:val="0"/>
          <w:iCs w:val="0"/>
          <w:color w:val="auto"/>
          <w:sz w:val="20"/>
          <w:szCs w:val="20"/>
        </w:rPr>
        <w:t>*The food matters document focusses specifically on the participatory workshops that contributed to one of the peer reviewed papers included in this review, by McFadden et al</w:t>
      </w:r>
      <w:r w:rsidRPr="008E46CF">
        <w:rPr>
          <w:rFonts w:ascii="Calibri" w:hAnsi="Calibri" w:cs="Calibri"/>
          <w:i w:val="0"/>
          <w:iCs w:val="0"/>
          <w:color w:val="auto"/>
          <w:sz w:val="20"/>
          <w:szCs w:val="20"/>
        </w:rPr>
        <w:fldChar w:fldCharType="begin"/>
      </w:r>
      <w:r w:rsidRPr="008E46CF">
        <w:rPr>
          <w:rFonts w:ascii="Calibri" w:hAnsi="Calibri" w:cs="Calibri"/>
          <w:i w:val="0"/>
          <w:iCs w:val="0"/>
          <w:color w:val="auto"/>
          <w:sz w:val="20"/>
          <w:szCs w:val="20"/>
        </w:rPr>
        <w:instrText xml:space="preserve"> ADDIN EN.CITE &lt;EndNote&gt;&lt;Cite&gt;&lt;Author&gt;McFadden&lt;/Author&gt;&lt;Year&gt;2014&lt;/Year&gt;&lt;RecNum&gt;73&lt;/RecNum&gt;&lt;DisplayText&gt;&lt;style face="superscript"&gt;43&lt;/style&gt;&lt;/DisplayText&gt;&lt;record&gt;&lt;rec-number&gt;73&lt;/rec-number&gt;&lt;foreign-keys&gt;&lt;key app="EN" db-id="vd55r9f5apapzie0fa9vv20f59ptev0vtafs" timestamp="1575990359"&gt;73&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pub-dates&gt;&lt;date&gt;2014/02/11&lt;/date&gt;&lt;/pub-dates&gt;&lt;/dates&gt;&lt;isbn&gt;1471-2458&lt;/isbn&gt;&lt;urls&gt;&lt;related-urls&gt;&lt;url&gt;https://doi.org/10.1186/1471-2458-14-148&lt;/url&gt;&lt;/related-urls&gt;&lt;/urls&gt;&lt;electronic-resource-num&gt;10.1186/1471-2458-14-148&lt;/electronic-resource-num&gt;&lt;/record&gt;&lt;/Cite&gt;&lt;/EndNote&gt;</w:instrText>
      </w:r>
      <w:r w:rsidRPr="008E46CF">
        <w:rPr>
          <w:rFonts w:ascii="Calibri" w:hAnsi="Calibri" w:cs="Calibri"/>
          <w:i w:val="0"/>
          <w:iCs w:val="0"/>
          <w:color w:val="auto"/>
          <w:sz w:val="20"/>
          <w:szCs w:val="20"/>
        </w:rPr>
        <w:fldChar w:fldCharType="separate"/>
      </w:r>
      <w:r w:rsidRPr="008E46CF">
        <w:rPr>
          <w:rFonts w:ascii="Calibri" w:hAnsi="Calibri" w:cs="Calibri"/>
          <w:i w:val="0"/>
          <w:iCs w:val="0"/>
          <w:noProof/>
          <w:color w:val="auto"/>
          <w:sz w:val="20"/>
          <w:szCs w:val="20"/>
          <w:vertAlign w:val="superscript"/>
        </w:rPr>
        <w:t>43</w:t>
      </w:r>
      <w:r w:rsidRPr="008E46CF">
        <w:rPr>
          <w:rFonts w:ascii="Calibri" w:hAnsi="Calibri" w:cs="Calibri"/>
          <w:i w:val="0"/>
          <w:iCs w:val="0"/>
          <w:color w:val="auto"/>
          <w:sz w:val="20"/>
          <w:szCs w:val="20"/>
        </w:rPr>
        <w:fldChar w:fldCharType="end"/>
      </w:r>
      <w:r w:rsidRPr="008E46CF">
        <w:rPr>
          <w:rFonts w:ascii="Calibri" w:hAnsi="Calibri" w:cs="Calibri"/>
          <w:i w:val="0"/>
          <w:iCs w:val="0"/>
          <w:color w:val="auto"/>
          <w:sz w:val="20"/>
          <w:szCs w:val="20"/>
        </w:rPr>
        <w:t xml:space="preserve">. </w:t>
      </w:r>
    </w:p>
    <w:sectPr w:rsidR="00754EAB" w:rsidRPr="008E46CF" w:rsidSect="00EE5B2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025AE" w14:textId="77777777" w:rsidR="00447D1B" w:rsidRDefault="00447D1B" w:rsidP="006149F2">
      <w:pPr>
        <w:spacing w:after="0" w:line="240" w:lineRule="auto"/>
      </w:pPr>
      <w:r>
        <w:separator/>
      </w:r>
    </w:p>
  </w:endnote>
  <w:endnote w:type="continuationSeparator" w:id="0">
    <w:p w14:paraId="5429711E" w14:textId="77777777" w:rsidR="00447D1B" w:rsidRDefault="00447D1B" w:rsidP="006149F2">
      <w:pPr>
        <w:spacing w:after="0" w:line="240" w:lineRule="auto"/>
      </w:pPr>
      <w:r>
        <w:continuationSeparator/>
      </w:r>
    </w:p>
  </w:endnote>
  <w:endnote w:type="continuationNotice" w:id="1">
    <w:p w14:paraId="02C9EF50" w14:textId="77777777" w:rsidR="00447D1B" w:rsidRDefault="00447D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9903184"/>
      <w:docPartObj>
        <w:docPartGallery w:val="Page Numbers (Bottom of Page)"/>
        <w:docPartUnique/>
      </w:docPartObj>
    </w:sdtPr>
    <w:sdtContent>
      <w:sdt>
        <w:sdtPr>
          <w:id w:val="-1769616900"/>
          <w:docPartObj>
            <w:docPartGallery w:val="Page Numbers (Top of Page)"/>
            <w:docPartUnique/>
          </w:docPartObj>
        </w:sdtPr>
        <w:sdtContent>
          <w:p w14:paraId="04493233" w14:textId="77777777" w:rsidR="00E42CBC" w:rsidRDefault="00E42CB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5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4</w:t>
            </w:r>
            <w:r>
              <w:rPr>
                <w:b/>
                <w:bCs/>
                <w:sz w:val="24"/>
                <w:szCs w:val="24"/>
              </w:rPr>
              <w:fldChar w:fldCharType="end"/>
            </w:r>
          </w:p>
        </w:sdtContent>
      </w:sdt>
    </w:sdtContent>
  </w:sdt>
  <w:p w14:paraId="07177857" w14:textId="77777777" w:rsidR="00E42CBC" w:rsidRDefault="00E42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EEC934" w14:textId="77777777" w:rsidR="00447D1B" w:rsidRDefault="00447D1B" w:rsidP="006149F2">
      <w:pPr>
        <w:spacing w:after="0" w:line="240" w:lineRule="auto"/>
      </w:pPr>
      <w:r>
        <w:separator/>
      </w:r>
    </w:p>
  </w:footnote>
  <w:footnote w:type="continuationSeparator" w:id="0">
    <w:p w14:paraId="179F4B18" w14:textId="77777777" w:rsidR="00447D1B" w:rsidRDefault="00447D1B" w:rsidP="006149F2">
      <w:pPr>
        <w:spacing w:after="0" w:line="240" w:lineRule="auto"/>
      </w:pPr>
      <w:r>
        <w:continuationSeparator/>
      </w:r>
    </w:p>
  </w:footnote>
  <w:footnote w:type="continuationNotice" w:id="1">
    <w:p w14:paraId="76D58D8A" w14:textId="77777777" w:rsidR="00447D1B" w:rsidRDefault="00447D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914F8"/>
    <w:multiLevelType w:val="hybridMultilevel"/>
    <w:tmpl w:val="8CBA38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D16950"/>
    <w:multiLevelType w:val="hybridMultilevel"/>
    <w:tmpl w:val="C6AC43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606C59"/>
    <w:multiLevelType w:val="hybridMultilevel"/>
    <w:tmpl w:val="A51CA9DE"/>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3962D5"/>
    <w:multiLevelType w:val="hybridMultilevel"/>
    <w:tmpl w:val="B5B2DC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E8713A8"/>
    <w:multiLevelType w:val="hybridMultilevel"/>
    <w:tmpl w:val="AF3053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F7218E"/>
    <w:multiLevelType w:val="hybridMultilevel"/>
    <w:tmpl w:val="1BEA42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5174D5C"/>
    <w:multiLevelType w:val="hybridMultilevel"/>
    <w:tmpl w:val="29C23D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8094EF8"/>
    <w:multiLevelType w:val="hybridMultilevel"/>
    <w:tmpl w:val="B13489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B448BB"/>
    <w:multiLevelType w:val="hybridMultilevel"/>
    <w:tmpl w:val="FB2A2E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F831CA1"/>
    <w:multiLevelType w:val="hybridMultilevel"/>
    <w:tmpl w:val="FD3A40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FEE3744"/>
    <w:multiLevelType w:val="hybridMultilevel"/>
    <w:tmpl w:val="B1E2AC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0DB338D"/>
    <w:multiLevelType w:val="hybridMultilevel"/>
    <w:tmpl w:val="F006C67E"/>
    <w:lvl w:ilvl="0" w:tplc="07CC9114">
      <w:start w:val="1"/>
      <w:numFmt w:val="bullet"/>
      <w:suff w:val="nothing"/>
      <w:lvlText w:val=""/>
      <w:lvlJc w:val="left"/>
      <w:pPr>
        <w:ind w:left="57" w:hanging="57"/>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2D874F40"/>
    <w:multiLevelType w:val="hybridMultilevel"/>
    <w:tmpl w:val="524495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F6458C1"/>
    <w:multiLevelType w:val="hybridMultilevel"/>
    <w:tmpl w:val="5B02DF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7795596"/>
    <w:multiLevelType w:val="hybridMultilevel"/>
    <w:tmpl w:val="5F34B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317408"/>
    <w:multiLevelType w:val="hybridMultilevel"/>
    <w:tmpl w:val="0BB8F3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8F95AF3"/>
    <w:multiLevelType w:val="hybridMultilevel"/>
    <w:tmpl w:val="D5D6065A"/>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17" w15:restartNumberingAfterBreak="0">
    <w:nsid w:val="3E3540EE"/>
    <w:multiLevelType w:val="hybridMultilevel"/>
    <w:tmpl w:val="7BE8EA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69490A"/>
    <w:multiLevelType w:val="hybridMultilevel"/>
    <w:tmpl w:val="99E20A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1175F03"/>
    <w:multiLevelType w:val="hybridMultilevel"/>
    <w:tmpl w:val="6BD0A8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3A25B7B"/>
    <w:multiLevelType w:val="hybridMultilevel"/>
    <w:tmpl w:val="CACA4A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6562174"/>
    <w:multiLevelType w:val="hybridMultilevel"/>
    <w:tmpl w:val="49BE5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6A85ADF"/>
    <w:multiLevelType w:val="hybridMultilevel"/>
    <w:tmpl w:val="DC0A2432"/>
    <w:lvl w:ilvl="0" w:tplc="ED3E0DE4">
      <w:start w:val="1"/>
      <w:numFmt w:val="bullet"/>
      <w:suff w:val="nothing"/>
      <w:lvlText w:val=""/>
      <w:lvlJc w:val="left"/>
      <w:pPr>
        <w:ind w:left="57" w:hanging="57"/>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4B4A0C07"/>
    <w:multiLevelType w:val="hybridMultilevel"/>
    <w:tmpl w:val="3DD0BB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CF51A81"/>
    <w:multiLevelType w:val="hybridMultilevel"/>
    <w:tmpl w:val="F28431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FBF28CF"/>
    <w:multiLevelType w:val="hybridMultilevel"/>
    <w:tmpl w:val="703AC6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8F165A9"/>
    <w:multiLevelType w:val="hybridMultilevel"/>
    <w:tmpl w:val="993037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A3975B9"/>
    <w:multiLevelType w:val="hybridMultilevel"/>
    <w:tmpl w:val="F26CB0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A860896"/>
    <w:multiLevelType w:val="hybridMultilevel"/>
    <w:tmpl w:val="226C15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F1E50C2"/>
    <w:multiLevelType w:val="hybridMultilevel"/>
    <w:tmpl w:val="C0B0CC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FC7168A"/>
    <w:multiLevelType w:val="hybridMultilevel"/>
    <w:tmpl w:val="A170B7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4DA5AC6"/>
    <w:multiLevelType w:val="hybridMultilevel"/>
    <w:tmpl w:val="011855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C856B11"/>
    <w:multiLevelType w:val="hybridMultilevel"/>
    <w:tmpl w:val="50149C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D523692"/>
    <w:multiLevelType w:val="hybridMultilevel"/>
    <w:tmpl w:val="966048C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FC34CBC"/>
    <w:multiLevelType w:val="hybridMultilevel"/>
    <w:tmpl w:val="E8FEF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FDA3C29"/>
    <w:multiLevelType w:val="hybridMultilevel"/>
    <w:tmpl w:val="EB7A63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5493ECA"/>
    <w:multiLevelType w:val="hybridMultilevel"/>
    <w:tmpl w:val="354853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6B601E1"/>
    <w:multiLevelType w:val="hybridMultilevel"/>
    <w:tmpl w:val="FC084D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9227059"/>
    <w:multiLevelType w:val="hybridMultilevel"/>
    <w:tmpl w:val="CCD49D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9475C4E"/>
    <w:multiLevelType w:val="hybridMultilevel"/>
    <w:tmpl w:val="CDA025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94C2DF5"/>
    <w:multiLevelType w:val="hybridMultilevel"/>
    <w:tmpl w:val="AF920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D5B6622"/>
    <w:multiLevelType w:val="hybridMultilevel"/>
    <w:tmpl w:val="F0FC83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FBF2210"/>
    <w:multiLevelType w:val="hybridMultilevel"/>
    <w:tmpl w:val="462C55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59404437">
    <w:abstractNumId w:val="25"/>
  </w:num>
  <w:num w:numId="2" w16cid:durableId="266357158">
    <w:abstractNumId w:val="21"/>
  </w:num>
  <w:num w:numId="3" w16cid:durableId="891622407">
    <w:abstractNumId w:val="35"/>
  </w:num>
  <w:num w:numId="4" w16cid:durableId="446584379">
    <w:abstractNumId w:val="34"/>
  </w:num>
  <w:num w:numId="5" w16cid:durableId="954602174">
    <w:abstractNumId w:val="28"/>
  </w:num>
  <w:num w:numId="6" w16cid:durableId="1215501451">
    <w:abstractNumId w:val="42"/>
  </w:num>
  <w:num w:numId="7" w16cid:durableId="645014641">
    <w:abstractNumId w:val="37"/>
  </w:num>
  <w:num w:numId="8" w16cid:durableId="1772554314">
    <w:abstractNumId w:val="15"/>
  </w:num>
  <w:num w:numId="9" w16cid:durableId="1758095556">
    <w:abstractNumId w:val="1"/>
  </w:num>
  <w:num w:numId="10" w16cid:durableId="1263028357">
    <w:abstractNumId w:val="2"/>
  </w:num>
  <w:num w:numId="11" w16cid:durableId="2093310457">
    <w:abstractNumId w:val="18"/>
  </w:num>
  <w:num w:numId="12" w16cid:durableId="1209218595">
    <w:abstractNumId w:val="33"/>
  </w:num>
  <w:num w:numId="13" w16cid:durableId="1610351945">
    <w:abstractNumId w:val="14"/>
  </w:num>
  <w:num w:numId="14" w16cid:durableId="1631747483">
    <w:abstractNumId w:val="5"/>
  </w:num>
  <w:num w:numId="15" w16cid:durableId="1564098638">
    <w:abstractNumId w:val="41"/>
  </w:num>
  <w:num w:numId="16" w16cid:durableId="494272853">
    <w:abstractNumId w:val="31"/>
  </w:num>
  <w:num w:numId="17" w16cid:durableId="15665240">
    <w:abstractNumId w:val="20"/>
  </w:num>
  <w:num w:numId="18" w16cid:durableId="1247958970">
    <w:abstractNumId w:val="11"/>
  </w:num>
  <w:num w:numId="19" w16cid:durableId="319695457">
    <w:abstractNumId w:val="22"/>
  </w:num>
  <w:num w:numId="20" w16cid:durableId="115685092">
    <w:abstractNumId w:val="12"/>
  </w:num>
  <w:num w:numId="21" w16cid:durableId="763309326">
    <w:abstractNumId w:val="19"/>
  </w:num>
  <w:num w:numId="22" w16cid:durableId="795370799">
    <w:abstractNumId w:val="24"/>
  </w:num>
  <w:num w:numId="23" w16cid:durableId="169415677">
    <w:abstractNumId w:val="6"/>
  </w:num>
  <w:num w:numId="24" w16cid:durableId="401754010">
    <w:abstractNumId w:val="9"/>
  </w:num>
  <w:num w:numId="25" w16cid:durableId="408967492">
    <w:abstractNumId w:val="30"/>
  </w:num>
  <w:num w:numId="26" w16cid:durableId="1326399569">
    <w:abstractNumId w:val="7"/>
  </w:num>
  <w:num w:numId="27" w16cid:durableId="861213727">
    <w:abstractNumId w:val="40"/>
  </w:num>
  <w:num w:numId="28" w16cid:durableId="411581472">
    <w:abstractNumId w:val="36"/>
  </w:num>
  <w:num w:numId="29" w16cid:durableId="1504080172">
    <w:abstractNumId w:val="10"/>
  </w:num>
  <w:num w:numId="30" w16cid:durableId="1802189443">
    <w:abstractNumId w:val="0"/>
  </w:num>
  <w:num w:numId="31" w16cid:durableId="2096780070">
    <w:abstractNumId w:val="4"/>
  </w:num>
  <w:num w:numId="32" w16cid:durableId="735397579">
    <w:abstractNumId w:val="26"/>
  </w:num>
  <w:num w:numId="33" w16cid:durableId="519204800">
    <w:abstractNumId w:val="8"/>
  </w:num>
  <w:num w:numId="34" w16cid:durableId="1801144746">
    <w:abstractNumId w:val="17"/>
  </w:num>
  <w:num w:numId="35" w16cid:durableId="1400321690">
    <w:abstractNumId w:val="38"/>
  </w:num>
  <w:num w:numId="36" w16cid:durableId="1621763977">
    <w:abstractNumId w:val="3"/>
  </w:num>
  <w:num w:numId="37" w16cid:durableId="1752309603">
    <w:abstractNumId w:val="23"/>
  </w:num>
  <w:num w:numId="38" w16cid:durableId="1501774068">
    <w:abstractNumId w:val="32"/>
  </w:num>
  <w:num w:numId="39" w16cid:durableId="241764074">
    <w:abstractNumId w:val="39"/>
  </w:num>
  <w:num w:numId="40" w16cid:durableId="2031687567">
    <w:abstractNumId w:val="27"/>
  </w:num>
  <w:num w:numId="41" w16cid:durableId="1900019965">
    <w:abstractNumId w:val="16"/>
  </w:num>
  <w:num w:numId="42" w16cid:durableId="457376679">
    <w:abstractNumId w:val="13"/>
  </w:num>
  <w:num w:numId="43" w16cid:durableId="1092437983">
    <w:abstractNumId w:val="29"/>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35B"/>
    <w:rsid w:val="000020D6"/>
    <w:rsid w:val="00010DC5"/>
    <w:rsid w:val="000117BD"/>
    <w:rsid w:val="00011C19"/>
    <w:rsid w:val="00012C44"/>
    <w:rsid w:val="0002286E"/>
    <w:rsid w:val="00026296"/>
    <w:rsid w:val="00026FD7"/>
    <w:rsid w:val="00031758"/>
    <w:rsid w:val="0003632B"/>
    <w:rsid w:val="0004424A"/>
    <w:rsid w:val="000468A7"/>
    <w:rsid w:val="00052872"/>
    <w:rsid w:val="00061D54"/>
    <w:rsid w:val="00063535"/>
    <w:rsid w:val="00081DF3"/>
    <w:rsid w:val="00082D07"/>
    <w:rsid w:val="00083965"/>
    <w:rsid w:val="000863BE"/>
    <w:rsid w:val="00091090"/>
    <w:rsid w:val="00091204"/>
    <w:rsid w:val="000946E4"/>
    <w:rsid w:val="000B123F"/>
    <w:rsid w:val="000C261D"/>
    <w:rsid w:val="000D176D"/>
    <w:rsid w:val="000D2A04"/>
    <w:rsid w:val="000D4074"/>
    <w:rsid w:val="000E35C8"/>
    <w:rsid w:val="000E6850"/>
    <w:rsid w:val="000F490C"/>
    <w:rsid w:val="000F4C63"/>
    <w:rsid w:val="00101215"/>
    <w:rsid w:val="00106A1C"/>
    <w:rsid w:val="00114B74"/>
    <w:rsid w:val="00115031"/>
    <w:rsid w:val="001208D5"/>
    <w:rsid w:val="00123DC1"/>
    <w:rsid w:val="00124CA5"/>
    <w:rsid w:val="00132CB4"/>
    <w:rsid w:val="001361C0"/>
    <w:rsid w:val="00143A79"/>
    <w:rsid w:val="00145189"/>
    <w:rsid w:val="00154426"/>
    <w:rsid w:val="00154A07"/>
    <w:rsid w:val="00155A20"/>
    <w:rsid w:val="0015724A"/>
    <w:rsid w:val="00164FB0"/>
    <w:rsid w:val="001738BF"/>
    <w:rsid w:val="001809EE"/>
    <w:rsid w:val="0018276A"/>
    <w:rsid w:val="0018532F"/>
    <w:rsid w:val="001943C8"/>
    <w:rsid w:val="00196BD7"/>
    <w:rsid w:val="001A1001"/>
    <w:rsid w:val="001B4B45"/>
    <w:rsid w:val="001B7A69"/>
    <w:rsid w:val="001C2301"/>
    <w:rsid w:val="001C6C2F"/>
    <w:rsid w:val="001D0799"/>
    <w:rsid w:val="001E138D"/>
    <w:rsid w:val="001E4462"/>
    <w:rsid w:val="001E6031"/>
    <w:rsid w:val="001F4F3D"/>
    <w:rsid w:val="00201630"/>
    <w:rsid w:val="0020394A"/>
    <w:rsid w:val="0021235F"/>
    <w:rsid w:val="002179A9"/>
    <w:rsid w:val="00223F16"/>
    <w:rsid w:val="0022765E"/>
    <w:rsid w:val="002304DF"/>
    <w:rsid w:val="00234B23"/>
    <w:rsid w:val="00236411"/>
    <w:rsid w:val="002375D5"/>
    <w:rsid w:val="0024641D"/>
    <w:rsid w:val="0025455D"/>
    <w:rsid w:val="00263396"/>
    <w:rsid w:val="00265A67"/>
    <w:rsid w:val="00277DC2"/>
    <w:rsid w:val="00293427"/>
    <w:rsid w:val="00294000"/>
    <w:rsid w:val="002A02E3"/>
    <w:rsid w:val="002A4560"/>
    <w:rsid w:val="002B1178"/>
    <w:rsid w:val="002B206E"/>
    <w:rsid w:val="002B50F6"/>
    <w:rsid w:val="002C0F9B"/>
    <w:rsid w:val="002C5251"/>
    <w:rsid w:val="002D234E"/>
    <w:rsid w:val="002D5DA5"/>
    <w:rsid w:val="002D7DCF"/>
    <w:rsid w:val="002E0FD7"/>
    <w:rsid w:val="002E7086"/>
    <w:rsid w:val="002F4110"/>
    <w:rsid w:val="002F4306"/>
    <w:rsid w:val="002F436C"/>
    <w:rsid w:val="00304ACB"/>
    <w:rsid w:val="003070F6"/>
    <w:rsid w:val="00307EA9"/>
    <w:rsid w:val="00310614"/>
    <w:rsid w:val="003106A8"/>
    <w:rsid w:val="00322A8D"/>
    <w:rsid w:val="00324338"/>
    <w:rsid w:val="003522FE"/>
    <w:rsid w:val="003542FF"/>
    <w:rsid w:val="003559FE"/>
    <w:rsid w:val="00365278"/>
    <w:rsid w:val="0036575E"/>
    <w:rsid w:val="0038001F"/>
    <w:rsid w:val="00380521"/>
    <w:rsid w:val="003A5DB9"/>
    <w:rsid w:val="003A6D56"/>
    <w:rsid w:val="003A7B37"/>
    <w:rsid w:val="003B26DB"/>
    <w:rsid w:val="003B3412"/>
    <w:rsid w:val="003B3813"/>
    <w:rsid w:val="003B3B5E"/>
    <w:rsid w:val="003C1BE1"/>
    <w:rsid w:val="003C4D67"/>
    <w:rsid w:val="003D36A2"/>
    <w:rsid w:val="003F0830"/>
    <w:rsid w:val="003F303C"/>
    <w:rsid w:val="003F7E66"/>
    <w:rsid w:val="00402334"/>
    <w:rsid w:val="00403AD5"/>
    <w:rsid w:val="00405CBD"/>
    <w:rsid w:val="00413DF7"/>
    <w:rsid w:val="004219AF"/>
    <w:rsid w:val="004318A1"/>
    <w:rsid w:val="00434842"/>
    <w:rsid w:val="004349DF"/>
    <w:rsid w:val="0043541B"/>
    <w:rsid w:val="0043549F"/>
    <w:rsid w:val="00445095"/>
    <w:rsid w:val="00447D1B"/>
    <w:rsid w:val="0045574F"/>
    <w:rsid w:val="004645C5"/>
    <w:rsid w:val="0047069C"/>
    <w:rsid w:val="0047447F"/>
    <w:rsid w:val="00485F3A"/>
    <w:rsid w:val="00487D93"/>
    <w:rsid w:val="00487E59"/>
    <w:rsid w:val="004904F5"/>
    <w:rsid w:val="0049326F"/>
    <w:rsid w:val="004A1860"/>
    <w:rsid w:val="004A3594"/>
    <w:rsid w:val="004A5E0B"/>
    <w:rsid w:val="004A7177"/>
    <w:rsid w:val="004B5510"/>
    <w:rsid w:val="004C3C20"/>
    <w:rsid w:val="004D0132"/>
    <w:rsid w:val="004D2136"/>
    <w:rsid w:val="004D32A9"/>
    <w:rsid w:val="004D50EB"/>
    <w:rsid w:val="004D58B5"/>
    <w:rsid w:val="004E08B3"/>
    <w:rsid w:val="004E475B"/>
    <w:rsid w:val="004F1EE2"/>
    <w:rsid w:val="00505B23"/>
    <w:rsid w:val="00506FD0"/>
    <w:rsid w:val="00511ACB"/>
    <w:rsid w:val="005158CB"/>
    <w:rsid w:val="00517A1F"/>
    <w:rsid w:val="00520028"/>
    <w:rsid w:val="0052414E"/>
    <w:rsid w:val="00526FF3"/>
    <w:rsid w:val="00527628"/>
    <w:rsid w:val="00534B25"/>
    <w:rsid w:val="00540460"/>
    <w:rsid w:val="005421DF"/>
    <w:rsid w:val="00545350"/>
    <w:rsid w:val="00552F5B"/>
    <w:rsid w:val="00561B4B"/>
    <w:rsid w:val="005634F0"/>
    <w:rsid w:val="00567A2B"/>
    <w:rsid w:val="005840EC"/>
    <w:rsid w:val="00584339"/>
    <w:rsid w:val="005846F3"/>
    <w:rsid w:val="00584E5F"/>
    <w:rsid w:val="00591863"/>
    <w:rsid w:val="005A129F"/>
    <w:rsid w:val="005A2AF1"/>
    <w:rsid w:val="005A50AF"/>
    <w:rsid w:val="005C5E13"/>
    <w:rsid w:val="005D1582"/>
    <w:rsid w:val="005D1E4C"/>
    <w:rsid w:val="005D6907"/>
    <w:rsid w:val="005E0C4D"/>
    <w:rsid w:val="005F0309"/>
    <w:rsid w:val="005F5015"/>
    <w:rsid w:val="005F76BA"/>
    <w:rsid w:val="00603429"/>
    <w:rsid w:val="00604711"/>
    <w:rsid w:val="00607E44"/>
    <w:rsid w:val="006100CC"/>
    <w:rsid w:val="006108EE"/>
    <w:rsid w:val="00611B08"/>
    <w:rsid w:val="00612322"/>
    <w:rsid w:val="006149F2"/>
    <w:rsid w:val="00622B86"/>
    <w:rsid w:val="00635ADA"/>
    <w:rsid w:val="00635AFE"/>
    <w:rsid w:val="00645E33"/>
    <w:rsid w:val="00646A4B"/>
    <w:rsid w:val="00646F02"/>
    <w:rsid w:val="00663793"/>
    <w:rsid w:val="00663D13"/>
    <w:rsid w:val="006711EB"/>
    <w:rsid w:val="00674E10"/>
    <w:rsid w:val="00677B45"/>
    <w:rsid w:val="006941EB"/>
    <w:rsid w:val="006969D0"/>
    <w:rsid w:val="006A7F64"/>
    <w:rsid w:val="006B3559"/>
    <w:rsid w:val="006B3924"/>
    <w:rsid w:val="006B77DB"/>
    <w:rsid w:val="006C4888"/>
    <w:rsid w:val="006D0FBE"/>
    <w:rsid w:val="006D5ED4"/>
    <w:rsid w:val="006D6D90"/>
    <w:rsid w:val="006E1638"/>
    <w:rsid w:val="006E4D84"/>
    <w:rsid w:val="006E626B"/>
    <w:rsid w:val="006F00D3"/>
    <w:rsid w:val="006F0AC1"/>
    <w:rsid w:val="006F7A54"/>
    <w:rsid w:val="00701F6B"/>
    <w:rsid w:val="00711DB2"/>
    <w:rsid w:val="00712CE3"/>
    <w:rsid w:val="00712D2B"/>
    <w:rsid w:val="00712E4C"/>
    <w:rsid w:val="00722EBA"/>
    <w:rsid w:val="00731D31"/>
    <w:rsid w:val="00734D3D"/>
    <w:rsid w:val="00736E59"/>
    <w:rsid w:val="00743DC7"/>
    <w:rsid w:val="00745200"/>
    <w:rsid w:val="00751CCD"/>
    <w:rsid w:val="007525B2"/>
    <w:rsid w:val="00754EAB"/>
    <w:rsid w:val="00761B20"/>
    <w:rsid w:val="0076401F"/>
    <w:rsid w:val="00764383"/>
    <w:rsid w:val="0076758D"/>
    <w:rsid w:val="0077085C"/>
    <w:rsid w:val="00777206"/>
    <w:rsid w:val="00783FFA"/>
    <w:rsid w:val="007858E1"/>
    <w:rsid w:val="00797CF0"/>
    <w:rsid w:val="007A104E"/>
    <w:rsid w:val="007A5AC4"/>
    <w:rsid w:val="007B11CB"/>
    <w:rsid w:val="007B1717"/>
    <w:rsid w:val="007B1885"/>
    <w:rsid w:val="007D15EE"/>
    <w:rsid w:val="007D651A"/>
    <w:rsid w:val="007D6E8C"/>
    <w:rsid w:val="007E2687"/>
    <w:rsid w:val="007F796C"/>
    <w:rsid w:val="008141D2"/>
    <w:rsid w:val="00821B9B"/>
    <w:rsid w:val="00823978"/>
    <w:rsid w:val="00827436"/>
    <w:rsid w:val="00830F09"/>
    <w:rsid w:val="00852347"/>
    <w:rsid w:val="0085240B"/>
    <w:rsid w:val="00855A64"/>
    <w:rsid w:val="00860F78"/>
    <w:rsid w:val="00862A08"/>
    <w:rsid w:val="00876636"/>
    <w:rsid w:val="00880C2F"/>
    <w:rsid w:val="0088423A"/>
    <w:rsid w:val="008916A9"/>
    <w:rsid w:val="00895592"/>
    <w:rsid w:val="00895FB1"/>
    <w:rsid w:val="008A12CF"/>
    <w:rsid w:val="008A7F65"/>
    <w:rsid w:val="008B5A52"/>
    <w:rsid w:val="008B5F2B"/>
    <w:rsid w:val="008C0243"/>
    <w:rsid w:val="008C662B"/>
    <w:rsid w:val="008C6D9D"/>
    <w:rsid w:val="008D178A"/>
    <w:rsid w:val="008D23C3"/>
    <w:rsid w:val="008D6940"/>
    <w:rsid w:val="008E46CF"/>
    <w:rsid w:val="00912E69"/>
    <w:rsid w:val="00914E3F"/>
    <w:rsid w:val="009302B0"/>
    <w:rsid w:val="00931A4C"/>
    <w:rsid w:val="00965111"/>
    <w:rsid w:val="00965C54"/>
    <w:rsid w:val="00973140"/>
    <w:rsid w:val="00976994"/>
    <w:rsid w:val="00987928"/>
    <w:rsid w:val="009926E2"/>
    <w:rsid w:val="00993420"/>
    <w:rsid w:val="00996E42"/>
    <w:rsid w:val="0099740D"/>
    <w:rsid w:val="009A10F3"/>
    <w:rsid w:val="009A2C85"/>
    <w:rsid w:val="009A3E2E"/>
    <w:rsid w:val="009A4D5A"/>
    <w:rsid w:val="009A591C"/>
    <w:rsid w:val="009B0C44"/>
    <w:rsid w:val="009B58E9"/>
    <w:rsid w:val="009C4EF6"/>
    <w:rsid w:val="009D5B21"/>
    <w:rsid w:val="009E4441"/>
    <w:rsid w:val="009F0770"/>
    <w:rsid w:val="009F350B"/>
    <w:rsid w:val="009F6270"/>
    <w:rsid w:val="00A025FE"/>
    <w:rsid w:val="00A0453E"/>
    <w:rsid w:val="00A07DD8"/>
    <w:rsid w:val="00A14074"/>
    <w:rsid w:val="00A3389F"/>
    <w:rsid w:val="00A35649"/>
    <w:rsid w:val="00A36584"/>
    <w:rsid w:val="00A36736"/>
    <w:rsid w:val="00A408B7"/>
    <w:rsid w:val="00A427BB"/>
    <w:rsid w:val="00A530F0"/>
    <w:rsid w:val="00A543C8"/>
    <w:rsid w:val="00A61D3F"/>
    <w:rsid w:val="00A75985"/>
    <w:rsid w:val="00A85BAC"/>
    <w:rsid w:val="00A86F37"/>
    <w:rsid w:val="00A87875"/>
    <w:rsid w:val="00A97249"/>
    <w:rsid w:val="00AA433A"/>
    <w:rsid w:val="00AB032C"/>
    <w:rsid w:val="00AB3AA1"/>
    <w:rsid w:val="00AB45DB"/>
    <w:rsid w:val="00AB4A7D"/>
    <w:rsid w:val="00AB4EBF"/>
    <w:rsid w:val="00AB7D55"/>
    <w:rsid w:val="00AC0577"/>
    <w:rsid w:val="00AD41E7"/>
    <w:rsid w:val="00AE4300"/>
    <w:rsid w:val="00AE4874"/>
    <w:rsid w:val="00AE6DE2"/>
    <w:rsid w:val="00AE7639"/>
    <w:rsid w:val="00AF057C"/>
    <w:rsid w:val="00B02ECB"/>
    <w:rsid w:val="00B0750E"/>
    <w:rsid w:val="00B24B2C"/>
    <w:rsid w:val="00B425F9"/>
    <w:rsid w:val="00B461C1"/>
    <w:rsid w:val="00B4632F"/>
    <w:rsid w:val="00B57991"/>
    <w:rsid w:val="00B673EB"/>
    <w:rsid w:val="00B8623A"/>
    <w:rsid w:val="00BA1B05"/>
    <w:rsid w:val="00BB64ED"/>
    <w:rsid w:val="00BC2309"/>
    <w:rsid w:val="00BC751E"/>
    <w:rsid w:val="00BE468B"/>
    <w:rsid w:val="00BE5C8A"/>
    <w:rsid w:val="00BE6C5A"/>
    <w:rsid w:val="00BE7189"/>
    <w:rsid w:val="00BE7CFA"/>
    <w:rsid w:val="00BF2359"/>
    <w:rsid w:val="00BF78C5"/>
    <w:rsid w:val="00C03084"/>
    <w:rsid w:val="00C32948"/>
    <w:rsid w:val="00C33CEB"/>
    <w:rsid w:val="00C41833"/>
    <w:rsid w:val="00C43355"/>
    <w:rsid w:val="00C461AD"/>
    <w:rsid w:val="00C4656B"/>
    <w:rsid w:val="00C54A51"/>
    <w:rsid w:val="00C568EE"/>
    <w:rsid w:val="00C574F9"/>
    <w:rsid w:val="00C57712"/>
    <w:rsid w:val="00C609F1"/>
    <w:rsid w:val="00C65E81"/>
    <w:rsid w:val="00C66959"/>
    <w:rsid w:val="00C739F8"/>
    <w:rsid w:val="00C7655A"/>
    <w:rsid w:val="00C873F3"/>
    <w:rsid w:val="00C93DEB"/>
    <w:rsid w:val="00CA3AC4"/>
    <w:rsid w:val="00CA5C3F"/>
    <w:rsid w:val="00CB54DB"/>
    <w:rsid w:val="00CC1AF3"/>
    <w:rsid w:val="00CC79C9"/>
    <w:rsid w:val="00CD4232"/>
    <w:rsid w:val="00CD58AA"/>
    <w:rsid w:val="00CE61E4"/>
    <w:rsid w:val="00D03C87"/>
    <w:rsid w:val="00D04C63"/>
    <w:rsid w:val="00D055EC"/>
    <w:rsid w:val="00D0645A"/>
    <w:rsid w:val="00D06CEB"/>
    <w:rsid w:val="00D14ADD"/>
    <w:rsid w:val="00D1575D"/>
    <w:rsid w:val="00D242B6"/>
    <w:rsid w:val="00D333C4"/>
    <w:rsid w:val="00D51FF7"/>
    <w:rsid w:val="00D525EE"/>
    <w:rsid w:val="00D54DFD"/>
    <w:rsid w:val="00D57740"/>
    <w:rsid w:val="00D61DC5"/>
    <w:rsid w:val="00D706C5"/>
    <w:rsid w:val="00D76E45"/>
    <w:rsid w:val="00D82D0A"/>
    <w:rsid w:val="00D84906"/>
    <w:rsid w:val="00D85CE4"/>
    <w:rsid w:val="00D871F5"/>
    <w:rsid w:val="00D926B8"/>
    <w:rsid w:val="00DA0028"/>
    <w:rsid w:val="00DB16C1"/>
    <w:rsid w:val="00DB3511"/>
    <w:rsid w:val="00DB792E"/>
    <w:rsid w:val="00DC3F1A"/>
    <w:rsid w:val="00DD1B4C"/>
    <w:rsid w:val="00DD4EF0"/>
    <w:rsid w:val="00DE0C2E"/>
    <w:rsid w:val="00DE4B9D"/>
    <w:rsid w:val="00DF193C"/>
    <w:rsid w:val="00DF37D2"/>
    <w:rsid w:val="00DF4A90"/>
    <w:rsid w:val="00E032F2"/>
    <w:rsid w:val="00E130BC"/>
    <w:rsid w:val="00E13964"/>
    <w:rsid w:val="00E177B6"/>
    <w:rsid w:val="00E309EE"/>
    <w:rsid w:val="00E31210"/>
    <w:rsid w:val="00E4079C"/>
    <w:rsid w:val="00E429C0"/>
    <w:rsid w:val="00E42CBC"/>
    <w:rsid w:val="00E455CB"/>
    <w:rsid w:val="00E469D3"/>
    <w:rsid w:val="00E50041"/>
    <w:rsid w:val="00E57033"/>
    <w:rsid w:val="00E73830"/>
    <w:rsid w:val="00E9389D"/>
    <w:rsid w:val="00E94CA5"/>
    <w:rsid w:val="00E96582"/>
    <w:rsid w:val="00EA5065"/>
    <w:rsid w:val="00EA7F27"/>
    <w:rsid w:val="00EC0721"/>
    <w:rsid w:val="00EC7467"/>
    <w:rsid w:val="00ED2E95"/>
    <w:rsid w:val="00EE5B28"/>
    <w:rsid w:val="00EE785F"/>
    <w:rsid w:val="00EF1509"/>
    <w:rsid w:val="00F01F4D"/>
    <w:rsid w:val="00F05A3C"/>
    <w:rsid w:val="00F065D7"/>
    <w:rsid w:val="00F11A7C"/>
    <w:rsid w:val="00F15D36"/>
    <w:rsid w:val="00F3424D"/>
    <w:rsid w:val="00F34F55"/>
    <w:rsid w:val="00F352F7"/>
    <w:rsid w:val="00F41663"/>
    <w:rsid w:val="00F43E61"/>
    <w:rsid w:val="00F512F6"/>
    <w:rsid w:val="00F539A8"/>
    <w:rsid w:val="00F57D82"/>
    <w:rsid w:val="00F62FA8"/>
    <w:rsid w:val="00F63FB9"/>
    <w:rsid w:val="00F6535D"/>
    <w:rsid w:val="00F65A2B"/>
    <w:rsid w:val="00F67E87"/>
    <w:rsid w:val="00F73873"/>
    <w:rsid w:val="00F76F29"/>
    <w:rsid w:val="00F80366"/>
    <w:rsid w:val="00F8564A"/>
    <w:rsid w:val="00F87CAE"/>
    <w:rsid w:val="00F92798"/>
    <w:rsid w:val="00F940CE"/>
    <w:rsid w:val="00F94D62"/>
    <w:rsid w:val="00F95FFB"/>
    <w:rsid w:val="00F967D8"/>
    <w:rsid w:val="00FB035B"/>
    <w:rsid w:val="00FB14A0"/>
    <w:rsid w:val="00FB6089"/>
    <w:rsid w:val="00FB775B"/>
    <w:rsid w:val="00FC0FED"/>
    <w:rsid w:val="00FC6A67"/>
    <w:rsid w:val="00FC74A3"/>
    <w:rsid w:val="00FD0F90"/>
    <w:rsid w:val="00FD3CF4"/>
    <w:rsid w:val="00FD6C43"/>
    <w:rsid w:val="00FD6D32"/>
    <w:rsid w:val="00FD70F2"/>
    <w:rsid w:val="00FD7663"/>
    <w:rsid w:val="00FF3470"/>
    <w:rsid w:val="00FF5A95"/>
    <w:rsid w:val="01B19E77"/>
    <w:rsid w:val="024D1D7A"/>
    <w:rsid w:val="035553C7"/>
    <w:rsid w:val="03A816F6"/>
    <w:rsid w:val="040B4F36"/>
    <w:rsid w:val="04AD1D91"/>
    <w:rsid w:val="055B9E02"/>
    <w:rsid w:val="0645AF7C"/>
    <w:rsid w:val="0723CC2B"/>
    <w:rsid w:val="07D7BE80"/>
    <w:rsid w:val="0A00904B"/>
    <w:rsid w:val="0A760886"/>
    <w:rsid w:val="0ABCA7ED"/>
    <w:rsid w:val="0B0D1E7F"/>
    <w:rsid w:val="0C4A8B41"/>
    <w:rsid w:val="0E785D2D"/>
    <w:rsid w:val="0EAEAE24"/>
    <w:rsid w:val="0FBD98F3"/>
    <w:rsid w:val="10E1A2FB"/>
    <w:rsid w:val="1300A775"/>
    <w:rsid w:val="15213EDD"/>
    <w:rsid w:val="1548DF70"/>
    <w:rsid w:val="170E19C2"/>
    <w:rsid w:val="1770D20C"/>
    <w:rsid w:val="177AACD3"/>
    <w:rsid w:val="17EDE0B3"/>
    <w:rsid w:val="185ABF5C"/>
    <w:rsid w:val="1A62BFC9"/>
    <w:rsid w:val="1A7DD827"/>
    <w:rsid w:val="1D451374"/>
    <w:rsid w:val="1D984A90"/>
    <w:rsid w:val="1DC51E5A"/>
    <w:rsid w:val="1FFDD7EF"/>
    <w:rsid w:val="229F487F"/>
    <w:rsid w:val="23BA35B7"/>
    <w:rsid w:val="241BFC84"/>
    <w:rsid w:val="2509D03B"/>
    <w:rsid w:val="26A42D33"/>
    <w:rsid w:val="273BC6B0"/>
    <w:rsid w:val="276C9567"/>
    <w:rsid w:val="27E58398"/>
    <w:rsid w:val="2C34141C"/>
    <w:rsid w:val="2D64C1E4"/>
    <w:rsid w:val="2E429315"/>
    <w:rsid w:val="314248A9"/>
    <w:rsid w:val="31627C77"/>
    <w:rsid w:val="322B1492"/>
    <w:rsid w:val="34695EFA"/>
    <w:rsid w:val="37A1E135"/>
    <w:rsid w:val="38CC1D07"/>
    <w:rsid w:val="39701829"/>
    <w:rsid w:val="3AD3CE4C"/>
    <w:rsid w:val="3C1B9C9C"/>
    <w:rsid w:val="3C8B9B7F"/>
    <w:rsid w:val="3E50D76F"/>
    <w:rsid w:val="40C5D57D"/>
    <w:rsid w:val="41C1808B"/>
    <w:rsid w:val="43E74D2E"/>
    <w:rsid w:val="4455BF9C"/>
    <w:rsid w:val="450CEBA2"/>
    <w:rsid w:val="456E89FB"/>
    <w:rsid w:val="45A2AE4D"/>
    <w:rsid w:val="46030D04"/>
    <w:rsid w:val="462E328A"/>
    <w:rsid w:val="481DEDC7"/>
    <w:rsid w:val="48A2B6BA"/>
    <w:rsid w:val="48D963B9"/>
    <w:rsid w:val="492757E8"/>
    <w:rsid w:val="4BB0D68D"/>
    <w:rsid w:val="4BB603FE"/>
    <w:rsid w:val="4D38E02B"/>
    <w:rsid w:val="4D3ECD45"/>
    <w:rsid w:val="4D554C03"/>
    <w:rsid w:val="4DE53D73"/>
    <w:rsid w:val="4F17A0FF"/>
    <w:rsid w:val="4F2377E4"/>
    <w:rsid w:val="4FBFC0F7"/>
    <w:rsid w:val="518029FF"/>
    <w:rsid w:val="53F3C7AF"/>
    <w:rsid w:val="5438A58E"/>
    <w:rsid w:val="5488BC0E"/>
    <w:rsid w:val="562D0D8D"/>
    <w:rsid w:val="563C9284"/>
    <w:rsid w:val="56A67B1B"/>
    <w:rsid w:val="5720AEE6"/>
    <w:rsid w:val="57692E6B"/>
    <w:rsid w:val="57FF833F"/>
    <w:rsid w:val="58E5F3DD"/>
    <w:rsid w:val="59AEB27A"/>
    <w:rsid w:val="5A16DA8E"/>
    <w:rsid w:val="5A3C4EF0"/>
    <w:rsid w:val="5A756F63"/>
    <w:rsid w:val="5B45F888"/>
    <w:rsid w:val="5C7952B4"/>
    <w:rsid w:val="5DCB8F51"/>
    <w:rsid w:val="5E948D83"/>
    <w:rsid w:val="5F5D3184"/>
    <w:rsid w:val="61367717"/>
    <w:rsid w:val="6481B61A"/>
    <w:rsid w:val="6525FE27"/>
    <w:rsid w:val="659F8B01"/>
    <w:rsid w:val="6648AE88"/>
    <w:rsid w:val="66BD721F"/>
    <w:rsid w:val="67A716C9"/>
    <w:rsid w:val="68D60F02"/>
    <w:rsid w:val="695BB9C1"/>
    <w:rsid w:val="6B9BB93F"/>
    <w:rsid w:val="6CC5F2FB"/>
    <w:rsid w:val="6D641CA6"/>
    <w:rsid w:val="6E68E519"/>
    <w:rsid w:val="71B27463"/>
    <w:rsid w:val="7237DD10"/>
    <w:rsid w:val="7369237F"/>
    <w:rsid w:val="75461C10"/>
    <w:rsid w:val="75777249"/>
    <w:rsid w:val="7649CC32"/>
    <w:rsid w:val="7AD597A0"/>
    <w:rsid w:val="7C8FC07F"/>
    <w:rsid w:val="7D8D8537"/>
    <w:rsid w:val="7E689A60"/>
    <w:rsid w:val="7F065E49"/>
    <w:rsid w:val="7F7FC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9014"/>
  <w15:chartTrackingRefBased/>
  <w15:docId w15:val="{52CB3AB3-F4CF-44A6-B8E8-C6DA77FC6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5B28"/>
    <w:pPr>
      <w:keepNext/>
      <w:keepLines/>
      <w:autoSpaceDE w:val="0"/>
      <w:autoSpaceDN w:val="0"/>
      <w:adjustRightInd w:val="0"/>
      <w:spacing w:before="360" w:after="80"/>
      <w:outlineLvl w:val="0"/>
    </w:pPr>
    <w:rPr>
      <w:rFonts w:asciiTheme="majorHAnsi" w:eastAsiaTheme="majorEastAsia" w:hAnsiTheme="majorHAnsi" w:cstheme="majorBidi"/>
      <w:color w:val="2F5496" w:themeColor="accent1" w:themeShade="BF"/>
      <w:kern w:val="0"/>
      <w:sz w:val="40"/>
      <w:szCs w:val="40"/>
      <w14:ligatures w14:val="none"/>
    </w:rPr>
  </w:style>
  <w:style w:type="paragraph" w:styleId="Heading2">
    <w:name w:val="heading 2"/>
    <w:basedOn w:val="Normal"/>
    <w:next w:val="Normal"/>
    <w:link w:val="Heading2Char"/>
    <w:uiPriority w:val="9"/>
    <w:unhideWhenUsed/>
    <w:qFormat/>
    <w:rsid w:val="00FB035B"/>
    <w:pPr>
      <w:keepNext/>
      <w:keepLines/>
      <w:autoSpaceDE w:val="0"/>
      <w:autoSpaceDN w:val="0"/>
      <w:adjustRightInd w:val="0"/>
      <w:spacing w:before="160" w:after="80"/>
      <w:outlineLvl w:val="1"/>
    </w:pPr>
    <w:rPr>
      <w:rFonts w:asciiTheme="majorHAnsi" w:eastAsiaTheme="majorEastAsia" w:hAnsiTheme="majorHAnsi" w:cstheme="majorBidi"/>
      <w:color w:val="2F5496" w:themeColor="accent1" w:themeShade="BF"/>
      <w:kern w:val="0"/>
      <w:sz w:val="32"/>
      <w:szCs w:val="32"/>
      <w14:ligatures w14:val="none"/>
    </w:rPr>
  </w:style>
  <w:style w:type="paragraph" w:styleId="Heading3">
    <w:name w:val="heading 3"/>
    <w:basedOn w:val="Normal"/>
    <w:next w:val="Normal"/>
    <w:link w:val="Heading3Char"/>
    <w:uiPriority w:val="9"/>
    <w:unhideWhenUsed/>
    <w:qFormat/>
    <w:rsid w:val="00E42C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42CBC"/>
    <w:pPr>
      <w:keepNext/>
      <w:keepLines/>
      <w:autoSpaceDE w:val="0"/>
      <w:autoSpaceDN w:val="0"/>
      <w:adjustRightInd w:val="0"/>
      <w:spacing w:before="80" w:after="40"/>
      <w:outlineLvl w:val="3"/>
    </w:pPr>
    <w:rPr>
      <w:rFonts w:ascii="Calibri" w:eastAsiaTheme="majorEastAsia" w:hAnsi="Calibr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E42CBC"/>
    <w:pPr>
      <w:keepNext/>
      <w:keepLines/>
      <w:autoSpaceDE w:val="0"/>
      <w:autoSpaceDN w:val="0"/>
      <w:adjustRightInd w:val="0"/>
      <w:spacing w:before="80" w:after="40"/>
      <w:outlineLvl w:val="4"/>
    </w:pPr>
    <w:rPr>
      <w:rFonts w:ascii="Calibri" w:eastAsiaTheme="majorEastAsia" w:hAnsi="Calibri" w:cstheme="majorBidi"/>
      <w:color w:val="2F5496" w:themeColor="accent1" w:themeShade="BF"/>
      <w:kern w:val="0"/>
      <w14:ligatures w14:val="none"/>
    </w:rPr>
  </w:style>
  <w:style w:type="paragraph" w:styleId="Heading6">
    <w:name w:val="heading 6"/>
    <w:basedOn w:val="Normal"/>
    <w:next w:val="Normal"/>
    <w:link w:val="Heading6Char"/>
    <w:uiPriority w:val="9"/>
    <w:semiHidden/>
    <w:unhideWhenUsed/>
    <w:qFormat/>
    <w:rsid w:val="00E42CBC"/>
    <w:pPr>
      <w:keepNext/>
      <w:keepLines/>
      <w:autoSpaceDE w:val="0"/>
      <w:autoSpaceDN w:val="0"/>
      <w:adjustRightInd w:val="0"/>
      <w:spacing w:before="40" w:after="0"/>
      <w:outlineLvl w:val="5"/>
    </w:pPr>
    <w:rPr>
      <w:rFonts w:ascii="Calibri" w:eastAsiaTheme="majorEastAsia" w:hAnsi="Calibri" w:cstheme="majorBidi"/>
      <w:i/>
      <w:iCs/>
      <w:color w:val="595959" w:themeColor="text1" w:themeTint="A6"/>
      <w:kern w:val="0"/>
      <w14:ligatures w14:val="none"/>
    </w:rPr>
  </w:style>
  <w:style w:type="paragraph" w:styleId="Heading7">
    <w:name w:val="heading 7"/>
    <w:basedOn w:val="Normal"/>
    <w:next w:val="Normal"/>
    <w:link w:val="Heading7Char"/>
    <w:uiPriority w:val="9"/>
    <w:semiHidden/>
    <w:unhideWhenUsed/>
    <w:qFormat/>
    <w:rsid w:val="00E42CBC"/>
    <w:pPr>
      <w:keepNext/>
      <w:keepLines/>
      <w:autoSpaceDE w:val="0"/>
      <w:autoSpaceDN w:val="0"/>
      <w:adjustRightInd w:val="0"/>
      <w:spacing w:before="40" w:after="0"/>
      <w:outlineLvl w:val="6"/>
    </w:pPr>
    <w:rPr>
      <w:rFonts w:ascii="Calibri" w:eastAsiaTheme="majorEastAsia" w:hAnsi="Calibri" w:cstheme="majorBidi"/>
      <w:color w:val="595959" w:themeColor="text1" w:themeTint="A6"/>
      <w:kern w:val="0"/>
      <w14:ligatures w14:val="none"/>
    </w:rPr>
  </w:style>
  <w:style w:type="paragraph" w:styleId="Heading8">
    <w:name w:val="heading 8"/>
    <w:basedOn w:val="Normal"/>
    <w:next w:val="Normal"/>
    <w:link w:val="Heading8Char"/>
    <w:uiPriority w:val="9"/>
    <w:semiHidden/>
    <w:unhideWhenUsed/>
    <w:qFormat/>
    <w:rsid w:val="00E42CBC"/>
    <w:pPr>
      <w:keepNext/>
      <w:keepLines/>
      <w:autoSpaceDE w:val="0"/>
      <w:autoSpaceDN w:val="0"/>
      <w:adjustRightInd w:val="0"/>
      <w:spacing w:after="0"/>
      <w:outlineLvl w:val="7"/>
    </w:pPr>
    <w:rPr>
      <w:rFonts w:ascii="Calibri" w:eastAsiaTheme="majorEastAsia" w:hAnsi="Calibri" w:cstheme="majorBidi"/>
      <w:i/>
      <w:iCs/>
      <w:color w:val="272727" w:themeColor="text1" w:themeTint="D8"/>
      <w:kern w:val="0"/>
      <w14:ligatures w14:val="none"/>
    </w:rPr>
  </w:style>
  <w:style w:type="paragraph" w:styleId="Heading9">
    <w:name w:val="heading 9"/>
    <w:basedOn w:val="Normal"/>
    <w:next w:val="Normal"/>
    <w:link w:val="Heading9Char"/>
    <w:uiPriority w:val="9"/>
    <w:semiHidden/>
    <w:unhideWhenUsed/>
    <w:qFormat/>
    <w:rsid w:val="00E42CBC"/>
    <w:pPr>
      <w:keepNext/>
      <w:keepLines/>
      <w:autoSpaceDE w:val="0"/>
      <w:autoSpaceDN w:val="0"/>
      <w:adjustRightInd w:val="0"/>
      <w:spacing w:after="0"/>
      <w:outlineLvl w:val="8"/>
    </w:pPr>
    <w:rPr>
      <w:rFonts w:ascii="Calibri" w:eastAsiaTheme="majorEastAsia" w:hAnsi="Calibri" w:cstheme="majorBidi"/>
      <w:color w:val="272727" w:themeColor="text1" w:themeTint="D8"/>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B0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FB035B"/>
    <w:pPr>
      <w:autoSpaceDE w:val="0"/>
      <w:autoSpaceDN w:val="0"/>
      <w:adjustRightInd w:val="0"/>
      <w:ind w:left="720"/>
      <w:contextualSpacing/>
    </w:pPr>
    <w:rPr>
      <w:rFonts w:ascii="Calibri" w:hAnsi="Calibri" w:cs="Calibri"/>
      <w:kern w:val="0"/>
      <w14:ligatures w14:val="none"/>
    </w:rPr>
  </w:style>
  <w:style w:type="character" w:customStyle="1" w:styleId="ListParagraphChar">
    <w:name w:val="List Paragraph Char"/>
    <w:basedOn w:val="DefaultParagraphFont"/>
    <w:link w:val="ListParagraph"/>
    <w:uiPriority w:val="34"/>
    <w:rsid w:val="00FB035B"/>
    <w:rPr>
      <w:rFonts w:ascii="Calibri" w:hAnsi="Calibri" w:cs="Calibri"/>
      <w:kern w:val="0"/>
      <w14:ligatures w14:val="none"/>
    </w:rPr>
  </w:style>
  <w:style w:type="character" w:customStyle="1" w:styleId="Heading2Char">
    <w:name w:val="Heading 2 Char"/>
    <w:basedOn w:val="DefaultParagraphFont"/>
    <w:link w:val="Heading2"/>
    <w:uiPriority w:val="9"/>
    <w:rsid w:val="00FB035B"/>
    <w:rPr>
      <w:rFonts w:asciiTheme="majorHAnsi" w:eastAsiaTheme="majorEastAsia" w:hAnsiTheme="majorHAnsi" w:cstheme="majorBidi"/>
      <w:color w:val="2F5496" w:themeColor="accent1" w:themeShade="BF"/>
      <w:kern w:val="0"/>
      <w:sz w:val="32"/>
      <w:szCs w:val="32"/>
      <w14:ligatures w14:val="none"/>
    </w:rPr>
  </w:style>
  <w:style w:type="paragraph" w:customStyle="1" w:styleId="EndNoteBibliography">
    <w:name w:val="EndNote Bibliography"/>
    <w:basedOn w:val="Normal"/>
    <w:link w:val="EndNoteBibliographyChar"/>
    <w:rsid w:val="00FB035B"/>
    <w:pPr>
      <w:spacing w:before="240" w:after="240"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FB035B"/>
    <w:rPr>
      <w:rFonts w:ascii="Calibri" w:hAnsi="Calibri" w:cs="Calibri"/>
      <w:noProof/>
      <w:kern w:val="0"/>
      <w:lang w:val="en-US"/>
      <w14:ligatures w14:val="none"/>
    </w:rPr>
  </w:style>
  <w:style w:type="character" w:customStyle="1" w:styleId="Heading1Char">
    <w:name w:val="Heading 1 Char"/>
    <w:basedOn w:val="DefaultParagraphFont"/>
    <w:link w:val="Heading1"/>
    <w:uiPriority w:val="9"/>
    <w:rsid w:val="00EE5B28"/>
    <w:rPr>
      <w:rFonts w:asciiTheme="majorHAnsi" w:eastAsiaTheme="majorEastAsia" w:hAnsiTheme="majorHAnsi" w:cstheme="majorBidi"/>
      <w:color w:val="2F5496" w:themeColor="accent1" w:themeShade="BF"/>
      <w:kern w:val="0"/>
      <w:sz w:val="40"/>
      <w:szCs w:val="40"/>
      <w14:ligatures w14:val="none"/>
    </w:rPr>
  </w:style>
  <w:style w:type="character" w:styleId="CommentReference">
    <w:name w:val="annotation reference"/>
    <w:basedOn w:val="DefaultParagraphFont"/>
    <w:uiPriority w:val="99"/>
    <w:semiHidden/>
    <w:unhideWhenUsed/>
    <w:rsid w:val="00F01F4D"/>
    <w:rPr>
      <w:sz w:val="16"/>
      <w:szCs w:val="16"/>
    </w:rPr>
  </w:style>
  <w:style w:type="paragraph" w:styleId="CommentText">
    <w:name w:val="annotation text"/>
    <w:basedOn w:val="Normal"/>
    <w:link w:val="CommentTextChar"/>
    <w:uiPriority w:val="99"/>
    <w:unhideWhenUsed/>
    <w:rsid w:val="00F01F4D"/>
    <w:pPr>
      <w:spacing w:before="240" w:after="240"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F01F4D"/>
    <w:rPr>
      <w:kern w:val="0"/>
      <w:sz w:val="20"/>
      <w:szCs w:val="20"/>
      <w14:ligatures w14:val="none"/>
    </w:rPr>
  </w:style>
  <w:style w:type="paragraph" w:styleId="Caption">
    <w:name w:val="caption"/>
    <w:basedOn w:val="Normal"/>
    <w:next w:val="Normal"/>
    <w:uiPriority w:val="35"/>
    <w:unhideWhenUsed/>
    <w:qFormat/>
    <w:rsid w:val="00F01F4D"/>
    <w:pPr>
      <w:spacing w:after="200" w:line="240" w:lineRule="auto"/>
    </w:pPr>
    <w:rPr>
      <w:i/>
      <w:iCs/>
      <w:color w:val="44546A" w:themeColor="text2"/>
      <w:kern w:val="0"/>
      <w:sz w:val="18"/>
      <w:szCs w:val="18"/>
      <w14:ligatures w14:val="none"/>
    </w:rPr>
  </w:style>
  <w:style w:type="character" w:styleId="Hyperlink">
    <w:name w:val="Hyperlink"/>
    <w:basedOn w:val="DefaultParagraphFont"/>
    <w:uiPriority w:val="99"/>
    <w:unhideWhenUsed/>
    <w:rsid w:val="001F4F3D"/>
    <w:rPr>
      <w:color w:val="0563C1" w:themeColor="hyperlink"/>
      <w:u w:val="single"/>
    </w:rPr>
  </w:style>
  <w:style w:type="character" w:styleId="SubtleEmphasis">
    <w:name w:val="Subtle Emphasis"/>
    <w:basedOn w:val="DefaultParagraphFont"/>
    <w:uiPriority w:val="19"/>
    <w:qFormat/>
    <w:rsid w:val="001F4F3D"/>
    <w:rPr>
      <w:i/>
      <w:iCs/>
      <w:color w:val="404040" w:themeColor="text1" w:themeTint="BF"/>
      <w:sz w:val="22"/>
    </w:rPr>
  </w:style>
  <w:style w:type="paragraph" w:styleId="Header">
    <w:name w:val="header"/>
    <w:basedOn w:val="Normal"/>
    <w:link w:val="HeaderChar"/>
    <w:uiPriority w:val="99"/>
    <w:unhideWhenUsed/>
    <w:rsid w:val="00614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9F2"/>
  </w:style>
  <w:style w:type="paragraph" w:styleId="Footer">
    <w:name w:val="footer"/>
    <w:basedOn w:val="Normal"/>
    <w:link w:val="FooterChar"/>
    <w:uiPriority w:val="99"/>
    <w:unhideWhenUsed/>
    <w:rsid w:val="00614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9F2"/>
  </w:style>
  <w:style w:type="character" w:customStyle="1" w:styleId="Heading3Char">
    <w:name w:val="Heading 3 Char"/>
    <w:basedOn w:val="DefaultParagraphFont"/>
    <w:link w:val="Heading3"/>
    <w:uiPriority w:val="9"/>
    <w:rsid w:val="00E42CB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42CBC"/>
    <w:rPr>
      <w:rFonts w:ascii="Calibri" w:eastAsiaTheme="majorEastAsia" w:hAnsi="Calibr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E42CBC"/>
    <w:rPr>
      <w:rFonts w:ascii="Calibri" w:eastAsiaTheme="majorEastAsia" w:hAnsi="Calibr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E42CBC"/>
    <w:rPr>
      <w:rFonts w:ascii="Calibri" w:eastAsiaTheme="majorEastAsia" w:hAnsi="Calibri"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E42CBC"/>
    <w:rPr>
      <w:rFonts w:ascii="Calibri" w:eastAsiaTheme="majorEastAsia" w:hAnsi="Calibri"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E42CBC"/>
    <w:rPr>
      <w:rFonts w:ascii="Calibri" w:eastAsiaTheme="majorEastAsia" w:hAnsi="Calibri"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E42CBC"/>
    <w:rPr>
      <w:rFonts w:ascii="Calibri" w:eastAsiaTheme="majorEastAsia" w:hAnsi="Calibri" w:cstheme="majorBidi"/>
      <w:color w:val="272727" w:themeColor="text1" w:themeTint="D8"/>
      <w:kern w:val="0"/>
      <w14:ligatures w14:val="none"/>
    </w:rPr>
  </w:style>
  <w:style w:type="paragraph" w:styleId="Title">
    <w:name w:val="Title"/>
    <w:basedOn w:val="Normal"/>
    <w:next w:val="Normal"/>
    <w:link w:val="TitleChar"/>
    <w:uiPriority w:val="10"/>
    <w:qFormat/>
    <w:rsid w:val="00E42CBC"/>
    <w:pPr>
      <w:autoSpaceDE w:val="0"/>
      <w:autoSpaceDN w:val="0"/>
      <w:adjustRightInd w:val="0"/>
      <w:spacing w:after="8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E42CBC"/>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E42CBC"/>
    <w:pPr>
      <w:numPr>
        <w:ilvl w:val="1"/>
      </w:numPr>
      <w:autoSpaceDE w:val="0"/>
      <w:autoSpaceDN w:val="0"/>
      <w:adjustRightInd w:val="0"/>
    </w:pPr>
    <w:rPr>
      <w:rFonts w:ascii="Calibri" w:eastAsiaTheme="majorEastAsia" w:hAnsi="Calibri" w:cstheme="majorBidi"/>
      <w:color w:val="595959" w:themeColor="text1" w:themeTint="A6"/>
      <w:spacing w:val="15"/>
      <w:kern w:val="0"/>
      <w:sz w:val="28"/>
      <w:szCs w:val="28"/>
      <w14:ligatures w14:val="none"/>
    </w:rPr>
  </w:style>
  <w:style w:type="character" w:customStyle="1" w:styleId="SubtitleChar">
    <w:name w:val="Subtitle Char"/>
    <w:basedOn w:val="DefaultParagraphFont"/>
    <w:link w:val="Subtitle"/>
    <w:uiPriority w:val="11"/>
    <w:rsid w:val="00E42CBC"/>
    <w:rPr>
      <w:rFonts w:ascii="Calibri" w:eastAsiaTheme="majorEastAsia" w:hAnsi="Calibri"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E42CBC"/>
    <w:pPr>
      <w:autoSpaceDE w:val="0"/>
      <w:autoSpaceDN w:val="0"/>
      <w:adjustRightInd w:val="0"/>
      <w:spacing w:before="160"/>
      <w:jc w:val="center"/>
    </w:pPr>
    <w:rPr>
      <w:rFonts w:ascii="Calibri" w:hAnsi="Calibri" w:cs="Calibri"/>
      <w:i/>
      <w:iCs/>
      <w:color w:val="404040" w:themeColor="text1" w:themeTint="BF"/>
      <w:kern w:val="0"/>
      <w14:ligatures w14:val="none"/>
    </w:rPr>
  </w:style>
  <w:style w:type="character" w:customStyle="1" w:styleId="QuoteChar">
    <w:name w:val="Quote Char"/>
    <w:basedOn w:val="DefaultParagraphFont"/>
    <w:link w:val="Quote"/>
    <w:uiPriority w:val="29"/>
    <w:rsid w:val="00E42CBC"/>
    <w:rPr>
      <w:rFonts w:ascii="Calibri" w:hAnsi="Calibri" w:cs="Calibri"/>
      <w:i/>
      <w:iCs/>
      <w:color w:val="404040" w:themeColor="text1" w:themeTint="BF"/>
      <w:kern w:val="0"/>
      <w14:ligatures w14:val="none"/>
    </w:rPr>
  </w:style>
  <w:style w:type="character" w:styleId="IntenseEmphasis">
    <w:name w:val="Intense Emphasis"/>
    <w:basedOn w:val="DefaultParagraphFont"/>
    <w:uiPriority w:val="21"/>
    <w:qFormat/>
    <w:rsid w:val="00E42CBC"/>
    <w:rPr>
      <w:i/>
      <w:iCs/>
      <w:color w:val="2F5496" w:themeColor="accent1" w:themeShade="BF"/>
    </w:rPr>
  </w:style>
  <w:style w:type="paragraph" w:styleId="IntenseQuote">
    <w:name w:val="Intense Quote"/>
    <w:basedOn w:val="Normal"/>
    <w:next w:val="Normal"/>
    <w:link w:val="IntenseQuoteChar"/>
    <w:uiPriority w:val="30"/>
    <w:qFormat/>
    <w:rsid w:val="00E42CBC"/>
    <w:pPr>
      <w:pBdr>
        <w:top w:val="single" w:sz="4" w:space="10" w:color="2F5496" w:themeColor="accent1" w:themeShade="BF"/>
        <w:bottom w:val="single" w:sz="4" w:space="10" w:color="2F5496" w:themeColor="accent1" w:themeShade="BF"/>
      </w:pBdr>
      <w:autoSpaceDE w:val="0"/>
      <w:autoSpaceDN w:val="0"/>
      <w:adjustRightInd w:val="0"/>
      <w:spacing w:before="360" w:after="360"/>
      <w:ind w:left="864" w:right="864"/>
      <w:jc w:val="center"/>
    </w:pPr>
    <w:rPr>
      <w:rFonts w:ascii="Calibri" w:hAnsi="Calibri" w:cs="Calibri"/>
      <w:i/>
      <w:iCs/>
      <w:color w:val="2F5496" w:themeColor="accent1" w:themeShade="BF"/>
      <w:kern w:val="0"/>
      <w14:ligatures w14:val="none"/>
    </w:rPr>
  </w:style>
  <w:style w:type="character" w:customStyle="1" w:styleId="IntenseQuoteChar">
    <w:name w:val="Intense Quote Char"/>
    <w:basedOn w:val="DefaultParagraphFont"/>
    <w:link w:val="IntenseQuote"/>
    <w:uiPriority w:val="30"/>
    <w:rsid w:val="00E42CBC"/>
    <w:rPr>
      <w:rFonts w:ascii="Calibri" w:hAnsi="Calibri" w:cs="Calibri"/>
      <w:i/>
      <w:iCs/>
      <w:color w:val="2F5496" w:themeColor="accent1" w:themeShade="BF"/>
      <w:kern w:val="0"/>
      <w14:ligatures w14:val="none"/>
    </w:rPr>
  </w:style>
  <w:style w:type="character" w:styleId="IntenseReference">
    <w:name w:val="Intense Reference"/>
    <w:basedOn w:val="DefaultParagraphFont"/>
    <w:uiPriority w:val="32"/>
    <w:qFormat/>
    <w:rsid w:val="00E42CBC"/>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E42CBC"/>
    <w:pPr>
      <w:spacing w:before="240" w:after="0" w:line="360" w:lineRule="auto"/>
      <w:jc w:val="center"/>
    </w:pPr>
    <w:rPr>
      <w:rFonts w:ascii="Calibri" w:hAnsi="Calibri" w:cs="Calibri"/>
      <w:noProof/>
      <w:kern w:val="0"/>
      <w:lang w:val="en-US"/>
      <w14:ligatures w14:val="none"/>
    </w:rPr>
  </w:style>
  <w:style w:type="character" w:customStyle="1" w:styleId="EndNoteBibliographyTitleChar">
    <w:name w:val="EndNote Bibliography Title Char"/>
    <w:basedOn w:val="DefaultParagraphFont"/>
    <w:link w:val="EndNoteBibliographyTitle"/>
    <w:rsid w:val="00E42CBC"/>
    <w:rPr>
      <w:rFonts w:ascii="Calibri" w:hAnsi="Calibri" w:cs="Calibri"/>
      <w:noProof/>
      <w:kern w:val="0"/>
      <w:lang w:val="en-US"/>
      <w14:ligatures w14:val="none"/>
    </w:rPr>
  </w:style>
  <w:style w:type="paragraph" w:styleId="CommentSubject">
    <w:name w:val="annotation subject"/>
    <w:basedOn w:val="CommentText"/>
    <w:next w:val="CommentText"/>
    <w:link w:val="CommentSubjectChar"/>
    <w:uiPriority w:val="99"/>
    <w:semiHidden/>
    <w:unhideWhenUsed/>
    <w:rsid w:val="00E42CBC"/>
    <w:rPr>
      <w:b/>
      <w:bCs/>
    </w:rPr>
  </w:style>
  <w:style w:type="character" w:customStyle="1" w:styleId="CommentSubjectChar">
    <w:name w:val="Comment Subject Char"/>
    <w:basedOn w:val="CommentTextChar"/>
    <w:link w:val="CommentSubject"/>
    <w:uiPriority w:val="99"/>
    <w:semiHidden/>
    <w:rsid w:val="00E42CBC"/>
    <w:rPr>
      <w:b/>
      <w:bCs/>
      <w:kern w:val="0"/>
      <w:sz w:val="20"/>
      <w:szCs w:val="20"/>
      <w14:ligatures w14:val="none"/>
    </w:rPr>
  </w:style>
  <w:style w:type="paragraph" w:styleId="BalloonText">
    <w:name w:val="Balloon Text"/>
    <w:basedOn w:val="Normal"/>
    <w:link w:val="BalloonTextChar"/>
    <w:uiPriority w:val="99"/>
    <w:semiHidden/>
    <w:unhideWhenUsed/>
    <w:rsid w:val="00E42CBC"/>
    <w:pPr>
      <w:spacing w:before="240"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E42CBC"/>
    <w:rPr>
      <w:rFonts w:ascii="Segoe UI" w:hAnsi="Segoe UI" w:cs="Segoe UI"/>
      <w:kern w:val="0"/>
      <w:sz w:val="18"/>
      <w:szCs w:val="18"/>
      <w14:ligatures w14:val="none"/>
    </w:rPr>
  </w:style>
  <w:style w:type="paragraph" w:styleId="Revision">
    <w:name w:val="Revision"/>
    <w:hidden/>
    <w:uiPriority w:val="99"/>
    <w:semiHidden/>
    <w:rsid w:val="00E42CBC"/>
    <w:pPr>
      <w:spacing w:after="0" w:line="240" w:lineRule="auto"/>
    </w:pPr>
    <w:rPr>
      <w:kern w:val="0"/>
      <w14:ligatures w14:val="none"/>
    </w:rPr>
  </w:style>
  <w:style w:type="paragraph" w:styleId="TOCHeading">
    <w:name w:val="TOC Heading"/>
    <w:basedOn w:val="Heading1"/>
    <w:next w:val="Normal"/>
    <w:uiPriority w:val="39"/>
    <w:unhideWhenUsed/>
    <w:qFormat/>
    <w:rsid w:val="00E42CBC"/>
    <w:pPr>
      <w:spacing w:before="240" w:after="0" w:line="360" w:lineRule="auto"/>
      <w:outlineLvl w:val="9"/>
    </w:pPr>
    <w:rPr>
      <w:sz w:val="32"/>
      <w:szCs w:val="32"/>
      <w:lang w:val="en-US"/>
    </w:rPr>
  </w:style>
  <w:style w:type="paragraph" w:styleId="TOC1">
    <w:name w:val="toc 1"/>
    <w:basedOn w:val="Normal"/>
    <w:next w:val="Normal"/>
    <w:autoRedefine/>
    <w:uiPriority w:val="39"/>
    <w:unhideWhenUsed/>
    <w:rsid w:val="00E42CBC"/>
    <w:pPr>
      <w:tabs>
        <w:tab w:val="right" w:leader="dot" w:pos="9016"/>
      </w:tabs>
      <w:spacing w:before="240" w:after="100" w:line="360" w:lineRule="auto"/>
    </w:pPr>
    <w:rPr>
      <w:kern w:val="0"/>
      <w14:ligatures w14:val="none"/>
    </w:rPr>
  </w:style>
  <w:style w:type="paragraph" w:styleId="TOC2">
    <w:name w:val="toc 2"/>
    <w:basedOn w:val="Normal"/>
    <w:next w:val="Normal"/>
    <w:autoRedefine/>
    <w:uiPriority w:val="39"/>
    <w:unhideWhenUsed/>
    <w:rsid w:val="00E42CBC"/>
    <w:pPr>
      <w:tabs>
        <w:tab w:val="left" w:pos="880"/>
        <w:tab w:val="right" w:leader="dot" w:pos="9016"/>
      </w:tabs>
      <w:spacing w:before="240" w:after="100" w:line="360" w:lineRule="auto"/>
      <w:ind w:left="220"/>
    </w:pPr>
    <w:rPr>
      <w:kern w:val="0"/>
      <w14:ligatures w14:val="none"/>
    </w:rPr>
  </w:style>
  <w:style w:type="paragraph" w:styleId="TOC3">
    <w:name w:val="toc 3"/>
    <w:basedOn w:val="Normal"/>
    <w:next w:val="Normal"/>
    <w:autoRedefine/>
    <w:uiPriority w:val="39"/>
    <w:unhideWhenUsed/>
    <w:rsid w:val="00E42CBC"/>
    <w:pPr>
      <w:tabs>
        <w:tab w:val="right" w:leader="dot" w:pos="9016"/>
      </w:tabs>
      <w:spacing w:before="240" w:after="100" w:line="360" w:lineRule="auto"/>
      <w:ind w:left="440"/>
    </w:pPr>
    <w:rPr>
      <w:kern w:val="0"/>
      <w14:ligatures w14:val="none"/>
    </w:rPr>
  </w:style>
  <w:style w:type="character" w:styleId="FollowedHyperlink">
    <w:name w:val="FollowedHyperlink"/>
    <w:basedOn w:val="DefaultParagraphFont"/>
    <w:uiPriority w:val="99"/>
    <w:semiHidden/>
    <w:unhideWhenUsed/>
    <w:rsid w:val="00E42CBC"/>
    <w:rPr>
      <w:color w:val="954F72" w:themeColor="followedHyperlink"/>
      <w:u w:val="single"/>
    </w:rPr>
  </w:style>
  <w:style w:type="paragraph" w:customStyle="1" w:styleId="Contents">
    <w:name w:val="Contents"/>
    <w:basedOn w:val="Normal"/>
    <w:next w:val="Normal"/>
    <w:qFormat/>
    <w:rsid w:val="00E42CBC"/>
    <w:pPr>
      <w:spacing w:before="200" w:after="240" w:line="360" w:lineRule="auto"/>
      <w:outlineLvl w:val="0"/>
    </w:pPr>
    <w:rPr>
      <w:rFonts w:ascii="Calibri" w:eastAsia="Times New Roman" w:hAnsi="Calibri" w:cs="Arial"/>
      <w:b/>
      <w:bCs/>
      <w:kern w:val="32"/>
      <w:sz w:val="36"/>
      <w:szCs w:val="32"/>
      <w14:ligatures w14:val="none"/>
    </w:rPr>
  </w:style>
  <w:style w:type="paragraph" w:customStyle="1" w:styleId="Definitions">
    <w:name w:val="Definitions"/>
    <w:basedOn w:val="Normal"/>
    <w:qFormat/>
    <w:rsid w:val="00E42CBC"/>
    <w:pPr>
      <w:tabs>
        <w:tab w:val="left" w:leader="dot" w:pos="2552"/>
      </w:tabs>
      <w:spacing w:before="120" w:after="120" w:line="360" w:lineRule="auto"/>
      <w:ind w:left="2552" w:hanging="2552"/>
    </w:pPr>
    <w:rPr>
      <w:rFonts w:ascii="Calibri" w:eastAsia="Times New Roman" w:hAnsi="Calibri" w:cs="Times New Roman"/>
      <w:kern w:val="0"/>
      <w14:ligatures w14:val="none"/>
    </w:rPr>
  </w:style>
  <w:style w:type="paragraph" w:styleId="NoSpacing">
    <w:name w:val="No Spacing"/>
    <w:link w:val="NoSpacingChar"/>
    <w:uiPriority w:val="1"/>
    <w:qFormat/>
    <w:rsid w:val="00E42CBC"/>
    <w:pPr>
      <w:spacing w:after="0" w:line="240" w:lineRule="auto"/>
    </w:pPr>
    <w:rPr>
      <w:kern w:val="0"/>
      <w14:ligatures w14:val="none"/>
    </w:rPr>
  </w:style>
  <w:style w:type="paragraph" w:customStyle="1" w:styleId="Normal0">
    <w:name w:val="[Normal]"/>
    <w:uiPriority w:val="99"/>
    <w:rsid w:val="00E42CBC"/>
    <w:pPr>
      <w:widowControl w:val="0"/>
      <w:autoSpaceDE w:val="0"/>
      <w:autoSpaceDN w:val="0"/>
      <w:adjustRightInd w:val="0"/>
      <w:spacing w:after="0" w:line="240" w:lineRule="auto"/>
    </w:pPr>
    <w:rPr>
      <w:rFonts w:ascii="Arial" w:hAnsi="Arial" w:cs="Arial"/>
      <w:kern w:val="0"/>
      <w:sz w:val="24"/>
      <w:szCs w:val="24"/>
      <w14:ligatures w14:val="none"/>
    </w:rPr>
  </w:style>
  <w:style w:type="table" w:styleId="PlainTable5">
    <w:name w:val="Plain Table 5"/>
    <w:basedOn w:val="TableNormal"/>
    <w:uiPriority w:val="45"/>
    <w:rsid w:val="00E42CBC"/>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42CBC"/>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SpacingChar">
    <w:name w:val="No Spacing Char"/>
    <w:basedOn w:val="DefaultParagraphFont"/>
    <w:link w:val="NoSpacing"/>
    <w:uiPriority w:val="1"/>
    <w:rsid w:val="00E42CBC"/>
    <w:rPr>
      <w:kern w:val="0"/>
      <w14:ligatures w14:val="none"/>
    </w:rPr>
  </w:style>
  <w:style w:type="table" w:styleId="ListTable2">
    <w:name w:val="List Table 2"/>
    <w:basedOn w:val="TableNormal"/>
    <w:uiPriority w:val="47"/>
    <w:rsid w:val="00E42CBC"/>
    <w:pPr>
      <w:spacing w:after="0" w:line="240" w:lineRule="auto"/>
    </w:pPr>
    <w:rPr>
      <w:kern w:val="0"/>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unhideWhenUsed/>
    <w:rsid w:val="00E42CBC"/>
    <w:rPr>
      <w:color w:val="605E5C"/>
      <w:shd w:val="clear" w:color="auto" w:fill="E1DFDD"/>
    </w:rPr>
  </w:style>
  <w:style w:type="character" w:customStyle="1" w:styleId="Mention1">
    <w:name w:val="Mention1"/>
    <w:basedOn w:val="DefaultParagraphFont"/>
    <w:uiPriority w:val="99"/>
    <w:unhideWhenUsed/>
    <w:rsid w:val="00E42CBC"/>
    <w:rPr>
      <w:color w:val="2B579A"/>
      <w:shd w:val="clear" w:color="auto" w:fill="E1DFDD"/>
    </w:rPr>
  </w:style>
  <w:style w:type="character" w:styleId="UnresolvedMention">
    <w:name w:val="Unresolved Mention"/>
    <w:basedOn w:val="DefaultParagraphFont"/>
    <w:uiPriority w:val="99"/>
    <w:semiHidden/>
    <w:unhideWhenUsed/>
    <w:rsid w:val="00E42CBC"/>
    <w:rPr>
      <w:color w:val="605E5C"/>
      <w:shd w:val="clear" w:color="auto" w:fill="E1DFDD"/>
    </w:rPr>
  </w:style>
  <w:style w:type="character" w:customStyle="1" w:styleId="highwire-cite-article-type">
    <w:name w:val="highwire-cite-article-type"/>
    <w:basedOn w:val="DefaultParagraphFont"/>
    <w:rsid w:val="00E42CBC"/>
  </w:style>
  <w:style w:type="character" w:customStyle="1" w:styleId="highwire-cite-journal">
    <w:name w:val="highwire-cite-journal"/>
    <w:basedOn w:val="DefaultParagraphFont"/>
    <w:rsid w:val="00E42CBC"/>
  </w:style>
  <w:style w:type="character" w:customStyle="1" w:styleId="highwire-cite-published-year">
    <w:name w:val="highwire-cite-published-year"/>
    <w:basedOn w:val="DefaultParagraphFont"/>
    <w:rsid w:val="00E42CBC"/>
  </w:style>
  <w:style w:type="character" w:customStyle="1" w:styleId="highwire-cite-volume-issue">
    <w:name w:val="highwire-cite-volume-issue"/>
    <w:basedOn w:val="DefaultParagraphFont"/>
    <w:rsid w:val="00E42CBC"/>
  </w:style>
  <w:style w:type="character" w:customStyle="1" w:styleId="highwire-cite-doi">
    <w:name w:val="highwire-cite-doi"/>
    <w:basedOn w:val="DefaultParagraphFont"/>
    <w:rsid w:val="00E42CBC"/>
  </w:style>
  <w:style w:type="character" w:customStyle="1" w:styleId="highwire-cite-date">
    <w:name w:val="highwire-cite-date"/>
    <w:basedOn w:val="DefaultParagraphFont"/>
    <w:rsid w:val="00E42CBC"/>
  </w:style>
  <w:style w:type="character" w:customStyle="1" w:styleId="highwire-cite-article-as">
    <w:name w:val="highwire-cite-article-as"/>
    <w:basedOn w:val="DefaultParagraphFont"/>
    <w:rsid w:val="00E42CBC"/>
  </w:style>
  <w:style w:type="character" w:customStyle="1" w:styleId="italic">
    <w:name w:val="italic"/>
    <w:basedOn w:val="DefaultParagraphFont"/>
    <w:rsid w:val="00E42CBC"/>
  </w:style>
  <w:style w:type="character" w:styleId="Mention">
    <w:name w:val="Mention"/>
    <w:basedOn w:val="DefaultParagraphFont"/>
    <w:uiPriority w:val="99"/>
    <w:unhideWhenUsed/>
    <w:rsid w:val="00E42CBC"/>
    <w:rPr>
      <w:color w:val="2B579A"/>
      <w:shd w:val="clear" w:color="auto" w:fill="E1DFDD"/>
    </w:rPr>
  </w:style>
  <w:style w:type="character" w:styleId="LineNumber">
    <w:name w:val="line number"/>
    <w:basedOn w:val="DefaultParagraphFont"/>
    <w:uiPriority w:val="99"/>
    <w:semiHidden/>
    <w:unhideWhenUsed/>
    <w:rsid w:val="00E42CBC"/>
  </w:style>
  <w:style w:type="numbering" w:customStyle="1" w:styleId="NoList1">
    <w:name w:val="No List1"/>
    <w:next w:val="NoList"/>
    <w:uiPriority w:val="99"/>
    <w:semiHidden/>
    <w:unhideWhenUsed/>
    <w:rsid w:val="00E42CBC"/>
  </w:style>
  <w:style w:type="table" w:customStyle="1" w:styleId="TableGrid1">
    <w:name w:val="Table Grid1"/>
    <w:basedOn w:val="TableNormal"/>
    <w:next w:val="TableGrid"/>
    <w:uiPriority w:val="39"/>
    <w:rsid w:val="00E42C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42CBC"/>
    <w:rPr>
      <w:b/>
      <w:bCs/>
    </w:rPr>
  </w:style>
  <w:style w:type="character" w:customStyle="1" w:styleId="medium-bold">
    <w:name w:val="medium-bold"/>
    <w:basedOn w:val="DefaultParagraphFont"/>
    <w:rsid w:val="00E42CBC"/>
  </w:style>
  <w:style w:type="character" w:customStyle="1" w:styleId="medium-normal">
    <w:name w:val="medium-normal"/>
    <w:basedOn w:val="DefaultParagraphFont"/>
    <w:rsid w:val="00E42CBC"/>
  </w:style>
  <w:style w:type="paragraph" w:styleId="TOC4">
    <w:name w:val="toc 4"/>
    <w:basedOn w:val="Normal"/>
    <w:next w:val="Normal"/>
    <w:autoRedefine/>
    <w:uiPriority w:val="39"/>
    <w:unhideWhenUsed/>
    <w:rsid w:val="00E42CBC"/>
    <w:pPr>
      <w:spacing w:after="100" w:line="278" w:lineRule="auto"/>
      <w:ind w:left="720"/>
    </w:pPr>
    <w:rPr>
      <w:rFonts w:eastAsiaTheme="minorEastAsia"/>
      <w:sz w:val="24"/>
      <w:szCs w:val="24"/>
      <w:lang w:eastAsia="en-GB"/>
    </w:rPr>
  </w:style>
  <w:style w:type="paragraph" w:styleId="TOC5">
    <w:name w:val="toc 5"/>
    <w:basedOn w:val="Normal"/>
    <w:next w:val="Normal"/>
    <w:autoRedefine/>
    <w:uiPriority w:val="39"/>
    <w:unhideWhenUsed/>
    <w:rsid w:val="00E42CBC"/>
    <w:pPr>
      <w:spacing w:after="100" w:line="278" w:lineRule="auto"/>
      <w:ind w:left="960"/>
    </w:pPr>
    <w:rPr>
      <w:rFonts w:eastAsiaTheme="minorEastAsia"/>
      <w:sz w:val="24"/>
      <w:szCs w:val="24"/>
      <w:lang w:eastAsia="en-GB"/>
    </w:rPr>
  </w:style>
  <w:style w:type="paragraph" w:styleId="TOC6">
    <w:name w:val="toc 6"/>
    <w:basedOn w:val="Normal"/>
    <w:next w:val="Normal"/>
    <w:autoRedefine/>
    <w:uiPriority w:val="39"/>
    <w:unhideWhenUsed/>
    <w:rsid w:val="00E42CBC"/>
    <w:pPr>
      <w:spacing w:after="100" w:line="278" w:lineRule="auto"/>
      <w:ind w:left="1200"/>
    </w:pPr>
    <w:rPr>
      <w:rFonts w:eastAsiaTheme="minorEastAsia"/>
      <w:sz w:val="24"/>
      <w:szCs w:val="24"/>
      <w:lang w:eastAsia="en-GB"/>
    </w:rPr>
  </w:style>
  <w:style w:type="paragraph" w:styleId="TOC7">
    <w:name w:val="toc 7"/>
    <w:basedOn w:val="Normal"/>
    <w:next w:val="Normal"/>
    <w:autoRedefine/>
    <w:uiPriority w:val="39"/>
    <w:unhideWhenUsed/>
    <w:rsid w:val="00E42CBC"/>
    <w:pPr>
      <w:spacing w:after="100" w:line="278" w:lineRule="auto"/>
      <w:ind w:left="1440"/>
    </w:pPr>
    <w:rPr>
      <w:rFonts w:eastAsiaTheme="minorEastAsia"/>
      <w:sz w:val="24"/>
      <w:szCs w:val="24"/>
      <w:lang w:eastAsia="en-GB"/>
    </w:rPr>
  </w:style>
  <w:style w:type="paragraph" w:styleId="TOC8">
    <w:name w:val="toc 8"/>
    <w:basedOn w:val="Normal"/>
    <w:next w:val="Normal"/>
    <w:autoRedefine/>
    <w:uiPriority w:val="39"/>
    <w:unhideWhenUsed/>
    <w:rsid w:val="00E42CBC"/>
    <w:pPr>
      <w:spacing w:after="100" w:line="278" w:lineRule="auto"/>
      <w:ind w:left="1680"/>
    </w:pPr>
    <w:rPr>
      <w:rFonts w:eastAsiaTheme="minorEastAsia"/>
      <w:sz w:val="24"/>
      <w:szCs w:val="24"/>
      <w:lang w:eastAsia="en-GB"/>
    </w:rPr>
  </w:style>
  <w:style w:type="paragraph" w:styleId="TOC9">
    <w:name w:val="toc 9"/>
    <w:basedOn w:val="Normal"/>
    <w:next w:val="Normal"/>
    <w:autoRedefine/>
    <w:uiPriority w:val="39"/>
    <w:unhideWhenUsed/>
    <w:rsid w:val="00E42CBC"/>
    <w:pPr>
      <w:spacing w:after="100" w:line="278" w:lineRule="auto"/>
      <w:ind w:left="1920"/>
    </w:pPr>
    <w:rPr>
      <w:rFonts w:eastAsiaTheme="minorEastAsia"/>
      <w:sz w:val="24"/>
      <w:szCs w:val="24"/>
      <w:lang w:eastAsia="en-GB"/>
    </w:rPr>
  </w:style>
  <w:style w:type="character" w:customStyle="1" w:styleId="cf01">
    <w:name w:val="cf01"/>
    <w:basedOn w:val="DefaultParagraphFont"/>
    <w:rsid w:val="00E42CBC"/>
    <w:rPr>
      <w:rFonts w:ascii="Segoe UI" w:hAnsi="Segoe UI" w:cs="Segoe UI" w:hint="default"/>
      <w:color w:val="595959"/>
      <w:sz w:val="18"/>
      <w:szCs w:val="18"/>
      <w:shd w:val="clear" w:color="auto" w:fill="FFFFFF"/>
    </w:rPr>
  </w:style>
  <w:style w:type="paragraph" w:customStyle="1" w:styleId="paragraph">
    <w:name w:val="paragraph"/>
    <w:basedOn w:val="Normal"/>
    <w:rsid w:val="007E268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7E2687"/>
  </w:style>
  <w:style w:type="character" w:customStyle="1" w:styleId="tabchar">
    <w:name w:val="tabchar"/>
    <w:basedOn w:val="DefaultParagraphFont"/>
    <w:rsid w:val="007E2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dt.gradepro.org/app/handbook/handbook.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dt.gradepro.org/app/handbook/handbook.htm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1B187E07B5CD24598F0DE2435390DA9" ma:contentTypeVersion="14" ma:contentTypeDescription="Create a new document." ma:contentTypeScope="" ma:versionID="d0e3d98f0f8d82abf60d159641e944a4">
  <xsd:schema xmlns:xsd="http://www.w3.org/2001/XMLSchema" xmlns:xs="http://www.w3.org/2001/XMLSchema" xmlns:p="http://schemas.microsoft.com/office/2006/metadata/properties" xmlns:ns2="9f8affc1-1773-451c-8f00-5d38c91816ea" xmlns:ns3="679bc0a9-d706-43ab-8d4d-431ee86bcb8b" targetNamespace="http://schemas.microsoft.com/office/2006/metadata/properties" ma:root="true" ma:fieldsID="6904b6cb328b092205fd97f41d2517c5" ns2:_="" ns3:_="">
    <xsd:import namespace="9f8affc1-1773-451c-8f00-5d38c91816ea"/>
    <xsd:import namespace="679bc0a9-d706-43ab-8d4d-431ee86bcb8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8affc1-1773-451c-8f00-5d38c91816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79bc0a9-d706-43ab-8d4d-431ee86bcb8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02475DA-920B-458B-A308-B530365A15FC}">
  <ds:schemaRefs>
    <ds:schemaRef ds:uri="http://schemas.microsoft.com/sharepoint/v3/contenttype/forms"/>
  </ds:schemaRefs>
</ds:datastoreItem>
</file>

<file path=customXml/itemProps2.xml><?xml version="1.0" encoding="utf-8"?>
<ds:datastoreItem xmlns:ds="http://schemas.openxmlformats.org/officeDocument/2006/customXml" ds:itemID="{ED508A04-6BFB-4D5C-9DE4-C2DD2B0F6DC6}">
  <ds:schemaRefs>
    <ds:schemaRef ds:uri="http://schemas.openxmlformats.org/officeDocument/2006/bibliography"/>
  </ds:schemaRefs>
</ds:datastoreItem>
</file>

<file path=customXml/itemProps3.xml><?xml version="1.0" encoding="utf-8"?>
<ds:datastoreItem xmlns:ds="http://schemas.openxmlformats.org/officeDocument/2006/customXml" ds:itemID="{52CBE817-10FA-432A-AD20-8EE3477BC3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8affc1-1773-451c-8f00-5d38c91816ea"/>
    <ds:schemaRef ds:uri="679bc0a9-d706-43ab-8d4d-431ee86bcb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0B0219-7AA6-4D4C-8215-BF0C72D3694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40464</Words>
  <Characters>230646</Characters>
  <Application>Microsoft Office Word</Application>
  <DocSecurity>0</DocSecurity>
  <Lines>1922</Lines>
  <Paragraphs>541</Paragraphs>
  <ScaleCrop>false</ScaleCrop>
  <Company/>
  <LinksUpToDate>false</LinksUpToDate>
  <CharactersWithSpaces>27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a Ziauddeen</dc:creator>
  <cp:keywords/>
  <dc:description/>
  <cp:lastModifiedBy>Nida Ziauddeen</cp:lastModifiedBy>
  <cp:revision>134</cp:revision>
  <dcterms:created xsi:type="dcterms:W3CDTF">2024-07-25T13:08:00Z</dcterms:created>
  <dcterms:modified xsi:type="dcterms:W3CDTF">2025-07-0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B187E07B5CD24598F0DE2435390DA9</vt:lpwstr>
  </property>
</Properties>
</file>